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DD533" w14:textId="4D3CA2CD" w:rsidR="000D0269" w:rsidRPr="00682B3B" w:rsidRDefault="000D0269" w:rsidP="00E62FBA">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 xml:space="preserve">FEK INDONESIA (BEI) PERIODE </w:t>
      </w:r>
      <w:r w:rsidR="00682B3B" w:rsidRPr="0095706A">
        <w:rPr>
          <w:b/>
          <w:sz w:val="24"/>
          <w:szCs w:val="24"/>
        </w:rPr>
        <w:t>201</w:t>
      </w:r>
      <w:r w:rsidR="00682B3B" w:rsidRPr="0095706A">
        <w:rPr>
          <w:b/>
          <w:sz w:val="24"/>
          <w:szCs w:val="24"/>
          <w:lang w:val="id-ID"/>
        </w:rPr>
        <w:t>8</w:t>
      </w:r>
      <w:r w:rsidR="001F1DF9">
        <w:rPr>
          <w:b/>
          <w:sz w:val="24"/>
          <w:szCs w:val="24"/>
          <w:lang w:val="id-ID"/>
        </w:rPr>
        <w:t xml:space="preserve"> </w:t>
      </w:r>
      <w:r w:rsidRPr="0095706A">
        <w:rPr>
          <w:b/>
          <w:sz w:val="24"/>
          <w:szCs w:val="24"/>
        </w:rPr>
        <w:t>-</w:t>
      </w:r>
      <w:r w:rsidRPr="0095706A">
        <w:rPr>
          <w:b/>
          <w:spacing w:val="1"/>
          <w:sz w:val="24"/>
          <w:szCs w:val="24"/>
        </w:rPr>
        <w:t xml:space="preserve"> </w:t>
      </w:r>
      <w:r w:rsidR="00682B3B" w:rsidRPr="0095706A">
        <w:rPr>
          <w:b/>
          <w:sz w:val="24"/>
          <w:szCs w:val="24"/>
        </w:rPr>
        <w:t>202</w:t>
      </w:r>
      <w:r w:rsidR="00682B3B" w:rsidRPr="0095706A">
        <w:rPr>
          <w:b/>
          <w:sz w:val="24"/>
          <w:szCs w:val="24"/>
          <w:lang w:val="id-ID"/>
        </w:rPr>
        <w:t>2</w:t>
      </w:r>
    </w:p>
    <w:p w14:paraId="2F98BE79" w14:textId="77777777" w:rsidR="000D0269" w:rsidRPr="00231A9E" w:rsidRDefault="000D0269" w:rsidP="000D0269">
      <w:pPr>
        <w:jc w:val="center"/>
        <w:rPr>
          <w:rFonts w:eastAsia="MS Mincho"/>
          <w:sz w:val="24"/>
          <w:szCs w:val="24"/>
          <w:lang w:val="id-ID" w:eastAsia="ja-JP"/>
        </w:rPr>
      </w:pPr>
    </w:p>
    <w:p w14:paraId="11D00399" w14:textId="321DB403" w:rsidR="000D0269" w:rsidRPr="00231A9E" w:rsidRDefault="00910D4E" w:rsidP="000D0269">
      <w:pPr>
        <w:jc w:val="center"/>
        <w:rPr>
          <w:rFonts w:eastAsia="MS Mincho"/>
          <w:b/>
          <w:sz w:val="24"/>
          <w:szCs w:val="24"/>
          <w:lang w:val="id-ID" w:eastAsia="ja-JP"/>
        </w:rPr>
      </w:pPr>
      <w:r>
        <w:rPr>
          <w:rFonts w:eastAsia="MS Mincho"/>
          <w:b/>
          <w:sz w:val="24"/>
          <w:szCs w:val="24"/>
          <w:lang w:val="id-ID" w:eastAsia="ja-JP"/>
        </w:rPr>
        <w:t>SKRIPSI</w:t>
      </w:r>
      <w:r w:rsidR="000D0269" w:rsidRPr="00231A9E">
        <w:rPr>
          <w:rFonts w:eastAsia="MS Mincho"/>
          <w:b/>
          <w:sz w:val="24"/>
          <w:szCs w:val="24"/>
          <w:lang w:val="id-ID" w:eastAsia="ja-JP"/>
        </w:rPr>
        <w:t xml:space="preserve"> </w:t>
      </w:r>
    </w:p>
    <w:p w14:paraId="7426BDAD" w14:textId="77777777" w:rsidR="000D0269" w:rsidRPr="00231A9E" w:rsidRDefault="000D0269" w:rsidP="000D0269">
      <w:pPr>
        <w:spacing w:line="360" w:lineRule="auto"/>
        <w:jc w:val="center"/>
        <w:rPr>
          <w:rFonts w:eastAsia="MS Mincho"/>
          <w:b/>
          <w:sz w:val="24"/>
          <w:szCs w:val="24"/>
          <w:lang w:val="id-ID" w:eastAsia="ja-JP"/>
        </w:rPr>
      </w:pPr>
    </w:p>
    <w:p w14:paraId="0D477F6D" w14:textId="492DE103" w:rsidR="000D0269" w:rsidRPr="00910D4E" w:rsidRDefault="000D0269" w:rsidP="00864947">
      <w:pPr>
        <w:spacing w:line="480" w:lineRule="auto"/>
        <w:jc w:val="center"/>
        <w:rPr>
          <w:rFonts w:eastAsia="MS Mincho"/>
          <w:sz w:val="24"/>
          <w:szCs w:val="24"/>
          <w:lang w:val="id-ID"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Ujian </w:t>
      </w:r>
      <w:r w:rsidR="00910D4E">
        <w:rPr>
          <w:rFonts w:eastAsia="MS Mincho"/>
          <w:sz w:val="24"/>
          <w:szCs w:val="24"/>
          <w:lang w:val="id-ID" w:eastAsia="ja-JP"/>
        </w:rPr>
        <w:t>Sidang Skripsi</w:t>
      </w:r>
    </w:p>
    <w:p w14:paraId="0AF02988" w14:textId="77777777"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14:paraId="3A75EAF9" w14:textId="77777777"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14:paraId="58C41E82"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14:paraId="76D34913" w14:textId="77777777"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14:paraId="22A754AA" w14:textId="77777777"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497AF089" wp14:editId="0C6A964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14:paraId="0867D3DB" w14:textId="77777777"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14:paraId="123720B9"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14:paraId="67EF1A78" w14:textId="77777777"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14:paraId="5AD74F73" w14:textId="77777777"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14:paraId="110FD129" w14:textId="77777777" w:rsidR="00CD0F81" w:rsidRDefault="00CD0F81" w:rsidP="00C15982">
      <w:pPr>
        <w:pStyle w:val="Heading1"/>
        <w:sectPr w:rsidR="00CD0F81" w:rsidSect="00A01804">
          <w:headerReference w:type="default" r:id="rId10"/>
          <w:footerReference w:type="default" r:id="rId11"/>
          <w:pgSz w:w="11906" w:h="16838" w:code="9"/>
          <w:pgMar w:top="2268" w:right="1701" w:bottom="1701" w:left="2268" w:header="851" w:footer="992" w:gutter="0"/>
          <w:pgNumType w:fmt="lowerRoman" w:start="1"/>
          <w:cols w:space="708"/>
          <w:titlePg/>
          <w:docGrid w:linePitch="360"/>
        </w:sectPr>
      </w:pPr>
      <w:bookmarkStart w:id="0" w:name="_Toc135427895"/>
      <w:bookmarkStart w:id="1" w:name="_Toc135748954"/>
      <w:bookmarkStart w:id="2" w:name="_Toc135749518"/>
      <w:bookmarkStart w:id="3" w:name="_Toc135749604"/>
    </w:p>
    <w:p w14:paraId="26D7D854" w14:textId="77777777" w:rsidR="006D60C2" w:rsidRPr="001A3AF8" w:rsidRDefault="006D60C2" w:rsidP="00C15982">
      <w:pPr>
        <w:pStyle w:val="Heading1"/>
      </w:pPr>
      <w:bookmarkStart w:id="4" w:name="_Toc139703289"/>
      <w:bookmarkStart w:id="5" w:name="_Toc143176660"/>
      <w:r w:rsidRPr="001A3AF8">
        <w:lastRenderedPageBreak/>
        <w:t>LEMBAR PERSETUJUAN</w:t>
      </w:r>
      <w:bookmarkEnd w:id="0"/>
      <w:bookmarkEnd w:id="1"/>
      <w:bookmarkEnd w:id="2"/>
      <w:bookmarkEnd w:id="3"/>
      <w:bookmarkEnd w:id="4"/>
      <w:bookmarkEnd w:id="5"/>
    </w:p>
    <w:p w14:paraId="4192DE77" w14:textId="77777777" w:rsidR="006D60C2" w:rsidRPr="000A0545" w:rsidRDefault="006D60C2" w:rsidP="006D60C2">
      <w:pPr>
        <w:tabs>
          <w:tab w:val="left" w:pos="6562"/>
        </w:tabs>
        <w:spacing w:line="360" w:lineRule="auto"/>
      </w:pPr>
      <w:r>
        <w:tab/>
      </w:r>
    </w:p>
    <w:p w14:paraId="3A6D4DCD" w14:textId="77777777"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0E4E91C2" w14:textId="4AEB6488" w:rsidR="006D60C2" w:rsidRDefault="006D60C2" w:rsidP="006D60C2">
      <w:pPr>
        <w:tabs>
          <w:tab w:val="center" w:pos="4680"/>
          <w:tab w:val="left" w:pos="6694"/>
        </w:tabs>
        <w:spacing w:line="480" w:lineRule="auto"/>
        <w:jc w:val="center"/>
        <w:rPr>
          <w:bCs/>
          <w:sz w:val="24"/>
          <w:szCs w:val="24"/>
        </w:rPr>
      </w:pPr>
      <w:r w:rsidRPr="00F9287B">
        <w:rPr>
          <w:bCs/>
          <w:sz w:val="24"/>
          <w:szCs w:val="24"/>
        </w:rPr>
        <w:t>Diajukan Sebagai Salah Satu Syarat Ujian S</w:t>
      </w:r>
      <w:r w:rsidR="00910D4E">
        <w:rPr>
          <w:bCs/>
          <w:sz w:val="24"/>
          <w:szCs w:val="24"/>
          <w:lang w:val="id-ID"/>
        </w:rPr>
        <w:t>idang Skripsi</w:t>
      </w:r>
      <w:r w:rsidRPr="00F9287B">
        <w:rPr>
          <w:bCs/>
          <w:sz w:val="24"/>
          <w:szCs w:val="24"/>
        </w:rPr>
        <w:t xml:space="preserve"> </w:t>
      </w:r>
    </w:p>
    <w:p w14:paraId="773A829C" w14:textId="77777777" w:rsidR="006D60C2" w:rsidRPr="00F9287B" w:rsidRDefault="006D60C2" w:rsidP="006D60C2">
      <w:pPr>
        <w:tabs>
          <w:tab w:val="center" w:pos="4680"/>
          <w:tab w:val="left" w:pos="6694"/>
        </w:tabs>
        <w:spacing w:line="480" w:lineRule="auto"/>
        <w:jc w:val="center"/>
        <w:rPr>
          <w:bCs/>
          <w:sz w:val="24"/>
          <w:szCs w:val="24"/>
        </w:rPr>
      </w:pPr>
      <w:r w:rsidRPr="00F9287B">
        <w:rPr>
          <w:bCs/>
          <w:sz w:val="24"/>
          <w:szCs w:val="24"/>
        </w:rPr>
        <w:t>Prog</w:t>
      </w:r>
      <w:r w:rsidR="00872406">
        <w:rPr>
          <w:bCs/>
          <w:sz w:val="24"/>
          <w:szCs w:val="24"/>
          <w:lang w:val="id-ID"/>
        </w:rPr>
        <w:t>r</w:t>
      </w:r>
      <w:r w:rsidRPr="00F9287B">
        <w:rPr>
          <w:bCs/>
          <w:sz w:val="24"/>
          <w:szCs w:val="24"/>
        </w:rPr>
        <w:t xml:space="preserve">am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14:paraId="1AB19149" w14:textId="77777777"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14:paraId="291F65AD"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Aulya Cassa Nova</w:t>
      </w:r>
    </w:p>
    <w:p w14:paraId="348C749E"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14:paraId="0B6291EA"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3E39EC">
        <w:rPr>
          <w:bCs/>
          <w:sz w:val="24"/>
          <w:szCs w:val="24"/>
          <w:highlight w:val="yellow"/>
        </w:rPr>
        <w:t>Mei</w:t>
      </w:r>
      <w:r w:rsidRPr="00CE4322">
        <w:rPr>
          <w:bCs/>
          <w:sz w:val="24"/>
          <w:szCs w:val="24"/>
        </w:rPr>
        <w:t xml:space="preserve"> 2023</w:t>
      </w:r>
    </w:p>
    <w:p w14:paraId="5F84808B"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14:paraId="794439B9"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14:paraId="49675742" w14:textId="77777777" w:rsidR="006D60C2" w:rsidRDefault="006D60C2" w:rsidP="006D60C2">
      <w:pPr>
        <w:tabs>
          <w:tab w:val="center" w:pos="4680"/>
          <w:tab w:val="left" w:pos="6694"/>
        </w:tabs>
        <w:spacing w:line="480" w:lineRule="auto"/>
        <w:jc w:val="center"/>
        <w:rPr>
          <w:b/>
          <w:sz w:val="24"/>
          <w:szCs w:val="24"/>
        </w:rPr>
      </w:pPr>
    </w:p>
    <w:p w14:paraId="1C8B4BEE"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26ECB1D8"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14:paraId="616F70C7" w14:textId="77777777" w:rsidR="006D60C2" w:rsidRDefault="006D60C2" w:rsidP="006D60C2">
      <w:pPr>
        <w:tabs>
          <w:tab w:val="center" w:pos="4680"/>
          <w:tab w:val="left" w:pos="6694"/>
        </w:tabs>
        <w:spacing w:line="480" w:lineRule="auto"/>
        <w:jc w:val="center"/>
        <w:rPr>
          <w:sz w:val="24"/>
          <w:szCs w:val="24"/>
        </w:rPr>
      </w:pPr>
      <w:r>
        <w:rPr>
          <w:sz w:val="24"/>
          <w:szCs w:val="24"/>
        </w:rPr>
        <w:t>Mengetahui,</w:t>
      </w:r>
    </w:p>
    <w:p w14:paraId="0B465CCF" w14:textId="77777777" w:rsidR="006D60C2" w:rsidRDefault="006D60C2" w:rsidP="006D60C2">
      <w:pPr>
        <w:tabs>
          <w:tab w:val="center" w:pos="4680"/>
          <w:tab w:val="left" w:pos="6694"/>
        </w:tabs>
        <w:spacing w:line="480" w:lineRule="auto"/>
        <w:jc w:val="center"/>
        <w:rPr>
          <w:sz w:val="24"/>
          <w:szCs w:val="24"/>
        </w:rPr>
      </w:pPr>
      <w:r>
        <w:rPr>
          <w:sz w:val="24"/>
          <w:szCs w:val="24"/>
        </w:rPr>
        <w:t>Ketua Prog</w:t>
      </w:r>
      <w:r w:rsidR="00872406">
        <w:rPr>
          <w:sz w:val="24"/>
          <w:szCs w:val="24"/>
          <w:lang w:val="id-ID"/>
        </w:rPr>
        <w:t>r</w:t>
      </w:r>
      <w:r>
        <w:rPr>
          <w:sz w:val="24"/>
          <w:szCs w:val="24"/>
        </w:rPr>
        <w:t>am Studi Akuntansi</w:t>
      </w:r>
    </w:p>
    <w:p w14:paraId="256334DD" w14:textId="77777777" w:rsidR="006D60C2" w:rsidRDefault="006D60C2" w:rsidP="006D60C2">
      <w:pPr>
        <w:tabs>
          <w:tab w:val="center" w:pos="4680"/>
          <w:tab w:val="left" w:pos="6694"/>
        </w:tabs>
        <w:spacing w:line="480" w:lineRule="auto"/>
        <w:jc w:val="center"/>
        <w:rPr>
          <w:sz w:val="24"/>
          <w:szCs w:val="24"/>
        </w:rPr>
      </w:pPr>
    </w:p>
    <w:p w14:paraId="69EFB695" w14:textId="61BDF6D1" w:rsidR="006D60C2" w:rsidRPr="00BB62DF" w:rsidRDefault="006D60C2" w:rsidP="006D60C2">
      <w:pPr>
        <w:tabs>
          <w:tab w:val="center" w:pos="4680"/>
          <w:tab w:val="left" w:pos="6694"/>
        </w:tabs>
        <w:spacing w:line="480" w:lineRule="auto"/>
        <w:jc w:val="center"/>
        <w:rPr>
          <w:b/>
          <w:bCs/>
          <w:sz w:val="24"/>
          <w:szCs w:val="24"/>
          <w:u w:val="single"/>
          <w:lang w:val="id-ID"/>
        </w:rPr>
      </w:pPr>
      <w:r w:rsidRPr="00CE4322">
        <w:rPr>
          <w:b/>
          <w:bCs/>
          <w:sz w:val="24"/>
          <w:szCs w:val="24"/>
          <w:u w:val="single"/>
        </w:rPr>
        <w:t>Hani Fitria Rahmani, S.E.,MM</w:t>
      </w:r>
      <w:r w:rsidR="00BB62DF">
        <w:rPr>
          <w:b/>
          <w:bCs/>
          <w:sz w:val="24"/>
          <w:szCs w:val="24"/>
          <w:u w:val="single"/>
          <w:lang w:val="id-ID"/>
        </w:rPr>
        <w:t>., M.Ak</w:t>
      </w:r>
    </w:p>
    <w:p w14:paraId="2C3C6A17"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14:paraId="24BEC6C7" w14:textId="77777777" w:rsidR="006D60C2" w:rsidRDefault="006D60C2" w:rsidP="006D60C2"/>
    <w:p w14:paraId="6765BD50" w14:textId="451C9A93" w:rsidR="005A15F7" w:rsidRDefault="005A15F7">
      <w:pPr>
        <w:rPr>
          <w:rFonts w:eastAsia="MS Mincho"/>
          <w:b/>
          <w:sz w:val="24"/>
          <w:szCs w:val="24"/>
          <w:lang w:val="id-ID" w:eastAsia="ja-JP"/>
        </w:rPr>
      </w:pPr>
      <w:r>
        <w:rPr>
          <w:rFonts w:eastAsia="MS Mincho"/>
          <w:b/>
          <w:sz w:val="24"/>
          <w:szCs w:val="24"/>
          <w:lang w:val="id-ID" w:eastAsia="ja-JP"/>
        </w:rPr>
        <w:br w:type="page"/>
      </w:r>
    </w:p>
    <w:p w14:paraId="792C5650" w14:textId="096F716B" w:rsidR="005A15F7" w:rsidRPr="00C15982" w:rsidRDefault="005A15F7" w:rsidP="00C15982">
      <w:pPr>
        <w:pStyle w:val="Heading1"/>
      </w:pPr>
      <w:bookmarkStart w:id="6" w:name="_Toc139703290"/>
      <w:bookmarkStart w:id="7" w:name="_Toc143176661"/>
      <w:r w:rsidRPr="00C15982">
        <w:lastRenderedPageBreak/>
        <w:t>LEMBAR PENGESAHAN</w:t>
      </w:r>
      <w:bookmarkEnd w:id="6"/>
      <w:bookmarkEnd w:id="7"/>
    </w:p>
    <w:p w14:paraId="34F826E3" w14:textId="0C4F98F1" w:rsidR="005A15F7" w:rsidRPr="007C1C2E" w:rsidRDefault="005A15F7" w:rsidP="00655D8F">
      <w:pPr>
        <w:spacing w:line="480" w:lineRule="auto"/>
        <w:jc w:val="center"/>
        <w:rPr>
          <w:b/>
          <w:sz w:val="24"/>
          <w:szCs w:val="24"/>
          <w:lang w:val="id-ID"/>
        </w:rPr>
      </w:pPr>
      <w:r w:rsidRPr="00C15982">
        <w:rPr>
          <w:b/>
          <w:sz w:val="24"/>
          <w:szCs w:val="24"/>
        </w:rPr>
        <w:t xml:space="preserve">TANDA PELAKSANAAN </w:t>
      </w:r>
      <w:r w:rsidR="007C1C2E">
        <w:rPr>
          <w:b/>
          <w:sz w:val="24"/>
          <w:szCs w:val="24"/>
          <w:lang w:val="id-ID"/>
        </w:rPr>
        <w:t>SIDANG SKRIPSI</w:t>
      </w:r>
    </w:p>
    <w:p w14:paraId="2EF894A1" w14:textId="5A0C6857" w:rsidR="005A15F7" w:rsidRPr="00655D8F" w:rsidRDefault="00655D8F" w:rsidP="00260F67">
      <w:pPr>
        <w:spacing w:line="360" w:lineRule="auto"/>
        <w:rPr>
          <w:sz w:val="24"/>
          <w:szCs w:val="24"/>
          <w:lang w:val="id-ID"/>
        </w:rPr>
      </w:pPr>
      <w:r>
        <w:rPr>
          <w:sz w:val="24"/>
          <w:szCs w:val="24"/>
        </w:rPr>
        <w:t>Nama</w:t>
      </w:r>
      <w:r>
        <w:rPr>
          <w:sz w:val="24"/>
          <w:szCs w:val="24"/>
        </w:rPr>
        <w:tab/>
      </w:r>
      <w:r>
        <w:rPr>
          <w:sz w:val="24"/>
          <w:szCs w:val="24"/>
        </w:rPr>
        <w:tab/>
      </w:r>
      <w:r>
        <w:rPr>
          <w:sz w:val="24"/>
          <w:szCs w:val="24"/>
        </w:rPr>
        <w:tab/>
        <w:t xml:space="preserve">: </w:t>
      </w:r>
      <w:r>
        <w:rPr>
          <w:sz w:val="24"/>
          <w:szCs w:val="24"/>
          <w:lang w:val="id-ID"/>
        </w:rPr>
        <w:t>Aulya Cassa Nova</w:t>
      </w:r>
    </w:p>
    <w:p w14:paraId="116AA6E1" w14:textId="160D79D8" w:rsidR="005A15F7" w:rsidRPr="00655D8F" w:rsidRDefault="00655D8F" w:rsidP="00260F67">
      <w:pPr>
        <w:spacing w:line="360" w:lineRule="auto"/>
        <w:rPr>
          <w:sz w:val="24"/>
          <w:szCs w:val="24"/>
          <w:lang w:val="id-ID"/>
        </w:rPr>
      </w:pPr>
      <w:r>
        <w:rPr>
          <w:sz w:val="24"/>
          <w:szCs w:val="24"/>
        </w:rPr>
        <w:t>NIM</w:t>
      </w:r>
      <w:r>
        <w:rPr>
          <w:sz w:val="24"/>
          <w:szCs w:val="24"/>
        </w:rPr>
        <w:tab/>
      </w:r>
      <w:r>
        <w:rPr>
          <w:sz w:val="24"/>
          <w:szCs w:val="24"/>
        </w:rPr>
        <w:tab/>
      </w:r>
      <w:r>
        <w:rPr>
          <w:sz w:val="24"/>
          <w:szCs w:val="24"/>
        </w:rPr>
        <w:tab/>
        <w:t>: 010219110</w:t>
      </w:r>
      <w:r>
        <w:rPr>
          <w:sz w:val="24"/>
          <w:szCs w:val="24"/>
          <w:lang w:val="id-ID"/>
        </w:rPr>
        <w:t>19</w:t>
      </w:r>
    </w:p>
    <w:p w14:paraId="4390B6AB" w14:textId="77777777" w:rsidR="005A15F7" w:rsidRDefault="005A15F7" w:rsidP="00260F67">
      <w:pPr>
        <w:spacing w:line="360" w:lineRule="auto"/>
        <w:rPr>
          <w:sz w:val="24"/>
          <w:szCs w:val="24"/>
        </w:rPr>
      </w:pPr>
      <w:r>
        <w:rPr>
          <w:sz w:val="24"/>
          <w:szCs w:val="24"/>
        </w:rPr>
        <w:t>Progam Studi</w:t>
      </w:r>
      <w:r>
        <w:rPr>
          <w:sz w:val="24"/>
          <w:szCs w:val="24"/>
        </w:rPr>
        <w:tab/>
      </w:r>
      <w:r>
        <w:rPr>
          <w:sz w:val="24"/>
          <w:szCs w:val="24"/>
        </w:rPr>
        <w:tab/>
        <w:t>: S1 – Akuntansi</w:t>
      </w:r>
    </w:p>
    <w:p w14:paraId="21BC890D" w14:textId="77777777" w:rsidR="005A15F7" w:rsidRDefault="005A15F7" w:rsidP="00260F67">
      <w:pPr>
        <w:spacing w:line="360" w:lineRule="auto"/>
        <w:rPr>
          <w:sz w:val="24"/>
          <w:szCs w:val="24"/>
        </w:rPr>
      </w:pPr>
      <w:r>
        <w:rPr>
          <w:sz w:val="24"/>
          <w:szCs w:val="24"/>
        </w:rPr>
        <w:t>Tanggal Seminar</w:t>
      </w:r>
      <w:r>
        <w:rPr>
          <w:sz w:val="24"/>
          <w:szCs w:val="24"/>
        </w:rPr>
        <w:tab/>
        <w:t>: 21 Juni 2023</w:t>
      </w:r>
    </w:p>
    <w:p w14:paraId="02CAEE7D" w14:textId="607AD505" w:rsidR="00260F67" w:rsidRDefault="005A15F7" w:rsidP="009A0951">
      <w:pPr>
        <w:spacing w:line="360" w:lineRule="auto"/>
        <w:ind w:left="2127" w:hanging="2127"/>
        <w:jc w:val="both"/>
        <w:rPr>
          <w:sz w:val="24"/>
          <w:szCs w:val="24"/>
          <w:lang w:val="id-ID"/>
        </w:rPr>
      </w:pPr>
      <w:r>
        <w:rPr>
          <w:sz w:val="24"/>
          <w:szCs w:val="24"/>
        </w:rPr>
        <w:t>Judul</w:t>
      </w:r>
      <w:r>
        <w:rPr>
          <w:sz w:val="24"/>
          <w:szCs w:val="24"/>
          <w:lang w:val="id-ID"/>
        </w:rPr>
        <w:tab/>
      </w:r>
      <w:r>
        <w:rPr>
          <w:sz w:val="24"/>
          <w:szCs w:val="24"/>
        </w:rPr>
        <w:t xml:space="preserve">: </w:t>
      </w:r>
      <w:r w:rsidRPr="0090206F">
        <w:rPr>
          <w:sz w:val="24"/>
          <w:szCs w:val="24"/>
        </w:rPr>
        <w:t>PENGARUH</w:t>
      </w:r>
      <w:r w:rsidRPr="0090206F">
        <w:rPr>
          <w:spacing w:val="-14"/>
          <w:sz w:val="24"/>
          <w:szCs w:val="24"/>
          <w:lang w:val="id-ID"/>
        </w:rPr>
        <w:t xml:space="preserve"> </w:t>
      </w:r>
      <w:r w:rsidRPr="0090206F">
        <w:rPr>
          <w:i/>
          <w:sz w:val="24"/>
          <w:szCs w:val="24"/>
        </w:rPr>
        <w:t>LOAN</w:t>
      </w:r>
      <w:r w:rsidRPr="0090206F">
        <w:rPr>
          <w:i/>
          <w:spacing w:val="-15"/>
          <w:sz w:val="24"/>
          <w:szCs w:val="24"/>
        </w:rPr>
        <w:t xml:space="preserve"> </w:t>
      </w:r>
      <w:r w:rsidRPr="0090206F">
        <w:rPr>
          <w:i/>
          <w:sz w:val="24"/>
          <w:szCs w:val="24"/>
        </w:rPr>
        <w:t>TO</w:t>
      </w:r>
      <w:r w:rsidRPr="0090206F">
        <w:rPr>
          <w:i/>
          <w:spacing w:val="-13"/>
          <w:sz w:val="24"/>
          <w:szCs w:val="24"/>
        </w:rPr>
        <w:t xml:space="preserve"> </w:t>
      </w:r>
      <w:r w:rsidRPr="0090206F">
        <w:rPr>
          <w:i/>
          <w:sz w:val="24"/>
          <w:szCs w:val="24"/>
        </w:rPr>
        <w:t>DEPOSIT</w:t>
      </w:r>
      <w:r w:rsidRPr="0090206F">
        <w:rPr>
          <w:i/>
          <w:spacing w:val="-14"/>
          <w:sz w:val="24"/>
          <w:szCs w:val="24"/>
        </w:rPr>
        <w:t xml:space="preserve"> </w:t>
      </w:r>
      <w:r w:rsidRPr="0090206F">
        <w:rPr>
          <w:i/>
          <w:sz w:val="24"/>
          <w:szCs w:val="24"/>
        </w:rPr>
        <w:t>RATIO</w:t>
      </w:r>
      <w:r w:rsidRPr="0090206F">
        <w:rPr>
          <w:sz w:val="24"/>
          <w:szCs w:val="24"/>
          <w:lang w:val="id-ID"/>
        </w:rPr>
        <w:t xml:space="preserve"> </w:t>
      </w:r>
      <w:r w:rsidRPr="0090206F">
        <w:rPr>
          <w:spacing w:val="-57"/>
          <w:sz w:val="24"/>
          <w:szCs w:val="24"/>
        </w:rPr>
        <w:t xml:space="preserve"> </w:t>
      </w:r>
      <w:r w:rsidRPr="0090206F">
        <w:rPr>
          <w:spacing w:val="-57"/>
          <w:sz w:val="24"/>
          <w:szCs w:val="24"/>
          <w:lang w:val="id-ID"/>
        </w:rPr>
        <w:t xml:space="preserve">  </w:t>
      </w:r>
      <w:r w:rsidRPr="0090206F">
        <w:rPr>
          <w:sz w:val="24"/>
          <w:szCs w:val="24"/>
        </w:rPr>
        <w:t xml:space="preserve">(LDR) DAN </w:t>
      </w:r>
      <w:r>
        <w:rPr>
          <w:i/>
          <w:sz w:val="24"/>
          <w:szCs w:val="24"/>
        </w:rPr>
        <w:t>NET</w:t>
      </w:r>
      <w:r>
        <w:rPr>
          <w:i/>
          <w:sz w:val="24"/>
          <w:szCs w:val="24"/>
          <w:lang w:val="id-ID"/>
        </w:rPr>
        <w:t xml:space="preserve"> </w:t>
      </w:r>
      <w:r w:rsidRPr="0090206F">
        <w:rPr>
          <w:i/>
          <w:sz w:val="24"/>
          <w:szCs w:val="24"/>
        </w:rPr>
        <w:t>INTEREST MARGIN</w:t>
      </w:r>
      <w:r w:rsidRPr="0090206F">
        <w:rPr>
          <w:sz w:val="24"/>
          <w:szCs w:val="24"/>
        </w:rPr>
        <w:t xml:space="preserve"> (NIM) TERHADAP </w:t>
      </w:r>
      <w:r w:rsidRPr="0090206F">
        <w:rPr>
          <w:i/>
          <w:sz w:val="24"/>
          <w:szCs w:val="24"/>
        </w:rPr>
        <w:t>RETURN</w:t>
      </w:r>
      <w:r w:rsidRPr="0090206F">
        <w:rPr>
          <w:i/>
          <w:spacing w:val="1"/>
          <w:sz w:val="24"/>
          <w:szCs w:val="24"/>
        </w:rPr>
        <w:t xml:space="preserve"> </w:t>
      </w:r>
      <w:r w:rsidRPr="0090206F">
        <w:rPr>
          <w:i/>
          <w:sz w:val="24"/>
          <w:szCs w:val="24"/>
        </w:rPr>
        <w:t>ON</w:t>
      </w:r>
      <w:r w:rsidRPr="0090206F">
        <w:rPr>
          <w:i/>
          <w:spacing w:val="1"/>
          <w:sz w:val="24"/>
          <w:szCs w:val="24"/>
        </w:rPr>
        <w:t xml:space="preserve"> </w:t>
      </w:r>
      <w:r w:rsidRPr="0090206F">
        <w:rPr>
          <w:i/>
          <w:sz w:val="24"/>
          <w:szCs w:val="24"/>
        </w:rPr>
        <w:t>ASSET</w:t>
      </w:r>
      <w:r w:rsidRPr="0090206F">
        <w:rPr>
          <w:spacing w:val="1"/>
          <w:sz w:val="24"/>
          <w:szCs w:val="24"/>
        </w:rPr>
        <w:t xml:space="preserve"> </w:t>
      </w:r>
      <w:r w:rsidRPr="0090206F">
        <w:rPr>
          <w:sz w:val="24"/>
          <w:szCs w:val="24"/>
        </w:rPr>
        <w:t>(ROA)</w:t>
      </w:r>
      <w:r w:rsidRPr="0090206F">
        <w:rPr>
          <w:spacing w:val="1"/>
          <w:sz w:val="24"/>
          <w:szCs w:val="24"/>
        </w:rPr>
        <w:t xml:space="preserve"> </w:t>
      </w:r>
      <w:r w:rsidRPr="0090206F">
        <w:rPr>
          <w:sz w:val="24"/>
          <w:szCs w:val="24"/>
        </w:rPr>
        <w:t>PADA</w:t>
      </w:r>
      <w:r w:rsidRPr="0090206F">
        <w:rPr>
          <w:spacing w:val="1"/>
          <w:sz w:val="24"/>
          <w:szCs w:val="24"/>
        </w:rPr>
        <w:t xml:space="preserve"> </w:t>
      </w:r>
      <w:r w:rsidRPr="0090206F">
        <w:rPr>
          <w:sz w:val="24"/>
          <w:szCs w:val="24"/>
        </w:rPr>
        <w:t>PERUSAHAAN</w:t>
      </w:r>
      <w:r w:rsidRPr="0090206F">
        <w:rPr>
          <w:spacing w:val="1"/>
          <w:sz w:val="24"/>
          <w:szCs w:val="24"/>
        </w:rPr>
        <w:t xml:space="preserve"> </w:t>
      </w:r>
      <w:r w:rsidRPr="0090206F">
        <w:rPr>
          <w:sz w:val="24"/>
          <w:szCs w:val="24"/>
        </w:rPr>
        <w:t>PERBANKAN</w:t>
      </w:r>
      <w:r w:rsidRPr="0090206F">
        <w:rPr>
          <w:spacing w:val="1"/>
          <w:sz w:val="24"/>
          <w:szCs w:val="24"/>
        </w:rPr>
        <w:t xml:space="preserve"> </w:t>
      </w:r>
      <w:r w:rsidRPr="0090206F">
        <w:rPr>
          <w:sz w:val="24"/>
          <w:szCs w:val="24"/>
        </w:rPr>
        <w:t>YANG</w:t>
      </w:r>
      <w:r w:rsidRPr="0090206F">
        <w:rPr>
          <w:spacing w:val="1"/>
          <w:sz w:val="24"/>
          <w:szCs w:val="24"/>
        </w:rPr>
        <w:t xml:space="preserve"> </w:t>
      </w:r>
      <w:r w:rsidRPr="0090206F">
        <w:rPr>
          <w:sz w:val="24"/>
          <w:szCs w:val="24"/>
        </w:rPr>
        <w:t>TERDAFTAR DI BURSA EFEK INDONESIA (BEI) PERIODE 201</w:t>
      </w:r>
      <w:r w:rsidRPr="0090206F">
        <w:rPr>
          <w:sz w:val="24"/>
          <w:szCs w:val="24"/>
          <w:lang w:val="id-ID"/>
        </w:rPr>
        <w:t>8</w:t>
      </w:r>
      <w:r w:rsidR="003E39EC">
        <w:rPr>
          <w:sz w:val="24"/>
          <w:szCs w:val="24"/>
          <w:lang w:val="id-ID"/>
        </w:rPr>
        <w:t xml:space="preserve"> </w:t>
      </w:r>
      <w:r w:rsidRPr="0090206F">
        <w:rPr>
          <w:sz w:val="24"/>
          <w:szCs w:val="24"/>
        </w:rPr>
        <w:t>-</w:t>
      </w:r>
      <w:r w:rsidRPr="0090206F">
        <w:rPr>
          <w:spacing w:val="1"/>
          <w:sz w:val="24"/>
          <w:szCs w:val="24"/>
        </w:rPr>
        <w:t xml:space="preserve"> </w:t>
      </w:r>
      <w:r w:rsidRPr="0090206F">
        <w:rPr>
          <w:sz w:val="24"/>
          <w:szCs w:val="24"/>
        </w:rPr>
        <w:t>202</w:t>
      </w:r>
      <w:r w:rsidRPr="0090206F">
        <w:rPr>
          <w:sz w:val="24"/>
          <w:szCs w:val="24"/>
          <w:lang w:val="id-ID"/>
        </w:rPr>
        <w:t>2</w:t>
      </w:r>
    </w:p>
    <w:p w14:paraId="334F6646" w14:textId="77777777" w:rsidR="009A0951" w:rsidRPr="004A459B" w:rsidRDefault="009A0951" w:rsidP="009A0951">
      <w:pPr>
        <w:spacing w:line="360" w:lineRule="auto"/>
        <w:ind w:left="2127" w:hanging="2127"/>
        <w:jc w:val="both"/>
        <w:rPr>
          <w:sz w:val="24"/>
          <w:szCs w:val="24"/>
          <w:lang w:val="id-ID"/>
        </w:rPr>
      </w:pPr>
    </w:p>
    <w:p w14:paraId="10F334E8" w14:textId="154A5B3E" w:rsidR="009A0951" w:rsidRPr="009A0951" w:rsidRDefault="009A0951" w:rsidP="009A0951">
      <w:pPr>
        <w:spacing w:line="360" w:lineRule="auto"/>
        <w:ind w:left="2160" w:hanging="2160"/>
        <w:jc w:val="center"/>
        <w:rPr>
          <w:sz w:val="24"/>
          <w:szCs w:val="24"/>
          <w:lang w:val="id-ID"/>
        </w:rPr>
      </w:pPr>
      <w:r>
        <w:rPr>
          <w:sz w:val="24"/>
          <w:szCs w:val="24"/>
        </w:rPr>
        <w:t xml:space="preserve">Bandung, </w:t>
      </w:r>
      <w:r w:rsidRPr="00CC284F">
        <w:rPr>
          <w:sz w:val="24"/>
          <w:szCs w:val="24"/>
          <w:highlight w:val="yellow"/>
          <w:lang w:val="id-ID"/>
        </w:rPr>
        <w:t>08</w:t>
      </w:r>
      <w:r w:rsidRPr="00CC284F">
        <w:rPr>
          <w:sz w:val="24"/>
          <w:szCs w:val="24"/>
          <w:highlight w:val="yellow"/>
        </w:rPr>
        <w:t xml:space="preserve"> Ju</w:t>
      </w:r>
      <w:r w:rsidRPr="00CC284F">
        <w:rPr>
          <w:sz w:val="24"/>
          <w:szCs w:val="24"/>
          <w:highlight w:val="yellow"/>
          <w:lang w:val="id-ID"/>
        </w:rPr>
        <w:t>l</w:t>
      </w:r>
      <w:r w:rsidR="005A15F7" w:rsidRPr="00CC284F">
        <w:rPr>
          <w:sz w:val="24"/>
          <w:szCs w:val="24"/>
          <w:highlight w:val="yellow"/>
        </w:rPr>
        <w:t>i</w:t>
      </w:r>
      <w:r w:rsidR="005A15F7">
        <w:rPr>
          <w:sz w:val="24"/>
          <w:szCs w:val="24"/>
        </w:rPr>
        <w:t xml:space="preserve">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0AF103C7" w14:textId="77777777" w:rsidTr="005A15F7">
        <w:tc>
          <w:tcPr>
            <w:tcW w:w="8261" w:type="dxa"/>
          </w:tcPr>
          <w:p w14:paraId="0D040B0F" w14:textId="77777777" w:rsidR="005A15F7" w:rsidRDefault="005A15F7" w:rsidP="005A15F7">
            <w:pPr>
              <w:ind w:left="2160" w:hanging="2160"/>
              <w:jc w:val="center"/>
              <w:rPr>
                <w:sz w:val="24"/>
                <w:szCs w:val="24"/>
              </w:rPr>
            </w:pPr>
            <w:r>
              <w:rPr>
                <w:sz w:val="24"/>
                <w:szCs w:val="24"/>
              </w:rPr>
              <w:t>Dosen Pembimbing</w:t>
            </w:r>
          </w:p>
          <w:p w14:paraId="6F28EE1A" w14:textId="77777777" w:rsidR="005A15F7" w:rsidRDefault="005A15F7" w:rsidP="005A15F7">
            <w:pPr>
              <w:ind w:left="2160" w:hanging="2160"/>
              <w:rPr>
                <w:sz w:val="24"/>
                <w:szCs w:val="24"/>
                <w:lang w:val="id-ID"/>
              </w:rPr>
            </w:pPr>
          </w:p>
          <w:p w14:paraId="1043495E" w14:textId="77777777" w:rsidR="005A15F7" w:rsidRPr="00485E43" w:rsidRDefault="005A15F7" w:rsidP="005A15F7">
            <w:pPr>
              <w:ind w:left="2160" w:hanging="2160"/>
              <w:rPr>
                <w:sz w:val="24"/>
                <w:szCs w:val="24"/>
                <w:lang w:val="id-ID"/>
              </w:rPr>
            </w:pPr>
          </w:p>
          <w:p w14:paraId="0062609C" w14:textId="77777777" w:rsidR="005A15F7" w:rsidRDefault="005A15F7" w:rsidP="005A15F7">
            <w:pPr>
              <w:ind w:left="2160" w:hanging="2160"/>
              <w:jc w:val="center"/>
              <w:rPr>
                <w:sz w:val="24"/>
                <w:szCs w:val="24"/>
                <w:lang w:val="id-ID"/>
              </w:rPr>
            </w:pPr>
          </w:p>
          <w:p w14:paraId="3E2BD6F3" w14:textId="77777777" w:rsidR="00260F67" w:rsidRPr="00260F67" w:rsidRDefault="00260F67" w:rsidP="005A15F7">
            <w:pPr>
              <w:ind w:left="2160" w:hanging="2160"/>
              <w:jc w:val="center"/>
              <w:rPr>
                <w:sz w:val="24"/>
                <w:szCs w:val="24"/>
                <w:lang w:val="id-ID"/>
              </w:rPr>
            </w:pPr>
          </w:p>
          <w:p w14:paraId="592102C2" w14:textId="77777777" w:rsidR="005A15F7" w:rsidRPr="001869B0" w:rsidRDefault="005A15F7" w:rsidP="005A15F7">
            <w:pPr>
              <w:spacing w:line="259" w:lineRule="auto"/>
              <w:ind w:left="2160" w:hanging="2160"/>
              <w:jc w:val="center"/>
              <w:rPr>
                <w:sz w:val="24"/>
                <w:szCs w:val="24"/>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6273AE42" w14:textId="77777777" w:rsidR="005A15F7" w:rsidRPr="004A459B" w:rsidRDefault="005A15F7" w:rsidP="005A15F7">
            <w:pPr>
              <w:jc w:val="center"/>
              <w:rPr>
                <w:b/>
                <w:bCs/>
                <w:sz w:val="24"/>
                <w:szCs w:val="24"/>
                <w:lang w:val="id-ID"/>
              </w:rPr>
            </w:pPr>
            <w:r w:rsidRPr="00CE4322">
              <w:rPr>
                <w:b/>
                <w:bCs/>
                <w:sz w:val="24"/>
                <w:szCs w:val="24"/>
              </w:rPr>
              <w:t>NIDN.0425116403</w:t>
            </w:r>
          </w:p>
        </w:tc>
      </w:tr>
    </w:tbl>
    <w:p w14:paraId="5B2AAF0D" w14:textId="77777777" w:rsidR="005A15F7" w:rsidRPr="004A459B" w:rsidRDefault="005A15F7" w:rsidP="005A15F7">
      <w:pPr>
        <w:rPr>
          <w:b/>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A15F7" w14:paraId="3A8C6F4D" w14:textId="77777777" w:rsidTr="005A15F7">
        <w:tc>
          <w:tcPr>
            <w:tcW w:w="4130" w:type="dxa"/>
          </w:tcPr>
          <w:p w14:paraId="0F8A63B0" w14:textId="77777777" w:rsidR="005A15F7" w:rsidRPr="001869B0" w:rsidRDefault="005A15F7" w:rsidP="005A15F7">
            <w:pPr>
              <w:jc w:val="center"/>
              <w:rPr>
                <w:sz w:val="24"/>
                <w:szCs w:val="24"/>
              </w:rPr>
            </w:pPr>
            <w:r>
              <w:rPr>
                <w:sz w:val="24"/>
                <w:szCs w:val="24"/>
              </w:rPr>
              <w:t>Dosen Pe</w:t>
            </w:r>
            <w:r>
              <w:rPr>
                <w:sz w:val="24"/>
                <w:szCs w:val="24"/>
                <w:lang w:val="id-ID"/>
              </w:rPr>
              <w:t>nguji</w:t>
            </w:r>
            <w:r w:rsidRPr="001869B0">
              <w:rPr>
                <w:sz w:val="24"/>
                <w:szCs w:val="24"/>
              </w:rPr>
              <w:t xml:space="preserve"> I</w:t>
            </w:r>
          </w:p>
          <w:p w14:paraId="4B1F01DF" w14:textId="77777777" w:rsidR="005A15F7" w:rsidRDefault="005A15F7" w:rsidP="005A15F7">
            <w:pPr>
              <w:jc w:val="center"/>
              <w:rPr>
                <w:b/>
                <w:bCs/>
                <w:sz w:val="24"/>
                <w:szCs w:val="24"/>
                <w:lang w:val="id-ID"/>
              </w:rPr>
            </w:pPr>
          </w:p>
          <w:p w14:paraId="4368FBCC" w14:textId="77777777" w:rsidR="00655D8F" w:rsidRPr="00655D8F" w:rsidRDefault="00655D8F" w:rsidP="005A15F7">
            <w:pPr>
              <w:jc w:val="center"/>
              <w:rPr>
                <w:b/>
                <w:bCs/>
                <w:sz w:val="24"/>
                <w:szCs w:val="24"/>
                <w:lang w:val="id-ID"/>
              </w:rPr>
            </w:pPr>
          </w:p>
          <w:p w14:paraId="7F97A4EB" w14:textId="77777777" w:rsidR="005A15F7" w:rsidRPr="00485E43" w:rsidRDefault="005A15F7" w:rsidP="005A15F7">
            <w:pPr>
              <w:rPr>
                <w:b/>
                <w:bCs/>
                <w:sz w:val="24"/>
                <w:szCs w:val="24"/>
                <w:lang w:val="id-ID"/>
              </w:rPr>
            </w:pPr>
          </w:p>
          <w:p w14:paraId="779ED490" w14:textId="77777777" w:rsidR="005A15F7" w:rsidRPr="004F6A2B" w:rsidRDefault="005A15F7" w:rsidP="005A15F7">
            <w:pPr>
              <w:rPr>
                <w:b/>
                <w:bCs/>
                <w:sz w:val="24"/>
                <w:szCs w:val="24"/>
                <w:lang w:val="id-ID"/>
              </w:rPr>
            </w:pPr>
          </w:p>
          <w:p w14:paraId="234D88A2" w14:textId="4999BA75" w:rsidR="005A15F7" w:rsidRDefault="005A15F7" w:rsidP="005A15F7">
            <w:pPr>
              <w:jc w:val="center"/>
              <w:rPr>
                <w:b/>
                <w:bCs/>
                <w:sz w:val="24"/>
                <w:szCs w:val="24"/>
                <w:u w:val="single"/>
              </w:rPr>
            </w:pPr>
            <w:r w:rsidRPr="001869B0">
              <w:rPr>
                <w:b/>
                <w:bCs/>
                <w:sz w:val="24"/>
                <w:szCs w:val="24"/>
                <w:u w:val="single"/>
              </w:rPr>
              <w:t>Dr. Rosye</w:t>
            </w:r>
            <w:r>
              <w:rPr>
                <w:b/>
                <w:bCs/>
                <w:sz w:val="24"/>
                <w:szCs w:val="24"/>
                <w:u w:val="single"/>
              </w:rPr>
              <w:t xml:space="preserve"> Ros</w:t>
            </w:r>
            <w:r w:rsidR="00A75EFF">
              <w:rPr>
                <w:b/>
                <w:bCs/>
                <w:sz w:val="24"/>
                <w:szCs w:val="24"/>
                <w:u w:val="single"/>
                <w:lang w:val="id-ID"/>
              </w:rPr>
              <w:t>a</w:t>
            </w:r>
            <w:r>
              <w:rPr>
                <w:b/>
                <w:bCs/>
                <w:sz w:val="24"/>
                <w:szCs w:val="24"/>
                <w:u w:val="single"/>
              </w:rPr>
              <w:t xml:space="preserve">ria </w:t>
            </w:r>
            <w:r w:rsidRPr="001869B0">
              <w:rPr>
                <w:b/>
                <w:bCs/>
                <w:sz w:val="24"/>
                <w:szCs w:val="24"/>
                <w:u w:val="single"/>
              </w:rPr>
              <w:t>Zaena, SE., M.Si., Ak., C</w:t>
            </w:r>
            <w:r w:rsidR="0052052E">
              <w:rPr>
                <w:b/>
                <w:bCs/>
                <w:sz w:val="24"/>
                <w:szCs w:val="24"/>
                <w:u w:val="single"/>
                <w:lang w:val="id-ID"/>
              </w:rPr>
              <w:t>A</w:t>
            </w:r>
            <w:r w:rsidRPr="001869B0">
              <w:rPr>
                <w:b/>
                <w:bCs/>
                <w:sz w:val="24"/>
                <w:szCs w:val="24"/>
                <w:u w:val="single"/>
              </w:rPr>
              <w:t>., CPRM</w:t>
            </w:r>
          </w:p>
          <w:p w14:paraId="707F6D1D" w14:textId="77777777" w:rsidR="005A15F7" w:rsidRPr="00F7239D" w:rsidRDefault="005A15F7" w:rsidP="005A15F7">
            <w:pPr>
              <w:jc w:val="center"/>
              <w:rPr>
                <w:b/>
                <w:bCs/>
                <w:sz w:val="24"/>
                <w:szCs w:val="24"/>
              </w:rPr>
            </w:pPr>
            <w:r w:rsidRPr="00F7239D">
              <w:rPr>
                <w:b/>
                <w:bCs/>
                <w:sz w:val="24"/>
                <w:szCs w:val="24"/>
              </w:rPr>
              <w:t>NIDN. 0409027801</w:t>
            </w:r>
          </w:p>
        </w:tc>
        <w:tc>
          <w:tcPr>
            <w:tcW w:w="4131" w:type="dxa"/>
          </w:tcPr>
          <w:p w14:paraId="6389EF90" w14:textId="77777777" w:rsidR="005A15F7" w:rsidRPr="001869B0" w:rsidRDefault="005A15F7" w:rsidP="005A15F7">
            <w:pPr>
              <w:jc w:val="center"/>
              <w:rPr>
                <w:sz w:val="24"/>
                <w:szCs w:val="24"/>
              </w:rPr>
            </w:pPr>
            <w:r>
              <w:rPr>
                <w:sz w:val="24"/>
                <w:szCs w:val="24"/>
              </w:rPr>
              <w:t>Dosen P</w:t>
            </w:r>
            <w:r>
              <w:rPr>
                <w:sz w:val="24"/>
                <w:szCs w:val="24"/>
                <w:lang w:val="id-ID"/>
              </w:rPr>
              <w:t>enguji</w:t>
            </w:r>
            <w:r>
              <w:rPr>
                <w:sz w:val="24"/>
                <w:szCs w:val="24"/>
              </w:rPr>
              <w:t xml:space="preserve"> II</w:t>
            </w:r>
          </w:p>
          <w:p w14:paraId="3DB85515" w14:textId="77777777" w:rsidR="005A15F7" w:rsidRDefault="005A15F7" w:rsidP="005A15F7">
            <w:pPr>
              <w:jc w:val="center"/>
              <w:rPr>
                <w:sz w:val="24"/>
                <w:szCs w:val="24"/>
                <w:lang w:val="id-ID"/>
              </w:rPr>
            </w:pPr>
          </w:p>
          <w:p w14:paraId="290BC3F3" w14:textId="77777777" w:rsidR="00655D8F" w:rsidRPr="00655D8F" w:rsidRDefault="00655D8F" w:rsidP="005A15F7">
            <w:pPr>
              <w:jc w:val="center"/>
              <w:rPr>
                <w:sz w:val="24"/>
                <w:szCs w:val="24"/>
                <w:lang w:val="id-ID"/>
              </w:rPr>
            </w:pPr>
          </w:p>
          <w:p w14:paraId="63A4E470" w14:textId="77777777" w:rsidR="005A15F7" w:rsidRPr="004F6A2B" w:rsidRDefault="005A15F7" w:rsidP="005A15F7">
            <w:pPr>
              <w:rPr>
                <w:sz w:val="24"/>
                <w:szCs w:val="24"/>
                <w:lang w:val="id-ID"/>
              </w:rPr>
            </w:pPr>
          </w:p>
          <w:p w14:paraId="47DC8669" w14:textId="77777777" w:rsidR="005A15F7" w:rsidRDefault="005A15F7" w:rsidP="005A15F7">
            <w:pPr>
              <w:jc w:val="center"/>
              <w:rPr>
                <w:sz w:val="24"/>
                <w:szCs w:val="24"/>
              </w:rPr>
            </w:pPr>
          </w:p>
          <w:p w14:paraId="721D4F4C" w14:textId="77777777" w:rsidR="005A15F7" w:rsidRDefault="005A15F7" w:rsidP="005A15F7">
            <w:pPr>
              <w:jc w:val="center"/>
              <w:rPr>
                <w:b/>
                <w:bCs/>
                <w:sz w:val="24"/>
                <w:szCs w:val="24"/>
                <w:u w:val="single"/>
              </w:rPr>
            </w:pPr>
            <w:r w:rsidRPr="00381823">
              <w:rPr>
                <w:b/>
                <w:bCs/>
                <w:sz w:val="24"/>
                <w:szCs w:val="24"/>
                <w:u w:val="single"/>
              </w:rPr>
              <w:t>Ayi Mohamad Sudrajat</w:t>
            </w:r>
            <w:r>
              <w:rPr>
                <w:b/>
                <w:bCs/>
                <w:sz w:val="24"/>
                <w:szCs w:val="24"/>
                <w:u w:val="single"/>
              </w:rPr>
              <w:t>,</w:t>
            </w:r>
            <w:r w:rsidRPr="00381823">
              <w:rPr>
                <w:b/>
                <w:bCs/>
                <w:sz w:val="24"/>
                <w:szCs w:val="24"/>
                <w:u w:val="single"/>
              </w:rPr>
              <w:t xml:space="preserve"> SE.</w:t>
            </w:r>
            <w:r>
              <w:rPr>
                <w:b/>
                <w:bCs/>
                <w:sz w:val="24"/>
                <w:szCs w:val="24"/>
                <w:u w:val="single"/>
              </w:rPr>
              <w:t xml:space="preserve">, </w:t>
            </w:r>
            <w:r w:rsidRPr="00381823">
              <w:rPr>
                <w:b/>
                <w:bCs/>
                <w:sz w:val="24"/>
                <w:szCs w:val="24"/>
                <w:u w:val="single"/>
              </w:rPr>
              <w:t>M.</w:t>
            </w:r>
            <w:r>
              <w:rPr>
                <w:b/>
                <w:bCs/>
                <w:sz w:val="24"/>
                <w:szCs w:val="24"/>
                <w:u w:val="single"/>
              </w:rPr>
              <w:t xml:space="preserve"> </w:t>
            </w:r>
            <w:r w:rsidRPr="00381823">
              <w:rPr>
                <w:b/>
                <w:bCs/>
                <w:sz w:val="24"/>
                <w:szCs w:val="24"/>
                <w:u w:val="single"/>
              </w:rPr>
              <w:t>Ak.,</w:t>
            </w:r>
            <w:r>
              <w:rPr>
                <w:b/>
                <w:bCs/>
                <w:sz w:val="24"/>
                <w:szCs w:val="24"/>
                <w:u w:val="single"/>
              </w:rPr>
              <w:t xml:space="preserve"> </w:t>
            </w:r>
            <w:r w:rsidRPr="00381823">
              <w:rPr>
                <w:b/>
                <w:bCs/>
                <w:sz w:val="24"/>
                <w:szCs w:val="24"/>
                <w:u w:val="single"/>
              </w:rPr>
              <w:t>Ak., C</w:t>
            </w:r>
            <w:r>
              <w:rPr>
                <w:b/>
                <w:bCs/>
                <w:sz w:val="24"/>
                <w:szCs w:val="24"/>
                <w:u w:val="single"/>
              </w:rPr>
              <w:t>T</w:t>
            </w:r>
            <w:r w:rsidRPr="00381823">
              <w:rPr>
                <w:b/>
                <w:bCs/>
                <w:sz w:val="24"/>
                <w:szCs w:val="24"/>
                <w:u w:val="single"/>
              </w:rPr>
              <w:t>A., CA., CPA</w:t>
            </w:r>
            <w:r>
              <w:rPr>
                <w:b/>
                <w:bCs/>
                <w:sz w:val="24"/>
                <w:szCs w:val="24"/>
                <w:u w:val="single"/>
              </w:rPr>
              <w:t>., ASEAN CPA</w:t>
            </w:r>
          </w:p>
          <w:p w14:paraId="6977F8B0" w14:textId="77777777" w:rsidR="005A15F7" w:rsidRPr="00F7239D" w:rsidRDefault="005A15F7" w:rsidP="005A15F7">
            <w:pPr>
              <w:jc w:val="center"/>
              <w:rPr>
                <w:b/>
                <w:bCs/>
                <w:sz w:val="24"/>
                <w:szCs w:val="24"/>
              </w:rPr>
            </w:pPr>
            <w:r w:rsidRPr="00F7239D">
              <w:rPr>
                <w:b/>
                <w:bCs/>
                <w:sz w:val="24"/>
                <w:szCs w:val="24"/>
              </w:rPr>
              <w:t>NIDN. 0419127604</w:t>
            </w:r>
          </w:p>
        </w:tc>
      </w:tr>
    </w:tbl>
    <w:p w14:paraId="38969E03" w14:textId="77777777" w:rsidR="005A15F7" w:rsidRPr="004F6A2B" w:rsidRDefault="005A15F7" w:rsidP="005A15F7">
      <w:pPr>
        <w:rPr>
          <w:b/>
          <w:bCs/>
          <w:sz w:val="24"/>
          <w:szCs w:val="24"/>
          <w:u w:val="single"/>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35FFB6E1" w14:textId="77777777" w:rsidTr="005A15F7">
        <w:tc>
          <w:tcPr>
            <w:tcW w:w="8261" w:type="dxa"/>
          </w:tcPr>
          <w:p w14:paraId="0538A60C" w14:textId="77777777" w:rsidR="005A15F7" w:rsidRPr="00637983" w:rsidRDefault="005A15F7" w:rsidP="005A15F7">
            <w:pPr>
              <w:jc w:val="center"/>
              <w:rPr>
                <w:sz w:val="24"/>
                <w:szCs w:val="24"/>
              </w:rPr>
            </w:pPr>
            <w:r w:rsidRPr="00637983">
              <w:rPr>
                <w:sz w:val="24"/>
                <w:szCs w:val="24"/>
              </w:rPr>
              <w:t>Mengetahui</w:t>
            </w:r>
          </w:p>
          <w:p w14:paraId="6946BC60" w14:textId="77777777" w:rsidR="005A15F7" w:rsidRPr="00637983" w:rsidRDefault="005A15F7" w:rsidP="005A15F7">
            <w:pPr>
              <w:jc w:val="center"/>
              <w:rPr>
                <w:sz w:val="24"/>
                <w:szCs w:val="24"/>
              </w:rPr>
            </w:pPr>
            <w:r w:rsidRPr="00637983">
              <w:rPr>
                <w:sz w:val="24"/>
                <w:szCs w:val="24"/>
              </w:rPr>
              <w:t>Dosen Fakultas Ekonomi</w:t>
            </w:r>
          </w:p>
          <w:p w14:paraId="59B59A8C" w14:textId="77777777" w:rsidR="005A15F7" w:rsidRDefault="005A15F7" w:rsidP="005A15F7">
            <w:pPr>
              <w:jc w:val="center"/>
              <w:rPr>
                <w:b/>
                <w:bCs/>
                <w:sz w:val="24"/>
                <w:szCs w:val="24"/>
              </w:rPr>
            </w:pPr>
          </w:p>
          <w:p w14:paraId="26F6C760" w14:textId="77777777" w:rsidR="005A15F7" w:rsidRDefault="005A15F7" w:rsidP="005A15F7">
            <w:pPr>
              <w:jc w:val="center"/>
              <w:rPr>
                <w:b/>
                <w:bCs/>
                <w:sz w:val="24"/>
                <w:szCs w:val="24"/>
                <w:lang w:val="id-ID"/>
              </w:rPr>
            </w:pPr>
          </w:p>
          <w:p w14:paraId="32E20232" w14:textId="77777777" w:rsidR="00260F67" w:rsidRPr="00260F67" w:rsidRDefault="00260F67" w:rsidP="005A15F7">
            <w:pPr>
              <w:jc w:val="center"/>
              <w:rPr>
                <w:b/>
                <w:bCs/>
                <w:sz w:val="24"/>
                <w:szCs w:val="24"/>
                <w:lang w:val="id-ID"/>
              </w:rPr>
            </w:pPr>
          </w:p>
          <w:p w14:paraId="644B7189" w14:textId="77777777" w:rsidR="005A15F7" w:rsidRPr="00485E43" w:rsidRDefault="005A15F7" w:rsidP="005A15F7">
            <w:pPr>
              <w:rPr>
                <w:b/>
                <w:bCs/>
                <w:sz w:val="24"/>
                <w:szCs w:val="24"/>
                <w:lang w:val="id-ID"/>
              </w:rPr>
            </w:pPr>
          </w:p>
          <w:p w14:paraId="3D4F6F6F" w14:textId="77777777" w:rsidR="005A15F7" w:rsidRDefault="005A15F7" w:rsidP="005A15F7">
            <w:pPr>
              <w:jc w:val="center"/>
              <w:rPr>
                <w:b/>
                <w:bCs/>
                <w:sz w:val="24"/>
                <w:szCs w:val="24"/>
                <w:u w:val="single"/>
              </w:rPr>
            </w:pPr>
            <w:r w:rsidRPr="00637983">
              <w:rPr>
                <w:b/>
                <w:bCs/>
                <w:sz w:val="24"/>
                <w:szCs w:val="24"/>
                <w:u w:val="single"/>
              </w:rPr>
              <w:t>Budi Prasetiyo, S.Sos., M.M.</w:t>
            </w:r>
          </w:p>
          <w:p w14:paraId="16FDAE8A" w14:textId="77777777" w:rsidR="005A15F7" w:rsidRDefault="005A15F7" w:rsidP="00CE004C">
            <w:pPr>
              <w:jc w:val="center"/>
              <w:rPr>
                <w:b/>
                <w:bCs/>
                <w:sz w:val="24"/>
                <w:szCs w:val="24"/>
                <w:lang w:val="id-ID"/>
              </w:rPr>
            </w:pPr>
            <w:r w:rsidRPr="00637983">
              <w:rPr>
                <w:b/>
                <w:bCs/>
                <w:sz w:val="24"/>
                <w:szCs w:val="24"/>
              </w:rPr>
              <w:t>NIDN. 0412098001</w:t>
            </w:r>
          </w:p>
          <w:p w14:paraId="6D461E27" w14:textId="0928A796" w:rsidR="00260F67" w:rsidRPr="00260F67" w:rsidRDefault="00260F67" w:rsidP="00260F67">
            <w:pPr>
              <w:rPr>
                <w:b/>
                <w:bCs/>
                <w:sz w:val="24"/>
                <w:szCs w:val="24"/>
                <w:lang w:val="id-ID"/>
              </w:rPr>
            </w:pPr>
          </w:p>
        </w:tc>
      </w:tr>
    </w:tbl>
    <w:p w14:paraId="39F268F5" w14:textId="77777777" w:rsidR="002E0FC5" w:rsidRPr="001A3AF8" w:rsidRDefault="002E0FC5" w:rsidP="00C15982">
      <w:pPr>
        <w:pStyle w:val="Heading1"/>
      </w:pPr>
      <w:bookmarkStart w:id="8" w:name="_Toc113719063"/>
      <w:bookmarkStart w:id="9" w:name="_Toc114322552"/>
      <w:bookmarkStart w:id="10" w:name="_Toc114322670"/>
      <w:bookmarkStart w:id="11" w:name="_Toc135748955"/>
      <w:bookmarkStart w:id="12" w:name="_Toc135749519"/>
      <w:bookmarkStart w:id="13" w:name="_Toc135749605"/>
      <w:bookmarkStart w:id="14" w:name="_Toc139703291"/>
      <w:bookmarkStart w:id="15" w:name="_Toc143176662"/>
      <w:r w:rsidRPr="001A3AF8">
        <w:lastRenderedPageBreak/>
        <w:t>KATA PENGANTAR</w:t>
      </w:r>
      <w:bookmarkEnd w:id="8"/>
      <w:bookmarkEnd w:id="9"/>
      <w:bookmarkEnd w:id="10"/>
      <w:bookmarkEnd w:id="11"/>
      <w:bookmarkEnd w:id="12"/>
      <w:bookmarkEnd w:id="13"/>
      <w:bookmarkEnd w:id="14"/>
      <w:bookmarkEnd w:id="15"/>
    </w:p>
    <w:p w14:paraId="23B14E81" w14:textId="77777777" w:rsidR="002E0FC5" w:rsidRPr="0061427C" w:rsidRDefault="002E0FC5" w:rsidP="00C15982">
      <w:pPr>
        <w:pStyle w:val="Heading1"/>
      </w:pPr>
    </w:p>
    <w:p w14:paraId="641D79FC" w14:textId="034427EF"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w:t>
      </w:r>
      <w:r w:rsidR="00A00D38">
        <w:rPr>
          <w:sz w:val="24"/>
          <w:szCs w:val="24"/>
          <w:lang w:val="id-ID" w:eastAsia="id-ID"/>
        </w:rPr>
        <w:t xml:space="preserve">skripsi </w:t>
      </w:r>
      <w:r w:rsidR="00774734">
        <w:rPr>
          <w:sz w:val="24"/>
          <w:szCs w:val="24"/>
          <w:lang w:val="id-ID" w:eastAsia="id-ID"/>
        </w:rPr>
        <w:t xml:space="preserve">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apapun.  </w:t>
      </w:r>
    </w:p>
    <w:p w14:paraId="59DDB18E" w14:textId="6E7450DE"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sidR="00A00D38">
        <w:rPr>
          <w:sz w:val="24"/>
          <w:szCs w:val="24"/>
          <w:lang w:val="id-ID" w:eastAsia="id-ID"/>
        </w:rPr>
        <w:t xml:space="preserve"> skripsi</w:t>
      </w:r>
      <w:r w:rsidR="002E0FC5" w:rsidRPr="0061427C">
        <w:rPr>
          <w:sz w:val="24"/>
          <w:szCs w:val="24"/>
          <w:lang w:eastAsia="id-ID"/>
        </w:rPr>
        <w:t xml:space="preserve"> ini dilakukan tentu tak lepas dari bantuan, arahan, masukan, serta bimbingan dari berbagai pihak. Maka dari itu, penulis mengucapkan banyak terimakasih, terutama kepada: </w:t>
      </w:r>
    </w:p>
    <w:p w14:paraId="28F17BD7" w14:textId="77777777" w:rsidR="004A1B88" w:rsidRPr="004A1B88" w:rsidRDefault="00D419CD" w:rsidP="004B379E">
      <w:pPr>
        <w:pStyle w:val="ListParagraph"/>
        <w:widowControl/>
        <w:numPr>
          <w:ilvl w:val="0"/>
          <w:numId w:val="27"/>
        </w:numPr>
        <w:autoSpaceDE/>
        <w:autoSpaceDN/>
        <w:spacing w:after="200" w:line="480" w:lineRule="auto"/>
        <w:contextualSpacing/>
        <w:rPr>
          <w:bCs/>
          <w:sz w:val="24"/>
          <w:szCs w:val="24"/>
        </w:rPr>
      </w:pPr>
      <w:r>
        <w:rPr>
          <w:bCs/>
          <w:sz w:val="24"/>
          <w:szCs w:val="24"/>
        </w:rPr>
        <w:t>Bapak Eko Travada SP., S.T., M.T., selaku Rektor Universitas Nasional Pasim Bandung.</w:t>
      </w:r>
    </w:p>
    <w:p w14:paraId="5328A61F" w14:textId="77777777"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14:paraId="5979C3E2" w14:textId="77777777"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14:paraId="2F5CA007" w14:textId="5644D5B0" w:rsidR="004A1B88" w:rsidRPr="0093077D"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 xml:space="preserve">Bapak </w:t>
      </w:r>
      <w:r w:rsidR="00816A87" w:rsidRPr="004A1B88">
        <w:rPr>
          <w:sz w:val="24"/>
          <w:szCs w:val="24"/>
        </w:rPr>
        <w:t xml:space="preserve">R.Enough Bachtiar, S.E., M.Ak </w:t>
      </w:r>
      <w:r w:rsidRPr="004A1B88">
        <w:rPr>
          <w:sz w:val="24"/>
          <w:szCs w:val="24"/>
          <w:lang w:eastAsia="id-ID"/>
        </w:rPr>
        <w:t xml:space="preserve">selaku dosen pembimbing, yang telah meluangkan waktunya serta memberikan bimbingan dalam menyusun </w:t>
      </w:r>
      <w:r w:rsidR="00A00D38">
        <w:rPr>
          <w:sz w:val="24"/>
          <w:szCs w:val="24"/>
          <w:lang w:val="id-ID" w:eastAsia="id-ID"/>
        </w:rPr>
        <w:t>tugas skripsi</w:t>
      </w:r>
      <w:r w:rsidR="00816A87" w:rsidRPr="004A1B88">
        <w:rPr>
          <w:sz w:val="24"/>
          <w:szCs w:val="24"/>
          <w:lang w:val="id-ID" w:eastAsia="id-ID"/>
        </w:rPr>
        <w:t xml:space="preserve"> </w:t>
      </w:r>
      <w:r w:rsidRPr="004A1B88">
        <w:rPr>
          <w:sz w:val="24"/>
          <w:szCs w:val="24"/>
          <w:lang w:eastAsia="id-ID"/>
        </w:rPr>
        <w:t>ini.</w:t>
      </w:r>
    </w:p>
    <w:p w14:paraId="0C2B6A14" w14:textId="08B1C8F3" w:rsidR="0093077D" w:rsidRPr="0093077D" w:rsidRDefault="0093077D" w:rsidP="004B379E">
      <w:pPr>
        <w:pStyle w:val="ListParagraph"/>
        <w:widowControl/>
        <w:numPr>
          <w:ilvl w:val="0"/>
          <w:numId w:val="27"/>
        </w:numPr>
        <w:autoSpaceDE/>
        <w:autoSpaceDN/>
        <w:spacing w:after="200" w:line="480" w:lineRule="auto"/>
        <w:contextualSpacing/>
        <w:rPr>
          <w:bCs/>
          <w:sz w:val="24"/>
          <w:szCs w:val="24"/>
        </w:rPr>
      </w:pPr>
      <w:r w:rsidRPr="0093077D">
        <w:rPr>
          <w:bCs/>
          <w:sz w:val="24"/>
          <w:szCs w:val="24"/>
        </w:rPr>
        <w:t>Ibu Dr. Rosye Zaena, SE., M.Si., Ak., CA., CPRM selaku dosen penguji 1 yang telah memberikan saran da</w:t>
      </w:r>
      <w:r>
        <w:rPr>
          <w:bCs/>
          <w:sz w:val="24"/>
          <w:szCs w:val="24"/>
        </w:rPr>
        <w:t>n masukan atas penulisan</w:t>
      </w:r>
      <w:r w:rsidR="00707B99">
        <w:rPr>
          <w:bCs/>
          <w:sz w:val="24"/>
          <w:szCs w:val="24"/>
          <w:lang w:val="id-ID"/>
        </w:rPr>
        <w:t xml:space="preserve"> l</w:t>
      </w:r>
      <w:r w:rsidR="00A00D38">
        <w:rPr>
          <w:bCs/>
          <w:sz w:val="24"/>
          <w:szCs w:val="24"/>
          <w:lang w:val="id-ID"/>
        </w:rPr>
        <w:t>aporan skripsi</w:t>
      </w:r>
      <w:r w:rsidRPr="0093077D">
        <w:rPr>
          <w:bCs/>
          <w:sz w:val="24"/>
          <w:szCs w:val="24"/>
        </w:rPr>
        <w:t>.</w:t>
      </w:r>
    </w:p>
    <w:p w14:paraId="6655CDD5" w14:textId="34CDA997" w:rsidR="0093077D" w:rsidRPr="00707B99" w:rsidRDefault="0093077D" w:rsidP="004B379E">
      <w:pPr>
        <w:pStyle w:val="ListParagraph"/>
        <w:widowControl/>
        <w:numPr>
          <w:ilvl w:val="0"/>
          <w:numId w:val="27"/>
        </w:numPr>
        <w:autoSpaceDE/>
        <w:autoSpaceDN/>
        <w:spacing w:after="200" w:line="480" w:lineRule="auto"/>
        <w:contextualSpacing/>
        <w:rPr>
          <w:bCs/>
          <w:sz w:val="24"/>
          <w:szCs w:val="24"/>
        </w:rPr>
      </w:pPr>
      <w:r w:rsidRPr="0093077D">
        <w:rPr>
          <w:bCs/>
          <w:sz w:val="24"/>
          <w:szCs w:val="24"/>
        </w:rPr>
        <w:lastRenderedPageBreak/>
        <w:t xml:space="preserve">Bapak Ayi Mohamad Sudrajat. SE.M.Ak.,Ak., CA., CTA., CPA CPRM selaku dosen penguji 2 yang telah memberikan saran dan masukan atas penulisan </w:t>
      </w:r>
      <w:r w:rsidR="00A00D38">
        <w:rPr>
          <w:bCs/>
          <w:sz w:val="24"/>
          <w:szCs w:val="24"/>
          <w:lang w:val="id-ID"/>
        </w:rPr>
        <w:t>laporan skripsi</w:t>
      </w:r>
      <w:r w:rsidR="00707B99" w:rsidRPr="0093077D">
        <w:rPr>
          <w:bCs/>
          <w:sz w:val="24"/>
          <w:szCs w:val="24"/>
        </w:rPr>
        <w:t>.</w:t>
      </w:r>
    </w:p>
    <w:p w14:paraId="0F73E7BD" w14:textId="5B9A8F22"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3C7001">
        <w:rPr>
          <w:sz w:val="24"/>
          <w:szCs w:val="24"/>
          <w:lang w:val="id-ID" w:eastAsia="id-ID"/>
        </w:rPr>
        <w:t xml:space="preserve"> skripsi</w:t>
      </w:r>
      <w:r w:rsidR="00816A87" w:rsidRPr="004A1B88">
        <w:rPr>
          <w:sz w:val="24"/>
          <w:szCs w:val="24"/>
          <w:lang w:val="id-ID" w:eastAsia="id-ID"/>
        </w:rPr>
        <w:t xml:space="preserve"> </w:t>
      </w:r>
      <w:r w:rsidRPr="004A1B88">
        <w:rPr>
          <w:sz w:val="24"/>
          <w:szCs w:val="24"/>
          <w:lang w:eastAsia="id-ID"/>
        </w:rPr>
        <w:t>ini.</w:t>
      </w:r>
    </w:p>
    <w:p w14:paraId="6C8E042A" w14:textId="1D4F38CC"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3C7001">
        <w:rPr>
          <w:sz w:val="24"/>
          <w:szCs w:val="24"/>
          <w:lang w:val="id-ID" w:eastAsia="id-ID"/>
        </w:rPr>
        <w:t xml:space="preserve"> skripsi</w:t>
      </w:r>
      <w:r w:rsidR="00CC30F5" w:rsidRPr="004A1B88">
        <w:rPr>
          <w:sz w:val="24"/>
          <w:szCs w:val="24"/>
          <w:lang w:val="id-ID" w:eastAsia="id-ID"/>
        </w:rPr>
        <w:t xml:space="preserve"> ini. </w:t>
      </w:r>
    </w:p>
    <w:p w14:paraId="1F42BC8A" w14:textId="2E876752"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teman – tema</w:t>
      </w:r>
      <w:r w:rsidR="0019573F">
        <w:rPr>
          <w:sz w:val="24"/>
          <w:szCs w:val="24"/>
          <w:lang w:val="id-ID" w:eastAsia="id-ID"/>
        </w:rPr>
        <w:t>n kelas Akuntansi angkatan 2019.</w:t>
      </w:r>
    </w:p>
    <w:p w14:paraId="5E47C895" w14:textId="513FA72D" w:rsidR="002E0FC5" w:rsidRPr="0036365C" w:rsidRDefault="002E0FC5" w:rsidP="0019573F">
      <w:pPr>
        <w:widowControl/>
        <w:autoSpaceDE/>
        <w:autoSpaceDN/>
        <w:spacing w:after="200" w:line="480" w:lineRule="auto"/>
        <w:ind w:firstLine="720"/>
        <w:contextualSpacing/>
        <w:jc w:val="both"/>
        <w:rPr>
          <w:bCs/>
          <w:sz w:val="24"/>
          <w:szCs w:val="24"/>
          <w:lang w:val="id-ID"/>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3C7001">
        <w:rPr>
          <w:sz w:val="24"/>
          <w:szCs w:val="24"/>
          <w:lang w:val="id-ID" w:eastAsia="id-ID"/>
        </w:rPr>
        <w:t>skripsi</w:t>
      </w:r>
      <w:r w:rsidRPr="004A1B88">
        <w:rPr>
          <w:sz w:val="24"/>
          <w:szCs w:val="24"/>
          <w:lang w:eastAsia="id-ID"/>
        </w:rPr>
        <w:t xml:space="preserve"> ini, sehingga penulis secara terbuka menerima saran dan kritik positif dari </w:t>
      </w:r>
      <w:r w:rsidR="0036365C">
        <w:rPr>
          <w:sz w:val="24"/>
          <w:szCs w:val="24"/>
          <w:lang w:eastAsia="id-ID"/>
        </w:rPr>
        <w:t>pembaca</w:t>
      </w:r>
      <w:r w:rsidR="0036365C">
        <w:rPr>
          <w:sz w:val="24"/>
          <w:szCs w:val="24"/>
          <w:lang w:val="id-ID" w:eastAsia="id-ID"/>
        </w:rPr>
        <w:t>.</w:t>
      </w:r>
    </w:p>
    <w:p w14:paraId="02E6DCCA" w14:textId="3E556999" w:rsidR="002E0FC5" w:rsidRDefault="002E0FC5" w:rsidP="0019573F">
      <w:pPr>
        <w:spacing w:line="480" w:lineRule="auto"/>
        <w:ind w:firstLine="567"/>
        <w:jc w:val="both"/>
        <w:rPr>
          <w:sz w:val="24"/>
          <w:szCs w:val="24"/>
          <w:lang w:val="id-ID"/>
        </w:rPr>
      </w:pPr>
      <w:r w:rsidRPr="0061427C">
        <w:rPr>
          <w:sz w:val="24"/>
          <w:szCs w:val="24"/>
        </w:rPr>
        <w:t>Demikian apa yang saya sampaikan, akhir kata saya ucapkan terimakasih</w:t>
      </w:r>
      <w:r w:rsidR="00BB22AC">
        <w:rPr>
          <w:sz w:val="24"/>
          <w:szCs w:val="24"/>
        </w:rPr>
        <w:t>, semoga laporan</w:t>
      </w:r>
      <w:r w:rsidR="003C7001">
        <w:rPr>
          <w:sz w:val="24"/>
          <w:szCs w:val="24"/>
          <w:lang w:val="id-ID"/>
        </w:rPr>
        <w:t xml:space="preserve"> skripsi</w:t>
      </w:r>
      <w:r w:rsidRPr="0061427C">
        <w:rPr>
          <w:sz w:val="24"/>
          <w:szCs w:val="24"/>
        </w:rPr>
        <w:t xml:space="preserve"> ini dapat bermanfaat baik bagi pembaca pada umumnya dan bagi penulis pada khususnya.  </w:t>
      </w:r>
    </w:p>
    <w:p w14:paraId="6DC0EAC5" w14:textId="77777777" w:rsidR="003C7001" w:rsidRPr="003C7001" w:rsidRDefault="003C7001" w:rsidP="0019573F">
      <w:pPr>
        <w:spacing w:line="480" w:lineRule="auto"/>
        <w:ind w:firstLine="567"/>
        <w:jc w:val="both"/>
        <w:rPr>
          <w:sz w:val="24"/>
          <w:szCs w:val="24"/>
          <w:lang w:val="id-ID"/>
        </w:rPr>
      </w:pPr>
    </w:p>
    <w:p w14:paraId="6DB0F0FF" w14:textId="77777777"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14:paraId="381A48A5" w14:textId="77777777" w:rsidR="002E0FC5" w:rsidRDefault="002E0FC5" w:rsidP="002E0FC5">
      <w:pPr>
        <w:spacing w:line="480" w:lineRule="auto"/>
        <w:ind w:firstLine="567"/>
        <w:jc w:val="both"/>
        <w:rPr>
          <w:sz w:val="24"/>
          <w:szCs w:val="24"/>
          <w:lang w:val="id-ID"/>
        </w:rPr>
      </w:pPr>
    </w:p>
    <w:p w14:paraId="1CFB7FC1" w14:textId="77777777" w:rsidR="003C7001" w:rsidRPr="003C7001" w:rsidRDefault="003C7001" w:rsidP="002E0FC5">
      <w:pPr>
        <w:spacing w:line="480" w:lineRule="auto"/>
        <w:ind w:firstLine="567"/>
        <w:jc w:val="both"/>
        <w:rPr>
          <w:sz w:val="24"/>
          <w:szCs w:val="24"/>
          <w:lang w:val="id-ID"/>
        </w:rPr>
      </w:pPr>
    </w:p>
    <w:p w14:paraId="6361C2F9" w14:textId="77777777"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Aulya Cassa Nova</w:t>
      </w:r>
    </w:p>
    <w:p w14:paraId="3881ACEA" w14:textId="77777777" w:rsidR="00CD6BB6" w:rsidRDefault="00CD6BB6" w:rsidP="00CD6BB6">
      <w:r>
        <w:br w:type="page"/>
      </w:r>
    </w:p>
    <w:p w14:paraId="61D35A68" w14:textId="77777777" w:rsidR="00BA2FE1" w:rsidRDefault="000308F4" w:rsidP="00C15982">
      <w:pPr>
        <w:pStyle w:val="Heading1"/>
      </w:pPr>
      <w:bookmarkStart w:id="16" w:name="_Toc139703292"/>
      <w:bookmarkStart w:id="17" w:name="_Toc143176663"/>
      <w:r>
        <w:lastRenderedPageBreak/>
        <w:t>DAFTAR ISI</w:t>
      </w:r>
      <w:bookmarkEnd w:id="16"/>
      <w:bookmarkEnd w:id="17"/>
    </w:p>
    <w:sdt>
      <w:sdtPr>
        <w:rPr>
          <w:rFonts w:ascii="Times New Roman" w:eastAsia="Times New Roman" w:hAnsi="Times New Roman" w:cs="Times New Roman"/>
          <w:b w:val="0"/>
          <w:bCs w:val="0"/>
          <w:color w:val="auto"/>
          <w:sz w:val="22"/>
          <w:szCs w:val="22"/>
          <w:lang w:val="id" w:eastAsia="en-US"/>
        </w:rPr>
        <w:id w:val="-1018307962"/>
        <w:docPartObj>
          <w:docPartGallery w:val="Table of Contents"/>
          <w:docPartUnique/>
        </w:docPartObj>
      </w:sdtPr>
      <w:sdtEndPr>
        <w:rPr>
          <w:noProof/>
        </w:rPr>
      </w:sdtEndPr>
      <w:sdtContent>
        <w:p w14:paraId="4A36A6A2" w14:textId="648144E3" w:rsidR="00337013" w:rsidRPr="002E0531" w:rsidRDefault="00337013" w:rsidP="002E0531">
          <w:pPr>
            <w:pStyle w:val="TOCHeading"/>
            <w:spacing w:line="240" w:lineRule="auto"/>
            <w:rPr>
              <w:sz w:val="2"/>
              <w:lang w:val="id-ID"/>
            </w:rPr>
          </w:pPr>
        </w:p>
        <w:p w14:paraId="16A5B3B7" w14:textId="77777777" w:rsidR="00337013" w:rsidRPr="00AB1416" w:rsidRDefault="00337013" w:rsidP="00AB1416">
          <w:pPr>
            <w:pStyle w:val="TOC1"/>
          </w:pPr>
          <w:r w:rsidRPr="00AB1416">
            <w:fldChar w:fldCharType="begin"/>
          </w:r>
          <w:r w:rsidRPr="00AB1416">
            <w:instrText xml:space="preserve"> TOC \o "1-3" \h \z \u </w:instrText>
          </w:r>
          <w:r w:rsidRPr="00AB1416">
            <w:fldChar w:fldCharType="separate"/>
          </w:r>
          <w:hyperlink w:anchor="_Toc143176660" w:history="1">
            <w:r w:rsidRPr="00AB1416">
              <w:rPr>
                <w:rStyle w:val="Hyperlink"/>
              </w:rPr>
              <w:t>LEMBAR PERSETUJUAN</w:t>
            </w:r>
            <w:r w:rsidRPr="00AB1416">
              <w:rPr>
                <w:webHidden/>
              </w:rPr>
              <w:tab/>
            </w:r>
            <w:r w:rsidRPr="00AB1416">
              <w:rPr>
                <w:webHidden/>
              </w:rPr>
              <w:fldChar w:fldCharType="begin"/>
            </w:r>
            <w:r w:rsidRPr="00AB1416">
              <w:rPr>
                <w:webHidden/>
              </w:rPr>
              <w:instrText xml:space="preserve"> PAGEREF _Toc143176660 \h </w:instrText>
            </w:r>
            <w:r w:rsidRPr="00AB1416">
              <w:rPr>
                <w:webHidden/>
              </w:rPr>
            </w:r>
            <w:r w:rsidRPr="00AB1416">
              <w:rPr>
                <w:webHidden/>
              </w:rPr>
              <w:fldChar w:fldCharType="separate"/>
            </w:r>
            <w:r w:rsidR="00A85D45">
              <w:rPr>
                <w:webHidden/>
              </w:rPr>
              <w:t>i</w:t>
            </w:r>
            <w:r w:rsidRPr="00AB1416">
              <w:rPr>
                <w:webHidden/>
              </w:rPr>
              <w:fldChar w:fldCharType="end"/>
            </w:r>
          </w:hyperlink>
        </w:p>
        <w:p w14:paraId="6DEC30B2" w14:textId="77777777" w:rsidR="00337013" w:rsidRPr="00AB1416" w:rsidRDefault="00F446AB" w:rsidP="00AB1416">
          <w:pPr>
            <w:pStyle w:val="TOC1"/>
          </w:pPr>
          <w:hyperlink w:anchor="_Toc143176661" w:history="1">
            <w:r w:rsidR="00337013" w:rsidRPr="00AB1416">
              <w:rPr>
                <w:rStyle w:val="Hyperlink"/>
              </w:rPr>
              <w:t>LEMBAR PENGESAHAN</w:t>
            </w:r>
            <w:r w:rsidR="00337013" w:rsidRPr="00AB1416">
              <w:rPr>
                <w:webHidden/>
              </w:rPr>
              <w:tab/>
            </w:r>
            <w:r w:rsidR="00337013" w:rsidRPr="00AB1416">
              <w:rPr>
                <w:webHidden/>
              </w:rPr>
              <w:fldChar w:fldCharType="begin"/>
            </w:r>
            <w:r w:rsidR="00337013" w:rsidRPr="00AB1416">
              <w:rPr>
                <w:webHidden/>
              </w:rPr>
              <w:instrText xml:space="preserve"> PAGEREF _Toc143176661 \h </w:instrText>
            </w:r>
            <w:r w:rsidR="00337013" w:rsidRPr="00AB1416">
              <w:rPr>
                <w:webHidden/>
              </w:rPr>
            </w:r>
            <w:r w:rsidR="00337013" w:rsidRPr="00AB1416">
              <w:rPr>
                <w:webHidden/>
              </w:rPr>
              <w:fldChar w:fldCharType="separate"/>
            </w:r>
            <w:r w:rsidR="00A85D45">
              <w:rPr>
                <w:webHidden/>
              </w:rPr>
              <w:t>ii</w:t>
            </w:r>
            <w:r w:rsidR="00337013" w:rsidRPr="00AB1416">
              <w:rPr>
                <w:webHidden/>
              </w:rPr>
              <w:fldChar w:fldCharType="end"/>
            </w:r>
          </w:hyperlink>
        </w:p>
        <w:p w14:paraId="191505DE" w14:textId="77777777" w:rsidR="00337013" w:rsidRPr="00AB1416" w:rsidRDefault="00F446AB" w:rsidP="00AB1416">
          <w:pPr>
            <w:pStyle w:val="TOC1"/>
          </w:pPr>
          <w:hyperlink w:anchor="_Toc143176662" w:history="1">
            <w:r w:rsidR="00337013" w:rsidRPr="00AB1416">
              <w:rPr>
                <w:rStyle w:val="Hyperlink"/>
              </w:rPr>
              <w:t>KATA PENGANTAR</w:t>
            </w:r>
            <w:r w:rsidR="00337013" w:rsidRPr="00AB1416">
              <w:rPr>
                <w:webHidden/>
              </w:rPr>
              <w:tab/>
            </w:r>
            <w:r w:rsidR="00337013" w:rsidRPr="00AB1416">
              <w:rPr>
                <w:webHidden/>
              </w:rPr>
              <w:fldChar w:fldCharType="begin"/>
            </w:r>
            <w:r w:rsidR="00337013" w:rsidRPr="00AB1416">
              <w:rPr>
                <w:webHidden/>
              </w:rPr>
              <w:instrText xml:space="preserve"> PAGEREF _Toc143176662 \h </w:instrText>
            </w:r>
            <w:r w:rsidR="00337013" w:rsidRPr="00AB1416">
              <w:rPr>
                <w:webHidden/>
              </w:rPr>
            </w:r>
            <w:r w:rsidR="00337013" w:rsidRPr="00AB1416">
              <w:rPr>
                <w:webHidden/>
              </w:rPr>
              <w:fldChar w:fldCharType="separate"/>
            </w:r>
            <w:r w:rsidR="00A85D45">
              <w:rPr>
                <w:webHidden/>
              </w:rPr>
              <w:t>iii</w:t>
            </w:r>
            <w:r w:rsidR="00337013" w:rsidRPr="00AB1416">
              <w:rPr>
                <w:webHidden/>
              </w:rPr>
              <w:fldChar w:fldCharType="end"/>
            </w:r>
          </w:hyperlink>
        </w:p>
        <w:p w14:paraId="568ECA06" w14:textId="77777777" w:rsidR="00337013" w:rsidRPr="00AB1416" w:rsidRDefault="00F446AB" w:rsidP="00AB1416">
          <w:pPr>
            <w:pStyle w:val="TOC1"/>
          </w:pPr>
          <w:hyperlink w:anchor="_Toc143176663" w:history="1">
            <w:r w:rsidR="00337013" w:rsidRPr="00AB1416">
              <w:rPr>
                <w:rStyle w:val="Hyperlink"/>
              </w:rPr>
              <w:t>DAFTAR ISI</w:t>
            </w:r>
            <w:r w:rsidR="00337013" w:rsidRPr="00AB1416">
              <w:rPr>
                <w:webHidden/>
              </w:rPr>
              <w:tab/>
            </w:r>
            <w:r w:rsidR="00337013" w:rsidRPr="00AB1416">
              <w:rPr>
                <w:webHidden/>
              </w:rPr>
              <w:fldChar w:fldCharType="begin"/>
            </w:r>
            <w:r w:rsidR="00337013" w:rsidRPr="00AB1416">
              <w:rPr>
                <w:webHidden/>
              </w:rPr>
              <w:instrText xml:space="preserve"> PAGEREF _Toc143176663 \h </w:instrText>
            </w:r>
            <w:r w:rsidR="00337013" w:rsidRPr="00AB1416">
              <w:rPr>
                <w:webHidden/>
              </w:rPr>
            </w:r>
            <w:r w:rsidR="00337013" w:rsidRPr="00AB1416">
              <w:rPr>
                <w:webHidden/>
              </w:rPr>
              <w:fldChar w:fldCharType="separate"/>
            </w:r>
            <w:r w:rsidR="00A85D45">
              <w:rPr>
                <w:webHidden/>
              </w:rPr>
              <w:t>v</w:t>
            </w:r>
            <w:r w:rsidR="00337013" w:rsidRPr="00AB1416">
              <w:rPr>
                <w:webHidden/>
              </w:rPr>
              <w:fldChar w:fldCharType="end"/>
            </w:r>
          </w:hyperlink>
        </w:p>
        <w:p w14:paraId="3EE920BF" w14:textId="77777777" w:rsidR="00337013" w:rsidRPr="00AB1416" w:rsidRDefault="00F446AB" w:rsidP="00AB1416">
          <w:pPr>
            <w:pStyle w:val="TOC1"/>
          </w:pPr>
          <w:hyperlink w:anchor="_Toc143176664" w:history="1">
            <w:r w:rsidR="00337013" w:rsidRPr="00AB1416">
              <w:rPr>
                <w:rStyle w:val="Hyperlink"/>
              </w:rPr>
              <w:t>DAFTAR TABEL</w:t>
            </w:r>
            <w:r w:rsidR="00337013" w:rsidRPr="00AB1416">
              <w:rPr>
                <w:webHidden/>
              </w:rPr>
              <w:tab/>
            </w:r>
            <w:r w:rsidR="00337013" w:rsidRPr="00AB1416">
              <w:rPr>
                <w:webHidden/>
              </w:rPr>
              <w:fldChar w:fldCharType="begin"/>
            </w:r>
            <w:r w:rsidR="00337013" w:rsidRPr="00AB1416">
              <w:rPr>
                <w:webHidden/>
              </w:rPr>
              <w:instrText xml:space="preserve"> PAGEREF _Toc143176664 \h </w:instrText>
            </w:r>
            <w:r w:rsidR="00337013" w:rsidRPr="00AB1416">
              <w:rPr>
                <w:webHidden/>
              </w:rPr>
            </w:r>
            <w:r w:rsidR="00337013" w:rsidRPr="00AB1416">
              <w:rPr>
                <w:webHidden/>
              </w:rPr>
              <w:fldChar w:fldCharType="separate"/>
            </w:r>
            <w:r w:rsidR="00A85D45">
              <w:rPr>
                <w:webHidden/>
              </w:rPr>
              <w:t>viii</w:t>
            </w:r>
            <w:r w:rsidR="00337013" w:rsidRPr="00AB1416">
              <w:rPr>
                <w:webHidden/>
              </w:rPr>
              <w:fldChar w:fldCharType="end"/>
            </w:r>
          </w:hyperlink>
        </w:p>
        <w:p w14:paraId="109A0DB1" w14:textId="77777777" w:rsidR="00337013" w:rsidRPr="00AB1416" w:rsidRDefault="00F446AB" w:rsidP="00AB1416">
          <w:pPr>
            <w:pStyle w:val="TOC1"/>
          </w:pPr>
          <w:hyperlink w:anchor="_Toc143176665" w:history="1">
            <w:r w:rsidR="00337013" w:rsidRPr="00AB1416">
              <w:rPr>
                <w:rStyle w:val="Hyperlink"/>
              </w:rPr>
              <w:t>DAFTAR GAMBAR</w:t>
            </w:r>
            <w:r w:rsidR="00337013" w:rsidRPr="00AB1416">
              <w:rPr>
                <w:webHidden/>
              </w:rPr>
              <w:tab/>
            </w:r>
            <w:r w:rsidR="00337013" w:rsidRPr="00AB1416">
              <w:rPr>
                <w:webHidden/>
              </w:rPr>
              <w:fldChar w:fldCharType="begin"/>
            </w:r>
            <w:r w:rsidR="00337013" w:rsidRPr="00AB1416">
              <w:rPr>
                <w:webHidden/>
              </w:rPr>
              <w:instrText xml:space="preserve"> PAGEREF _Toc143176665 \h </w:instrText>
            </w:r>
            <w:r w:rsidR="00337013" w:rsidRPr="00AB1416">
              <w:rPr>
                <w:webHidden/>
              </w:rPr>
            </w:r>
            <w:r w:rsidR="00337013" w:rsidRPr="00AB1416">
              <w:rPr>
                <w:webHidden/>
              </w:rPr>
              <w:fldChar w:fldCharType="separate"/>
            </w:r>
            <w:r w:rsidR="00A85D45">
              <w:rPr>
                <w:webHidden/>
              </w:rPr>
              <w:t>ix</w:t>
            </w:r>
            <w:r w:rsidR="00337013" w:rsidRPr="00AB1416">
              <w:rPr>
                <w:webHidden/>
              </w:rPr>
              <w:fldChar w:fldCharType="end"/>
            </w:r>
          </w:hyperlink>
        </w:p>
        <w:p w14:paraId="415C7A40" w14:textId="72826DE7" w:rsidR="00337013" w:rsidRPr="00AB1416" w:rsidRDefault="00F446AB" w:rsidP="00AB1416">
          <w:pPr>
            <w:pStyle w:val="TOC1"/>
          </w:pPr>
          <w:hyperlink w:anchor="_Toc143176666" w:history="1">
            <w:r w:rsidR="00337013" w:rsidRPr="00AB1416">
              <w:rPr>
                <w:rStyle w:val="Hyperlink"/>
              </w:rPr>
              <w:t>BAB I</w:t>
            </w:r>
          </w:hyperlink>
          <w:r w:rsidR="002E0531" w:rsidRPr="00AB1416">
            <w:rPr>
              <w:rStyle w:val="Hyperlink"/>
              <w:u w:val="none"/>
            </w:rPr>
            <w:t xml:space="preserve"> </w:t>
          </w:r>
          <w:hyperlink w:anchor="_Toc143176667" w:history="1">
            <w:r w:rsidR="00337013" w:rsidRPr="00AB1416">
              <w:rPr>
                <w:rStyle w:val="Hyperlink"/>
              </w:rPr>
              <w:t>PENDAHULUAN</w:t>
            </w:r>
            <w:r w:rsidR="00337013" w:rsidRPr="00AB1416">
              <w:rPr>
                <w:webHidden/>
              </w:rPr>
              <w:tab/>
            </w:r>
            <w:r w:rsidR="00337013" w:rsidRPr="00AB1416">
              <w:rPr>
                <w:webHidden/>
              </w:rPr>
              <w:fldChar w:fldCharType="begin"/>
            </w:r>
            <w:r w:rsidR="00337013" w:rsidRPr="00AB1416">
              <w:rPr>
                <w:webHidden/>
              </w:rPr>
              <w:instrText xml:space="preserve"> PAGEREF _Toc143176667 \h </w:instrText>
            </w:r>
            <w:r w:rsidR="00337013" w:rsidRPr="00AB1416">
              <w:rPr>
                <w:webHidden/>
              </w:rPr>
            </w:r>
            <w:r w:rsidR="00337013" w:rsidRPr="00AB1416">
              <w:rPr>
                <w:webHidden/>
              </w:rPr>
              <w:fldChar w:fldCharType="separate"/>
            </w:r>
            <w:r w:rsidR="00A85D45">
              <w:rPr>
                <w:webHidden/>
              </w:rPr>
              <w:t>1</w:t>
            </w:r>
            <w:r w:rsidR="00337013" w:rsidRPr="00AB1416">
              <w:rPr>
                <w:webHidden/>
              </w:rPr>
              <w:fldChar w:fldCharType="end"/>
            </w:r>
          </w:hyperlink>
        </w:p>
        <w:p w14:paraId="13CACA83"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668" w:history="1">
            <w:r w:rsidR="00337013" w:rsidRPr="00AB1416">
              <w:rPr>
                <w:rStyle w:val="Hyperlink"/>
                <w:noProof/>
                <w:sz w:val="24"/>
                <w:szCs w:val="24"/>
              </w:rPr>
              <w:t>1.1</w:t>
            </w:r>
            <w:r w:rsidR="00337013" w:rsidRPr="00AB1416">
              <w:rPr>
                <w:rFonts w:eastAsiaTheme="minorEastAsia"/>
                <w:noProof/>
                <w:sz w:val="24"/>
                <w:szCs w:val="24"/>
                <w:lang w:val="id-ID" w:eastAsia="id-ID"/>
              </w:rPr>
              <w:tab/>
            </w:r>
            <w:r w:rsidR="00337013" w:rsidRPr="00AB1416">
              <w:rPr>
                <w:rStyle w:val="Hyperlink"/>
                <w:noProof/>
                <w:sz w:val="24"/>
                <w:szCs w:val="24"/>
              </w:rPr>
              <w:t>Latar Belakang</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668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1</w:t>
            </w:r>
            <w:r w:rsidR="00337013" w:rsidRPr="00AB1416">
              <w:rPr>
                <w:noProof/>
                <w:webHidden/>
                <w:sz w:val="24"/>
                <w:szCs w:val="24"/>
              </w:rPr>
              <w:fldChar w:fldCharType="end"/>
            </w:r>
          </w:hyperlink>
        </w:p>
        <w:p w14:paraId="65C7B9B0"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669" w:history="1">
            <w:r w:rsidR="00337013" w:rsidRPr="00AB1416">
              <w:rPr>
                <w:rStyle w:val="Hyperlink"/>
                <w:noProof/>
                <w:sz w:val="24"/>
                <w:szCs w:val="24"/>
              </w:rPr>
              <w:t>1.2</w:t>
            </w:r>
            <w:r w:rsidR="00337013" w:rsidRPr="00AB1416">
              <w:rPr>
                <w:rFonts w:eastAsiaTheme="minorEastAsia"/>
                <w:noProof/>
                <w:sz w:val="24"/>
                <w:szCs w:val="24"/>
                <w:lang w:val="id-ID" w:eastAsia="id-ID"/>
              </w:rPr>
              <w:tab/>
            </w:r>
            <w:r w:rsidR="00337013" w:rsidRPr="00AB1416">
              <w:rPr>
                <w:rStyle w:val="Hyperlink"/>
                <w:noProof/>
                <w:sz w:val="24"/>
                <w:szCs w:val="24"/>
              </w:rPr>
              <w:t>Identifikasi Masalah</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669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10</w:t>
            </w:r>
            <w:r w:rsidR="00337013" w:rsidRPr="00AB1416">
              <w:rPr>
                <w:noProof/>
                <w:webHidden/>
                <w:sz w:val="24"/>
                <w:szCs w:val="24"/>
              </w:rPr>
              <w:fldChar w:fldCharType="end"/>
            </w:r>
          </w:hyperlink>
        </w:p>
        <w:p w14:paraId="3A2B7452"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670" w:history="1">
            <w:r w:rsidR="00337013" w:rsidRPr="00AB1416">
              <w:rPr>
                <w:rStyle w:val="Hyperlink"/>
                <w:noProof/>
                <w:sz w:val="24"/>
                <w:szCs w:val="24"/>
              </w:rPr>
              <w:t>1.3</w:t>
            </w:r>
            <w:r w:rsidR="00337013" w:rsidRPr="00AB1416">
              <w:rPr>
                <w:rFonts w:eastAsiaTheme="minorEastAsia"/>
                <w:noProof/>
                <w:sz w:val="24"/>
                <w:szCs w:val="24"/>
                <w:lang w:val="id-ID" w:eastAsia="id-ID"/>
              </w:rPr>
              <w:tab/>
            </w:r>
            <w:r w:rsidR="00337013" w:rsidRPr="00AB1416">
              <w:rPr>
                <w:rStyle w:val="Hyperlink"/>
                <w:noProof/>
                <w:sz w:val="24"/>
                <w:szCs w:val="24"/>
              </w:rPr>
              <w:t>Tujuan Penelitian</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670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11</w:t>
            </w:r>
            <w:r w:rsidR="00337013" w:rsidRPr="00AB1416">
              <w:rPr>
                <w:noProof/>
                <w:webHidden/>
                <w:sz w:val="24"/>
                <w:szCs w:val="24"/>
              </w:rPr>
              <w:fldChar w:fldCharType="end"/>
            </w:r>
          </w:hyperlink>
        </w:p>
        <w:p w14:paraId="301A5065"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671" w:history="1">
            <w:r w:rsidR="00337013" w:rsidRPr="00AB1416">
              <w:rPr>
                <w:rStyle w:val="Hyperlink"/>
                <w:noProof/>
                <w:sz w:val="24"/>
                <w:szCs w:val="24"/>
              </w:rPr>
              <w:t>1.4</w:t>
            </w:r>
            <w:r w:rsidR="00337013" w:rsidRPr="00AB1416">
              <w:rPr>
                <w:rFonts w:eastAsiaTheme="minorEastAsia"/>
                <w:noProof/>
                <w:sz w:val="24"/>
                <w:szCs w:val="24"/>
                <w:lang w:val="id-ID" w:eastAsia="id-ID"/>
              </w:rPr>
              <w:tab/>
            </w:r>
            <w:r w:rsidR="00337013" w:rsidRPr="00AB1416">
              <w:rPr>
                <w:rStyle w:val="Hyperlink"/>
                <w:noProof/>
                <w:sz w:val="24"/>
                <w:szCs w:val="24"/>
              </w:rPr>
              <w:t>Manfaat</w:t>
            </w:r>
            <w:r w:rsidR="00337013" w:rsidRPr="00AB1416">
              <w:rPr>
                <w:rStyle w:val="Hyperlink"/>
                <w:noProof/>
                <w:spacing w:val="-4"/>
                <w:sz w:val="24"/>
                <w:szCs w:val="24"/>
              </w:rPr>
              <w:t xml:space="preserve"> </w:t>
            </w:r>
            <w:r w:rsidR="00337013" w:rsidRPr="00AB1416">
              <w:rPr>
                <w:rStyle w:val="Hyperlink"/>
                <w:noProof/>
                <w:sz w:val="24"/>
                <w:szCs w:val="24"/>
              </w:rPr>
              <w:t>Penelitian</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671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11</w:t>
            </w:r>
            <w:r w:rsidR="00337013" w:rsidRPr="00AB1416">
              <w:rPr>
                <w:noProof/>
                <w:webHidden/>
                <w:sz w:val="24"/>
                <w:szCs w:val="24"/>
              </w:rPr>
              <w:fldChar w:fldCharType="end"/>
            </w:r>
          </w:hyperlink>
        </w:p>
        <w:p w14:paraId="7C8B0E07" w14:textId="77777777" w:rsidR="00337013" w:rsidRPr="00AB1416" w:rsidRDefault="00F446AB">
          <w:pPr>
            <w:pStyle w:val="TOC3"/>
            <w:rPr>
              <w:rFonts w:eastAsiaTheme="minorEastAsia"/>
              <w:sz w:val="24"/>
              <w:szCs w:val="24"/>
              <w:lang w:val="id-ID" w:eastAsia="id-ID"/>
            </w:rPr>
          </w:pPr>
          <w:hyperlink w:anchor="_Toc143176672" w:history="1">
            <w:r w:rsidR="00337013" w:rsidRPr="00AB1416">
              <w:rPr>
                <w:rStyle w:val="Hyperlink"/>
                <w:sz w:val="24"/>
                <w:szCs w:val="24"/>
              </w:rPr>
              <w:t>1.4.1</w:t>
            </w:r>
            <w:r w:rsidR="00337013" w:rsidRPr="00AB1416">
              <w:rPr>
                <w:rFonts w:eastAsiaTheme="minorEastAsia"/>
                <w:sz w:val="24"/>
                <w:szCs w:val="24"/>
                <w:lang w:val="id-ID" w:eastAsia="id-ID"/>
              </w:rPr>
              <w:tab/>
            </w:r>
            <w:r w:rsidR="00337013" w:rsidRPr="00AB1416">
              <w:rPr>
                <w:rStyle w:val="Hyperlink"/>
                <w:sz w:val="24"/>
                <w:szCs w:val="24"/>
              </w:rPr>
              <w:t>Manfaat Teoritis</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72 \h </w:instrText>
            </w:r>
            <w:r w:rsidR="00337013" w:rsidRPr="00AB1416">
              <w:rPr>
                <w:webHidden/>
                <w:sz w:val="24"/>
                <w:szCs w:val="24"/>
              </w:rPr>
            </w:r>
            <w:r w:rsidR="00337013" w:rsidRPr="00AB1416">
              <w:rPr>
                <w:webHidden/>
                <w:sz w:val="24"/>
                <w:szCs w:val="24"/>
              </w:rPr>
              <w:fldChar w:fldCharType="separate"/>
            </w:r>
            <w:r w:rsidR="00A85D45">
              <w:rPr>
                <w:webHidden/>
                <w:sz w:val="24"/>
                <w:szCs w:val="24"/>
              </w:rPr>
              <w:t>11</w:t>
            </w:r>
            <w:r w:rsidR="00337013" w:rsidRPr="00AB1416">
              <w:rPr>
                <w:webHidden/>
                <w:sz w:val="24"/>
                <w:szCs w:val="24"/>
              </w:rPr>
              <w:fldChar w:fldCharType="end"/>
            </w:r>
          </w:hyperlink>
        </w:p>
        <w:p w14:paraId="7DA60C7D" w14:textId="77777777" w:rsidR="00337013" w:rsidRPr="00AB1416" w:rsidRDefault="00F446AB">
          <w:pPr>
            <w:pStyle w:val="TOC3"/>
            <w:rPr>
              <w:rFonts w:eastAsiaTheme="minorEastAsia"/>
              <w:sz w:val="24"/>
              <w:szCs w:val="24"/>
              <w:lang w:val="id-ID" w:eastAsia="id-ID"/>
            </w:rPr>
          </w:pPr>
          <w:hyperlink w:anchor="_Toc143176673" w:history="1">
            <w:r w:rsidR="00337013" w:rsidRPr="00AB1416">
              <w:rPr>
                <w:rStyle w:val="Hyperlink"/>
                <w:sz w:val="24"/>
                <w:szCs w:val="24"/>
              </w:rPr>
              <w:t>1.4.2</w:t>
            </w:r>
            <w:r w:rsidR="00337013" w:rsidRPr="00AB1416">
              <w:rPr>
                <w:rFonts w:eastAsiaTheme="minorEastAsia"/>
                <w:sz w:val="24"/>
                <w:szCs w:val="24"/>
                <w:lang w:val="id-ID" w:eastAsia="id-ID"/>
              </w:rPr>
              <w:tab/>
            </w:r>
            <w:r w:rsidR="00337013" w:rsidRPr="00AB1416">
              <w:rPr>
                <w:rStyle w:val="Hyperlink"/>
                <w:sz w:val="24"/>
                <w:szCs w:val="24"/>
              </w:rPr>
              <w:t>Manfaat</w:t>
            </w:r>
            <w:r w:rsidR="00337013" w:rsidRPr="00AB1416">
              <w:rPr>
                <w:rStyle w:val="Hyperlink"/>
                <w:spacing w:val="-4"/>
                <w:sz w:val="24"/>
                <w:szCs w:val="24"/>
              </w:rPr>
              <w:t xml:space="preserve"> </w:t>
            </w:r>
            <w:r w:rsidR="00337013" w:rsidRPr="00AB1416">
              <w:rPr>
                <w:rStyle w:val="Hyperlink"/>
                <w:sz w:val="24"/>
                <w:szCs w:val="24"/>
              </w:rPr>
              <w:t>Praktis</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73 \h </w:instrText>
            </w:r>
            <w:r w:rsidR="00337013" w:rsidRPr="00AB1416">
              <w:rPr>
                <w:webHidden/>
                <w:sz w:val="24"/>
                <w:szCs w:val="24"/>
              </w:rPr>
            </w:r>
            <w:r w:rsidR="00337013" w:rsidRPr="00AB1416">
              <w:rPr>
                <w:webHidden/>
                <w:sz w:val="24"/>
                <w:szCs w:val="24"/>
              </w:rPr>
              <w:fldChar w:fldCharType="separate"/>
            </w:r>
            <w:r w:rsidR="00A85D45">
              <w:rPr>
                <w:webHidden/>
                <w:sz w:val="24"/>
                <w:szCs w:val="24"/>
              </w:rPr>
              <w:t>12</w:t>
            </w:r>
            <w:r w:rsidR="00337013" w:rsidRPr="00AB1416">
              <w:rPr>
                <w:webHidden/>
                <w:sz w:val="24"/>
                <w:szCs w:val="24"/>
              </w:rPr>
              <w:fldChar w:fldCharType="end"/>
            </w:r>
          </w:hyperlink>
        </w:p>
        <w:p w14:paraId="663A1177"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674" w:history="1">
            <w:r w:rsidR="00337013" w:rsidRPr="00AB1416">
              <w:rPr>
                <w:rStyle w:val="Hyperlink"/>
                <w:noProof/>
                <w:sz w:val="24"/>
                <w:szCs w:val="24"/>
                <w:lang w:val="id-ID"/>
              </w:rPr>
              <w:t>1.5</w:t>
            </w:r>
            <w:r w:rsidR="00337013" w:rsidRPr="00AB1416">
              <w:rPr>
                <w:rFonts w:eastAsiaTheme="minorEastAsia"/>
                <w:noProof/>
                <w:sz w:val="24"/>
                <w:szCs w:val="24"/>
                <w:lang w:val="id-ID" w:eastAsia="id-ID"/>
              </w:rPr>
              <w:tab/>
            </w:r>
            <w:r w:rsidR="00337013" w:rsidRPr="00AB1416">
              <w:rPr>
                <w:rStyle w:val="Hyperlink"/>
                <w:noProof/>
                <w:sz w:val="24"/>
                <w:szCs w:val="24"/>
              </w:rPr>
              <w:t>Lokasi dan Waktu Penelitian</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674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12</w:t>
            </w:r>
            <w:r w:rsidR="00337013" w:rsidRPr="00AB1416">
              <w:rPr>
                <w:noProof/>
                <w:webHidden/>
                <w:sz w:val="24"/>
                <w:szCs w:val="24"/>
              </w:rPr>
              <w:fldChar w:fldCharType="end"/>
            </w:r>
          </w:hyperlink>
        </w:p>
        <w:p w14:paraId="5CBCFE63" w14:textId="77777777" w:rsidR="00337013" w:rsidRPr="00AB1416" w:rsidRDefault="00F446AB">
          <w:pPr>
            <w:pStyle w:val="TOC3"/>
            <w:rPr>
              <w:rFonts w:eastAsiaTheme="minorEastAsia"/>
              <w:sz w:val="24"/>
              <w:szCs w:val="24"/>
              <w:lang w:val="id-ID" w:eastAsia="id-ID"/>
            </w:rPr>
          </w:pPr>
          <w:hyperlink w:anchor="_Toc143176675" w:history="1">
            <w:r w:rsidR="00337013" w:rsidRPr="00AB1416">
              <w:rPr>
                <w:rStyle w:val="Hyperlink"/>
                <w:sz w:val="24"/>
                <w:szCs w:val="24"/>
              </w:rPr>
              <w:t>1.5.1</w:t>
            </w:r>
            <w:r w:rsidR="00337013" w:rsidRPr="00AB1416">
              <w:rPr>
                <w:rFonts w:eastAsiaTheme="minorEastAsia"/>
                <w:sz w:val="24"/>
                <w:szCs w:val="24"/>
                <w:lang w:val="id-ID" w:eastAsia="id-ID"/>
              </w:rPr>
              <w:tab/>
            </w:r>
            <w:r w:rsidR="00337013" w:rsidRPr="00AB1416">
              <w:rPr>
                <w:rStyle w:val="Hyperlink"/>
                <w:sz w:val="24"/>
                <w:szCs w:val="24"/>
              </w:rPr>
              <w:t>Lokasi Penelitian</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75 \h </w:instrText>
            </w:r>
            <w:r w:rsidR="00337013" w:rsidRPr="00AB1416">
              <w:rPr>
                <w:webHidden/>
                <w:sz w:val="24"/>
                <w:szCs w:val="24"/>
              </w:rPr>
            </w:r>
            <w:r w:rsidR="00337013" w:rsidRPr="00AB1416">
              <w:rPr>
                <w:webHidden/>
                <w:sz w:val="24"/>
                <w:szCs w:val="24"/>
              </w:rPr>
              <w:fldChar w:fldCharType="separate"/>
            </w:r>
            <w:r w:rsidR="00A85D45">
              <w:rPr>
                <w:webHidden/>
                <w:sz w:val="24"/>
                <w:szCs w:val="24"/>
              </w:rPr>
              <w:t>12</w:t>
            </w:r>
            <w:r w:rsidR="00337013" w:rsidRPr="00AB1416">
              <w:rPr>
                <w:webHidden/>
                <w:sz w:val="24"/>
                <w:szCs w:val="24"/>
              </w:rPr>
              <w:fldChar w:fldCharType="end"/>
            </w:r>
          </w:hyperlink>
        </w:p>
        <w:p w14:paraId="5977F4FA" w14:textId="77777777" w:rsidR="00337013" w:rsidRPr="00AB1416" w:rsidRDefault="00F446AB">
          <w:pPr>
            <w:pStyle w:val="TOC3"/>
            <w:rPr>
              <w:rFonts w:eastAsiaTheme="minorEastAsia"/>
              <w:sz w:val="24"/>
              <w:szCs w:val="24"/>
              <w:lang w:val="id-ID" w:eastAsia="id-ID"/>
            </w:rPr>
          </w:pPr>
          <w:hyperlink w:anchor="_Toc143176676" w:history="1">
            <w:r w:rsidR="00337013" w:rsidRPr="00AB1416">
              <w:rPr>
                <w:rStyle w:val="Hyperlink"/>
                <w:sz w:val="24"/>
                <w:szCs w:val="24"/>
              </w:rPr>
              <w:t>1.5.2</w:t>
            </w:r>
            <w:r w:rsidR="00337013" w:rsidRPr="00AB1416">
              <w:rPr>
                <w:rFonts w:eastAsiaTheme="minorEastAsia"/>
                <w:sz w:val="24"/>
                <w:szCs w:val="24"/>
                <w:lang w:val="id-ID" w:eastAsia="id-ID"/>
              </w:rPr>
              <w:tab/>
            </w:r>
            <w:r w:rsidR="00337013" w:rsidRPr="00AB1416">
              <w:rPr>
                <w:rStyle w:val="Hyperlink"/>
                <w:sz w:val="24"/>
                <w:szCs w:val="24"/>
              </w:rPr>
              <w:t>Waktu Penelitian</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76 \h </w:instrText>
            </w:r>
            <w:r w:rsidR="00337013" w:rsidRPr="00AB1416">
              <w:rPr>
                <w:webHidden/>
                <w:sz w:val="24"/>
                <w:szCs w:val="24"/>
              </w:rPr>
            </w:r>
            <w:r w:rsidR="00337013" w:rsidRPr="00AB1416">
              <w:rPr>
                <w:webHidden/>
                <w:sz w:val="24"/>
                <w:szCs w:val="24"/>
              </w:rPr>
              <w:fldChar w:fldCharType="separate"/>
            </w:r>
            <w:r w:rsidR="00A85D45">
              <w:rPr>
                <w:webHidden/>
                <w:sz w:val="24"/>
                <w:szCs w:val="24"/>
              </w:rPr>
              <w:t>13</w:t>
            </w:r>
            <w:r w:rsidR="00337013" w:rsidRPr="00AB1416">
              <w:rPr>
                <w:webHidden/>
                <w:sz w:val="24"/>
                <w:szCs w:val="24"/>
              </w:rPr>
              <w:fldChar w:fldCharType="end"/>
            </w:r>
          </w:hyperlink>
        </w:p>
        <w:p w14:paraId="532914D1" w14:textId="724D0AFB" w:rsidR="00337013" w:rsidRPr="00AB1416" w:rsidRDefault="00F446AB" w:rsidP="00AB1416">
          <w:pPr>
            <w:pStyle w:val="TOC1"/>
          </w:pPr>
          <w:hyperlink w:anchor="_Toc143176677" w:history="1">
            <w:r w:rsidR="00337013" w:rsidRPr="00AB1416">
              <w:rPr>
                <w:rStyle w:val="Hyperlink"/>
              </w:rPr>
              <w:t>BAB II</w:t>
            </w:r>
          </w:hyperlink>
          <w:r w:rsidR="002E0531" w:rsidRPr="00AB1416">
            <w:rPr>
              <w:rStyle w:val="Hyperlink"/>
              <w:u w:val="none"/>
            </w:rPr>
            <w:t xml:space="preserve"> </w:t>
          </w:r>
          <w:hyperlink w:anchor="_Toc143176678" w:history="1">
            <w:r w:rsidR="00337013" w:rsidRPr="00AB1416">
              <w:rPr>
                <w:rStyle w:val="Hyperlink"/>
              </w:rPr>
              <w:t>TINJAUAN PUSTAKA</w:t>
            </w:r>
            <w:r w:rsidR="00337013" w:rsidRPr="00AB1416">
              <w:rPr>
                <w:webHidden/>
              </w:rPr>
              <w:tab/>
            </w:r>
            <w:r w:rsidR="00337013" w:rsidRPr="00AB1416">
              <w:rPr>
                <w:webHidden/>
              </w:rPr>
              <w:fldChar w:fldCharType="begin"/>
            </w:r>
            <w:r w:rsidR="00337013" w:rsidRPr="00AB1416">
              <w:rPr>
                <w:webHidden/>
              </w:rPr>
              <w:instrText xml:space="preserve"> PAGEREF _Toc143176678 \h </w:instrText>
            </w:r>
            <w:r w:rsidR="00337013" w:rsidRPr="00AB1416">
              <w:rPr>
                <w:webHidden/>
              </w:rPr>
            </w:r>
            <w:r w:rsidR="00337013" w:rsidRPr="00AB1416">
              <w:rPr>
                <w:webHidden/>
              </w:rPr>
              <w:fldChar w:fldCharType="separate"/>
            </w:r>
            <w:r w:rsidR="00A85D45">
              <w:rPr>
                <w:webHidden/>
              </w:rPr>
              <w:t>14</w:t>
            </w:r>
            <w:r w:rsidR="00337013" w:rsidRPr="00AB1416">
              <w:rPr>
                <w:webHidden/>
              </w:rPr>
              <w:fldChar w:fldCharType="end"/>
            </w:r>
          </w:hyperlink>
        </w:p>
        <w:p w14:paraId="6A108664"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679" w:history="1">
            <w:r w:rsidR="00337013" w:rsidRPr="00AB1416">
              <w:rPr>
                <w:rStyle w:val="Hyperlink"/>
                <w:noProof/>
                <w:sz w:val="24"/>
                <w:szCs w:val="24"/>
              </w:rPr>
              <w:t>2.1</w:t>
            </w:r>
            <w:r w:rsidR="00337013" w:rsidRPr="00AB1416">
              <w:rPr>
                <w:rFonts w:eastAsiaTheme="minorEastAsia"/>
                <w:noProof/>
                <w:sz w:val="24"/>
                <w:szCs w:val="24"/>
                <w:lang w:val="id-ID" w:eastAsia="id-ID"/>
              </w:rPr>
              <w:tab/>
            </w:r>
            <w:r w:rsidR="00337013" w:rsidRPr="00AB1416">
              <w:rPr>
                <w:rStyle w:val="Hyperlink"/>
                <w:noProof/>
                <w:sz w:val="24"/>
                <w:szCs w:val="24"/>
              </w:rPr>
              <w:t>Akuntansi</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679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14</w:t>
            </w:r>
            <w:r w:rsidR="00337013" w:rsidRPr="00AB1416">
              <w:rPr>
                <w:noProof/>
                <w:webHidden/>
                <w:sz w:val="24"/>
                <w:szCs w:val="24"/>
              </w:rPr>
              <w:fldChar w:fldCharType="end"/>
            </w:r>
          </w:hyperlink>
        </w:p>
        <w:p w14:paraId="17009CD2" w14:textId="77777777" w:rsidR="00337013" w:rsidRPr="00AB1416" w:rsidRDefault="00F446AB">
          <w:pPr>
            <w:pStyle w:val="TOC3"/>
            <w:rPr>
              <w:rFonts w:eastAsiaTheme="minorEastAsia"/>
              <w:sz w:val="24"/>
              <w:szCs w:val="24"/>
              <w:lang w:val="id-ID" w:eastAsia="id-ID"/>
            </w:rPr>
          </w:pPr>
          <w:hyperlink w:anchor="_Toc143176680" w:history="1">
            <w:r w:rsidR="00337013" w:rsidRPr="00AB1416">
              <w:rPr>
                <w:rStyle w:val="Hyperlink"/>
                <w:sz w:val="24"/>
                <w:szCs w:val="24"/>
              </w:rPr>
              <w:t>2.1.1</w:t>
            </w:r>
            <w:r w:rsidR="00337013" w:rsidRPr="00AB1416">
              <w:rPr>
                <w:rFonts w:eastAsiaTheme="minorEastAsia"/>
                <w:sz w:val="24"/>
                <w:szCs w:val="24"/>
                <w:lang w:val="id-ID" w:eastAsia="id-ID"/>
              </w:rPr>
              <w:tab/>
            </w:r>
            <w:r w:rsidR="00337013" w:rsidRPr="00AB1416">
              <w:rPr>
                <w:rStyle w:val="Hyperlink"/>
                <w:sz w:val="24"/>
                <w:szCs w:val="24"/>
              </w:rPr>
              <w:t>Pengertian Akuntansi</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80 \h </w:instrText>
            </w:r>
            <w:r w:rsidR="00337013" w:rsidRPr="00AB1416">
              <w:rPr>
                <w:webHidden/>
                <w:sz w:val="24"/>
                <w:szCs w:val="24"/>
              </w:rPr>
            </w:r>
            <w:r w:rsidR="00337013" w:rsidRPr="00AB1416">
              <w:rPr>
                <w:webHidden/>
                <w:sz w:val="24"/>
                <w:szCs w:val="24"/>
              </w:rPr>
              <w:fldChar w:fldCharType="separate"/>
            </w:r>
            <w:r w:rsidR="00A85D45">
              <w:rPr>
                <w:webHidden/>
                <w:sz w:val="24"/>
                <w:szCs w:val="24"/>
              </w:rPr>
              <w:t>14</w:t>
            </w:r>
            <w:r w:rsidR="00337013" w:rsidRPr="00AB1416">
              <w:rPr>
                <w:webHidden/>
                <w:sz w:val="24"/>
                <w:szCs w:val="24"/>
              </w:rPr>
              <w:fldChar w:fldCharType="end"/>
            </w:r>
          </w:hyperlink>
        </w:p>
        <w:p w14:paraId="0D8CECC0" w14:textId="77777777" w:rsidR="00337013" w:rsidRPr="00AB1416" w:rsidRDefault="00F446AB">
          <w:pPr>
            <w:pStyle w:val="TOC3"/>
            <w:rPr>
              <w:rFonts w:eastAsiaTheme="minorEastAsia"/>
              <w:sz w:val="24"/>
              <w:szCs w:val="24"/>
              <w:lang w:val="id-ID" w:eastAsia="id-ID"/>
            </w:rPr>
          </w:pPr>
          <w:hyperlink w:anchor="_Toc143176681" w:history="1">
            <w:r w:rsidR="00337013" w:rsidRPr="00AB1416">
              <w:rPr>
                <w:rStyle w:val="Hyperlink"/>
                <w:sz w:val="24"/>
                <w:szCs w:val="24"/>
              </w:rPr>
              <w:t>2.1.2</w:t>
            </w:r>
            <w:r w:rsidR="00337013" w:rsidRPr="00AB1416">
              <w:rPr>
                <w:rFonts w:eastAsiaTheme="minorEastAsia"/>
                <w:sz w:val="24"/>
                <w:szCs w:val="24"/>
                <w:lang w:val="id-ID" w:eastAsia="id-ID"/>
              </w:rPr>
              <w:tab/>
            </w:r>
            <w:r w:rsidR="00337013" w:rsidRPr="00AB1416">
              <w:rPr>
                <w:rStyle w:val="Hyperlink"/>
                <w:sz w:val="24"/>
                <w:szCs w:val="24"/>
              </w:rPr>
              <w:t>Bidang-bidang Akuntansi</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81 \h </w:instrText>
            </w:r>
            <w:r w:rsidR="00337013" w:rsidRPr="00AB1416">
              <w:rPr>
                <w:webHidden/>
                <w:sz w:val="24"/>
                <w:szCs w:val="24"/>
              </w:rPr>
            </w:r>
            <w:r w:rsidR="00337013" w:rsidRPr="00AB1416">
              <w:rPr>
                <w:webHidden/>
                <w:sz w:val="24"/>
                <w:szCs w:val="24"/>
              </w:rPr>
              <w:fldChar w:fldCharType="separate"/>
            </w:r>
            <w:r w:rsidR="00A85D45">
              <w:rPr>
                <w:webHidden/>
                <w:sz w:val="24"/>
                <w:szCs w:val="24"/>
              </w:rPr>
              <w:t>15</w:t>
            </w:r>
            <w:r w:rsidR="00337013" w:rsidRPr="00AB1416">
              <w:rPr>
                <w:webHidden/>
                <w:sz w:val="24"/>
                <w:szCs w:val="24"/>
              </w:rPr>
              <w:fldChar w:fldCharType="end"/>
            </w:r>
          </w:hyperlink>
        </w:p>
        <w:p w14:paraId="60F57B26" w14:textId="77777777" w:rsidR="00337013" w:rsidRPr="00AB1416" w:rsidRDefault="00F446AB">
          <w:pPr>
            <w:pStyle w:val="TOC3"/>
            <w:rPr>
              <w:rFonts w:eastAsiaTheme="minorEastAsia"/>
              <w:sz w:val="24"/>
              <w:szCs w:val="24"/>
              <w:lang w:val="id-ID" w:eastAsia="id-ID"/>
            </w:rPr>
          </w:pPr>
          <w:hyperlink w:anchor="_Toc143176683" w:history="1">
            <w:r w:rsidR="00337013" w:rsidRPr="00AB1416">
              <w:rPr>
                <w:rStyle w:val="Hyperlink"/>
                <w:sz w:val="24"/>
                <w:szCs w:val="24"/>
              </w:rPr>
              <w:t>2.1 3</w:t>
            </w:r>
            <w:r w:rsidR="00337013" w:rsidRPr="00AB1416">
              <w:rPr>
                <w:rFonts w:eastAsiaTheme="minorEastAsia"/>
                <w:sz w:val="24"/>
                <w:szCs w:val="24"/>
                <w:lang w:val="id-ID" w:eastAsia="id-ID"/>
              </w:rPr>
              <w:tab/>
            </w:r>
            <w:r w:rsidR="00337013" w:rsidRPr="00AB1416">
              <w:rPr>
                <w:rStyle w:val="Hyperlink"/>
                <w:sz w:val="24"/>
                <w:szCs w:val="24"/>
              </w:rPr>
              <w:t>Fungsi dan Tujuan Akuntansi</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83 \h </w:instrText>
            </w:r>
            <w:r w:rsidR="00337013" w:rsidRPr="00AB1416">
              <w:rPr>
                <w:webHidden/>
                <w:sz w:val="24"/>
                <w:szCs w:val="24"/>
              </w:rPr>
            </w:r>
            <w:r w:rsidR="00337013" w:rsidRPr="00AB1416">
              <w:rPr>
                <w:webHidden/>
                <w:sz w:val="24"/>
                <w:szCs w:val="24"/>
              </w:rPr>
              <w:fldChar w:fldCharType="separate"/>
            </w:r>
            <w:r w:rsidR="00A85D45">
              <w:rPr>
                <w:webHidden/>
                <w:sz w:val="24"/>
                <w:szCs w:val="24"/>
              </w:rPr>
              <w:t>17</w:t>
            </w:r>
            <w:r w:rsidR="00337013" w:rsidRPr="00AB1416">
              <w:rPr>
                <w:webHidden/>
                <w:sz w:val="24"/>
                <w:szCs w:val="24"/>
              </w:rPr>
              <w:fldChar w:fldCharType="end"/>
            </w:r>
          </w:hyperlink>
        </w:p>
        <w:p w14:paraId="44824B47" w14:textId="77777777" w:rsidR="00337013" w:rsidRPr="00AB1416" w:rsidRDefault="00F446AB">
          <w:pPr>
            <w:pStyle w:val="TOC3"/>
            <w:rPr>
              <w:rFonts w:eastAsiaTheme="minorEastAsia"/>
              <w:sz w:val="24"/>
              <w:szCs w:val="24"/>
              <w:lang w:val="id-ID" w:eastAsia="id-ID"/>
            </w:rPr>
          </w:pPr>
          <w:hyperlink w:anchor="_Toc143176684" w:history="1">
            <w:r w:rsidR="00337013" w:rsidRPr="00AB1416">
              <w:rPr>
                <w:rStyle w:val="Hyperlink"/>
                <w:sz w:val="24"/>
                <w:szCs w:val="24"/>
              </w:rPr>
              <w:t>2.1.4</w:t>
            </w:r>
            <w:r w:rsidR="00337013" w:rsidRPr="00AB1416">
              <w:rPr>
                <w:rFonts w:eastAsiaTheme="minorEastAsia"/>
                <w:sz w:val="24"/>
                <w:szCs w:val="24"/>
                <w:lang w:val="id-ID" w:eastAsia="id-ID"/>
              </w:rPr>
              <w:tab/>
            </w:r>
            <w:r w:rsidR="00337013" w:rsidRPr="00AB1416">
              <w:rPr>
                <w:rStyle w:val="Hyperlink"/>
                <w:sz w:val="24"/>
                <w:szCs w:val="24"/>
              </w:rPr>
              <w:t>Siklus Akuntansi</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84 \h </w:instrText>
            </w:r>
            <w:r w:rsidR="00337013" w:rsidRPr="00AB1416">
              <w:rPr>
                <w:webHidden/>
                <w:sz w:val="24"/>
                <w:szCs w:val="24"/>
              </w:rPr>
            </w:r>
            <w:r w:rsidR="00337013" w:rsidRPr="00AB1416">
              <w:rPr>
                <w:webHidden/>
                <w:sz w:val="24"/>
                <w:szCs w:val="24"/>
              </w:rPr>
              <w:fldChar w:fldCharType="separate"/>
            </w:r>
            <w:r w:rsidR="00A85D45">
              <w:rPr>
                <w:webHidden/>
                <w:sz w:val="24"/>
                <w:szCs w:val="24"/>
              </w:rPr>
              <w:t>18</w:t>
            </w:r>
            <w:r w:rsidR="00337013" w:rsidRPr="00AB1416">
              <w:rPr>
                <w:webHidden/>
                <w:sz w:val="24"/>
                <w:szCs w:val="24"/>
              </w:rPr>
              <w:fldChar w:fldCharType="end"/>
            </w:r>
          </w:hyperlink>
        </w:p>
        <w:p w14:paraId="558EC0E7" w14:textId="77777777" w:rsidR="00337013" w:rsidRPr="00AB1416" w:rsidRDefault="00F446AB">
          <w:pPr>
            <w:pStyle w:val="TOC3"/>
            <w:rPr>
              <w:rFonts w:eastAsiaTheme="minorEastAsia"/>
              <w:sz w:val="24"/>
              <w:szCs w:val="24"/>
              <w:lang w:val="id-ID" w:eastAsia="id-ID"/>
            </w:rPr>
          </w:pPr>
          <w:hyperlink w:anchor="_Toc143176685" w:history="1">
            <w:r w:rsidR="00337013" w:rsidRPr="00AB1416">
              <w:rPr>
                <w:rStyle w:val="Hyperlink"/>
                <w:sz w:val="24"/>
                <w:szCs w:val="24"/>
              </w:rPr>
              <w:t>2.1.5</w:t>
            </w:r>
            <w:r w:rsidR="00337013" w:rsidRPr="00AB1416">
              <w:rPr>
                <w:rFonts w:eastAsiaTheme="minorEastAsia"/>
                <w:sz w:val="24"/>
                <w:szCs w:val="24"/>
                <w:lang w:val="id-ID" w:eastAsia="id-ID"/>
              </w:rPr>
              <w:tab/>
            </w:r>
            <w:r w:rsidR="00337013" w:rsidRPr="00AB1416">
              <w:rPr>
                <w:rStyle w:val="Hyperlink"/>
                <w:sz w:val="24"/>
                <w:szCs w:val="24"/>
              </w:rPr>
              <w:t>Pengguna Akuntansi</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85 \h </w:instrText>
            </w:r>
            <w:r w:rsidR="00337013" w:rsidRPr="00AB1416">
              <w:rPr>
                <w:webHidden/>
                <w:sz w:val="24"/>
                <w:szCs w:val="24"/>
              </w:rPr>
            </w:r>
            <w:r w:rsidR="00337013" w:rsidRPr="00AB1416">
              <w:rPr>
                <w:webHidden/>
                <w:sz w:val="24"/>
                <w:szCs w:val="24"/>
              </w:rPr>
              <w:fldChar w:fldCharType="separate"/>
            </w:r>
            <w:r w:rsidR="00A85D45">
              <w:rPr>
                <w:webHidden/>
                <w:sz w:val="24"/>
                <w:szCs w:val="24"/>
              </w:rPr>
              <w:t>19</w:t>
            </w:r>
            <w:r w:rsidR="00337013" w:rsidRPr="00AB1416">
              <w:rPr>
                <w:webHidden/>
                <w:sz w:val="24"/>
                <w:szCs w:val="24"/>
              </w:rPr>
              <w:fldChar w:fldCharType="end"/>
            </w:r>
          </w:hyperlink>
        </w:p>
        <w:p w14:paraId="608B3D26"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686" w:history="1">
            <w:r w:rsidR="00337013" w:rsidRPr="00AB1416">
              <w:rPr>
                <w:rStyle w:val="Hyperlink"/>
                <w:noProof/>
                <w:sz w:val="24"/>
                <w:szCs w:val="24"/>
              </w:rPr>
              <w:t>2.2</w:t>
            </w:r>
            <w:r w:rsidR="00337013" w:rsidRPr="00AB1416">
              <w:rPr>
                <w:rFonts w:eastAsiaTheme="minorEastAsia"/>
                <w:noProof/>
                <w:sz w:val="24"/>
                <w:szCs w:val="24"/>
                <w:lang w:val="id-ID" w:eastAsia="id-ID"/>
              </w:rPr>
              <w:tab/>
            </w:r>
            <w:r w:rsidR="00337013" w:rsidRPr="00AB1416">
              <w:rPr>
                <w:rStyle w:val="Hyperlink"/>
                <w:noProof/>
                <w:sz w:val="24"/>
                <w:szCs w:val="24"/>
              </w:rPr>
              <w:t>Akuntansi Keuangan</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686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20</w:t>
            </w:r>
            <w:r w:rsidR="00337013" w:rsidRPr="00AB1416">
              <w:rPr>
                <w:noProof/>
                <w:webHidden/>
                <w:sz w:val="24"/>
                <w:szCs w:val="24"/>
              </w:rPr>
              <w:fldChar w:fldCharType="end"/>
            </w:r>
          </w:hyperlink>
        </w:p>
        <w:p w14:paraId="58B5D5D6" w14:textId="77777777" w:rsidR="00337013" w:rsidRPr="00AB1416" w:rsidRDefault="00F446AB">
          <w:pPr>
            <w:pStyle w:val="TOC3"/>
            <w:rPr>
              <w:rFonts w:eastAsiaTheme="minorEastAsia"/>
              <w:sz w:val="24"/>
              <w:szCs w:val="24"/>
              <w:lang w:val="id-ID" w:eastAsia="id-ID"/>
            </w:rPr>
          </w:pPr>
          <w:hyperlink w:anchor="_Toc143176687" w:history="1">
            <w:r w:rsidR="00337013" w:rsidRPr="00AB1416">
              <w:rPr>
                <w:rStyle w:val="Hyperlink"/>
                <w:sz w:val="24"/>
                <w:szCs w:val="24"/>
              </w:rPr>
              <w:t>2.2.1</w:t>
            </w:r>
            <w:r w:rsidR="00337013" w:rsidRPr="00AB1416">
              <w:rPr>
                <w:rFonts w:eastAsiaTheme="minorEastAsia"/>
                <w:sz w:val="24"/>
                <w:szCs w:val="24"/>
                <w:lang w:val="id-ID" w:eastAsia="id-ID"/>
              </w:rPr>
              <w:tab/>
            </w:r>
            <w:r w:rsidR="00337013" w:rsidRPr="00AB1416">
              <w:rPr>
                <w:rStyle w:val="Hyperlink"/>
                <w:sz w:val="24"/>
                <w:szCs w:val="24"/>
              </w:rPr>
              <w:t>Pengertian Akuntansi Keuangan</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87 \h </w:instrText>
            </w:r>
            <w:r w:rsidR="00337013" w:rsidRPr="00AB1416">
              <w:rPr>
                <w:webHidden/>
                <w:sz w:val="24"/>
                <w:szCs w:val="24"/>
              </w:rPr>
            </w:r>
            <w:r w:rsidR="00337013" w:rsidRPr="00AB1416">
              <w:rPr>
                <w:webHidden/>
                <w:sz w:val="24"/>
                <w:szCs w:val="24"/>
              </w:rPr>
              <w:fldChar w:fldCharType="separate"/>
            </w:r>
            <w:r w:rsidR="00A85D45">
              <w:rPr>
                <w:webHidden/>
                <w:sz w:val="24"/>
                <w:szCs w:val="24"/>
              </w:rPr>
              <w:t>20</w:t>
            </w:r>
            <w:r w:rsidR="00337013" w:rsidRPr="00AB1416">
              <w:rPr>
                <w:webHidden/>
                <w:sz w:val="24"/>
                <w:szCs w:val="24"/>
              </w:rPr>
              <w:fldChar w:fldCharType="end"/>
            </w:r>
          </w:hyperlink>
        </w:p>
        <w:p w14:paraId="52D95652" w14:textId="77777777" w:rsidR="00337013" w:rsidRPr="00AB1416" w:rsidRDefault="00F446AB">
          <w:pPr>
            <w:pStyle w:val="TOC3"/>
            <w:rPr>
              <w:rFonts w:eastAsiaTheme="minorEastAsia"/>
              <w:sz w:val="24"/>
              <w:szCs w:val="24"/>
              <w:lang w:val="id-ID" w:eastAsia="id-ID"/>
            </w:rPr>
          </w:pPr>
          <w:hyperlink w:anchor="_Toc143176688" w:history="1">
            <w:r w:rsidR="00337013" w:rsidRPr="00AB1416">
              <w:rPr>
                <w:rStyle w:val="Hyperlink"/>
                <w:sz w:val="24"/>
                <w:szCs w:val="24"/>
              </w:rPr>
              <w:t>2.2.2</w:t>
            </w:r>
            <w:r w:rsidR="00337013" w:rsidRPr="00AB1416">
              <w:rPr>
                <w:rFonts w:eastAsiaTheme="minorEastAsia"/>
                <w:sz w:val="24"/>
                <w:szCs w:val="24"/>
                <w:lang w:val="id-ID" w:eastAsia="id-ID"/>
              </w:rPr>
              <w:tab/>
            </w:r>
            <w:r w:rsidR="00337013" w:rsidRPr="00AB1416">
              <w:rPr>
                <w:rStyle w:val="Hyperlink"/>
                <w:sz w:val="24"/>
                <w:szCs w:val="24"/>
              </w:rPr>
              <w:t>Tujuan dan Manfaat Akuntansi Keuangan</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88 \h </w:instrText>
            </w:r>
            <w:r w:rsidR="00337013" w:rsidRPr="00AB1416">
              <w:rPr>
                <w:webHidden/>
                <w:sz w:val="24"/>
                <w:szCs w:val="24"/>
              </w:rPr>
            </w:r>
            <w:r w:rsidR="00337013" w:rsidRPr="00AB1416">
              <w:rPr>
                <w:webHidden/>
                <w:sz w:val="24"/>
                <w:szCs w:val="24"/>
              </w:rPr>
              <w:fldChar w:fldCharType="separate"/>
            </w:r>
            <w:r w:rsidR="00A85D45">
              <w:rPr>
                <w:webHidden/>
                <w:sz w:val="24"/>
                <w:szCs w:val="24"/>
              </w:rPr>
              <w:t>21</w:t>
            </w:r>
            <w:r w:rsidR="00337013" w:rsidRPr="00AB1416">
              <w:rPr>
                <w:webHidden/>
                <w:sz w:val="24"/>
                <w:szCs w:val="24"/>
              </w:rPr>
              <w:fldChar w:fldCharType="end"/>
            </w:r>
          </w:hyperlink>
        </w:p>
        <w:p w14:paraId="76D170FC"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689" w:history="1">
            <w:r w:rsidR="00337013" w:rsidRPr="00AB1416">
              <w:rPr>
                <w:rStyle w:val="Hyperlink"/>
                <w:noProof/>
                <w:sz w:val="24"/>
                <w:szCs w:val="24"/>
              </w:rPr>
              <w:t>2.3</w:t>
            </w:r>
            <w:r w:rsidR="00337013" w:rsidRPr="00AB1416">
              <w:rPr>
                <w:rFonts w:eastAsiaTheme="minorEastAsia"/>
                <w:noProof/>
                <w:sz w:val="24"/>
                <w:szCs w:val="24"/>
                <w:lang w:val="id-ID" w:eastAsia="id-ID"/>
              </w:rPr>
              <w:tab/>
            </w:r>
            <w:r w:rsidR="00337013" w:rsidRPr="00AB1416">
              <w:rPr>
                <w:rStyle w:val="Hyperlink"/>
                <w:noProof/>
                <w:sz w:val="24"/>
                <w:szCs w:val="24"/>
              </w:rPr>
              <w:t>Laporan Keuangan</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689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22</w:t>
            </w:r>
            <w:r w:rsidR="00337013" w:rsidRPr="00AB1416">
              <w:rPr>
                <w:noProof/>
                <w:webHidden/>
                <w:sz w:val="24"/>
                <w:szCs w:val="24"/>
              </w:rPr>
              <w:fldChar w:fldCharType="end"/>
            </w:r>
          </w:hyperlink>
        </w:p>
        <w:p w14:paraId="5BE874A6" w14:textId="77777777" w:rsidR="00337013" w:rsidRPr="00AB1416" w:rsidRDefault="00F446AB">
          <w:pPr>
            <w:pStyle w:val="TOC3"/>
            <w:rPr>
              <w:rFonts w:eastAsiaTheme="minorEastAsia"/>
              <w:sz w:val="24"/>
              <w:szCs w:val="24"/>
              <w:lang w:val="id-ID" w:eastAsia="id-ID"/>
            </w:rPr>
          </w:pPr>
          <w:hyperlink w:anchor="_Toc143176690" w:history="1">
            <w:r w:rsidR="00337013" w:rsidRPr="00AB1416">
              <w:rPr>
                <w:rStyle w:val="Hyperlink"/>
                <w:sz w:val="24"/>
                <w:szCs w:val="24"/>
              </w:rPr>
              <w:t>2.3.1</w:t>
            </w:r>
            <w:r w:rsidR="00337013" w:rsidRPr="00AB1416">
              <w:rPr>
                <w:rFonts w:eastAsiaTheme="minorEastAsia"/>
                <w:sz w:val="24"/>
                <w:szCs w:val="24"/>
                <w:lang w:val="id-ID" w:eastAsia="id-ID"/>
              </w:rPr>
              <w:tab/>
            </w:r>
            <w:r w:rsidR="00337013" w:rsidRPr="00AB1416">
              <w:rPr>
                <w:rStyle w:val="Hyperlink"/>
                <w:sz w:val="24"/>
                <w:szCs w:val="24"/>
              </w:rPr>
              <w:t>Pengertian Laporan Keuangan</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90 \h </w:instrText>
            </w:r>
            <w:r w:rsidR="00337013" w:rsidRPr="00AB1416">
              <w:rPr>
                <w:webHidden/>
                <w:sz w:val="24"/>
                <w:szCs w:val="24"/>
              </w:rPr>
            </w:r>
            <w:r w:rsidR="00337013" w:rsidRPr="00AB1416">
              <w:rPr>
                <w:webHidden/>
                <w:sz w:val="24"/>
                <w:szCs w:val="24"/>
              </w:rPr>
              <w:fldChar w:fldCharType="separate"/>
            </w:r>
            <w:r w:rsidR="00A85D45">
              <w:rPr>
                <w:webHidden/>
                <w:sz w:val="24"/>
                <w:szCs w:val="24"/>
              </w:rPr>
              <w:t>22</w:t>
            </w:r>
            <w:r w:rsidR="00337013" w:rsidRPr="00AB1416">
              <w:rPr>
                <w:webHidden/>
                <w:sz w:val="24"/>
                <w:szCs w:val="24"/>
              </w:rPr>
              <w:fldChar w:fldCharType="end"/>
            </w:r>
          </w:hyperlink>
        </w:p>
        <w:p w14:paraId="7FCFDCF1" w14:textId="77777777" w:rsidR="00337013" w:rsidRPr="00AB1416" w:rsidRDefault="00F446AB">
          <w:pPr>
            <w:pStyle w:val="TOC3"/>
            <w:rPr>
              <w:rFonts w:eastAsiaTheme="minorEastAsia"/>
              <w:sz w:val="24"/>
              <w:szCs w:val="24"/>
              <w:lang w:val="id-ID" w:eastAsia="id-ID"/>
            </w:rPr>
          </w:pPr>
          <w:hyperlink w:anchor="_Toc143176691" w:history="1">
            <w:r w:rsidR="00337013" w:rsidRPr="00AB1416">
              <w:rPr>
                <w:rStyle w:val="Hyperlink"/>
                <w:sz w:val="24"/>
                <w:szCs w:val="24"/>
              </w:rPr>
              <w:t>2.3.2</w:t>
            </w:r>
            <w:r w:rsidR="00337013" w:rsidRPr="00AB1416">
              <w:rPr>
                <w:rFonts w:eastAsiaTheme="minorEastAsia"/>
                <w:sz w:val="24"/>
                <w:szCs w:val="24"/>
                <w:lang w:val="id-ID" w:eastAsia="id-ID"/>
              </w:rPr>
              <w:tab/>
            </w:r>
            <w:r w:rsidR="00337013" w:rsidRPr="00AB1416">
              <w:rPr>
                <w:rStyle w:val="Hyperlink"/>
                <w:sz w:val="24"/>
                <w:szCs w:val="24"/>
              </w:rPr>
              <w:t>Tujuan Laporan Keuangan</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91 \h </w:instrText>
            </w:r>
            <w:r w:rsidR="00337013" w:rsidRPr="00AB1416">
              <w:rPr>
                <w:webHidden/>
                <w:sz w:val="24"/>
                <w:szCs w:val="24"/>
              </w:rPr>
            </w:r>
            <w:r w:rsidR="00337013" w:rsidRPr="00AB1416">
              <w:rPr>
                <w:webHidden/>
                <w:sz w:val="24"/>
                <w:szCs w:val="24"/>
              </w:rPr>
              <w:fldChar w:fldCharType="separate"/>
            </w:r>
            <w:r w:rsidR="00A85D45">
              <w:rPr>
                <w:webHidden/>
                <w:sz w:val="24"/>
                <w:szCs w:val="24"/>
              </w:rPr>
              <w:t>22</w:t>
            </w:r>
            <w:r w:rsidR="00337013" w:rsidRPr="00AB1416">
              <w:rPr>
                <w:webHidden/>
                <w:sz w:val="24"/>
                <w:szCs w:val="24"/>
              </w:rPr>
              <w:fldChar w:fldCharType="end"/>
            </w:r>
          </w:hyperlink>
        </w:p>
        <w:p w14:paraId="645C052E" w14:textId="77777777" w:rsidR="00337013" w:rsidRPr="00AB1416" w:rsidRDefault="00F446AB">
          <w:pPr>
            <w:pStyle w:val="TOC3"/>
            <w:rPr>
              <w:rFonts w:eastAsiaTheme="minorEastAsia"/>
              <w:sz w:val="24"/>
              <w:szCs w:val="24"/>
              <w:lang w:val="id-ID" w:eastAsia="id-ID"/>
            </w:rPr>
          </w:pPr>
          <w:hyperlink w:anchor="_Toc143176692" w:history="1">
            <w:r w:rsidR="00337013" w:rsidRPr="00AB1416">
              <w:rPr>
                <w:rStyle w:val="Hyperlink"/>
                <w:sz w:val="24"/>
                <w:szCs w:val="24"/>
              </w:rPr>
              <w:t>2.3.3</w:t>
            </w:r>
            <w:r w:rsidR="00337013" w:rsidRPr="00AB1416">
              <w:rPr>
                <w:rFonts w:eastAsiaTheme="minorEastAsia"/>
                <w:sz w:val="24"/>
                <w:szCs w:val="24"/>
                <w:lang w:val="id-ID" w:eastAsia="id-ID"/>
              </w:rPr>
              <w:tab/>
            </w:r>
            <w:r w:rsidR="00337013" w:rsidRPr="00AB1416">
              <w:rPr>
                <w:rStyle w:val="Hyperlink"/>
                <w:sz w:val="24"/>
                <w:szCs w:val="24"/>
              </w:rPr>
              <w:t>Komponen-Komponen Laporan Keuangan</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92 \h </w:instrText>
            </w:r>
            <w:r w:rsidR="00337013" w:rsidRPr="00AB1416">
              <w:rPr>
                <w:webHidden/>
                <w:sz w:val="24"/>
                <w:szCs w:val="24"/>
              </w:rPr>
            </w:r>
            <w:r w:rsidR="00337013" w:rsidRPr="00AB1416">
              <w:rPr>
                <w:webHidden/>
                <w:sz w:val="24"/>
                <w:szCs w:val="24"/>
              </w:rPr>
              <w:fldChar w:fldCharType="separate"/>
            </w:r>
            <w:r w:rsidR="00A85D45">
              <w:rPr>
                <w:webHidden/>
                <w:sz w:val="24"/>
                <w:szCs w:val="24"/>
              </w:rPr>
              <w:t>23</w:t>
            </w:r>
            <w:r w:rsidR="00337013" w:rsidRPr="00AB1416">
              <w:rPr>
                <w:webHidden/>
                <w:sz w:val="24"/>
                <w:szCs w:val="24"/>
              </w:rPr>
              <w:fldChar w:fldCharType="end"/>
            </w:r>
          </w:hyperlink>
        </w:p>
        <w:p w14:paraId="393FAAAD"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693" w:history="1">
            <w:r w:rsidR="00337013" w:rsidRPr="00AB1416">
              <w:rPr>
                <w:rStyle w:val="Hyperlink"/>
                <w:noProof/>
                <w:sz w:val="24"/>
                <w:szCs w:val="24"/>
              </w:rPr>
              <w:t>2.4</w:t>
            </w:r>
            <w:r w:rsidR="00337013" w:rsidRPr="00AB1416">
              <w:rPr>
                <w:rFonts w:eastAsiaTheme="minorEastAsia"/>
                <w:noProof/>
                <w:sz w:val="24"/>
                <w:szCs w:val="24"/>
                <w:lang w:val="id-ID" w:eastAsia="id-ID"/>
              </w:rPr>
              <w:tab/>
            </w:r>
            <w:r w:rsidR="00337013" w:rsidRPr="00AB1416">
              <w:rPr>
                <w:rStyle w:val="Hyperlink"/>
                <w:noProof/>
                <w:sz w:val="24"/>
                <w:szCs w:val="24"/>
              </w:rPr>
              <w:t>Analisis Laporan Keuangan</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693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27</w:t>
            </w:r>
            <w:r w:rsidR="00337013" w:rsidRPr="00AB1416">
              <w:rPr>
                <w:noProof/>
                <w:webHidden/>
                <w:sz w:val="24"/>
                <w:szCs w:val="24"/>
              </w:rPr>
              <w:fldChar w:fldCharType="end"/>
            </w:r>
          </w:hyperlink>
        </w:p>
        <w:p w14:paraId="5A837714" w14:textId="77777777" w:rsidR="00337013" w:rsidRPr="00AB1416" w:rsidRDefault="00F446AB">
          <w:pPr>
            <w:pStyle w:val="TOC3"/>
            <w:rPr>
              <w:rFonts w:eastAsiaTheme="minorEastAsia"/>
              <w:sz w:val="24"/>
              <w:szCs w:val="24"/>
              <w:lang w:val="id-ID" w:eastAsia="id-ID"/>
            </w:rPr>
          </w:pPr>
          <w:hyperlink w:anchor="_Toc143176694" w:history="1">
            <w:r w:rsidR="00337013" w:rsidRPr="00AB1416">
              <w:rPr>
                <w:rStyle w:val="Hyperlink"/>
                <w:sz w:val="24"/>
                <w:szCs w:val="24"/>
              </w:rPr>
              <w:t>2.4.1</w:t>
            </w:r>
            <w:r w:rsidR="00337013" w:rsidRPr="00AB1416">
              <w:rPr>
                <w:rFonts w:eastAsiaTheme="minorEastAsia"/>
                <w:sz w:val="24"/>
                <w:szCs w:val="24"/>
                <w:lang w:val="id-ID" w:eastAsia="id-ID"/>
              </w:rPr>
              <w:tab/>
            </w:r>
            <w:r w:rsidR="00337013" w:rsidRPr="00AB1416">
              <w:rPr>
                <w:rStyle w:val="Hyperlink"/>
                <w:sz w:val="24"/>
                <w:szCs w:val="24"/>
              </w:rPr>
              <w:t>Pengertian Analisis Laporan Keuangan</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94 \h </w:instrText>
            </w:r>
            <w:r w:rsidR="00337013" w:rsidRPr="00AB1416">
              <w:rPr>
                <w:webHidden/>
                <w:sz w:val="24"/>
                <w:szCs w:val="24"/>
              </w:rPr>
            </w:r>
            <w:r w:rsidR="00337013" w:rsidRPr="00AB1416">
              <w:rPr>
                <w:webHidden/>
                <w:sz w:val="24"/>
                <w:szCs w:val="24"/>
              </w:rPr>
              <w:fldChar w:fldCharType="separate"/>
            </w:r>
            <w:r w:rsidR="00A85D45">
              <w:rPr>
                <w:webHidden/>
                <w:sz w:val="24"/>
                <w:szCs w:val="24"/>
              </w:rPr>
              <w:t>27</w:t>
            </w:r>
            <w:r w:rsidR="00337013" w:rsidRPr="00AB1416">
              <w:rPr>
                <w:webHidden/>
                <w:sz w:val="24"/>
                <w:szCs w:val="24"/>
              </w:rPr>
              <w:fldChar w:fldCharType="end"/>
            </w:r>
          </w:hyperlink>
        </w:p>
        <w:p w14:paraId="007C1801" w14:textId="77777777" w:rsidR="00337013" w:rsidRPr="00AB1416" w:rsidRDefault="00F446AB">
          <w:pPr>
            <w:pStyle w:val="TOC3"/>
            <w:rPr>
              <w:rFonts w:eastAsiaTheme="minorEastAsia"/>
              <w:sz w:val="24"/>
              <w:szCs w:val="24"/>
              <w:lang w:val="id-ID" w:eastAsia="id-ID"/>
            </w:rPr>
          </w:pPr>
          <w:hyperlink w:anchor="_Toc143176695" w:history="1">
            <w:r w:rsidR="00337013" w:rsidRPr="00AB1416">
              <w:rPr>
                <w:rStyle w:val="Hyperlink"/>
                <w:sz w:val="24"/>
                <w:szCs w:val="24"/>
              </w:rPr>
              <w:t>2.4.2</w:t>
            </w:r>
            <w:r w:rsidR="00337013" w:rsidRPr="00AB1416">
              <w:rPr>
                <w:rFonts w:eastAsiaTheme="minorEastAsia"/>
                <w:sz w:val="24"/>
                <w:szCs w:val="24"/>
                <w:lang w:val="id-ID" w:eastAsia="id-ID"/>
              </w:rPr>
              <w:tab/>
            </w:r>
            <w:r w:rsidR="00337013" w:rsidRPr="00AB1416">
              <w:rPr>
                <w:rStyle w:val="Hyperlink"/>
                <w:sz w:val="24"/>
                <w:szCs w:val="24"/>
              </w:rPr>
              <w:t>Tujuan Analisis Laporan Keuangan</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95 \h </w:instrText>
            </w:r>
            <w:r w:rsidR="00337013" w:rsidRPr="00AB1416">
              <w:rPr>
                <w:webHidden/>
                <w:sz w:val="24"/>
                <w:szCs w:val="24"/>
              </w:rPr>
            </w:r>
            <w:r w:rsidR="00337013" w:rsidRPr="00AB1416">
              <w:rPr>
                <w:webHidden/>
                <w:sz w:val="24"/>
                <w:szCs w:val="24"/>
              </w:rPr>
              <w:fldChar w:fldCharType="separate"/>
            </w:r>
            <w:r w:rsidR="00A85D45">
              <w:rPr>
                <w:webHidden/>
                <w:sz w:val="24"/>
                <w:szCs w:val="24"/>
              </w:rPr>
              <w:t>28</w:t>
            </w:r>
            <w:r w:rsidR="00337013" w:rsidRPr="00AB1416">
              <w:rPr>
                <w:webHidden/>
                <w:sz w:val="24"/>
                <w:szCs w:val="24"/>
              </w:rPr>
              <w:fldChar w:fldCharType="end"/>
            </w:r>
          </w:hyperlink>
        </w:p>
        <w:p w14:paraId="33B19AC2"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696" w:history="1">
            <w:r w:rsidR="00337013" w:rsidRPr="00AB1416">
              <w:rPr>
                <w:rStyle w:val="Hyperlink"/>
                <w:noProof/>
                <w:sz w:val="24"/>
                <w:szCs w:val="24"/>
              </w:rPr>
              <w:t>2.5</w:t>
            </w:r>
            <w:r w:rsidR="00337013" w:rsidRPr="00AB1416">
              <w:rPr>
                <w:rFonts w:eastAsiaTheme="minorEastAsia"/>
                <w:noProof/>
                <w:sz w:val="24"/>
                <w:szCs w:val="24"/>
                <w:lang w:val="id-ID" w:eastAsia="id-ID"/>
              </w:rPr>
              <w:tab/>
            </w:r>
            <w:r w:rsidR="00337013" w:rsidRPr="00AB1416">
              <w:rPr>
                <w:rStyle w:val="Hyperlink"/>
                <w:i/>
                <w:noProof/>
                <w:sz w:val="24"/>
                <w:szCs w:val="24"/>
              </w:rPr>
              <w:t>Loan To Deposit Ratio (LDR)</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696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29</w:t>
            </w:r>
            <w:r w:rsidR="00337013" w:rsidRPr="00AB1416">
              <w:rPr>
                <w:noProof/>
                <w:webHidden/>
                <w:sz w:val="24"/>
                <w:szCs w:val="24"/>
              </w:rPr>
              <w:fldChar w:fldCharType="end"/>
            </w:r>
          </w:hyperlink>
        </w:p>
        <w:p w14:paraId="3F8AC764" w14:textId="77777777" w:rsidR="00337013" w:rsidRPr="00AB1416" w:rsidRDefault="00F446AB">
          <w:pPr>
            <w:pStyle w:val="TOC3"/>
            <w:rPr>
              <w:rFonts w:eastAsiaTheme="minorEastAsia"/>
              <w:sz w:val="24"/>
              <w:szCs w:val="24"/>
              <w:lang w:val="id-ID" w:eastAsia="id-ID"/>
            </w:rPr>
          </w:pPr>
          <w:hyperlink w:anchor="_Toc143176697" w:history="1">
            <w:r w:rsidR="00337013" w:rsidRPr="00AB1416">
              <w:rPr>
                <w:rStyle w:val="Hyperlink"/>
                <w:sz w:val="24"/>
                <w:szCs w:val="24"/>
              </w:rPr>
              <w:t>2.5.1</w:t>
            </w:r>
            <w:r w:rsidR="00337013" w:rsidRPr="00AB1416">
              <w:rPr>
                <w:rFonts w:eastAsiaTheme="minorEastAsia"/>
                <w:sz w:val="24"/>
                <w:szCs w:val="24"/>
                <w:lang w:val="id-ID" w:eastAsia="id-ID"/>
              </w:rPr>
              <w:tab/>
            </w:r>
            <w:r w:rsidR="00337013" w:rsidRPr="00AB1416">
              <w:rPr>
                <w:rStyle w:val="Hyperlink"/>
                <w:sz w:val="24"/>
                <w:szCs w:val="24"/>
              </w:rPr>
              <w:t xml:space="preserve">Pengertian </w:t>
            </w:r>
            <w:r w:rsidR="00337013" w:rsidRPr="00AB1416">
              <w:rPr>
                <w:rStyle w:val="Hyperlink"/>
                <w:i/>
                <w:sz w:val="24"/>
                <w:szCs w:val="24"/>
              </w:rPr>
              <w:t>Loan To Deposit Ratio (LDR)</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97 \h </w:instrText>
            </w:r>
            <w:r w:rsidR="00337013" w:rsidRPr="00AB1416">
              <w:rPr>
                <w:webHidden/>
                <w:sz w:val="24"/>
                <w:szCs w:val="24"/>
              </w:rPr>
            </w:r>
            <w:r w:rsidR="00337013" w:rsidRPr="00AB1416">
              <w:rPr>
                <w:webHidden/>
                <w:sz w:val="24"/>
                <w:szCs w:val="24"/>
              </w:rPr>
              <w:fldChar w:fldCharType="separate"/>
            </w:r>
            <w:r w:rsidR="00A85D45">
              <w:rPr>
                <w:webHidden/>
                <w:sz w:val="24"/>
                <w:szCs w:val="24"/>
              </w:rPr>
              <w:t>29</w:t>
            </w:r>
            <w:r w:rsidR="00337013" w:rsidRPr="00AB1416">
              <w:rPr>
                <w:webHidden/>
                <w:sz w:val="24"/>
                <w:szCs w:val="24"/>
              </w:rPr>
              <w:fldChar w:fldCharType="end"/>
            </w:r>
          </w:hyperlink>
        </w:p>
        <w:p w14:paraId="4A100E2C" w14:textId="77777777" w:rsidR="00337013" w:rsidRPr="00AB1416" w:rsidRDefault="00F446AB">
          <w:pPr>
            <w:pStyle w:val="TOC3"/>
            <w:rPr>
              <w:rFonts w:eastAsiaTheme="minorEastAsia"/>
              <w:sz w:val="24"/>
              <w:szCs w:val="24"/>
              <w:lang w:val="id-ID" w:eastAsia="id-ID"/>
            </w:rPr>
          </w:pPr>
          <w:hyperlink w:anchor="_Toc143176698" w:history="1">
            <w:r w:rsidR="00337013" w:rsidRPr="00AB1416">
              <w:rPr>
                <w:rStyle w:val="Hyperlink"/>
                <w:sz w:val="24"/>
                <w:szCs w:val="24"/>
              </w:rPr>
              <w:t>2.5.2</w:t>
            </w:r>
            <w:r w:rsidR="00337013" w:rsidRPr="00AB1416">
              <w:rPr>
                <w:rFonts w:eastAsiaTheme="minorEastAsia"/>
                <w:sz w:val="24"/>
                <w:szCs w:val="24"/>
                <w:lang w:val="id-ID" w:eastAsia="id-ID"/>
              </w:rPr>
              <w:tab/>
            </w:r>
            <w:r w:rsidR="00337013" w:rsidRPr="00AB1416">
              <w:rPr>
                <w:rStyle w:val="Hyperlink"/>
                <w:sz w:val="24"/>
                <w:szCs w:val="24"/>
              </w:rPr>
              <w:t xml:space="preserve">Perhitungan </w:t>
            </w:r>
            <w:r w:rsidR="00337013" w:rsidRPr="00AB1416">
              <w:rPr>
                <w:rStyle w:val="Hyperlink"/>
                <w:i/>
                <w:sz w:val="24"/>
                <w:szCs w:val="24"/>
              </w:rPr>
              <w:t>Loan to Deposit Ratio (LDR)</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698 \h </w:instrText>
            </w:r>
            <w:r w:rsidR="00337013" w:rsidRPr="00AB1416">
              <w:rPr>
                <w:webHidden/>
                <w:sz w:val="24"/>
                <w:szCs w:val="24"/>
              </w:rPr>
            </w:r>
            <w:r w:rsidR="00337013" w:rsidRPr="00AB1416">
              <w:rPr>
                <w:webHidden/>
                <w:sz w:val="24"/>
                <w:szCs w:val="24"/>
              </w:rPr>
              <w:fldChar w:fldCharType="separate"/>
            </w:r>
            <w:r w:rsidR="00A85D45">
              <w:rPr>
                <w:webHidden/>
                <w:sz w:val="24"/>
                <w:szCs w:val="24"/>
              </w:rPr>
              <w:t>29</w:t>
            </w:r>
            <w:r w:rsidR="00337013" w:rsidRPr="00AB1416">
              <w:rPr>
                <w:webHidden/>
                <w:sz w:val="24"/>
                <w:szCs w:val="24"/>
              </w:rPr>
              <w:fldChar w:fldCharType="end"/>
            </w:r>
          </w:hyperlink>
        </w:p>
        <w:p w14:paraId="64FC911D"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699" w:history="1">
            <w:r w:rsidR="00337013" w:rsidRPr="00AB1416">
              <w:rPr>
                <w:rStyle w:val="Hyperlink"/>
                <w:noProof/>
                <w:sz w:val="24"/>
                <w:szCs w:val="24"/>
              </w:rPr>
              <w:t>2.6</w:t>
            </w:r>
            <w:r w:rsidR="00337013" w:rsidRPr="00AB1416">
              <w:rPr>
                <w:rFonts w:eastAsiaTheme="minorEastAsia"/>
                <w:noProof/>
                <w:sz w:val="24"/>
                <w:szCs w:val="24"/>
                <w:lang w:val="id-ID" w:eastAsia="id-ID"/>
              </w:rPr>
              <w:tab/>
            </w:r>
            <w:r w:rsidR="00337013" w:rsidRPr="00AB1416">
              <w:rPr>
                <w:rStyle w:val="Hyperlink"/>
                <w:i/>
                <w:noProof/>
                <w:sz w:val="24"/>
                <w:szCs w:val="24"/>
              </w:rPr>
              <w:t>Net Interest Margin (NIM)</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699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30</w:t>
            </w:r>
            <w:r w:rsidR="00337013" w:rsidRPr="00AB1416">
              <w:rPr>
                <w:noProof/>
                <w:webHidden/>
                <w:sz w:val="24"/>
                <w:szCs w:val="24"/>
              </w:rPr>
              <w:fldChar w:fldCharType="end"/>
            </w:r>
          </w:hyperlink>
        </w:p>
        <w:p w14:paraId="4857EB4A" w14:textId="77777777" w:rsidR="00337013" w:rsidRPr="00AB1416" w:rsidRDefault="00F446AB">
          <w:pPr>
            <w:pStyle w:val="TOC3"/>
            <w:rPr>
              <w:rFonts w:eastAsiaTheme="minorEastAsia"/>
              <w:sz w:val="24"/>
              <w:szCs w:val="24"/>
              <w:lang w:val="id-ID" w:eastAsia="id-ID"/>
            </w:rPr>
          </w:pPr>
          <w:hyperlink w:anchor="_Toc143176700" w:history="1">
            <w:r w:rsidR="00337013" w:rsidRPr="00AB1416">
              <w:rPr>
                <w:rStyle w:val="Hyperlink"/>
                <w:sz w:val="24"/>
                <w:szCs w:val="24"/>
              </w:rPr>
              <w:t>2.6.1</w:t>
            </w:r>
            <w:r w:rsidR="00337013" w:rsidRPr="00AB1416">
              <w:rPr>
                <w:rFonts w:eastAsiaTheme="minorEastAsia"/>
                <w:sz w:val="24"/>
                <w:szCs w:val="24"/>
                <w:lang w:val="id-ID" w:eastAsia="id-ID"/>
              </w:rPr>
              <w:tab/>
            </w:r>
            <w:r w:rsidR="00337013" w:rsidRPr="00AB1416">
              <w:rPr>
                <w:rStyle w:val="Hyperlink"/>
                <w:sz w:val="24"/>
                <w:szCs w:val="24"/>
              </w:rPr>
              <w:t xml:space="preserve">Pengertian </w:t>
            </w:r>
            <w:r w:rsidR="00337013" w:rsidRPr="00AB1416">
              <w:rPr>
                <w:rStyle w:val="Hyperlink"/>
                <w:i/>
                <w:sz w:val="24"/>
                <w:szCs w:val="24"/>
              </w:rPr>
              <w:t>Net Interest Margin (NIM)</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00 \h </w:instrText>
            </w:r>
            <w:r w:rsidR="00337013" w:rsidRPr="00AB1416">
              <w:rPr>
                <w:webHidden/>
                <w:sz w:val="24"/>
                <w:szCs w:val="24"/>
              </w:rPr>
            </w:r>
            <w:r w:rsidR="00337013" w:rsidRPr="00AB1416">
              <w:rPr>
                <w:webHidden/>
                <w:sz w:val="24"/>
                <w:szCs w:val="24"/>
              </w:rPr>
              <w:fldChar w:fldCharType="separate"/>
            </w:r>
            <w:r w:rsidR="00A85D45">
              <w:rPr>
                <w:webHidden/>
                <w:sz w:val="24"/>
                <w:szCs w:val="24"/>
              </w:rPr>
              <w:t>30</w:t>
            </w:r>
            <w:r w:rsidR="00337013" w:rsidRPr="00AB1416">
              <w:rPr>
                <w:webHidden/>
                <w:sz w:val="24"/>
                <w:szCs w:val="24"/>
              </w:rPr>
              <w:fldChar w:fldCharType="end"/>
            </w:r>
          </w:hyperlink>
        </w:p>
        <w:p w14:paraId="6FEA42FB" w14:textId="77777777" w:rsidR="00337013" w:rsidRPr="00AB1416" w:rsidRDefault="00F446AB">
          <w:pPr>
            <w:pStyle w:val="TOC3"/>
            <w:rPr>
              <w:rFonts w:eastAsiaTheme="minorEastAsia"/>
              <w:sz w:val="24"/>
              <w:szCs w:val="24"/>
              <w:lang w:val="id-ID" w:eastAsia="id-ID"/>
            </w:rPr>
          </w:pPr>
          <w:hyperlink w:anchor="_Toc143176701" w:history="1">
            <w:r w:rsidR="00337013" w:rsidRPr="00AB1416">
              <w:rPr>
                <w:rStyle w:val="Hyperlink"/>
                <w:sz w:val="24"/>
                <w:szCs w:val="24"/>
              </w:rPr>
              <w:t>2.6.2</w:t>
            </w:r>
            <w:r w:rsidR="00337013" w:rsidRPr="00AB1416">
              <w:rPr>
                <w:rFonts w:eastAsiaTheme="minorEastAsia"/>
                <w:sz w:val="24"/>
                <w:szCs w:val="24"/>
                <w:lang w:val="id-ID" w:eastAsia="id-ID"/>
              </w:rPr>
              <w:tab/>
            </w:r>
            <w:r w:rsidR="00337013" w:rsidRPr="00AB1416">
              <w:rPr>
                <w:rStyle w:val="Hyperlink"/>
                <w:sz w:val="24"/>
                <w:szCs w:val="24"/>
              </w:rPr>
              <w:t xml:space="preserve">Perhitungan </w:t>
            </w:r>
            <w:r w:rsidR="00337013" w:rsidRPr="00AB1416">
              <w:rPr>
                <w:rStyle w:val="Hyperlink"/>
                <w:i/>
                <w:sz w:val="24"/>
                <w:szCs w:val="24"/>
              </w:rPr>
              <w:t>Net Interest Margin (NIM)</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01 \h </w:instrText>
            </w:r>
            <w:r w:rsidR="00337013" w:rsidRPr="00AB1416">
              <w:rPr>
                <w:webHidden/>
                <w:sz w:val="24"/>
                <w:szCs w:val="24"/>
              </w:rPr>
            </w:r>
            <w:r w:rsidR="00337013" w:rsidRPr="00AB1416">
              <w:rPr>
                <w:webHidden/>
                <w:sz w:val="24"/>
                <w:szCs w:val="24"/>
              </w:rPr>
              <w:fldChar w:fldCharType="separate"/>
            </w:r>
            <w:r w:rsidR="00A85D45">
              <w:rPr>
                <w:webHidden/>
                <w:sz w:val="24"/>
                <w:szCs w:val="24"/>
              </w:rPr>
              <w:t>31</w:t>
            </w:r>
            <w:r w:rsidR="00337013" w:rsidRPr="00AB1416">
              <w:rPr>
                <w:webHidden/>
                <w:sz w:val="24"/>
                <w:szCs w:val="24"/>
              </w:rPr>
              <w:fldChar w:fldCharType="end"/>
            </w:r>
          </w:hyperlink>
        </w:p>
        <w:p w14:paraId="091893DE"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702" w:history="1">
            <w:r w:rsidR="00337013" w:rsidRPr="00AB1416">
              <w:rPr>
                <w:rStyle w:val="Hyperlink"/>
                <w:noProof/>
                <w:sz w:val="24"/>
                <w:szCs w:val="24"/>
              </w:rPr>
              <w:t>2.7</w:t>
            </w:r>
            <w:r w:rsidR="00337013" w:rsidRPr="00AB1416">
              <w:rPr>
                <w:rFonts w:eastAsiaTheme="minorEastAsia"/>
                <w:noProof/>
                <w:sz w:val="24"/>
                <w:szCs w:val="24"/>
                <w:lang w:val="id-ID" w:eastAsia="id-ID"/>
              </w:rPr>
              <w:tab/>
            </w:r>
            <w:r w:rsidR="00337013" w:rsidRPr="00AB1416">
              <w:rPr>
                <w:rStyle w:val="Hyperlink"/>
                <w:i/>
                <w:noProof/>
                <w:sz w:val="24"/>
                <w:szCs w:val="24"/>
              </w:rPr>
              <w:t>Return On Asset (ROA)</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702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31</w:t>
            </w:r>
            <w:r w:rsidR="00337013" w:rsidRPr="00AB1416">
              <w:rPr>
                <w:noProof/>
                <w:webHidden/>
                <w:sz w:val="24"/>
                <w:szCs w:val="24"/>
              </w:rPr>
              <w:fldChar w:fldCharType="end"/>
            </w:r>
          </w:hyperlink>
        </w:p>
        <w:p w14:paraId="0EED68B8" w14:textId="77777777" w:rsidR="00337013" w:rsidRPr="00AB1416" w:rsidRDefault="00F446AB">
          <w:pPr>
            <w:pStyle w:val="TOC3"/>
            <w:rPr>
              <w:rFonts w:eastAsiaTheme="minorEastAsia"/>
              <w:sz w:val="24"/>
              <w:szCs w:val="24"/>
              <w:lang w:val="id-ID" w:eastAsia="id-ID"/>
            </w:rPr>
          </w:pPr>
          <w:hyperlink w:anchor="_Toc143176703" w:history="1">
            <w:r w:rsidR="00337013" w:rsidRPr="00AB1416">
              <w:rPr>
                <w:rStyle w:val="Hyperlink"/>
                <w:sz w:val="24"/>
                <w:szCs w:val="24"/>
              </w:rPr>
              <w:t>2.7.1</w:t>
            </w:r>
            <w:r w:rsidR="00337013" w:rsidRPr="00AB1416">
              <w:rPr>
                <w:rFonts w:eastAsiaTheme="minorEastAsia"/>
                <w:sz w:val="24"/>
                <w:szCs w:val="24"/>
                <w:lang w:val="id-ID" w:eastAsia="id-ID"/>
              </w:rPr>
              <w:tab/>
            </w:r>
            <w:r w:rsidR="00337013" w:rsidRPr="00AB1416">
              <w:rPr>
                <w:rStyle w:val="Hyperlink"/>
                <w:sz w:val="24"/>
                <w:szCs w:val="24"/>
              </w:rPr>
              <w:t xml:space="preserve">Pengertian </w:t>
            </w:r>
            <w:r w:rsidR="00337013" w:rsidRPr="00AB1416">
              <w:rPr>
                <w:rStyle w:val="Hyperlink"/>
                <w:i/>
                <w:sz w:val="24"/>
                <w:szCs w:val="24"/>
              </w:rPr>
              <w:t>Return On Asset (ROA)</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03 \h </w:instrText>
            </w:r>
            <w:r w:rsidR="00337013" w:rsidRPr="00AB1416">
              <w:rPr>
                <w:webHidden/>
                <w:sz w:val="24"/>
                <w:szCs w:val="24"/>
              </w:rPr>
            </w:r>
            <w:r w:rsidR="00337013" w:rsidRPr="00AB1416">
              <w:rPr>
                <w:webHidden/>
                <w:sz w:val="24"/>
                <w:szCs w:val="24"/>
              </w:rPr>
              <w:fldChar w:fldCharType="separate"/>
            </w:r>
            <w:r w:rsidR="00A85D45">
              <w:rPr>
                <w:webHidden/>
                <w:sz w:val="24"/>
                <w:szCs w:val="24"/>
              </w:rPr>
              <w:t>31</w:t>
            </w:r>
            <w:r w:rsidR="00337013" w:rsidRPr="00AB1416">
              <w:rPr>
                <w:webHidden/>
                <w:sz w:val="24"/>
                <w:szCs w:val="24"/>
              </w:rPr>
              <w:fldChar w:fldCharType="end"/>
            </w:r>
          </w:hyperlink>
        </w:p>
        <w:p w14:paraId="44D70FBE" w14:textId="77777777" w:rsidR="00337013" w:rsidRPr="00AB1416" w:rsidRDefault="00F446AB">
          <w:pPr>
            <w:pStyle w:val="TOC3"/>
            <w:rPr>
              <w:rFonts w:eastAsiaTheme="minorEastAsia"/>
              <w:sz w:val="24"/>
              <w:szCs w:val="24"/>
              <w:lang w:val="id-ID" w:eastAsia="id-ID"/>
            </w:rPr>
          </w:pPr>
          <w:hyperlink w:anchor="_Toc143176704" w:history="1">
            <w:r w:rsidR="00337013" w:rsidRPr="00AB1416">
              <w:rPr>
                <w:rStyle w:val="Hyperlink"/>
                <w:sz w:val="24"/>
                <w:szCs w:val="24"/>
              </w:rPr>
              <w:t>2.7.2</w:t>
            </w:r>
            <w:r w:rsidR="00337013" w:rsidRPr="00AB1416">
              <w:rPr>
                <w:rFonts w:eastAsiaTheme="minorEastAsia"/>
                <w:sz w:val="24"/>
                <w:szCs w:val="24"/>
                <w:lang w:val="id-ID" w:eastAsia="id-ID"/>
              </w:rPr>
              <w:tab/>
            </w:r>
            <w:r w:rsidR="00337013" w:rsidRPr="00AB1416">
              <w:rPr>
                <w:rStyle w:val="Hyperlink"/>
                <w:sz w:val="24"/>
                <w:szCs w:val="24"/>
              </w:rPr>
              <w:t xml:space="preserve">Perhitungan </w:t>
            </w:r>
            <w:r w:rsidR="00337013" w:rsidRPr="00AB1416">
              <w:rPr>
                <w:rStyle w:val="Hyperlink"/>
                <w:i/>
                <w:sz w:val="24"/>
                <w:szCs w:val="24"/>
              </w:rPr>
              <w:t>Return On Asset (ROA)</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04 \h </w:instrText>
            </w:r>
            <w:r w:rsidR="00337013" w:rsidRPr="00AB1416">
              <w:rPr>
                <w:webHidden/>
                <w:sz w:val="24"/>
                <w:szCs w:val="24"/>
              </w:rPr>
            </w:r>
            <w:r w:rsidR="00337013" w:rsidRPr="00AB1416">
              <w:rPr>
                <w:webHidden/>
                <w:sz w:val="24"/>
                <w:szCs w:val="24"/>
              </w:rPr>
              <w:fldChar w:fldCharType="separate"/>
            </w:r>
            <w:r w:rsidR="00A85D45">
              <w:rPr>
                <w:webHidden/>
                <w:sz w:val="24"/>
                <w:szCs w:val="24"/>
              </w:rPr>
              <w:t>32</w:t>
            </w:r>
            <w:r w:rsidR="00337013" w:rsidRPr="00AB1416">
              <w:rPr>
                <w:webHidden/>
                <w:sz w:val="24"/>
                <w:szCs w:val="24"/>
              </w:rPr>
              <w:fldChar w:fldCharType="end"/>
            </w:r>
          </w:hyperlink>
        </w:p>
        <w:p w14:paraId="0983CF02" w14:textId="77777777" w:rsidR="00337013" w:rsidRPr="00AB1416" w:rsidRDefault="00F446AB">
          <w:pPr>
            <w:pStyle w:val="TOC3"/>
            <w:rPr>
              <w:rFonts w:eastAsiaTheme="minorEastAsia"/>
              <w:sz w:val="24"/>
              <w:szCs w:val="24"/>
              <w:lang w:val="id-ID" w:eastAsia="id-ID"/>
            </w:rPr>
          </w:pPr>
          <w:hyperlink w:anchor="_Toc143176705" w:history="1">
            <w:r w:rsidR="00337013" w:rsidRPr="00AB1416">
              <w:rPr>
                <w:rStyle w:val="Hyperlink"/>
                <w:sz w:val="24"/>
                <w:szCs w:val="24"/>
              </w:rPr>
              <w:t>2.7.3</w:t>
            </w:r>
            <w:r w:rsidR="00337013" w:rsidRPr="00AB1416">
              <w:rPr>
                <w:rFonts w:eastAsiaTheme="minorEastAsia"/>
                <w:sz w:val="24"/>
                <w:szCs w:val="24"/>
                <w:lang w:val="id-ID" w:eastAsia="id-ID"/>
              </w:rPr>
              <w:tab/>
            </w:r>
            <w:r w:rsidR="00337013" w:rsidRPr="00AB1416">
              <w:rPr>
                <w:rStyle w:val="Hyperlink"/>
                <w:sz w:val="24"/>
                <w:szCs w:val="24"/>
              </w:rPr>
              <w:t xml:space="preserve">Keunggulan </w:t>
            </w:r>
            <w:r w:rsidR="00337013" w:rsidRPr="00AB1416">
              <w:rPr>
                <w:rStyle w:val="Hyperlink"/>
                <w:i/>
                <w:sz w:val="24"/>
                <w:szCs w:val="24"/>
              </w:rPr>
              <w:t>Return On Asset (ROA)</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05 \h </w:instrText>
            </w:r>
            <w:r w:rsidR="00337013" w:rsidRPr="00AB1416">
              <w:rPr>
                <w:webHidden/>
                <w:sz w:val="24"/>
                <w:szCs w:val="24"/>
              </w:rPr>
            </w:r>
            <w:r w:rsidR="00337013" w:rsidRPr="00AB1416">
              <w:rPr>
                <w:webHidden/>
                <w:sz w:val="24"/>
                <w:szCs w:val="24"/>
              </w:rPr>
              <w:fldChar w:fldCharType="separate"/>
            </w:r>
            <w:r w:rsidR="00A85D45">
              <w:rPr>
                <w:webHidden/>
                <w:sz w:val="24"/>
                <w:szCs w:val="24"/>
              </w:rPr>
              <w:t>33</w:t>
            </w:r>
            <w:r w:rsidR="00337013" w:rsidRPr="00AB1416">
              <w:rPr>
                <w:webHidden/>
                <w:sz w:val="24"/>
                <w:szCs w:val="24"/>
              </w:rPr>
              <w:fldChar w:fldCharType="end"/>
            </w:r>
          </w:hyperlink>
        </w:p>
        <w:p w14:paraId="20A9312E"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706" w:history="1">
            <w:r w:rsidR="00337013" w:rsidRPr="00AB1416">
              <w:rPr>
                <w:rStyle w:val="Hyperlink"/>
                <w:noProof/>
                <w:sz w:val="24"/>
                <w:szCs w:val="24"/>
              </w:rPr>
              <w:t>2.8</w:t>
            </w:r>
            <w:r w:rsidR="00337013" w:rsidRPr="00AB1416">
              <w:rPr>
                <w:rFonts w:eastAsiaTheme="minorEastAsia"/>
                <w:noProof/>
                <w:sz w:val="24"/>
                <w:szCs w:val="24"/>
                <w:lang w:val="id-ID" w:eastAsia="id-ID"/>
              </w:rPr>
              <w:tab/>
            </w:r>
            <w:r w:rsidR="00337013" w:rsidRPr="00AB1416">
              <w:rPr>
                <w:rStyle w:val="Hyperlink"/>
                <w:noProof/>
                <w:sz w:val="24"/>
                <w:szCs w:val="24"/>
              </w:rPr>
              <w:t>Pengaruh Antar Variabel</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706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33</w:t>
            </w:r>
            <w:r w:rsidR="00337013" w:rsidRPr="00AB1416">
              <w:rPr>
                <w:noProof/>
                <w:webHidden/>
                <w:sz w:val="24"/>
                <w:szCs w:val="24"/>
              </w:rPr>
              <w:fldChar w:fldCharType="end"/>
            </w:r>
          </w:hyperlink>
        </w:p>
        <w:p w14:paraId="15D0870F"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707" w:history="1">
            <w:r w:rsidR="00337013" w:rsidRPr="00AB1416">
              <w:rPr>
                <w:rStyle w:val="Hyperlink"/>
                <w:noProof/>
                <w:sz w:val="24"/>
                <w:szCs w:val="24"/>
              </w:rPr>
              <w:t>2.9</w:t>
            </w:r>
            <w:r w:rsidR="00337013" w:rsidRPr="00AB1416">
              <w:rPr>
                <w:rFonts w:eastAsiaTheme="minorEastAsia"/>
                <w:noProof/>
                <w:sz w:val="24"/>
                <w:szCs w:val="24"/>
                <w:lang w:val="id-ID" w:eastAsia="id-ID"/>
              </w:rPr>
              <w:tab/>
            </w:r>
            <w:r w:rsidR="00337013" w:rsidRPr="00AB1416">
              <w:rPr>
                <w:rStyle w:val="Hyperlink"/>
                <w:noProof/>
                <w:sz w:val="24"/>
                <w:szCs w:val="24"/>
              </w:rPr>
              <w:t>Kerangka Pemikiran dan Paradigma</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707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35</w:t>
            </w:r>
            <w:r w:rsidR="00337013" w:rsidRPr="00AB1416">
              <w:rPr>
                <w:noProof/>
                <w:webHidden/>
                <w:sz w:val="24"/>
                <w:szCs w:val="24"/>
              </w:rPr>
              <w:fldChar w:fldCharType="end"/>
            </w:r>
          </w:hyperlink>
        </w:p>
        <w:p w14:paraId="7BD9F9A7"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708" w:history="1">
            <w:r w:rsidR="00337013" w:rsidRPr="00AB1416">
              <w:rPr>
                <w:rStyle w:val="Hyperlink"/>
                <w:noProof/>
                <w:sz w:val="24"/>
                <w:szCs w:val="24"/>
              </w:rPr>
              <w:t>2.10</w:t>
            </w:r>
            <w:r w:rsidR="00337013" w:rsidRPr="00AB1416">
              <w:rPr>
                <w:rFonts w:eastAsiaTheme="minorEastAsia"/>
                <w:noProof/>
                <w:sz w:val="24"/>
                <w:szCs w:val="24"/>
                <w:lang w:val="id-ID" w:eastAsia="id-ID"/>
              </w:rPr>
              <w:tab/>
            </w:r>
            <w:r w:rsidR="00337013" w:rsidRPr="00AB1416">
              <w:rPr>
                <w:rStyle w:val="Hyperlink"/>
                <w:noProof/>
                <w:sz w:val="24"/>
                <w:szCs w:val="24"/>
              </w:rPr>
              <w:t>Hipotesis</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708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40</w:t>
            </w:r>
            <w:r w:rsidR="00337013" w:rsidRPr="00AB1416">
              <w:rPr>
                <w:noProof/>
                <w:webHidden/>
                <w:sz w:val="24"/>
                <w:szCs w:val="24"/>
              </w:rPr>
              <w:fldChar w:fldCharType="end"/>
            </w:r>
          </w:hyperlink>
        </w:p>
        <w:p w14:paraId="0B9A5144" w14:textId="2C56FFEA" w:rsidR="00337013" w:rsidRPr="00AB1416" w:rsidRDefault="00F446AB" w:rsidP="00AB1416">
          <w:pPr>
            <w:pStyle w:val="TOC1"/>
          </w:pPr>
          <w:hyperlink w:anchor="_Toc143176709" w:history="1">
            <w:r w:rsidR="00337013" w:rsidRPr="00AB1416">
              <w:rPr>
                <w:rStyle w:val="Hyperlink"/>
              </w:rPr>
              <w:t>BAB III</w:t>
            </w:r>
          </w:hyperlink>
          <w:r w:rsidR="0029142F" w:rsidRPr="00AB1416">
            <w:rPr>
              <w:rStyle w:val="Hyperlink"/>
              <w:u w:val="none"/>
            </w:rPr>
            <w:t xml:space="preserve"> </w:t>
          </w:r>
          <w:hyperlink w:anchor="_Toc143176710" w:history="1">
            <w:r w:rsidR="00337013" w:rsidRPr="00AB1416">
              <w:rPr>
                <w:rStyle w:val="Hyperlink"/>
              </w:rPr>
              <w:t>OBJEK DAN METODE PENELITIAN</w:t>
            </w:r>
            <w:r w:rsidR="00337013" w:rsidRPr="00AB1416">
              <w:rPr>
                <w:webHidden/>
              </w:rPr>
              <w:tab/>
            </w:r>
            <w:r w:rsidR="00337013" w:rsidRPr="00AB1416">
              <w:rPr>
                <w:webHidden/>
              </w:rPr>
              <w:fldChar w:fldCharType="begin"/>
            </w:r>
            <w:r w:rsidR="00337013" w:rsidRPr="00AB1416">
              <w:rPr>
                <w:webHidden/>
              </w:rPr>
              <w:instrText xml:space="preserve"> PAGEREF _Toc143176710 \h </w:instrText>
            </w:r>
            <w:r w:rsidR="00337013" w:rsidRPr="00AB1416">
              <w:rPr>
                <w:webHidden/>
              </w:rPr>
            </w:r>
            <w:r w:rsidR="00337013" w:rsidRPr="00AB1416">
              <w:rPr>
                <w:webHidden/>
              </w:rPr>
              <w:fldChar w:fldCharType="separate"/>
            </w:r>
            <w:r w:rsidR="00A85D45">
              <w:rPr>
                <w:webHidden/>
              </w:rPr>
              <w:t>43</w:t>
            </w:r>
            <w:r w:rsidR="00337013" w:rsidRPr="00AB1416">
              <w:rPr>
                <w:webHidden/>
              </w:rPr>
              <w:fldChar w:fldCharType="end"/>
            </w:r>
          </w:hyperlink>
        </w:p>
        <w:p w14:paraId="3A2C5D9E"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711" w:history="1">
            <w:r w:rsidR="00337013" w:rsidRPr="00AB1416">
              <w:rPr>
                <w:rStyle w:val="Hyperlink"/>
                <w:noProof/>
                <w:sz w:val="24"/>
                <w:szCs w:val="24"/>
              </w:rPr>
              <w:t>3.1</w:t>
            </w:r>
            <w:r w:rsidR="00337013" w:rsidRPr="00AB1416">
              <w:rPr>
                <w:rFonts w:eastAsiaTheme="minorEastAsia"/>
                <w:noProof/>
                <w:sz w:val="24"/>
                <w:szCs w:val="24"/>
                <w:lang w:val="id-ID" w:eastAsia="id-ID"/>
              </w:rPr>
              <w:tab/>
            </w:r>
            <w:r w:rsidR="00337013" w:rsidRPr="00AB1416">
              <w:rPr>
                <w:rStyle w:val="Hyperlink"/>
                <w:noProof/>
                <w:sz w:val="24"/>
                <w:szCs w:val="24"/>
              </w:rPr>
              <w:t>Objek Penelitian</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711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43</w:t>
            </w:r>
            <w:r w:rsidR="00337013" w:rsidRPr="00AB1416">
              <w:rPr>
                <w:noProof/>
                <w:webHidden/>
                <w:sz w:val="24"/>
                <w:szCs w:val="24"/>
              </w:rPr>
              <w:fldChar w:fldCharType="end"/>
            </w:r>
          </w:hyperlink>
        </w:p>
        <w:p w14:paraId="53104DEA"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712" w:history="1">
            <w:r w:rsidR="00337013" w:rsidRPr="00AB1416">
              <w:rPr>
                <w:rStyle w:val="Hyperlink"/>
                <w:noProof/>
                <w:sz w:val="24"/>
                <w:szCs w:val="24"/>
              </w:rPr>
              <w:t>3.2</w:t>
            </w:r>
            <w:r w:rsidR="00337013" w:rsidRPr="00AB1416">
              <w:rPr>
                <w:rFonts w:eastAsiaTheme="minorEastAsia"/>
                <w:noProof/>
                <w:sz w:val="24"/>
                <w:szCs w:val="24"/>
                <w:lang w:val="id-ID" w:eastAsia="id-ID"/>
              </w:rPr>
              <w:tab/>
            </w:r>
            <w:r w:rsidR="00337013" w:rsidRPr="00AB1416">
              <w:rPr>
                <w:rStyle w:val="Hyperlink"/>
                <w:noProof/>
                <w:sz w:val="24"/>
                <w:szCs w:val="24"/>
              </w:rPr>
              <w:t>Metode Penelitian</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712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43</w:t>
            </w:r>
            <w:r w:rsidR="00337013" w:rsidRPr="00AB1416">
              <w:rPr>
                <w:noProof/>
                <w:webHidden/>
                <w:sz w:val="24"/>
                <w:szCs w:val="24"/>
              </w:rPr>
              <w:fldChar w:fldCharType="end"/>
            </w:r>
          </w:hyperlink>
        </w:p>
        <w:p w14:paraId="3389E9D8" w14:textId="77777777" w:rsidR="00337013" w:rsidRPr="00AB1416" w:rsidRDefault="00F446AB">
          <w:pPr>
            <w:pStyle w:val="TOC3"/>
            <w:rPr>
              <w:rFonts w:eastAsiaTheme="minorEastAsia"/>
              <w:sz w:val="24"/>
              <w:szCs w:val="24"/>
              <w:lang w:val="id-ID" w:eastAsia="id-ID"/>
            </w:rPr>
          </w:pPr>
          <w:hyperlink w:anchor="_Toc143176713" w:history="1">
            <w:r w:rsidR="00337013" w:rsidRPr="00AB1416">
              <w:rPr>
                <w:rStyle w:val="Hyperlink"/>
                <w:sz w:val="24"/>
                <w:szCs w:val="24"/>
              </w:rPr>
              <w:t>3.2.1</w:t>
            </w:r>
            <w:r w:rsidR="00337013" w:rsidRPr="00AB1416">
              <w:rPr>
                <w:rFonts w:eastAsiaTheme="minorEastAsia"/>
                <w:sz w:val="24"/>
                <w:szCs w:val="24"/>
                <w:lang w:val="id-ID" w:eastAsia="id-ID"/>
              </w:rPr>
              <w:tab/>
            </w:r>
            <w:r w:rsidR="00337013" w:rsidRPr="00AB1416">
              <w:rPr>
                <w:rStyle w:val="Hyperlink"/>
                <w:sz w:val="24"/>
                <w:szCs w:val="24"/>
              </w:rPr>
              <w:t>Desain Penelitian</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13 \h </w:instrText>
            </w:r>
            <w:r w:rsidR="00337013" w:rsidRPr="00AB1416">
              <w:rPr>
                <w:webHidden/>
                <w:sz w:val="24"/>
                <w:szCs w:val="24"/>
              </w:rPr>
            </w:r>
            <w:r w:rsidR="00337013" w:rsidRPr="00AB1416">
              <w:rPr>
                <w:webHidden/>
                <w:sz w:val="24"/>
                <w:szCs w:val="24"/>
              </w:rPr>
              <w:fldChar w:fldCharType="separate"/>
            </w:r>
            <w:r w:rsidR="00A85D45">
              <w:rPr>
                <w:webHidden/>
                <w:sz w:val="24"/>
                <w:szCs w:val="24"/>
              </w:rPr>
              <w:t>43</w:t>
            </w:r>
            <w:r w:rsidR="00337013" w:rsidRPr="00AB1416">
              <w:rPr>
                <w:webHidden/>
                <w:sz w:val="24"/>
                <w:szCs w:val="24"/>
              </w:rPr>
              <w:fldChar w:fldCharType="end"/>
            </w:r>
          </w:hyperlink>
        </w:p>
        <w:p w14:paraId="4CDCC328" w14:textId="77777777" w:rsidR="00337013" w:rsidRPr="00AB1416" w:rsidRDefault="00F446AB">
          <w:pPr>
            <w:pStyle w:val="TOC3"/>
            <w:rPr>
              <w:rFonts w:eastAsiaTheme="minorEastAsia"/>
              <w:sz w:val="24"/>
              <w:szCs w:val="24"/>
              <w:lang w:val="id-ID" w:eastAsia="id-ID"/>
            </w:rPr>
          </w:pPr>
          <w:hyperlink w:anchor="_Toc143176714" w:history="1">
            <w:r w:rsidR="00337013" w:rsidRPr="00AB1416">
              <w:rPr>
                <w:rStyle w:val="Hyperlink"/>
                <w:sz w:val="24"/>
                <w:szCs w:val="24"/>
              </w:rPr>
              <w:t>3.2.2</w:t>
            </w:r>
            <w:r w:rsidR="00337013" w:rsidRPr="00AB1416">
              <w:rPr>
                <w:rFonts w:eastAsiaTheme="minorEastAsia"/>
                <w:sz w:val="24"/>
                <w:szCs w:val="24"/>
                <w:lang w:val="id-ID" w:eastAsia="id-ID"/>
              </w:rPr>
              <w:tab/>
            </w:r>
            <w:r w:rsidR="00337013" w:rsidRPr="00AB1416">
              <w:rPr>
                <w:rStyle w:val="Hyperlink"/>
                <w:sz w:val="24"/>
                <w:szCs w:val="24"/>
              </w:rPr>
              <w:t>Unit Analisis</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14 \h </w:instrText>
            </w:r>
            <w:r w:rsidR="00337013" w:rsidRPr="00AB1416">
              <w:rPr>
                <w:webHidden/>
                <w:sz w:val="24"/>
                <w:szCs w:val="24"/>
              </w:rPr>
            </w:r>
            <w:r w:rsidR="00337013" w:rsidRPr="00AB1416">
              <w:rPr>
                <w:webHidden/>
                <w:sz w:val="24"/>
                <w:szCs w:val="24"/>
              </w:rPr>
              <w:fldChar w:fldCharType="separate"/>
            </w:r>
            <w:r w:rsidR="00A85D45">
              <w:rPr>
                <w:webHidden/>
                <w:sz w:val="24"/>
                <w:szCs w:val="24"/>
              </w:rPr>
              <w:t>44</w:t>
            </w:r>
            <w:r w:rsidR="00337013" w:rsidRPr="00AB1416">
              <w:rPr>
                <w:webHidden/>
                <w:sz w:val="24"/>
                <w:szCs w:val="24"/>
              </w:rPr>
              <w:fldChar w:fldCharType="end"/>
            </w:r>
          </w:hyperlink>
        </w:p>
        <w:p w14:paraId="4C37BE81" w14:textId="77777777" w:rsidR="00337013" w:rsidRPr="00AB1416" w:rsidRDefault="00F446AB">
          <w:pPr>
            <w:pStyle w:val="TOC3"/>
            <w:rPr>
              <w:rFonts w:eastAsiaTheme="minorEastAsia"/>
              <w:sz w:val="24"/>
              <w:szCs w:val="24"/>
              <w:lang w:val="id-ID" w:eastAsia="id-ID"/>
            </w:rPr>
          </w:pPr>
          <w:hyperlink w:anchor="_Toc143176715" w:history="1">
            <w:r w:rsidR="00337013" w:rsidRPr="00AB1416">
              <w:rPr>
                <w:rStyle w:val="Hyperlink"/>
                <w:sz w:val="24"/>
                <w:szCs w:val="24"/>
              </w:rPr>
              <w:t>3.2.3</w:t>
            </w:r>
            <w:r w:rsidR="00337013" w:rsidRPr="00AB1416">
              <w:rPr>
                <w:rFonts w:eastAsiaTheme="minorEastAsia"/>
                <w:sz w:val="24"/>
                <w:szCs w:val="24"/>
                <w:lang w:val="id-ID" w:eastAsia="id-ID"/>
              </w:rPr>
              <w:tab/>
            </w:r>
            <w:r w:rsidR="00337013" w:rsidRPr="00AB1416">
              <w:rPr>
                <w:rStyle w:val="Hyperlink"/>
                <w:sz w:val="24"/>
                <w:szCs w:val="24"/>
              </w:rPr>
              <w:t>Data dan Sumber Data</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15 \h </w:instrText>
            </w:r>
            <w:r w:rsidR="00337013" w:rsidRPr="00AB1416">
              <w:rPr>
                <w:webHidden/>
                <w:sz w:val="24"/>
                <w:szCs w:val="24"/>
              </w:rPr>
            </w:r>
            <w:r w:rsidR="00337013" w:rsidRPr="00AB1416">
              <w:rPr>
                <w:webHidden/>
                <w:sz w:val="24"/>
                <w:szCs w:val="24"/>
              </w:rPr>
              <w:fldChar w:fldCharType="separate"/>
            </w:r>
            <w:r w:rsidR="00A85D45">
              <w:rPr>
                <w:webHidden/>
                <w:sz w:val="24"/>
                <w:szCs w:val="24"/>
              </w:rPr>
              <w:t>44</w:t>
            </w:r>
            <w:r w:rsidR="00337013" w:rsidRPr="00AB1416">
              <w:rPr>
                <w:webHidden/>
                <w:sz w:val="24"/>
                <w:szCs w:val="24"/>
              </w:rPr>
              <w:fldChar w:fldCharType="end"/>
            </w:r>
          </w:hyperlink>
        </w:p>
        <w:p w14:paraId="11944710" w14:textId="77777777" w:rsidR="00337013" w:rsidRPr="00AB1416" w:rsidRDefault="00F446AB">
          <w:pPr>
            <w:pStyle w:val="TOC3"/>
            <w:rPr>
              <w:rFonts w:eastAsiaTheme="minorEastAsia"/>
              <w:sz w:val="24"/>
              <w:szCs w:val="24"/>
              <w:lang w:val="id-ID" w:eastAsia="id-ID"/>
            </w:rPr>
          </w:pPr>
          <w:hyperlink w:anchor="_Toc143176716" w:history="1">
            <w:r w:rsidR="00337013" w:rsidRPr="00AB1416">
              <w:rPr>
                <w:rStyle w:val="Hyperlink"/>
                <w:sz w:val="24"/>
                <w:szCs w:val="24"/>
              </w:rPr>
              <w:t>3.2.4</w:t>
            </w:r>
            <w:r w:rsidR="00337013" w:rsidRPr="00AB1416">
              <w:rPr>
                <w:rFonts w:eastAsiaTheme="minorEastAsia"/>
                <w:sz w:val="24"/>
                <w:szCs w:val="24"/>
                <w:lang w:val="id-ID" w:eastAsia="id-ID"/>
              </w:rPr>
              <w:tab/>
            </w:r>
            <w:r w:rsidR="00337013" w:rsidRPr="00AB1416">
              <w:rPr>
                <w:rStyle w:val="Hyperlink"/>
                <w:sz w:val="24"/>
                <w:szCs w:val="24"/>
              </w:rPr>
              <w:t>Populasi dan Sampel</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16 \h </w:instrText>
            </w:r>
            <w:r w:rsidR="00337013" w:rsidRPr="00AB1416">
              <w:rPr>
                <w:webHidden/>
                <w:sz w:val="24"/>
                <w:szCs w:val="24"/>
              </w:rPr>
            </w:r>
            <w:r w:rsidR="00337013" w:rsidRPr="00AB1416">
              <w:rPr>
                <w:webHidden/>
                <w:sz w:val="24"/>
                <w:szCs w:val="24"/>
              </w:rPr>
              <w:fldChar w:fldCharType="separate"/>
            </w:r>
            <w:r w:rsidR="00A85D45">
              <w:rPr>
                <w:webHidden/>
                <w:sz w:val="24"/>
                <w:szCs w:val="24"/>
              </w:rPr>
              <w:t>45</w:t>
            </w:r>
            <w:r w:rsidR="00337013" w:rsidRPr="00AB1416">
              <w:rPr>
                <w:webHidden/>
                <w:sz w:val="24"/>
                <w:szCs w:val="24"/>
              </w:rPr>
              <w:fldChar w:fldCharType="end"/>
            </w:r>
          </w:hyperlink>
        </w:p>
        <w:p w14:paraId="0076EF62" w14:textId="77777777" w:rsidR="00337013" w:rsidRPr="00AB1416" w:rsidRDefault="00F446AB">
          <w:pPr>
            <w:pStyle w:val="TOC3"/>
            <w:rPr>
              <w:rFonts w:eastAsiaTheme="minorEastAsia"/>
              <w:sz w:val="24"/>
              <w:szCs w:val="24"/>
              <w:lang w:val="id-ID" w:eastAsia="id-ID"/>
            </w:rPr>
          </w:pPr>
          <w:hyperlink w:anchor="_Toc143176717" w:history="1">
            <w:r w:rsidR="00337013" w:rsidRPr="00AB1416">
              <w:rPr>
                <w:rStyle w:val="Hyperlink"/>
                <w:sz w:val="24"/>
                <w:szCs w:val="24"/>
              </w:rPr>
              <w:t>3.2.5</w:t>
            </w:r>
            <w:r w:rsidR="00337013" w:rsidRPr="00AB1416">
              <w:rPr>
                <w:rFonts w:eastAsiaTheme="minorEastAsia"/>
                <w:sz w:val="24"/>
                <w:szCs w:val="24"/>
                <w:lang w:val="id-ID" w:eastAsia="id-ID"/>
              </w:rPr>
              <w:tab/>
            </w:r>
            <w:r w:rsidR="00337013" w:rsidRPr="00AB1416">
              <w:rPr>
                <w:rStyle w:val="Hyperlink"/>
                <w:sz w:val="24"/>
                <w:szCs w:val="24"/>
              </w:rPr>
              <w:t>Operasional Variabel</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17 \h </w:instrText>
            </w:r>
            <w:r w:rsidR="00337013" w:rsidRPr="00AB1416">
              <w:rPr>
                <w:webHidden/>
                <w:sz w:val="24"/>
                <w:szCs w:val="24"/>
              </w:rPr>
            </w:r>
            <w:r w:rsidR="00337013" w:rsidRPr="00AB1416">
              <w:rPr>
                <w:webHidden/>
                <w:sz w:val="24"/>
                <w:szCs w:val="24"/>
              </w:rPr>
              <w:fldChar w:fldCharType="separate"/>
            </w:r>
            <w:r w:rsidR="00A85D45">
              <w:rPr>
                <w:webHidden/>
                <w:sz w:val="24"/>
                <w:szCs w:val="24"/>
              </w:rPr>
              <w:t>47</w:t>
            </w:r>
            <w:r w:rsidR="00337013" w:rsidRPr="00AB1416">
              <w:rPr>
                <w:webHidden/>
                <w:sz w:val="24"/>
                <w:szCs w:val="24"/>
              </w:rPr>
              <w:fldChar w:fldCharType="end"/>
            </w:r>
          </w:hyperlink>
        </w:p>
        <w:p w14:paraId="6DCA2969" w14:textId="77777777" w:rsidR="00337013" w:rsidRPr="00AB1416" w:rsidRDefault="00F446AB">
          <w:pPr>
            <w:pStyle w:val="TOC3"/>
            <w:rPr>
              <w:rFonts w:eastAsiaTheme="minorEastAsia"/>
              <w:sz w:val="24"/>
              <w:szCs w:val="24"/>
              <w:lang w:val="id-ID" w:eastAsia="id-ID"/>
            </w:rPr>
          </w:pPr>
          <w:hyperlink w:anchor="_Toc143176718" w:history="1">
            <w:r w:rsidR="00337013" w:rsidRPr="00AB1416">
              <w:rPr>
                <w:rStyle w:val="Hyperlink"/>
                <w:sz w:val="24"/>
                <w:szCs w:val="24"/>
              </w:rPr>
              <w:t>3.2.6</w:t>
            </w:r>
            <w:r w:rsidR="00337013" w:rsidRPr="00AB1416">
              <w:rPr>
                <w:rFonts w:eastAsiaTheme="minorEastAsia"/>
                <w:sz w:val="24"/>
                <w:szCs w:val="24"/>
                <w:lang w:val="id-ID" w:eastAsia="id-ID"/>
              </w:rPr>
              <w:tab/>
            </w:r>
            <w:r w:rsidR="00337013" w:rsidRPr="00AB1416">
              <w:rPr>
                <w:rStyle w:val="Hyperlink"/>
                <w:sz w:val="24"/>
                <w:szCs w:val="24"/>
              </w:rPr>
              <w:t>Metode Analisis Data</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18 \h </w:instrText>
            </w:r>
            <w:r w:rsidR="00337013" w:rsidRPr="00AB1416">
              <w:rPr>
                <w:webHidden/>
                <w:sz w:val="24"/>
                <w:szCs w:val="24"/>
              </w:rPr>
            </w:r>
            <w:r w:rsidR="00337013" w:rsidRPr="00AB1416">
              <w:rPr>
                <w:webHidden/>
                <w:sz w:val="24"/>
                <w:szCs w:val="24"/>
              </w:rPr>
              <w:fldChar w:fldCharType="separate"/>
            </w:r>
            <w:r w:rsidR="00A85D45">
              <w:rPr>
                <w:webHidden/>
                <w:sz w:val="24"/>
                <w:szCs w:val="24"/>
              </w:rPr>
              <w:t>50</w:t>
            </w:r>
            <w:r w:rsidR="00337013" w:rsidRPr="00AB1416">
              <w:rPr>
                <w:webHidden/>
                <w:sz w:val="24"/>
                <w:szCs w:val="24"/>
              </w:rPr>
              <w:fldChar w:fldCharType="end"/>
            </w:r>
          </w:hyperlink>
        </w:p>
        <w:p w14:paraId="7FA3A4CB" w14:textId="77777777" w:rsidR="00337013" w:rsidRPr="00AB1416" w:rsidRDefault="00F446AB">
          <w:pPr>
            <w:pStyle w:val="TOC3"/>
            <w:rPr>
              <w:rFonts w:eastAsiaTheme="minorEastAsia"/>
              <w:sz w:val="24"/>
              <w:szCs w:val="24"/>
              <w:lang w:val="id-ID" w:eastAsia="id-ID"/>
            </w:rPr>
          </w:pPr>
          <w:hyperlink w:anchor="_Toc143176719" w:history="1">
            <w:r w:rsidR="00337013" w:rsidRPr="00AB1416">
              <w:rPr>
                <w:rStyle w:val="Hyperlink"/>
                <w:sz w:val="24"/>
                <w:szCs w:val="24"/>
              </w:rPr>
              <w:t>3.2.7</w:t>
            </w:r>
            <w:r w:rsidR="00337013" w:rsidRPr="00AB1416">
              <w:rPr>
                <w:rFonts w:eastAsiaTheme="minorEastAsia"/>
                <w:sz w:val="24"/>
                <w:szCs w:val="24"/>
                <w:lang w:val="id-ID" w:eastAsia="id-ID"/>
              </w:rPr>
              <w:tab/>
            </w:r>
            <w:r w:rsidR="00337013" w:rsidRPr="00AB1416">
              <w:rPr>
                <w:rStyle w:val="Hyperlink"/>
                <w:sz w:val="24"/>
                <w:szCs w:val="24"/>
              </w:rPr>
              <w:t>Analisis Regresi</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19 \h </w:instrText>
            </w:r>
            <w:r w:rsidR="00337013" w:rsidRPr="00AB1416">
              <w:rPr>
                <w:webHidden/>
                <w:sz w:val="24"/>
                <w:szCs w:val="24"/>
              </w:rPr>
            </w:r>
            <w:r w:rsidR="00337013" w:rsidRPr="00AB1416">
              <w:rPr>
                <w:webHidden/>
                <w:sz w:val="24"/>
                <w:szCs w:val="24"/>
              </w:rPr>
              <w:fldChar w:fldCharType="separate"/>
            </w:r>
            <w:r w:rsidR="00A85D45">
              <w:rPr>
                <w:webHidden/>
                <w:sz w:val="24"/>
                <w:szCs w:val="24"/>
              </w:rPr>
              <w:t>52</w:t>
            </w:r>
            <w:r w:rsidR="00337013" w:rsidRPr="00AB1416">
              <w:rPr>
                <w:webHidden/>
                <w:sz w:val="24"/>
                <w:szCs w:val="24"/>
              </w:rPr>
              <w:fldChar w:fldCharType="end"/>
            </w:r>
          </w:hyperlink>
        </w:p>
        <w:p w14:paraId="4C32C403" w14:textId="663C98FC" w:rsidR="00337013" w:rsidRPr="00AB1416" w:rsidRDefault="00F446AB" w:rsidP="00AB1416">
          <w:pPr>
            <w:pStyle w:val="TOC1"/>
          </w:pPr>
          <w:hyperlink w:anchor="_Toc143176720" w:history="1">
            <w:r w:rsidR="00337013" w:rsidRPr="00AB1416">
              <w:rPr>
                <w:rStyle w:val="Hyperlink"/>
              </w:rPr>
              <w:t>BAB IV</w:t>
            </w:r>
          </w:hyperlink>
          <w:r w:rsidR="0029142F" w:rsidRPr="00AB1416">
            <w:rPr>
              <w:rStyle w:val="Hyperlink"/>
              <w:u w:val="none"/>
            </w:rPr>
            <w:t xml:space="preserve"> </w:t>
          </w:r>
          <w:hyperlink w:anchor="_Toc143176721" w:history="1">
            <w:r w:rsidR="00337013" w:rsidRPr="00AB1416">
              <w:rPr>
                <w:rStyle w:val="Hyperlink"/>
              </w:rPr>
              <w:t>HASIL PENELITIAN DAN PEMBAHASAN</w:t>
            </w:r>
            <w:r w:rsidR="00337013" w:rsidRPr="00AB1416">
              <w:rPr>
                <w:webHidden/>
              </w:rPr>
              <w:tab/>
            </w:r>
            <w:r w:rsidR="00337013" w:rsidRPr="00AB1416">
              <w:rPr>
                <w:webHidden/>
              </w:rPr>
              <w:fldChar w:fldCharType="begin"/>
            </w:r>
            <w:r w:rsidR="00337013" w:rsidRPr="00AB1416">
              <w:rPr>
                <w:webHidden/>
              </w:rPr>
              <w:instrText xml:space="preserve"> PAGEREF _Toc143176721 \h </w:instrText>
            </w:r>
            <w:r w:rsidR="00337013" w:rsidRPr="00AB1416">
              <w:rPr>
                <w:webHidden/>
              </w:rPr>
            </w:r>
            <w:r w:rsidR="00337013" w:rsidRPr="00AB1416">
              <w:rPr>
                <w:webHidden/>
              </w:rPr>
              <w:fldChar w:fldCharType="separate"/>
            </w:r>
            <w:r w:rsidR="00A85D45">
              <w:rPr>
                <w:webHidden/>
              </w:rPr>
              <w:t>60</w:t>
            </w:r>
            <w:r w:rsidR="00337013" w:rsidRPr="00AB1416">
              <w:rPr>
                <w:webHidden/>
              </w:rPr>
              <w:fldChar w:fldCharType="end"/>
            </w:r>
          </w:hyperlink>
        </w:p>
        <w:p w14:paraId="52967CCF"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722" w:history="1">
            <w:r w:rsidR="00337013" w:rsidRPr="00AB1416">
              <w:rPr>
                <w:rStyle w:val="Hyperlink"/>
                <w:noProof/>
                <w:sz w:val="24"/>
                <w:szCs w:val="24"/>
              </w:rPr>
              <w:t>4.1</w:t>
            </w:r>
            <w:r w:rsidR="00337013" w:rsidRPr="00AB1416">
              <w:rPr>
                <w:rFonts w:eastAsiaTheme="minorEastAsia"/>
                <w:noProof/>
                <w:sz w:val="24"/>
                <w:szCs w:val="24"/>
                <w:lang w:val="id-ID" w:eastAsia="id-ID"/>
              </w:rPr>
              <w:tab/>
            </w:r>
            <w:r w:rsidR="00337013" w:rsidRPr="00AB1416">
              <w:rPr>
                <w:rStyle w:val="Hyperlink"/>
                <w:noProof/>
                <w:sz w:val="24"/>
                <w:szCs w:val="24"/>
              </w:rPr>
              <w:t>Deskripsi Data</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722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60</w:t>
            </w:r>
            <w:r w:rsidR="00337013" w:rsidRPr="00AB1416">
              <w:rPr>
                <w:noProof/>
                <w:webHidden/>
                <w:sz w:val="24"/>
                <w:szCs w:val="24"/>
              </w:rPr>
              <w:fldChar w:fldCharType="end"/>
            </w:r>
          </w:hyperlink>
        </w:p>
        <w:p w14:paraId="723EE33E"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723" w:history="1">
            <w:r w:rsidR="00337013" w:rsidRPr="00AB1416">
              <w:rPr>
                <w:rStyle w:val="Hyperlink"/>
                <w:noProof/>
                <w:sz w:val="24"/>
                <w:szCs w:val="24"/>
              </w:rPr>
              <w:t>4.2</w:t>
            </w:r>
            <w:r w:rsidR="00337013" w:rsidRPr="00AB1416">
              <w:rPr>
                <w:rFonts w:eastAsiaTheme="minorEastAsia"/>
                <w:noProof/>
                <w:sz w:val="24"/>
                <w:szCs w:val="24"/>
                <w:lang w:val="id-ID" w:eastAsia="id-ID"/>
              </w:rPr>
              <w:tab/>
            </w:r>
            <w:r w:rsidR="00337013" w:rsidRPr="00AB1416">
              <w:rPr>
                <w:rStyle w:val="Hyperlink"/>
                <w:noProof/>
                <w:sz w:val="24"/>
                <w:szCs w:val="24"/>
              </w:rPr>
              <w:t>Hasil Penelitian</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723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89</w:t>
            </w:r>
            <w:r w:rsidR="00337013" w:rsidRPr="00AB1416">
              <w:rPr>
                <w:noProof/>
                <w:webHidden/>
                <w:sz w:val="24"/>
                <w:szCs w:val="24"/>
              </w:rPr>
              <w:fldChar w:fldCharType="end"/>
            </w:r>
          </w:hyperlink>
        </w:p>
        <w:p w14:paraId="71A0BDC0" w14:textId="77777777" w:rsidR="00337013" w:rsidRPr="00AB1416" w:rsidRDefault="00F446AB">
          <w:pPr>
            <w:pStyle w:val="TOC3"/>
            <w:rPr>
              <w:rFonts w:eastAsiaTheme="minorEastAsia"/>
              <w:sz w:val="24"/>
              <w:szCs w:val="24"/>
              <w:lang w:val="id-ID" w:eastAsia="id-ID"/>
            </w:rPr>
          </w:pPr>
          <w:hyperlink w:anchor="_Toc143176724" w:history="1">
            <w:r w:rsidR="00337013" w:rsidRPr="00AB1416">
              <w:rPr>
                <w:rStyle w:val="Hyperlink"/>
                <w:rFonts w:eastAsiaTheme="minorHAnsi"/>
                <w:sz w:val="24"/>
                <w:szCs w:val="24"/>
              </w:rPr>
              <w:t>4.2.1</w:t>
            </w:r>
            <w:r w:rsidR="00337013" w:rsidRPr="00AB1416">
              <w:rPr>
                <w:rFonts w:eastAsiaTheme="minorEastAsia"/>
                <w:sz w:val="24"/>
                <w:szCs w:val="24"/>
                <w:lang w:val="id-ID" w:eastAsia="id-ID"/>
              </w:rPr>
              <w:tab/>
            </w:r>
            <w:r w:rsidR="00337013" w:rsidRPr="00AB1416">
              <w:rPr>
                <w:rStyle w:val="Hyperlink"/>
                <w:rFonts w:eastAsiaTheme="minorHAnsi"/>
                <w:sz w:val="24"/>
                <w:szCs w:val="24"/>
              </w:rPr>
              <w:t>Hasil Uji Analisis Deskriptif</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24 \h </w:instrText>
            </w:r>
            <w:r w:rsidR="00337013" w:rsidRPr="00AB1416">
              <w:rPr>
                <w:webHidden/>
                <w:sz w:val="24"/>
                <w:szCs w:val="24"/>
              </w:rPr>
            </w:r>
            <w:r w:rsidR="00337013" w:rsidRPr="00AB1416">
              <w:rPr>
                <w:webHidden/>
                <w:sz w:val="24"/>
                <w:szCs w:val="24"/>
              </w:rPr>
              <w:fldChar w:fldCharType="separate"/>
            </w:r>
            <w:r w:rsidR="00A85D45">
              <w:rPr>
                <w:webHidden/>
                <w:sz w:val="24"/>
                <w:szCs w:val="24"/>
              </w:rPr>
              <w:t>94</w:t>
            </w:r>
            <w:r w:rsidR="00337013" w:rsidRPr="00AB1416">
              <w:rPr>
                <w:webHidden/>
                <w:sz w:val="24"/>
                <w:szCs w:val="24"/>
              </w:rPr>
              <w:fldChar w:fldCharType="end"/>
            </w:r>
          </w:hyperlink>
        </w:p>
        <w:p w14:paraId="3E9C7519" w14:textId="77777777" w:rsidR="00337013" w:rsidRPr="00AB1416" w:rsidRDefault="00F446AB">
          <w:pPr>
            <w:pStyle w:val="TOC3"/>
            <w:rPr>
              <w:rFonts w:eastAsiaTheme="minorEastAsia"/>
              <w:sz w:val="24"/>
              <w:szCs w:val="24"/>
              <w:lang w:val="id-ID" w:eastAsia="id-ID"/>
            </w:rPr>
          </w:pPr>
          <w:hyperlink w:anchor="_Toc143176725" w:history="1">
            <w:r w:rsidR="00337013" w:rsidRPr="00AB1416">
              <w:rPr>
                <w:rStyle w:val="Hyperlink"/>
                <w:rFonts w:eastAsiaTheme="minorHAnsi"/>
                <w:sz w:val="24"/>
                <w:szCs w:val="24"/>
              </w:rPr>
              <w:t>4.2.2</w:t>
            </w:r>
            <w:r w:rsidR="00337013" w:rsidRPr="00AB1416">
              <w:rPr>
                <w:rFonts w:eastAsiaTheme="minorEastAsia"/>
                <w:sz w:val="24"/>
                <w:szCs w:val="24"/>
                <w:lang w:val="id-ID" w:eastAsia="id-ID"/>
              </w:rPr>
              <w:tab/>
            </w:r>
            <w:r w:rsidR="00337013" w:rsidRPr="00AB1416">
              <w:rPr>
                <w:rStyle w:val="Hyperlink"/>
                <w:rFonts w:eastAsiaTheme="minorHAnsi"/>
                <w:sz w:val="24"/>
                <w:szCs w:val="24"/>
              </w:rPr>
              <w:t>Hasil Uji Analisis Asosiatif</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25 \h </w:instrText>
            </w:r>
            <w:r w:rsidR="00337013" w:rsidRPr="00AB1416">
              <w:rPr>
                <w:webHidden/>
                <w:sz w:val="24"/>
                <w:szCs w:val="24"/>
              </w:rPr>
            </w:r>
            <w:r w:rsidR="00337013" w:rsidRPr="00AB1416">
              <w:rPr>
                <w:webHidden/>
                <w:sz w:val="24"/>
                <w:szCs w:val="24"/>
              </w:rPr>
              <w:fldChar w:fldCharType="separate"/>
            </w:r>
            <w:r w:rsidR="00A85D45">
              <w:rPr>
                <w:webHidden/>
                <w:sz w:val="24"/>
                <w:szCs w:val="24"/>
              </w:rPr>
              <w:t>95</w:t>
            </w:r>
            <w:r w:rsidR="00337013" w:rsidRPr="00AB1416">
              <w:rPr>
                <w:webHidden/>
                <w:sz w:val="24"/>
                <w:szCs w:val="24"/>
              </w:rPr>
              <w:fldChar w:fldCharType="end"/>
            </w:r>
          </w:hyperlink>
        </w:p>
        <w:p w14:paraId="13450DC9" w14:textId="77777777" w:rsidR="00337013" w:rsidRPr="00AB1416" w:rsidRDefault="00F446AB">
          <w:pPr>
            <w:pStyle w:val="TOC3"/>
            <w:rPr>
              <w:rFonts w:eastAsiaTheme="minorEastAsia"/>
              <w:sz w:val="24"/>
              <w:szCs w:val="24"/>
              <w:lang w:val="id-ID" w:eastAsia="id-ID"/>
            </w:rPr>
          </w:pPr>
          <w:hyperlink w:anchor="_Toc143176726" w:history="1">
            <w:r w:rsidR="00337013" w:rsidRPr="00AB1416">
              <w:rPr>
                <w:rStyle w:val="Hyperlink"/>
                <w:sz w:val="24"/>
                <w:szCs w:val="24"/>
              </w:rPr>
              <w:t xml:space="preserve">4.2.3 </w:t>
            </w:r>
            <w:r w:rsidR="00337013" w:rsidRPr="00AB1416">
              <w:rPr>
                <w:rFonts w:eastAsiaTheme="minorEastAsia"/>
                <w:sz w:val="24"/>
                <w:szCs w:val="24"/>
                <w:lang w:val="id-ID" w:eastAsia="id-ID"/>
              </w:rPr>
              <w:tab/>
            </w:r>
            <w:r w:rsidR="00337013" w:rsidRPr="00AB1416">
              <w:rPr>
                <w:rStyle w:val="Hyperlink"/>
                <w:sz w:val="24"/>
                <w:szCs w:val="24"/>
              </w:rPr>
              <w:t>Hasil Uji Hipotesis Statistik</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26 \h </w:instrText>
            </w:r>
            <w:r w:rsidR="00337013" w:rsidRPr="00AB1416">
              <w:rPr>
                <w:webHidden/>
                <w:sz w:val="24"/>
                <w:szCs w:val="24"/>
              </w:rPr>
            </w:r>
            <w:r w:rsidR="00337013" w:rsidRPr="00AB1416">
              <w:rPr>
                <w:webHidden/>
                <w:sz w:val="24"/>
                <w:szCs w:val="24"/>
              </w:rPr>
              <w:fldChar w:fldCharType="separate"/>
            </w:r>
            <w:r w:rsidR="00A85D45">
              <w:rPr>
                <w:webHidden/>
                <w:sz w:val="24"/>
                <w:szCs w:val="24"/>
              </w:rPr>
              <w:t>102</w:t>
            </w:r>
            <w:r w:rsidR="00337013" w:rsidRPr="00AB1416">
              <w:rPr>
                <w:webHidden/>
                <w:sz w:val="24"/>
                <w:szCs w:val="24"/>
              </w:rPr>
              <w:fldChar w:fldCharType="end"/>
            </w:r>
          </w:hyperlink>
        </w:p>
        <w:p w14:paraId="5B2E995B"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727" w:history="1">
            <w:r w:rsidR="00337013" w:rsidRPr="00AB1416">
              <w:rPr>
                <w:rStyle w:val="Hyperlink"/>
                <w:noProof/>
                <w:sz w:val="24"/>
                <w:szCs w:val="24"/>
                <w:lang w:eastAsia="id-ID"/>
              </w:rPr>
              <w:t>4.3</w:t>
            </w:r>
            <w:r w:rsidR="00337013" w:rsidRPr="00AB1416">
              <w:rPr>
                <w:rFonts w:eastAsiaTheme="minorEastAsia"/>
                <w:noProof/>
                <w:sz w:val="24"/>
                <w:szCs w:val="24"/>
                <w:lang w:val="id-ID" w:eastAsia="id-ID"/>
              </w:rPr>
              <w:tab/>
            </w:r>
            <w:r w:rsidR="00337013" w:rsidRPr="00AB1416">
              <w:rPr>
                <w:rStyle w:val="Hyperlink"/>
                <w:noProof/>
                <w:sz w:val="24"/>
                <w:szCs w:val="24"/>
                <w:lang w:eastAsia="id-ID"/>
              </w:rPr>
              <w:t>Pembahasan</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727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106</w:t>
            </w:r>
            <w:r w:rsidR="00337013" w:rsidRPr="00AB1416">
              <w:rPr>
                <w:noProof/>
                <w:webHidden/>
                <w:sz w:val="24"/>
                <w:szCs w:val="24"/>
              </w:rPr>
              <w:fldChar w:fldCharType="end"/>
            </w:r>
          </w:hyperlink>
        </w:p>
        <w:p w14:paraId="25BE20E3" w14:textId="13B6AE16" w:rsidR="00337013" w:rsidRPr="00AB1416" w:rsidRDefault="00F446AB">
          <w:pPr>
            <w:pStyle w:val="TOC3"/>
            <w:rPr>
              <w:rFonts w:eastAsiaTheme="minorEastAsia"/>
              <w:sz w:val="24"/>
              <w:szCs w:val="24"/>
              <w:lang w:val="id-ID" w:eastAsia="id-ID"/>
            </w:rPr>
          </w:pPr>
          <w:hyperlink w:anchor="_Toc143176728" w:history="1">
            <w:r w:rsidR="00337013" w:rsidRPr="00AB1416">
              <w:rPr>
                <w:rStyle w:val="Hyperlink"/>
                <w:sz w:val="24"/>
                <w:szCs w:val="24"/>
                <w:lang w:eastAsia="id-ID"/>
              </w:rPr>
              <w:t>4.3.1</w:t>
            </w:r>
            <w:r w:rsidR="00AB1416">
              <w:rPr>
                <w:rFonts w:eastAsiaTheme="minorEastAsia"/>
                <w:sz w:val="24"/>
                <w:szCs w:val="24"/>
                <w:lang w:val="id-ID" w:eastAsia="id-ID"/>
              </w:rPr>
              <w:tab/>
            </w:r>
            <w:r w:rsidR="00337013" w:rsidRPr="00AB1416">
              <w:rPr>
                <w:rStyle w:val="Hyperlink"/>
                <w:sz w:val="24"/>
                <w:szCs w:val="24"/>
                <w:lang w:eastAsia="id-ID"/>
              </w:rPr>
              <w:t xml:space="preserve">Pengaruh </w:t>
            </w:r>
            <w:r w:rsidR="00337013" w:rsidRPr="00AB1416">
              <w:rPr>
                <w:rStyle w:val="Hyperlink"/>
                <w:i/>
                <w:sz w:val="24"/>
                <w:szCs w:val="24"/>
                <w:lang w:eastAsia="id-ID"/>
              </w:rPr>
              <w:t>Loan to Deposit Ratio</w:t>
            </w:r>
            <w:r w:rsidR="00337013" w:rsidRPr="00AB1416">
              <w:rPr>
                <w:rStyle w:val="Hyperlink"/>
                <w:sz w:val="24"/>
                <w:szCs w:val="24"/>
                <w:lang w:eastAsia="id-ID"/>
              </w:rPr>
              <w:t xml:space="preserve"> (LDR) Terhadap </w:t>
            </w:r>
            <w:r w:rsidR="00337013" w:rsidRPr="00AB1416">
              <w:rPr>
                <w:rStyle w:val="Hyperlink"/>
                <w:i/>
                <w:sz w:val="24"/>
                <w:szCs w:val="24"/>
                <w:lang w:eastAsia="id-ID"/>
              </w:rPr>
              <w:t xml:space="preserve">Return On Asset </w:t>
            </w:r>
            <w:r w:rsidR="00337013" w:rsidRPr="00AB1416">
              <w:rPr>
                <w:rStyle w:val="Hyperlink"/>
                <w:sz w:val="24"/>
                <w:szCs w:val="24"/>
                <w:lang w:eastAsia="id-ID"/>
              </w:rPr>
              <w:t>(ROA) Pada Perusahaan Perbankan yang Terdaftar di Bursa Efek Indonesia (BEI).</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28 \h </w:instrText>
            </w:r>
            <w:r w:rsidR="00337013" w:rsidRPr="00AB1416">
              <w:rPr>
                <w:webHidden/>
                <w:sz w:val="24"/>
                <w:szCs w:val="24"/>
              </w:rPr>
            </w:r>
            <w:r w:rsidR="00337013" w:rsidRPr="00AB1416">
              <w:rPr>
                <w:webHidden/>
                <w:sz w:val="24"/>
                <w:szCs w:val="24"/>
              </w:rPr>
              <w:fldChar w:fldCharType="separate"/>
            </w:r>
            <w:r w:rsidR="00A85D45">
              <w:rPr>
                <w:webHidden/>
                <w:sz w:val="24"/>
                <w:szCs w:val="24"/>
              </w:rPr>
              <w:t>106</w:t>
            </w:r>
            <w:r w:rsidR="00337013" w:rsidRPr="00AB1416">
              <w:rPr>
                <w:webHidden/>
                <w:sz w:val="24"/>
                <w:szCs w:val="24"/>
              </w:rPr>
              <w:fldChar w:fldCharType="end"/>
            </w:r>
          </w:hyperlink>
        </w:p>
        <w:p w14:paraId="0A005C5D" w14:textId="77777777" w:rsidR="00337013" w:rsidRPr="00AB1416" w:rsidRDefault="00F446AB">
          <w:pPr>
            <w:pStyle w:val="TOC3"/>
            <w:rPr>
              <w:rFonts w:eastAsiaTheme="minorEastAsia"/>
              <w:sz w:val="24"/>
              <w:szCs w:val="24"/>
              <w:lang w:val="id-ID" w:eastAsia="id-ID"/>
            </w:rPr>
          </w:pPr>
          <w:hyperlink w:anchor="_Toc143176729" w:history="1">
            <w:r w:rsidR="00337013" w:rsidRPr="00AB1416">
              <w:rPr>
                <w:rStyle w:val="Hyperlink"/>
                <w:sz w:val="24"/>
                <w:szCs w:val="24"/>
              </w:rPr>
              <w:t>4.3.2</w:t>
            </w:r>
            <w:r w:rsidR="00337013" w:rsidRPr="00AB1416">
              <w:rPr>
                <w:rFonts w:eastAsiaTheme="minorEastAsia"/>
                <w:sz w:val="24"/>
                <w:szCs w:val="24"/>
                <w:lang w:val="id-ID" w:eastAsia="id-ID"/>
              </w:rPr>
              <w:tab/>
            </w:r>
            <w:r w:rsidR="00337013" w:rsidRPr="00AB1416">
              <w:rPr>
                <w:rStyle w:val="Hyperlink"/>
                <w:sz w:val="24"/>
                <w:szCs w:val="24"/>
              </w:rPr>
              <w:t xml:space="preserve">Pengaruh </w:t>
            </w:r>
            <w:r w:rsidR="00337013" w:rsidRPr="00AB1416">
              <w:rPr>
                <w:rStyle w:val="Hyperlink"/>
                <w:i/>
                <w:sz w:val="24"/>
                <w:szCs w:val="24"/>
              </w:rPr>
              <w:t>Net Interest Margin</w:t>
            </w:r>
            <w:r w:rsidR="00337013" w:rsidRPr="00AB1416">
              <w:rPr>
                <w:rStyle w:val="Hyperlink"/>
                <w:sz w:val="24"/>
                <w:szCs w:val="24"/>
              </w:rPr>
              <w:t xml:space="preserve"> (NIM) Terhadap </w:t>
            </w:r>
            <w:r w:rsidR="00337013" w:rsidRPr="00AB1416">
              <w:rPr>
                <w:rStyle w:val="Hyperlink"/>
                <w:i/>
                <w:sz w:val="24"/>
                <w:szCs w:val="24"/>
              </w:rPr>
              <w:t>Return on Asset</w:t>
            </w:r>
            <w:r w:rsidR="00337013" w:rsidRPr="00AB1416">
              <w:rPr>
                <w:rStyle w:val="Hyperlink"/>
                <w:sz w:val="24"/>
                <w:szCs w:val="24"/>
              </w:rPr>
              <w:t xml:space="preserve"> (ROA) Pada Perusahaan Perbankan Yang Terdaftar Di </w:t>
            </w:r>
            <w:r w:rsidR="00337013" w:rsidRPr="00AB1416">
              <w:rPr>
                <w:rStyle w:val="Hyperlink"/>
                <w:sz w:val="24"/>
                <w:szCs w:val="24"/>
                <w:lang w:eastAsia="id-ID"/>
              </w:rPr>
              <w:t>Bursa Efek Indonesia (BEI).</w:t>
            </w:r>
            <w:r w:rsidR="00337013" w:rsidRPr="00AB1416">
              <w:rPr>
                <w:webHidden/>
                <w:sz w:val="24"/>
                <w:szCs w:val="24"/>
              </w:rPr>
              <w:tab/>
            </w:r>
            <w:r w:rsidR="00337013" w:rsidRPr="00AB1416">
              <w:rPr>
                <w:webHidden/>
                <w:sz w:val="24"/>
                <w:szCs w:val="24"/>
              </w:rPr>
              <w:fldChar w:fldCharType="begin"/>
            </w:r>
            <w:r w:rsidR="00337013" w:rsidRPr="00AB1416">
              <w:rPr>
                <w:webHidden/>
                <w:sz w:val="24"/>
                <w:szCs w:val="24"/>
              </w:rPr>
              <w:instrText xml:space="preserve"> PAGEREF _Toc143176729 \h </w:instrText>
            </w:r>
            <w:r w:rsidR="00337013" w:rsidRPr="00AB1416">
              <w:rPr>
                <w:webHidden/>
                <w:sz w:val="24"/>
                <w:szCs w:val="24"/>
              </w:rPr>
            </w:r>
            <w:r w:rsidR="00337013" w:rsidRPr="00AB1416">
              <w:rPr>
                <w:webHidden/>
                <w:sz w:val="24"/>
                <w:szCs w:val="24"/>
              </w:rPr>
              <w:fldChar w:fldCharType="separate"/>
            </w:r>
            <w:r w:rsidR="00A85D45">
              <w:rPr>
                <w:webHidden/>
                <w:sz w:val="24"/>
                <w:szCs w:val="24"/>
              </w:rPr>
              <w:t>108</w:t>
            </w:r>
            <w:r w:rsidR="00337013" w:rsidRPr="00AB1416">
              <w:rPr>
                <w:webHidden/>
                <w:sz w:val="24"/>
                <w:szCs w:val="24"/>
              </w:rPr>
              <w:fldChar w:fldCharType="end"/>
            </w:r>
          </w:hyperlink>
        </w:p>
        <w:p w14:paraId="2D0FEDA6" w14:textId="15914B96" w:rsidR="00337013" w:rsidRPr="00AB1416" w:rsidRDefault="00F446AB" w:rsidP="00AB1416">
          <w:pPr>
            <w:pStyle w:val="TOC1"/>
          </w:pPr>
          <w:hyperlink w:anchor="_Toc143176730" w:history="1">
            <w:r w:rsidR="00337013" w:rsidRPr="00AB1416">
              <w:rPr>
                <w:rStyle w:val="Hyperlink"/>
              </w:rPr>
              <w:t>BAB V</w:t>
            </w:r>
          </w:hyperlink>
          <w:r w:rsidR="0029142F" w:rsidRPr="00AB1416">
            <w:rPr>
              <w:rStyle w:val="Hyperlink"/>
              <w:u w:val="none"/>
            </w:rPr>
            <w:t xml:space="preserve"> </w:t>
          </w:r>
          <w:hyperlink w:anchor="_Toc143176731" w:history="1">
            <w:r w:rsidR="00337013" w:rsidRPr="00AB1416">
              <w:rPr>
                <w:rStyle w:val="Hyperlink"/>
              </w:rPr>
              <w:t>KESIMPULAN DAN SARAN</w:t>
            </w:r>
            <w:r w:rsidR="00337013" w:rsidRPr="00AB1416">
              <w:rPr>
                <w:webHidden/>
              </w:rPr>
              <w:tab/>
            </w:r>
            <w:r w:rsidR="00337013" w:rsidRPr="00AB1416">
              <w:rPr>
                <w:webHidden/>
              </w:rPr>
              <w:fldChar w:fldCharType="begin"/>
            </w:r>
            <w:r w:rsidR="00337013" w:rsidRPr="00AB1416">
              <w:rPr>
                <w:webHidden/>
              </w:rPr>
              <w:instrText xml:space="preserve"> PAGEREF _Toc143176731 \h </w:instrText>
            </w:r>
            <w:r w:rsidR="00337013" w:rsidRPr="00AB1416">
              <w:rPr>
                <w:webHidden/>
              </w:rPr>
            </w:r>
            <w:r w:rsidR="00337013" w:rsidRPr="00AB1416">
              <w:rPr>
                <w:webHidden/>
              </w:rPr>
              <w:fldChar w:fldCharType="separate"/>
            </w:r>
            <w:r w:rsidR="00A85D45">
              <w:rPr>
                <w:webHidden/>
              </w:rPr>
              <w:t>111</w:t>
            </w:r>
            <w:r w:rsidR="00337013" w:rsidRPr="00AB1416">
              <w:rPr>
                <w:webHidden/>
              </w:rPr>
              <w:fldChar w:fldCharType="end"/>
            </w:r>
          </w:hyperlink>
        </w:p>
        <w:p w14:paraId="571CB745"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732" w:history="1">
            <w:r w:rsidR="00337013" w:rsidRPr="00AB1416">
              <w:rPr>
                <w:rStyle w:val="Hyperlink"/>
                <w:noProof/>
                <w:sz w:val="24"/>
                <w:szCs w:val="24"/>
                <w:lang w:eastAsia="id-ID"/>
              </w:rPr>
              <w:t>5.1</w:t>
            </w:r>
            <w:r w:rsidR="00337013" w:rsidRPr="00AB1416">
              <w:rPr>
                <w:rFonts w:eastAsiaTheme="minorEastAsia"/>
                <w:noProof/>
                <w:sz w:val="24"/>
                <w:szCs w:val="24"/>
                <w:lang w:val="id-ID" w:eastAsia="id-ID"/>
              </w:rPr>
              <w:tab/>
            </w:r>
            <w:r w:rsidR="00337013" w:rsidRPr="00AB1416">
              <w:rPr>
                <w:rStyle w:val="Hyperlink"/>
                <w:noProof/>
                <w:sz w:val="24"/>
                <w:szCs w:val="24"/>
                <w:lang w:eastAsia="id-ID"/>
              </w:rPr>
              <w:t>Kesimpulan</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732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111</w:t>
            </w:r>
            <w:r w:rsidR="00337013" w:rsidRPr="00AB1416">
              <w:rPr>
                <w:noProof/>
                <w:webHidden/>
                <w:sz w:val="24"/>
                <w:szCs w:val="24"/>
              </w:rPr>
              <w:fldChar w:fldCharType="end"/>
            </w:r>
          </w:hyperlink>
        </w:p>
        <w:p w14:paraId="03AFB43A" w14:textId="77777777" w:rsidR="00337013" w:rsidRPr="00AB1416" w:rsidRDefault="00F446AB">
          <w:pPr>
            <w:pStyle w:val="TOC2"/>
            <w:tabs>
              <w:tab w:val="left" w:pos="880"/>
              <w:tab w:val="right" w:leader="dot" w:pos="7927"/>
            </w:tabs>
            <w:rPr>
              <w:rFonts w:eastAsiaTheme="minorEastAsia"/>
              <w:noProof/>
              <w:sz w:val="24"/>
              <w:szCs w:val="24"/>
              <w:lang w:val="id-ID" w:eastAsia="id-ID"/>
            </w:rPr>
          </w:pPr>
          <w:hyperlink w:anchor="_Toc143176733" w:history="1">
            <w:r w:rsidR="00337013" w:rsidRPr="00AB1416">
              <w:rPr>
                <w:rStyle w:val="Hyperlink"/>
                <w:noProof/>
                <w:sz w:val="24"/>
                <w:szCs w:val="24"/>
                <w:lang w:eastAsia="id-ID"/>
              </w:rPr>
              <w:t>5.2</w:t>
            </w:r>
            <w:r w:rsidR="00337013" w:rsidRPr="00AB1416">
              <w:rPr>
                <w:rFonts w:eastAsiaTheme="minorEastAsia"/>
                <w:noProof/>
                <w:sz w:val="24"/>
                <w:szCs w:val="24"/>
                <w:lang w:val="id-ID" w:eastAsia="id-ID"/>
              </w:rPr>
              <w:tab/>
            </w:r>
            <w:r w:rsidR="00337013" w:rsidRPr="00AB1416">
              <w:rPr>
                <w:rStyle w:val="Hyperlink"/>
                <w:noProof/>
                <w:sz w:val="24"/>
                <w:szCs w:val="24"/>
                <w:lang w:eastAsia="id-ID"/>
              </w:rPr>
              <w:t>Saran</w:t>
            </w:r>
            <w:r w:rsidR="00337013" w:rsidRPr="00AB1416">
              <w:rPr>
                <w:noProof/>
                <w:webHidden/>
                <w:sz w:val="24"/>
                <w:szCs w:val="24"/>
              </w:rPr>
              <w:tab/>
            </w:r>
            <w:r w:rsidR="00337013" w:rsidRPr="00AB1416">
              <w:rPr>
                <w:noProof/>
                <w:webHidden/>
                <w:sz w:val="24"/>
                <w:szCs w:val="24"/>
              </w:rPr>
              <w:fldChar w:fldCharType="begin"/>
            </w:r>
            <w:r w:rsidR="00337013" w:rsidRPr="00AB1416">
              <w:rPr>
                <w:noProof/>
                <w:webHidden/>
                <w:sz w:val="24"/>
                <w:szCs w:val="24"/>
              </w:rPr>
              <w:instrText xml:space="preserve"> PAGEREF _Toc143176733 \h </w:instrText>
            </w:r>
            <w:r w:rsidR="00337013" w:rsidRPr="00AB1416">
              <w:rPr>
                <w:noProof/>
                <w:webHidden/>
                <w:sz w:val="24"/>
                <w:szCs w:val="24"/>
              </w:rPr>
            </w:r>
            <w:r w:rsidR="00337013" w:rsidRPr="00AB1416">
              <w:rPr>
                <w:noProof/>
                <w:webHidden/>
                <w:sz w:val="24"/>
                <w:szCs w:val="24"/>
              </w:rPr>
              <w:fldChar w:fldCharType="separate"/>
            </w:r>
            <w:r w:rsidR="00A85D45">
              <w:rPr>
                <w:noProof/>
                <w:webHidden/>
                <w:sz w:val="24"/>
                <w:szCs w:val="24"/>
              </w:rPr>
              <w:t>112</w:t>
            </w:r>
            <w:r w:rsidR="00337013" w:rsidRPr="00AB1416">
              <w:rPr>
                <w:noProof/>
                <w:webHidden/>
                <w:sz w:val="24"/>
                <w:szCs w:val="24"/>
              </w:rPr>
              <w:fldChar w:fldCharType="end"/>
            </w:r>
          </w:hyperlink>
        </w:p>
        <w:p w14:paraId="06A1C69A" w14:textId="77777777" w:rsidR="00337013" w:rsidRPr="00F446AB" w:rsidRDefault="00F446AB" w:rsidP="00AB1416">
          <w:pPr>
            <w:pStyle w:val="TOC1"/>
            <w:rPr>
              <w:b w:val="0"/>
            </w:rPr>
          </w:pPr>
          <w:hyperlink w:anchor="_Toc143176734" w:history="1">
            <w:r w:rsidR="00337013" w:rsidRPr="00F446AB">
              <w:rPr>
                <w:rStyle w:val="Hyperlink"/>
              </w:rPr>
              <w:t>DAFTAR PUSTAKA</w:t>
            </w:r>
            <w:r w:rsidR="00337013" w:rsidRPr="00F446AB">
              <w:rPr>
                <w:webHidden/>
              </w:rPr>
              <w:tab/>
            </w:r>
            <w:r w:rsidR="00337013" w:rsidRPr="00F446AB">
              <w:rPr>
                <w:webHidden/>
              </w:rPr>
              <w:fldChar w:fldCharType="begin"/>
            </w:r>
            <w:r w:rsidR="00337013" w:rsidRPr="00F446AB">
              <w:rPr>
                <w:webHidden/>
              </w:rPr>
              <w:instrText xml:space="preserve"> PAGEREF _Toc143176734 \h </w:instrText>
            </w:r>
            <w:r w:rsidR="00337013" w:rsidRPr="00F446AB">
              <w:rPr>
                <w:webHidden/>
              </w:rPr>
            </w:r>
            <w:r w:rsidR="00337013" w:rsidRPr="00F446AB">
              <w:rPr>
                <w:webHidden/>
              </w:rPr>
              <w:fldChar w:fldCharType="separate"/>
            </w:r>
            <w:r w:rsidR="00A85D45" w:rsidRPr="00F446AB">
              <w:rPr>
                <w:webHidden/>
              </w:rPr>
              <w:t>113</w:t>
            </w:r>
            <w:r w:rsidR="00337013" w:rsidRPr="00F446AB">
              <w:rPr>
                <w:webHidden/>
              </w:rPr>
              <w:fldChar w:fldCharType="end"/>
            </w:r>
          </w:hyperlink>
        </w:p>
        <w:p w14:paraId="2DA37762" w14:textId="074CB7E6" w:rsidR="00337013" w:rsidRDefault="00337013">
          <w:r w:rsidRPr="00AB1416">
            <w:rPr>
              <w:b/>
              <w:bCs/>
              <w:noProof/>
              <w:sz w:val="24"/>
              <w:szCs w:val="24"/>
            </w:rPr>
            <w:fldChar w:fldCharType="end"/>
          </w:r>
        </w:p>
      </w:sdtContent>
    </w:sdt>
    <w:p w14:paraId="302A08E7" w14:textId="7D29E0E8" w:rsidR="00B30E79" w:rsidRDefault="00B30E79" w:rsidP="004075F1">
      <w:pPr>
        <w:pStyle w:val="TOCHeading"/>
      </w:pPr>
    </w:p>
    <w:p w14:paraId="044039FA" w14:textId="77777777" w:rsidR="000308F4" w:rsidRDefault="000308F4" w:rsidP="00B30E79">
      <w:pPr>
        <w:pStyle w:val="Heading1"/>
        <w:jc w:val="left"/>
        <w:rPr>
          <w:lang w:val="id-ID"/>
        </w:rPr>
      </w:pPr>
    </w:p>
    <w:p w14:paraId="61780898" w14:textId="77777777" w:rsidR="002A42EE" w:rsidRDefault="002A42EE" w:rsidP="00092585">
      <w:pPr>
        <w:pStyle w:val="Heading1"/>
        <w:jc w:val="left"/>
        <w:rPr>
          <w:lang w:val="id-ID"/>
        </w:rPr>
      </w:pPr>
      <w:bookmarkStart w:id="18" w:name="_Toc135748957"/>
      <w:bookmarkStart w:id="19" w:name="_Toc135749521"/>
      <w:bookmarkStart w:id="20" w:name="_Toc135749607"/>
    </w:p>
    <w:p w14:paraId="54810F14" w14:textId="77777777" w:rsidR="00092585" w:rsidRDefault="00092585" w:rsidP="00092585">
      <w:pPr>
        <w:pStyle w:val="Heading1"/>
        <w:jc w:val="left"/>
        <w:rPr>
          <w:lang w:val="id-ID"/>
        </w:rPr>
      </w:pPr>
    </w:p>
    <w:p w14:paraId="0E6FE003" w14:textId="77777777" w:rsidR="00092585" w:rsidRDefault="00092585" w:rsidP="00092585">
      <w:pPr>
        <w:pStyle w:val="Heading1"/>
        <w:jc w:val="left"/>
        <w:rPr>
          <w:lang w:val="id-ID"/>
        </w:rPr>
      </w:pPr>
    </w:p>
    <w:p w14:paraId="62413E4F" w14:textId="77777777" w:rsidR="00AB1416" w:rsidRDefault="00AB1416" w:rsidP="00092585">
      <w:pPr>
        <w:pStyle w:val="Heading1"/>
        <w:jc w:val="left"/>
        <w:rPr>
          <w:lang w:val="id-ID"/>
        </w:rPr>
      </w:pPr>
    </w:p>
    <w:p w14:paraId="7C003F00" w14:textId="77777777" w:rsidR="00AB1416" w:rsidRDefault="00AB1416" w:rsidP="00092585">
      <w:pPr>
        <w:pStyle w:val="Heading1"/>
        <w:jc w:val="left"/>
        <w:rPr>
          <w:lang w:val="id-ID"/>
        </w:rPr>
      </w:pPr>
    </w:p>
    <w:p w14:paraId="307DEF31" w14:textId="77777777" w:rsidR="00AB1416" w:rsidRDefault="00AB1416" w:rsidP="00092585">
      <w:pPr>
        <w:pStyle w:val="Heading1"/>
        <w:jc w:val="left"/>
        <w:rPr>
          <w:lang w:val="id-ID"/>
        </w:rPr>
      </w:pPr>
    </w:p>
    <w:p w14:paraId="6A4DFEF1" w14:textId="77777777" w:rsidR="00AB1416" w:rsidRDefault="00AB1416" w:rsidP="00092585">
      <w:pPr>
        <w:pStyle w:val="Heading1"/>
        <w:jc w:val="left"/>
        <w:rPr>
          <w:lang w:val="id-ID"/>
        </w:rPr>
      </w:pPr>
    </w:p>
    <w:p w14:paraId="4D3A6314" w14:textId="77777777" w:rsidR="00AB1416" w:rsidRDefault="00AB1416" w:rsidP="00092585">
      <w:pPr>
        <w:pStyle w:val="Heading1"/>
        <w:jc w:val="left"/>
        <w:rPr>
          <w:lang w:val="id-ID"/>
        </w:rPr>
      </w:pPr>
    </w:p>
    <w:p w14:paraId="53F7D5F3" w14:textId="77777777" w:rsidR="00AB1416" w:rsidRDefault="00AB1416" w:rsidP="00092585">
      <w:pPr>
        <w:pStyle w:val="Heading1"/>
        <w:jc w:val="left"/>
        <w:rPr>
          <w:lang w:val="id-ID"/>
        </w:rPr>
      </w:pPr>
    </w:p>
    <w:p w14:paraId="65D7A364" w14:textId="77777777" w:rsidR="00AB1416" w:rsidRDefault="00AB1416" w:rsidP="00092585">
      <w:pPr>
        <w:pStyle w:val="Heading1"/>
        <w:jc w:val="left"/>
        <w:rPr>
          <w:lang w:val="id-ID"/>
        </w:rPr>
      </w:pPr>
    </w:p>
    <w:p w14:paraId="1CA4248C" w14:textId="77777777" w:rsidR="00AB1416" w:rsidRDefault="00AB1416" w:rsidP="00092585">
      <w:pPr>
        <w:pStyle w:val="Heading1"/>
        <w:jc w:val="left"/>
        <w:rPr>
          <w:lang w:val="id-ID"/>
        </w:rPr>
      </w:pPr>
    </w:p>
    <w:p w14:paraId="601AD3F1" w14:textId="77777777" w:rsidR="00AB1416" w:rsidRDefault="00AB1416" w:rsidP="00092585">
      <w:pPr>
        <w:pStyle w:val="Heading1"/>
        <w:jc w:val="left"/>
        <w:rPr>
          <w:lang w:val="id-ID"/>
        </w:rPr>
      </w:pPr>
    </w:p>
    <w:p w14:paraId="0041B087" w14:textId="77777777" w:rsidR="00AB1416" w:rsidRDefault="00AB1416" w:rsidP="00092585">
      <w:pPr>
        <w:pStyle w:val="Heading1"/>
        <w:jc w:val="left"/>
        <w:rPr>
          <w:lang w:val="id-ID"/>
        </w:rPr>
      </w:pPr>
    </w:p>
    <w:p w14:paraId="731DD4B3" w14:textId="77777777" w:rsidR="00AB1416" w:rsidRDefault="00AB1416" w:rsidP="00092585">
      <w:pPr>
        <w:pStyle w:val="Heading1"/>
        <w:jc w:val="left"/>
        <w:rPr>
          <w:lang w:val="id-ID"/>
        </w:rPr>
      </w:pPr>
    </w:p>
    <w:p w14:paraId="5A75D6EE" w14:textId="77777777" w:rsidR="00AB1416" w:rsidRDefault="00AB1416" w:rsidP="00092585">
      <w:pPr>
        <w:pStyle w:val="Heading1"/>
        <w:jc w:val="left"/>
        <w:rPr>
          <w:lang w:val="id-ID"/>
        </w:rPr>
      </w:pPr>
    </w:p>
    <w:p w14:paraId="74F17BD9" w14:textId="5296FE89" w:rsidR="00092585" w:rsidRPr="00092585" w:rsidRDefault="00092585" w:rsidP="00092585">
      <w:pPr>
        <w:pStyle w:val="Heading1"/>
        <w:jc w:val="left"/>
        <w:rPr>
          <w:lang w:val="id-ID"/>
        </w:rPr>
      </w:pPr>
    </w:p>
    <w:p w14:paraId="54EE902D" w14:textId="77777777" w:rsidR="00C87839" w:rsidRDefault="00CD6BB6" w:rsidP="00C15982">
      <w:pPr>
        <w:pStyle w:val="Heading1"/>
        <w:rPr>
          <w:lang w:val="id-ID"/>
        </w:rPr>
      </w:pPr>
      <w:bookmarkStart w:id="21" w:name="_Toc139703293"/>
      <w:bookmarkStart w:id="22" w:name="_Toc143176664"/>
      <w:r w:rsidRPr="001A3AF8">
        <w:lastRenderedPageBreak/>
        <w:t>D</w:t>
      </w:r>
      <w:bookmarkEnd w:id="18"/>
      <w:bookmarkEnd w:id="19"/>
      <w:bookmarkEnd w:id="20"/>
      <w:r w:rsidR="00C87839">
        <w:t>AFTAR TABEL</w:t>
      </w:r>
      <w:bookmarkEnd w:id="21"/>
      <w:bookmarkEnd w:id="22"/>
    </w:p>
    <w:p w14:paraId="706D63B0" w14:textId="77777777" w:rsidR="00A85D45" w:rsidRPr="00A85D45" w:rsidRDefault="00A85D45" w:rsidP="00A85D45">
      <w:pPr>
        <w:pStyle w:val="Heading1"/>
        <w:spacing w:line="240" w:lineRule="auto"/>
        <w:rPr>
          <w:lang w:val="id-ID"/>
        </w:rPr>
      </w:pPr>
    </w:p>
    <w:p w14:paraId="2B35E089"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r w:rsidRPr="00A85D45">
        <w:rPr>
          <w:sz w:val="24"/>
          <w:lang w:val="id-ID"/>
        </w:rPr>
        <w:fldChar w:fldCharType="begin"/>
      </w:r>
      <w:r w:rsidRPr="00A85D45">
        <w:rPr>
          <w:sz w:val="24"/>
          <w:lang w:val="id-ID"/>
        </w:rPr>
        <w:instrText xml:space="preserve"> TOC \h \z \c "Tabel 1." </w:instrText>
      </w:r>
      <w:r w:rsidRPr="00A85D45">
        <w:rPr>
          <w:sz w:val="24"/>
          <w:lang w:val="id-ID"/>
        </w:rPr>
        <w:fldChar w:fldCharType="separate"/>
      </w:r>
      <w:hyperlink w:anchor="_Toc143177141" w:history="1">
        <w:r w:rsidRPr="00A85D45">
          <w:rPr>
            <w:rStyle w:val="Hyperlink"/>
            <w:noProof/>
            <w:sz w:val="24"/>
          </w:rPr>
          <w:t>Tabel 1. 1</w:t>
        </w:r>
        <w:r w:rsidRPr="00A85D45">
          <w:rPr>
            <w:rStyle w:val="Hyperlink"/>
            <w:noProof/>
            <w:sz w:val="24"/>
            <w:lang w:val="id-ID"/>
          </w:rPr>
          <w:t xml:space="preserve"> </w:t>
        </w:r>
        <w:r w:rsidRPr="00A85D45">
          <w:rPr>
            <w:rStyle w:val="Hyperlink"/>
            <w:noProof/>
            <w:sz w:val="24"/>
          </w:rPr>
          <w:t>Rata-rata Rasio Keuangan ROA, LDR, dan NIM Pada Perusahaan Perbankan yang terdaftar di Bursa Efek Indonesia (BEI) periode 2018- 2022 (dalam persen)</w:t>
        </w:r>
        <w:r w:rsidRPr="00A85D45">
          <w:rPr>
            <w:noProof/>
            <w:webHidden/>
            <w:sz w:val="24"/>
          </w:rPr>
          <w:tab/>
        </w:r>
        <w:r w:rsidRPr="00A85D45">
          <w:rPr>
            <w:noProof/>
            <w:webHidden/>
            <w:sz w:val="24"/>
          </w:rPr>
          <w:fldChar w:fldCharType="begin"/>
        </w:r>
        <w:r w:rsidRPr="00A85D45">
          <w:rPr>
            <w:noProof/>
            <w:webHidden/>
            <w:sz w:val="24"/>
          </w:rPr>
          <w:instrText xml:space="preserve"> PAGEREF _Toc143177141 \h </w:instrText>
        </w:r>
        <w:r w:rsidRPr="00A85D45">
          <w:rPr>
            <w:noProof/>
            <w:webHidden/>
            <w:sz w:val="24"/>
          </w:rPr>
        </w:r>
        <w:r w:rsidRPr="00A85D45">
          <w:rPr>
            <w:noProof/>
            <w:webHidden/>
            <w:sz w:val="24"/>
          </w:rPr>
          <w:fldChar w:fldCharType="separate"/>
        </w:r>
        <w:r w:rsidRPr="00A85D45">
          <w:rPr>
            <w:noProof/>
            <w:webHidden/>
            <w:sz w:val="24"/>
          </w:rPr>
          <w:t>6</w:t>
        </w:r>
        <w:r w:rsidRPr="00A85D45">
          <w:rPr>
            <w:noProof/>
            <w:webHidden/>
            <w:sz w:val="24"/>
          </w:rPr>
          <w:fldChar w:fldCharType="end"/>
        </w:r>
      </w:hyperlink>
    </w:p>
    <w:p w14:paraId="0DC6F0CE" w14:textId="7559554A" w:rsidR="0054604C" w:rsidRPr="00A85D45" w:rsidRDefault="00F446AB" w:rsidP="00A85D45">
      <w:pPr>
        <w:pStyle w:val="TableofFigures"/>
        <w:tabs>
          <w:tab w:val="right" w:leader="dot" w:pos="7927"/>
        </w:tabs>
        <w:rPr>
          <w:noProof/>
          <w:sz w:val="24"/>
        </w:rPr>
      </w:pPr>
      <w:hyperlink w:anchor="_Toc143177142" w:history="1">
        <w:r w:rsidR="0054604C" w:rsidRPr="00A85D45">
          <w:rPr>
            <w:rStyle w:val="Hyperlink"/>
            <w:noProof/>
            <w:sz w:val="24"/>
          </w:rPr>
          <w:t>Tabel 1. 2</w:t>
        </w:r>
        <w:r w:rsidR="0054604C" w:rsidRPr="00A85D45">
          <w:rPr>
            <w:rStyle w:val="Hyperlink"/>
            <w:noProof/>
            <w:sz w:val="24"/>
            <w:lang w:val="id-ID"/>
          </w:rPr>
          <w:t xml:space="preserve"> Waktu Penelitian</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42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13</w:t>
        </w:r>
        <w:r w:rsidR="0054604C" w:rsidRPr="00A85D45">
          <w:rPr>
            <w:noProof/>
            <w:webHidden/>
            <w:sz w:val="24"/>
          </w:rPr>
          <w:fldChar w:fldCharType="end"/>
        </w:r>
      </w:hyperlink>
      <w:r w:rsidR="0054604C" w:rsidRPr="00A85D45">
        <w:rPr>
          <w:sz w:val="24"/>
          <w:lang w:val="id-ID"/>
        </w:rPr>
        <w:fldChar w:fldCharType="end"/>
      </w:r>
      <w:r w:rsidR="0054604C" w:rsidRPr="00A85D45">
        <w:rPr>
          <w:sz w:val="24"/>
          <w:lang w:val="id-ID"/>
        </w:rPr>
        <w:fldChar w:fldCharType="begin"/>
      </w:r>
      <w:r w:rsidR="0054604C" w:rsidRPr="00A85D45">
        <w:rPr>
          <w:sz w:val="24"/>
          <w:lang w:val="id-ID"/>
        </w:rPr>
        <w:instrText xml:space="preserve"> TOC \h \z \c "Tabel 3." </w:instrText>
      </w:r>
      <w:r w:rsidR="0054604C" w:rsidRPr="00A85D45">
        <w:rPr>
          <w:sz w:val="24"/>
          <w:lang w:val="id-ID"/>
        </w:rPr>
        <w:fldChar w:fldCharType="separate"/>
      </w:r>
    </w:p>
    <w:p w14:paraId="2410D738" w14:textId="77777777" w:rsidR="0054604C" w:rsidRPr="00A85D45" w:rsidRDefault="00F446AB">
      <w:pPr>
        <w:pStyle w:val="TableofFigures"/>
        <w:tabs>
          <w:tab w:val="right" w:leader="dot" w:pos="7927"/>
        </w:tabs>
        <w:rPr>
          <w:rFonts w:asciiTheme="minorHAnsi" w:eastAsiaTheme="minorEastAsia" w:hAnsiTheme="minorHAnsi" w:cstheme="minorBidi"/>
          <w:noProof/>
          <w:sz w:val="24"/>
          <w:lang w:val="id-ID" w:eastAsia="id-ID"/>
        </w:rPr>
      </w:pPr>
      <w:hyperlink w:anchor="_Toc143177181" w:history="1">
        <w:r w:rsidR="0054604C" w:rsidRPr="00A85D45">
          <w:rPr>
            <w:rStyle w:val="Hyperlink"/>
            <w:noProof/>
            <w:sz w:val="24"/>
          </w:rPr>
          <w:t>Tabel 3. 1</w:t>
        </w:r>
        <w:r w:rsidR="0054604C" w:rsidRPr="00A85D45">
          <w:rPr>
            <w:rStyle w:val="Hyperlink"/>
            <w:noProof/>
            <w:sz w:val="24"/>
            <w:lang w:val="id-ID"/>
          </w:rPr>
          <w:t xml:space="preserve"> Sampel Penelitian</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1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46</w:t>
        </w:r>
        <w:r w:rsidR="0054604C" w:rsidRPr="00A85D45">
          <w:rPr>
            <w:noProof/>
            <w:webHidden/>
            <w:sz w:val="24"/>
          </w:rPr>
          <w:fldChar w:fldCharType="end"/>
        </w:r>
      </w:hyperlink>
    </w:p>
    <w:p w14:paraId="07CA0557" w14:textId="376C7E4B" w:rsidR="0054604C" w:rsidRPr="00A85D45" w:rsidRDefault="00F446AB" w:rsidP="0054604C">
      <w:pPr>
        <w:pStyle w:val="TableofFigures"/>
        <w:tabs>
          <w:tab w:val="right" w:leader="dot" w:pos="7927"/>
        </w:tabs>
        <w:rPr>
          <w:noProof/>
          <w:sz w:val="24"/>
        </w:rPr>
      </w:pPr>
      <w:hyperlink w:anchor="_Toc143177182" w:history="1">
        <w:r w:rsidR="0054604C" w:rsidRPr="00A85D45">
          <w:rPr>
            <w:rStyle w:val="Hyperlink"/>
            <w:noProof/>
            <w:sz w:val="24"/>
          </w:rPr>
          <w:t>Tabel 3. 2</w:t>
        </w:r>
        <w:r w:rsidR="0054604C" w:rsidRPr="00A85D45">
          <w:rPr>
            <w:rStyle w:val="Hyperlink"/>
            <w:noProof/>
            <w:sz w:val="24"/>
            <w:lang w:val="id-ID"/>
          </w:rPr>
          <w:t xml:space="preserve"> Operasional Variabel</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2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48</w:t>
        </w:r>
        <w:r w:rsidR="0054604C" w:rsidRPr="00A85D45">
          <w:rPr>
            <w:noProof/>
            <w:webHidden/>
            <w:sz w:val="24"/>
          </w:rPr>
          <w:fldChar w:fldCharType="end"/>
        </w:r>
      </w:hyperlink>
      <w:r w:rsidR="0054604C" w:rsidRPr="00A85D45">
        <w:rPr>
          <w:sz w:val="24"/>
          <w:lang w:val="id-ID"/>
        </w:rPr>
        <w:fldChar w:fldCharType="end"/>
      </w:r>
      <w:r w:rsidR="0054604C" w:rsidRPr="00A85D45">
        <w:rPr>
          <w:sz w:val="24"/>
          <w:lang w:val="id-ID"/>
        </w:rPr>
        <w:fldChar w:fldCharType="begin"/>
      </w:r>
      <w:r w:rsidR="0054604C" w:rsidRPr="00A85D45">
        <w:rPr>
          <w:sz w:val="24"/>
          <w:lang w:val="id-ID"/>
        </w:rPr>
        <w:instrText xml:space="preserve"> TOC \h \z \c "Tabel 4." </w:instrText>
      </w:r>
      <w:r w:rsidR="0054604C" w:rsidRPr="00A85D45">
        <w:rPr>
          <w:sz w:val="24"/>
          <w:lang w:val="id-ID"/>
        </w:rPr>
        <w:fldChar w:fldCharType="separate"/>
      </w:r>
    </w:p>
    <w:p w14:paraId="6C3B96B2" w14:textId="77777777" w:rsidR="0054604C" w:rsidRPr="00A85D45" w:rsidRDefault="00F446AB">
      <w:pPr>
        <w:pStyle w:val="TableofFigures"/>
        <w:tabs>
          <w:tab w:val="right" w:leader="dot" w:pos="7927"/>
        </w:tabs>
        <w:rPr>
          <w:rFonts w:asciiTheme="minorHAnsi" w:eastAsiaTheme="minorEastAsia" w:hAnsiTheme="minorHAnsi" w:cstheme="minorBidi"/>
          <w:noProof/>
          <w:sz w:val="24"/>
          <w:lang w:val="id-ID" w:eastAsia="id-ID"/>
        </w:rPr>
      </w:pPr>
      <w:hyperlink w:anchor="_Toc143177188" w:history="1">
        <w:r w:rsidR="0054604C" w:rsidRPr="00A85D45">
          <w:rPr>
            <w:rStyle w:val="Hyperlink"/>
            <w:noProof/>
            <w:sz w:val="24"/>
          </w:rPr>
          <w:t xml:space="preserve">Tabel 4. 1 Data </w:t>
        </w:r>
        <w:r w:rsidR="0054604C" w:rsidRPr="00A85D45">
          <w:rPr>
            <w:rStyle w:val="Hyperlink"/>
            <w:i/>
            <w:noProof/>
            <w:sz w:val="24"/>
          </w:rPr>
          <w:t>Loan to Deposit Ratio</w:t>
        </w:r>
        <w:r w:rsidR="0054604C" w:rsidRPr="00A85D45">
          <w:rPr>
            <w:rStyle w:val="Hyperlink"/>
            <w:noProof/>
            <w:sz w:val="24"/>
          </w:rPr>
          <w:t xml:space="preserve"> (LDR)</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8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90</w:t>
        </w:r>
        <w:r w:rsidR="0054604C" w:rsidRPr="00A85D45">
          <w:rPr>
            <w:noProof/>
            <w:webHidden/>
            <w:sz w:val="24"/>
          </w:rPr>
          <w:fldChar w:fldCharType="end"/>
        </w:r>
      </w:hyperlink>
    </w:p>
    <w:p w14:paraId="45111E6E" w14:textId="77777777" w:rsidR="0054604C" w:rsidRPr="00A85D45" w:rsidRDefault="00F446AB">
      <w:pPr>
        <w:pStyle w:val="TableofFigures"/>
        <w:tabs>
          <w:tab w:val="right" w:leader="dot" w:pos="7927"/>
        </w:tabs>
        <w:rPr>
          <w:rFonts w:asciiTheme="minorHAnsi" w:eastAsiaTheme="minorEastAsia" w:hAnsiTheme="minorHAnsi" w:cstheme="minorBidi"/>
          <w:noProof/>
          <w:sz w:val="24"/>
          <w:lang w:val="id-ID" w:eastAsia="id-ID"/>
        </w:rPr>
      </w:pPr>
      <w:hyperlink w:anchor="_Toc143177189" w:history="1">
        <w:r w:rsidR="0054604C" w:rsidRPr="00A85D45">
          <w:rPr>
            <w:rStyle w:val="Hyperlink"/>
            <w:noProof/>
            <w:sz w:val="24"/>
          </w:rPr>
          <w:t>Tabel 4. 2 Data Net Interest Margin (NI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9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91</w:t>
        </w:r>
        <w:r w:rsidR="0054604C" w:rsidRPr="00A85D45">
          <w:rPr>
            <w:noProof/>
            <w:webHidden/>
            <w:sz w:val="24"/>
          </w:rPr>
          <w:fldChar w:fldCharType="end"/>
        </w:r>
      </w:hyperlink>
    </w:p>
    <w:p w14:paraId="3CC92DDD" w14:textId="77777777" w:rsidR="0054604C" w:rsidRPr="00A85D45" w:rsidRDefault="00F446AB">
      <w:pPr>
        <w:pStyle w:val="TableofFigures"/>
        <w:tabs>
          <w:tab w:val="right" w:leader="dot" w:pos="7927"/>
        </w:tabs>
        <w:rPr>
          <w:rFonts w:asciiTheme="minorHAnsi" w:eastAsiaTheme="minorEastAsia" w:hAnsiTheme="minorHAnsi" w:cstheme="minorBidi"/>
          <w:noProof/>
          <w:sz w:val="24"/>
          <w:lang w:val="id-ID" w:eastAsia="id-ID"/>
        </w:rPr>
      </w:pPr>
      <w:hyperlink w:anchor="_Toc143177190" w:history="1">
        <w:r w:rsidR="0054604C" w:rsidRPr="00A85D45">
          <w:rPr>
            <w:rStyle w:val="Hyperlink"/>
            <w:noProof/>
            <w:sz w:val="24"/>
          </w:rPr>
          <w:t>Tabel 4. 3 Data Return On Asset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0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93</w:t>
        </w:r>
        <w:r w:rsidR="0054604C" w:rsidRPr="00A85D45">
          <w:rPr>
            <w:noProof/>
            <w:webHidden/>
            <w:sz w:val="24"/>
          </w:rPr>
          <w:fldChar w:fldCharType="end"/>
        </w:r>
      </w:hyperlink>
    </w:p>
    <w:p w14:paraId="0CF15134" w14:textId="77777777" w:rsidR="0054604C" w:rsidRPr="00A85D45" w:rsidRDefault="00F446AB">
      <w:pPr>
        <w:pStyle w:val="TableofFigures"/>
        <w:tabs>
          <w:tab w:val="right" w:leader="dot" w:pos="7927"/>
        </w:tabs>
        <w:rPr>
          <w:rFonts w:asciiTheme="minorHAnsi" w:eastAsiaTheme="minorEastAsia" w:hAnsiTheme="minorHAnsi" w:cstheme="minorBidi"/>
          <w:noProof/>
          <w:sz w:val="24"/>
          <w:lang w:val="id-ID" w:eastAsia="id-ID"/>
        </w:rPr>
      </w:pPr>
      <w:hyperlink w:anchor="_Toc143177191" w:history="1">
        <w:r w:rsidR="0054604C" w:rsidRPr="00A85D45">
          <w:rPr>
            <w:rStyle w:val="Hyperlink"/>
            <w:noProof/>
            <w:sz w:val="24"/>
          </w:rPr>
          <w:t>Tabel 4. 4 Uji Deskriptif</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1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94</w:t>
        </w:r>
        <w:r w:rsidR="0054604C" w:rsidRPr="00A85D45">
          <w:rPr>
            <w:noProof/>
            <w:webHidden/>
            <w:sz w:val="24"/>
          </w:rPr>
          <w:fldChar w:fldCharType="end"/>
        </w:r>
      </w:hyperlink>
    </w:p>
    <w:p w14:paraId="20C4EA2B" w14:textId="77777777" w:rsidR="0054604C" w:rsidRPr="00A85D45" w:rsidRDefault="00F446AB">
      <w:pPr>
        <w:pStyle w:val="TableofFigures"/>
        <w:tabs>
          <w:tab w:val="right" w:leader="dot" w:pos="7927"/>
        </w:tabs>
        <w:rPr>
          <w:rFonts w:asciiTheme="minorHAnsi" w:eastAsiaTheme="minorEastAsia" w:hAnsiTheme="minorHAnsi" w:cstheme="minorBidi"/>
          <w:noProof/>
          <w:sz w:val="24"/>
          <w:lang w:val="id-ID" w:eastAsia="id-ID"/>
        </w:rPr>
      </w:pPr>
      <w:hyperlink w:anchor="_Toc143177192" w:history="1">
        <w:r w:rsidR="0054604C" w:rsidRPr="00A85D45">
          <w:rPr>
            <w:rStyle w:val="Hyperlink"/>
            <w:noProof/>
            <w:sz w:val="24"/>
          </w:rPr>
          <w:t xml:space="preserve">Tabel 4. 5 Hasil Uji </w:t>
        </w:r>
        <w:r w:rsidR="0054604C" w:rsidRPr="00A85D45">
          <w:rPr>
            <w:rStyle w:val="Hyperlink"/>
            <w:i/>
            <w:noProof/>
            <w:sz w:val="24"/>
          </w:rPr>
          <w:t>Common Effect Model</w:t>
        </w:r>
        <w:r w:rsidR="0054604C" w:rsidRPr="00A85D45">
          <w:rPr>
            <w:rStyle w:val="Hyperlink"/>
            <w:noProof/>
            <w:sz w:val="24"/>
          </w:rPr>
          <w:t xml:space="preserve"> (C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2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95</w:t>
        </w:r>
        <w:r w:rsidR="0054604C" w:rsidRPr="00A85D45">
          <w:rPr>
            <w:noProof/>
            <w:webHidden/>
            <w:sz w:val="24"/>
          </w:rPr>
          <w:fldChar w:fldCharType="end"/>
        </w:r>
      </w:hyperlink>
    </w:p>
    <w:p w14:paraId="3D5848E4" w14:textId="77777777" w:rsidR="0054604C" w:rsidRPr="00A85D45" w:rsidRDefault="00F446AB">
      <w:pPr>
        <w:pStyle w:val="TableofFigures"/>
        <w:tabs>
          <w:tab w:val="right" w:leader="dot" w:pos="7927"/>
        </w:tabs>
        <w:rPr>
          <w:rFonts w:asciiTheme="minorHAnsi" w:eastAsiaTheme="minorEastAsia" w:hAnsiTheme="minorHAnsi" w:cstheme="minorBidi"/>
          <w:noProof/>
          <w:sz w:val="24"/>
          <w:lang w:val="id-ID" w:eastAsia="id-ID"/>
        </w:rPr>
      </w:pPr>
      <w:hyperlink w:anchor="_Toc143177193" w:history="1">
        <w:r w:rsidR="0054604C" w:rsidRPr="00A85D45">
          <w:rPr>
            <w:rStyle w:val="Hyperlink"/>
            <w:noProof/>
            <w:sz w:val="24"/>
          </w:rPr>
          <w:t xml:space="preserve">Tabel 4. 6 Hasil Uji </w:t>
        </w:r>
        <w:r w:rsidR="0054604C" w:rsidRPr="00A85D45">
          <w:rPr>
            <w:rStyle w:val="Hyperlink"/>
            <w:i/>
            <w:noProof/>
            <w:sz w:val="24"/>
          </w:rPr>
          <w:t>Fixed Effect Model</w:t>
        </w:r>
        <w:r w:rsidR="0054604C" w:rsidRPr="00A85D45">
          <w:rPr>
            <w:rStyle w:val="Hyperlink"/>
            <w:noProof/>
            <w:sz w:val="24"/>
          </w:rPr>
          <w:t xml:space="preserve"> (F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3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96</w:t>
        </w:r>
        <w:r w:rsidR="0054604C" w:rsidRPr="00A85D45">
          <w:rPr>
            <w:noProof/>
            <w:webHidden/>
            <w:sz w:val="24"/>
          </w:rPr>
          <w:fldChar w:fldCharType="end"/>
        </w:r>
      </w:hyperlink>
    </w:p>
    <w:p w14:paraId="7EF1216D" w14:textId="77777777" w:rsidR="0054604C" w:rsidRPr="00A85D45" w:rsidRDefault="00F446AB">
      <w:pPr>
        <w:pStyle w:val="TableofFigures"/>
        <w:tabs>
          <w:tab w:val="right" w:leader="dot" w:pos="7927"/>
        </w:tabs>
        <w:rPr>
          <w:rFonts w:asciiTheme="minorHAnsi" w:eastAsiaTheme="minorEastAsia" w:hAnsiTheme="minorHAnsi" w:cstheme="minorBidi"/>
          <w:noProof/>
          <w:sz w:val="24"/>
          <w:lang w:val="id-ID" w:eastAsia="id-ID"/>
        </w:rPr>
      </w:pPr>
      <w:hyperlink w:anchor="_Toc143177194" w:history="1">
        <w:r w:rsidR="0054604C" w:rsidRPr="00A85D45">
          <w:rPr>
            <w:rStyle w:val="Hyperlink"/>
            <w:noProof/>
            <w:sz w:val="24"/>
          </w:rPr>
          <w:t>Tabel 4. 7 Hasil Uji Random Effect Model (R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4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97</w:t>
        </w:r>
        <w:r w:rsidR="0054604C" w:rsidRPr="00A85D45">
          <w:rPr>
            <w:noProof/>
            <w:webHidden/>
            <w:sz w:val="24"/>
          </w:rPr>
          <w:fldChar w:fldCharType="end"/>
        </w:r>
      </w:hyperlink>
    </w:p>
    <w:p w14:paraId="039C4132" w14:textId="77777777" w:rsidR="0054604C" w:rsidRPr="00A85D45" w:rsidRDefault="00F446AB">
      <w:pPr>
        <w:pStyle w:val="TableofFigures"/>
        <w:tabs>
          <w:tab w:val="right" w:leader="dot" w:pos="7927"/>
        </w:tabs>
        <w:rPr>
          <w:rFonts w:asciiTheme="minorHAnsi" w:eastAsiaTheme="minorEastAsia" w:hAnsiTheme="minorHAnsi" w:cstheme="minorBidi"/>
          <w:noProof/>
          <w:sz w:val="24"/>
          <w:lang w:val="id-ID" w:eastAsia="id-ID"/>
        </w:rPr>
      </w:pPr>
      <w:hyperlink w:anchor="_Toc143177195" w:history="1">
        <w:r w:rsidR="0054604C" w:rsidRPr="00A85D45">
          <w:rPr>
            <w:rStyle w:val="Hyperlink"/>
            <w:noProof/>
            <w:sz w:val="24"/>
          </w:rPr>
          <w:t>Tabel 4. 8 Hasil Uji Chow</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5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99</w:t>
        </w:r>
        <w:r w:rsidR="0054604C" w:rsidRPr="00A85D45">
          <w:rPr>
            <w:noProof/>
            <w:webHidden/>
            <w:sz w:val="24"/>
          </w:rPr>
          <w:fldChar w:fldCharType="end"/>
        </w:r>
      </w:hyperlink>
    </w:p>
    <w:p w14:paraId="1C7DD28A" w14:textId="77777777" w:rsidR="0054604C" w:rsidRPr="00A85D45" w:rsidRDefault="00F446AB">
      <w:pPr>
        <w:pStyle w:val="TableofFigures"/>
        <w:tabs>
          <w:tab w:val="right" w:leader="dot" w:pos="7927"/>
        </w:tabs>
        <w:rPr>
          <w:rFonts w:asciiTheme="minorHAnsi" w:eastAsiaTheme="minorEastAsia" w:hAnsiTheme="minorHAnsi" w:cstheme="minorBidi"/>
          <w:noProof/>
          <w:sz w:val="24"/>
          <w:lang w:val="id-ID" w:eastAsia="id-ID"/>
        </w:rPr>
      </w:pPr>
      <w:hyperlink w:anchor="_Toc143177196" w:history="1">
        <w:r w:rsidR="0054604C" w:rsidRPr="00A85D45">
          <w:rPr>
            <w:rStyle w:val="Hyperlink"/>
            <w:noProof/>
            <w:sz w:val="24"/>
          </w:rPr>
          <w:t>Tabel 4. 9 Uji Hausman</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6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101</w:t>
        </w:r>
        <w:r w:rsidR="0054604C" w:rsidRPr="00A85D45">
          <w:rPr>
            <w:noProof/>
            <w:webHidden/>
            <w:sz w:val="24"/>
          </w:rPr>
          <w:fldChar w:fldCharType="end"/>
        </w:r>
      </w:hyperlink>
    </w:p>
    <w:p w14:paraId="2202B487" w14:textId="77777777" w:rsidR="0054604C" w:rsidRPr="00A85D45" w:rsidRDefault="00F446AB">
      <w:pPr>
        <w:pStyle w:val="TableofFigures"/>
        <w:tabs>
          <w:tab w:val="right" w:leader="dot" w:pos="7927"/>
        </w:tabs>
        <w:rPr>
          <w:rFonts w:asciiTheme="minorHAnsi" w:eastAsiaTheme="minorEastAsia" w:hAnsiTheme="minorHAnsi" w:cstheme="minorBidi"/>
          <w:noProof/>
          <w:sz w:val="24"/>
          <w:lang w:val="id-ID" w:eastAsia="id-ID"/>
        </w:rPr>
      </w:pPr>
      <w:hyperlink w:anchor="_Toc143177197" w:history="1">
        <w:r w:rsidR="0054604C" w:rsidRPr="00A85D45">
          <w:rPr>
            <w:rStyle w:val="Hyperlink"/>
            <w:noProof/>
            <w:sz w:val="24"/>
          </w:rPr>
          <w:t>Tabel 4. 10 Random Effect Model (R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7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102</w:t>
        </w:r>
        <w:r w:rsidR="0054604C" w:rsidRPr="00A85D45">
          <w:rPr>
            <w:noProof/>
            <w:webHidden/>
            <w:sz w:val="24"/>
          </w:rPr>
          <w:fldChar w:fldCharType="end"/>
        </w:r>
      </w:hyperlink>
    </w:p>
    <w:p w14:paraId="5CD461F4" w14:textId="77777777" w:rsidR="0054604C" w:rsidRPr="00A85D45" w:rsidRDefault="00F446AB">
      <w:pPr>
        <w:pStyle w:val="TableofFigures"/>
        <w:tabs>
          <w:tab w:val="right" w:leader="dot" w:pos="7927"/>
        </w:tabs>
        <w:rPr>
          <w:rFonts w:asciiTheme="minorHAnsi" w:eastAsiaTheme="minorEastAsia" w:hAnsiTheme="minorHAnsi" w:cstheme="minorBidi"/>
          <w:noProof/>
          <w:sz w:val="24"/>
          <w:lang w:val="id-ID" w:eastAsia="id-ID"/>
        </w:rPr>
      </w:pPr>
      <w:hyperlink w:anchor="_Toc143177198" w:history="1">
        <w:r w:rsidR="0054604C" w:rsidRPr="00A85D45">
          <w:rPr>
            <w:rStyle w:val="Hyperlink"/>
            <w:noProof/>
            <w:sz w:val="24"/>
          </w:rPr>
          <w:t>Tabel 4. 11 Hasil Uji t</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8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103</w:t>
        </w:r>
        <w:r w:rsidR="0054604C" w:rsidRPr="00A85D45">
          <w:rPr>
            <w:noProof/>
            <w:webHidden/>
            <w:sz w:val="24"/>
          </w:rPr>
          <w:fldChar w:fldCharType="end"/>
        </w:r>
      </w:hyperlink>
    </w:p>
    <w:p w14:paraId="5ABEAF59" w14:textId="77777777" w:rsidR="0054604C" w:rsidRPr="00A85D45" w:rsidRDefault="00F446AB">
      <w:pPr>
        <w:pStyle w:val="TableofFigures"/>
        <w:tabs>
          <w:tab w:val="right" w:leader="dot" w:pos="7927"/>
        </w:tabs>
        <w:rPr>
          <w:rFonts w:asciiTheme="minorHAnsi" w:eastAsiaTheme="minorEastAsia" w:hAnsiTheme="minorHAnsi" w:cstheme="minorBidi"/>
          <w:noProof/>
          <w:sz w:val="24"/>
          <w:lang w:val="id-ID" w:eastAsia="id-ID"/>
        </w:rPr>
      </w:pPr>
      <w:hyperlink w:anchor="_Toc143177199" w:history="1">
        <w:r w:rsidR="0054604C" w:rsidRPr="00A85D45">
          <w:rPr>
            <w:rStyle w:val="Hyperlink"/>
            <w:noProof/>
            <w:sz w:val="24"/>
          </w:rPr>
          <w:t>Tabel 4. 12 Hasil Koefisien Determinasi LDR Terhadap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9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104</w:t>
        </w:r>
        <w:r w:rsidR="0054604C" w:rsidRPr="00A85D45">
          <w:rPr>
            <w:noProof/>
            <w:webHidden/>
            <w:sz w:val="24"/>
          </w:rPr>
          <w:fldChar w:fldCharType="end"/>
        </w:r>
      </w:hyperlink>
    </w:p>
    <w:p w14:paraId="6059BDC6" w14:textId="77777777" w:rsidR="0054604C" w:rsidRPr="00A85D45" w:rsidRDefault="00F446AB">
      <w:pPr>
        <w:pStyle w:val="TableofFigures"/>
        <w:tabs>
          <w:tab w:val="right" w:leader="dot" w:pos="7927"/>
        </w:tabs>
        <w:rPr>
          <w:rFonts w:asciiTheme="minorHAnsi" w:eastAsiaTheme="minorEastAsia" w:hAnsiTheme="minorHAnsi" w:cstheme="minorBidi"/>
          <w:noProof/>
          <w:sz w:val="24"/>
          <w:lang w:val="id-ID" w:eastAsia="id-ID"/>
        </w:rPr>
      </w:pPr>
      <w:hyperlink w:anchor="_Toc143177200" w:history="1">
        <w:r w:rsidR="0054604C" w:rsidRPr="00A85D45">
          <w:rPr>
            <w:rStyle w:val="Hyperlink"/>
            <w:noProof/>
            <w:sz w:val="24"/>
          </w:rPr>
          <w:t>Tabel 4. 13 Hail Koefisien Determinasi NIM Terhadap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200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105</w:t>
        </w:r>
        <w:r w:rsidR="0054604C" w:rsidRPr="00A85D45">
          <w:rPr>
            <w:noProof/>
            <w:webHidden/>
            <w:sz w:val="24"/>
          </w:rPr>
          <w:fldChar w:fldCharType="end"/>
        </w:r>
      </w:hyperlink>
    </w:p>
    <w:p w14:paraId="6DD249F7" w14:textId="77777777" w:rsidR="0054604C" w:rsidRPr="00A85D45" w:rsidRDefault="00F446AB">
      <w:pPr>
        <w:pStyle w:val="TableofFigures"/>
        <w:tabs>
          <w:tab w:val="right" w:leader="dot" w:pos="7927"/>
        </w:tabs>
        <w:rPr>
          <w:rFonts w:asciiTheme="minorHAnsi" w:eastAsiaTheme="minorEastAsia" w:hAnsiTheme="minorHAnsi" w:cstheme="minorBidi"/>
          <w:noProof/>
          <w:sz w:val="24"/>
          <w:lang w:val="id-ID" w:eastAsia="id-ID"/>
        </w:rPr>
      </w:pPr>
      <w:hyperlink w:anchor="_Toc143177201" w:history="1">
        <w:r w:rsidR="0054604C" w:rsidRPr="00A85D45">
          <w:rPr>
            <w:rStyle w:val="Hyperlink"/>
            <w:noProof/>
            <w:sz w:val="24"/>
          </w:rPr>
          <w:t>Tabel 4. 14 Hasil Koefisien Determinasi LDR dan NIM Terhadap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201 \h </w:instrText>
        </w:r>
        <w:r w:rsidR="0054604C" w:rsidRPr="00A85D45">
          <w:rPr>
            <w:noProof/>
            <w:webHidden/>
            <w:sz w:val="24"/>
          </w:rPr>
        </w:r>
        <w:r w:rsidR="0054604C" w:rsidRPr="00A85D45">
          <w:rPr>
            <w:noProof/>
            <w:webHidden/>
            <w:sz w:val="24"/>
          </w:rPr>
          <w:fldChar w:fldCharType="separate"/>
        </w:r>
        <w:r w:rsidR="0054604C" w:rsidRPr="00A85D45">
          <w:rPr>
            <w:noProof/>
            <w:webHidden/>
            <w:sz w:val="24"/>
          </w:rPr>
          <w:t>105</w:t>
        </w:r>
        <w:r w:rsidR="0054604C" w:rsidRPr="00A85D45">
          <w:rPr>
            <w:noProof/>
            <w:webHidden/>
            <w:sz w:val="24"/>
          </w:rPr>
          <w:fldChar w:fldCharType="end"/>
        </w:r>
      </w:hyperlink>
    </w:p>
    <w:p w14:paraId="37211847" w14:textId="35D5719B" w:rsidR="00CD6BB6" w:rsidRDefault="0054604C" w:rsidP="00CD6BB6">
      <w:pPr>
        <w:rPr>
          <w:lang w:val="id-ID"/>
        </w:rPr>
      </w:pPr>
      <w:r w:rsidRPr="00A85D45">
        <w:rPr>
          <w:sz w:val="24"/>
          <w:lang w:val="id-ID"/>
        </w:rPr>
        <w:fldChar w:fldCharType="end"/>
      </w:r>
      <w:r w:rsidRPr="00A85D45">
        <w:rPr>
          <w:sz w:val="24"/>
          <w:lang w:val="id-ID"/>
        </w:rPr>
        <w:t xml:space="preserve"> </w:t>
      </w:r>
      <w:r w:rsidR="00CD6BB6">
        <w:rPr>
          <w:lang w:val="id-ID"/>
        </w:rPr>
        <w:br w:type="page"/>
      </w:r>
      <w:r w:rsidR="000D7AB3">
        <w:rPr>
          <w:lang w:val="id-ID"/>
        </w:rPr>
        <w:lastRenderedPageBreak/>
        <w:t>``</w:t>
      </w:r>
    </w:p>
    <w:p w14:paraId="0BAD2F6B" w14:textId="77777777" w:rsidR="002E0FC5" w:rsidRPr="001A3AF8" w:rsidRDefault="002B42B9" w:rsidP="00C15982">
      <w:pPr>
        <w:pStyle w:val="Heading1"/>
      </w:pPr>
      <w:bookmarkStart w:id="23" w:name="_Toc135748958"/>
      <w:bookmarkStart w:id="24" w:name="_Toc135749522"/>
      <w:bookmarkStart w:id="25" w:name="_Toc135749608"/>
      <w:bookmarkStart w:id="26" w:name="_Toc139703294"/>
      <w:bookmarkStart w:id="27" w:name="_Toc143176665"/>
      <w:r w:rsidRPr="001A3AF8">
        <w:t>DAFTAR GAMBAR</w:t>
      </w:r>
      <w:bookmarkEnd w:id="23"/>
      <w:bookmarkEnd w:id="24"/>
      <w:bookmarkEnd w:id="25"/>
      <w:bookmarkEnd w:id="26"/>
      <w:bookmarkEnd w:id="27"/>
    </w:p>
    <w:p w14:paraId="0E00C443" w14:textId="77777777" w:rsidR="000D7AB3" w:rsidRPr="00922DB8" w:rsidRDefault="000D7AB3">
      <w:pPr>
        <w:pStyle w:val="TableofFigures"/>
        <w:tabs>
          <w:tab w:val="right" w:leader="dot" w:pos="7927"/>
        </w:tabs>
        <w:rPr>
          <w:rFonts w:asciiTheme="minorHAnsi" w:eastAsiaTheme="minorEastAsia" w:hAnsiTheme="minorHAnsi" w:cstheme="minorBidi"/>
          <w:noProof/>
          <w:sz w:val="24"/>
          <w:szCs w:val="24"/>
          <w:lang w:val="id-ID" w:eastAsia="id-ID"/>
        </w:rPr>
      </w:pPr>
      <w:r w:rsidRPr="00922DB8">
        <w:rPr>
          <w:rFonts w:eastAsia="MS Mincho"/>
          <w:sz w:val="24"/>
          <w:szCs w:val="24"/>
          <w:lang w:val="id-ID" w:eastAsia="ja-JP"/>
        </w:rPr>
        <w:fldChar w:fldCharType="begin"/>
      </w:r>
      <w:r w:rsidRPr="00922DB8">
        <w:rPr>
          <w:rFonts w:eastAsia="MS Mincho"/>
          <w:sz w:val="24"/>
          <w:szCs w:val="24"/>
          <w:lang w:val="id-ID" w:eastAsia="ja-JP"/>
        </w:rPr>
        <w:instrText xml:space="preserve"> TOC \h \z \c "Gambar 1." </w:instrText>
      </w:r>
      <w:r w:rsidRPr="00922DB8">
        <w:rPr>
          <w:rFonts w:eastAsia="MS Mincho"/>
          <w:sz w:val="24"/>
          <w:szCs w:val="24"/>
          <w:lang w:val="id-ID" w:eastAsia="ja-JP"/>
        </w:rPr>
        <w:fldChar w:fldCharType="separate"/>
      </w:r>
      <w:hyperlink w:anchor="_Toc139464025" w:history="1">
        <w:r w:rsidRPr="00922DB8">
          <w:rPr>
            <w:rStyle w:val="Hyperlink"/>
            <w:noProof/>
            <w:sz w:val="24"/>
            <w:szCs w:val="24"/>
          </w:rPr>
          <w:t>Gambar 1. 1</w:t>
        </w:r>
        <w:r w:rsidRPr="00922DB8">
          <w:rPr>
            <w:rStyle w:val="Hyperlink"/>
            <w:noProof/>
            <w:sz w:val="24"/>
            <w:szCs w:val="24"/>
            <w:lang w:val="id-ID"/>
          </w:rPr>
          <w:t xml:space="preserve"> Grafik </w:t>
        </w:r>
        <w:r w:rsidRPr="00922DB8">
          <w:rPr>
            <w:rStyle w:val="Hyperlink"/>
            <w:i/>
            <w:noProof/>
            <w:sz w:val="24"/>
            <w:szCs w:val="24"/>
            <w:lang w:val="id-ID"/>
          </w:rPr>
          <w:t>Return On Asset</w:t>
        </w:r>
        <w:r w:rsidRPr="00922DB8">
          <w:rPr>
            <w:rStyle w:val="Hyperlink"/>
            <w:noProof/>
            <w:sz w:val="24"/>
            <w:szCs w:val="24"/>
            <w:lang w:val="id-ID"/>
          </w:rPr>
          <w:t xml:space="preserve"> (ROA)</w:t>
        </w:r>
        <w:r w:rsidRPr="00922DB8">
          <w:rPr>
            <w:noProof/>
            <w:webHidden/>
            <w:sz w:val="24"/>
            <w:szCs w:val="24"/>
          </w:rPr>
          <w:tab/>
        </w:r>
        <w:r w:rsidRPr="00922DB8">
          <w:rPr>
            <w:noProof/>
            <w:webHidden/>
            <w:sz w:val="24"/>
            <w:szCs w:val="24"/>
          </w:rPr>
          <w:fldChar w:fldCharType="begin"/>
        </w:r>
        <w:r w:rsidRPr="00922DB8">
          <w:rPr>
            <w:noProof/>
            <w:webHidden/>
            <w:sz w:val="24"/>
            <w:szCs w:val="24"/>
          </w:rPr>
          <w:instrText xml:space="preserve"> PAGEREF _Toc139464025 \h </w:instrText>
        </w:r>
        <w:r w:rsidRPr="00922DB8">
          <w:rPr>
            <w:noProof/>
            <w:webHidden/>
            <w:sz w:val="24"/>
            <w:szCs w:val="24"/>
          </w:rPr>
        </w:r>
        <w:r w:rsidRPr="00922DB8">
          <w:rPr>
            <w:noProof/>
            <w:webHidden/>
            <w:sz w:val="24"/>
            <w:szCs w:val="24"/>
          </w:rPr>
          <w:fldChar w:fldCharType="separate"/>
        </w:r>
        <w:r w:rsidR="0089367A" w:rsidRPr="00922DB8">
          <w:rPr>
            <w:noProof/>
            <w:webHidden/>
            <w:sz w:val="24"/>
            <w:szCs w:val="24"/>
          </w:rPr>
          <w:t>7</w:t>
        </w:r>
        <w:r w:rsidRPr="00922DB8">
          <w:rPr>
            <w:noProof/>
            <w:webHidden/>
            <w:sz w:val="24"/>
            <w:szCs w:val="24"/>
          </w:rPr>
          <w:fldChar w:fldCharType="end"/>
        </w:r>
      </w:hyperlink>
    </w:p>
    <w:p w14:paraId="4E75EE25" w14:textId="77777777" w:rsidR="000D7AB3" w:rsidRPr="00922DB8" w:rsidRDefault="00F446AB">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26" w:history="1">
        <w:r w:rsidR="000D7AB3" w:rsidRPr="00922DB8">
          <w:rPr>
            <w:rStyle w:val="Hyperlink"/>
            <w:noProof/>
            <w:sz w:val="24"/>
            <w:szCs w:val="24"/>
          </w:rPr>
          <w:t>Gambar 1. 2</w:t>
        </w:r>
        <w:r w:rsidR="000D7AB3" w:rsidRPr="00922DB8">
          <w:rPr>
            <w:rStyle w:val="Hyperlink"/>
            <w:noProof/>
            <w:sz w:val="24"/>
            <w:szCs w:val="24"/>
            <w:lang w:val="id-ID"/>
          </w:rPr>
          <w:t xml:space="preserve"> Grafik </w:t>
        </w:r>
        <w:r w:rsidR="000D7AB3" w:rsidRPr="00922DB8">
          <w:rPr>
            <w:rStyle w:val="Hyperlink"/>
            <w:i/>
            <w:noProof/>
            <w:sz w:val="24"/>
            <w:szCs w:val="24"/>
            <w:lang w:val="id-ID"/>
          </w:rPr>
          <w:t>Loan to Deposit Ratio</w:t>
        </w:r>
        <w:r w:rsidR="000D7AB3" w:rsidRPr="00922DB8">
          <w:rPr>
            <w:rStyle w:val="Hyperlink"/>
            <w:noProof/>
            <w:sz w:val="24"/>
            <w:szCs w:val="24"/>
            <w:lang w:val="id-ID"/>
          </w:rPr>
          <w:t xml:space="preserve"> (LDR)</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26 \h </w:instrText>
        </w:r>
        <w:r w:rsidR="000D7AB3" w:rsidRPr="00922DB8">
          <w:rPr>
            <w:noProof/>
            <w:webHidden/>
            <w:sz w:val="24"/>
            <w:szCs w:val="24"/>
          </w:rPr>
        </w:r>
        <w:r w:rsidR="000D7AB3" w:rsidRPr="00922DB8">
          <w:rPr>
            <w:noProof/>
            <w:webHidden/>
            <w:sz w:val="24"/>
            <w:szCs w:val="24"/>
          </w:rPr>
          <w:fldChar w:fldCharType="separate"/>
        </w:r>
        <w:r w:rsidR="0089367A" w:rsidRPr="00922DB8">
          <w:rPr>
            <w:noProof/>
            <w:webHidden/>
            <w:sz w:val="24"/>
            <w:szCs w:val="24"/>
          </w:rPr>
          <w:t>8</w:t>
        </w:r>
        <w:r w:rsidR="000D7AB3" w:rsidRPr="00922DB8">
          <w:rPr>
            <w:noProof/>
            <w:webHidden/>
            <w:sz w:val="24"/>
            <w:szCs w:val="24"/>
          </w:rPr>
          <w:fldChar w:fldCharType="end"/>
        </w:r>
      </w:hyperlink>
    </w:p>
    <w:p w14:paraId="1D3DD6F0" w14:textId="77777777" w:rsidR="000D7AB3" w:rsidRPr="00922DB8" w:rsidRDefault="00F446AB" w:rsidP="000D7AB3">
      <w:pPr>
        <w:pStyle w:val="TableofFigures"/>
        <w:tabs>
          <w:tab w:val="right" w:leader="dot" w:pos="7927"/>
        </w:tabs>
        <w:rPr>
          <w:noProof/>
          <w:sz w:val="24"/>
          <w:szCs w:val="24"/>
        </w:rPr>
      </w:pPr>
      <w:hyperlink w:anchor="_Toc139464027" w:history="1">
        <w:r w:rsidR="000D7AB3" w:rsidRPr="00922DB8">
          <w:rPr>
            <w:rStyle w:val="Hyperlink"/>
            <w:noProof/>
            <w:sz w:val="24"/>
            <w:szCs w:val="24"/>
          </w:rPr>
          <w:t>Gambar 1. 3</w:t>
        </w:r>
        <w:r w:rsidR="000D7AB3" w:rsidRPr="00922DB8">
          <w:rPr>
            <w:rStyle w:val="Hyperlink"/>
            <w:noProof/>
            <w:sz w:val="24"/>
            <w:szCs w:val="24"/>
            <w:lang w:val="id-ID"/>
          </w:rPr>
          <w:t xml:space="preserve"> Grafik </w:t>
        </w:r>
        <w:r w:rsidR="000D7AB3" w:rsidRPr="00922DB8">
          <w:rPr>
            <w:rStyle w:val="Hyperlink"/>
            <w:i/>
            <w:noProof/>
            <w:sz w:val="24"/>
            <w:szCs w:val="24"/>
            <w:lang w:val="id-ID"/>
          </w:rPr>
          <w:t>Net Interest Margin</w:t>
        </w:r>
        <w:r w:rsidR="000D7AB3" w:rsidRPr="00922DB8">
          <w:rPr>
            <w:rStyle w:val="Hyperlink"/>
            <w:noProof/>
            <w:sz w:val="24"/>
            <w:szCs w:val="24"/>
            <w:lang w:val="id-ID"/>
          </w:rPr>
          <w:t xml:space="preserve"> (NIM)</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27 \h </w:instrText>
        </w:r>
        <w:r w:rsidR="000D7AB3" w:rsidRPr="00922DB8">
          <w:rPr>
            <w:noProof/>
            <w:webHidden/>
            <w:sz w:val="24"/>
            <w:szCs w:val="24"/>
          </w:rPr>
        </w:r>
        <w:r w:rsidR="000D7AB3" w:rsidRPr="00922DB8">
          <w:rPr>
            <w:noProof/>
            <w:webHidden/>
            <w:sz w:val="24"/>
            <w:szCs w:val="24"/>
          </w:rPr>
          <w:fldChar w:fldCharType="separate"/>
        </w:r>
        <w:r w:rsidR="0089367A" w:rsidRPr="00922DB8">
          <w:rPr>
            <w:noProof/>
            <w:webHidden/>
            <w:sz w:val="24"/>
            <w:szCs w:val="24"/>
          </w:rPr>
          <w:t>9</w:t>
        </w:r>
        <w:r w:rsidR="000D7AB3" w:rsidRPr="00922DB8">
          <w:rPr>
            <w:noProof/>
            <w:webHidden/>
            <w:sz w:val="24"/>
            <w:szCs w:val="24"/>
          </w:rPr>
          <w:fldChar w:fldCharType="end"/>
        </w:r>
      </w:hyperlink>
      <w:r w:rsidR="000D7AB3" w:rsidRPr="00922DB8">
        <w:rPr>
          <w:rFonts w:eastAsia="MS Mincho"/>
          <w:sz w:val="24"/>
          <w:szCs w:val="24"/>
          <w:lang w:val="id-ID" w:eastAsia="ja-JP"/>
        </w:rPr>
        <w:fldChar w:fldCharType="end"/>
      </w:r>
      <w:r w:rsidR="000D7AB3" w:rsidRPr="00922DB8">
        <w:rPr>
          <w:rFonts w:eastAsia="MS Mincho"/>
          <w:sz w:val="24"/>
          <w:szCs w:val="24"/>
          <w:lang w:val="id-ID" w:eastAsia="ja-JP"/>
        </w:rPr>
        <w:fldChar w:fldCharType="begin"/>
      </w:r>
      <w:r w:rsidR="000D7AB3" w:rsidRPr="00922DB8">
        <w:rPr>
          <w:rFonts w:eastAsia="MS Mincho"/>
          <w:sz w:val="24"/>
          <w:szCs w:val="24"/>
          <w:lang w:val="id-ID" w:eastAsia="ja-JP"/>
        </w:rPr>
        <w:instrText xml:space="preserve"> TOC \h \z \c "Gambar 2." </w:instrText>
      </w:r>
      <w:r w:rsidR="000D7AB3" w:rsidRPr="00922DB8">
        <w:rPr>
          <w:rFonts w:eastAsia="MS Mincho"/>
          <w:sz w:val="24"/>
          <w:szCs w:val="24"/>
          <w:lang w:val="id-ID" w:eastAsia="ja-JP"/>
        </w:rPr>
        <w:fldChar w:fldCharType="separate"/>
      </w:r>
    </w:p>
    <w:p w14:paraId="686B7254" w14:textId="77777777" w:rsidR="000D7AB3" w:rsidRPr="00922DB8" w:rsidRDefault="00F446AB">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0" w:history="1">
        <w:r w:rsidR="000D7AB3" w:rsidRPr="00922DB8">
          <w:rPr>
            <w:rStyle w:val="Hyperlink"/>
            <w:noProof/>
            <w:sz w:val="24"/>
            <w:szCs w:val="24"/>
          </w:rPr>
          <w:t xml:space="preserve">Gambar 2. 1 </w:t>
        </w:r>
        <w:r w:rsidR="000D7AB3" w:rsidRPr="00922DB8">
          <w:rPr>
            <w:rStyle w:val="Hyperlink"/>
            <w:noProof/>
            <w:sz w:val="24"/>
            <w:szCs w:val="24"/>
            <w:lang w:val="id-ID"/>
          </w:rPr>
          <w:t>Siklus Akuntansi</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30 \h </w:instrText>
        </w:r>
        <w:r w:rsidR="000D7AB3" w:rsidRPr="00922DB8">
          <w:rPr>
            <w:noProof/>
            <w:webHidden/>
            <w:sz w:val="24"/>
            <w:szCs w:val="24"/>
          </w:rPr>
        </w:r>
        <w:r w:rsidR="000D7AB3" w:rsidRPr="00922DB8">
          <w:rPr>
            <w:noProof/>
            <w:webHidden/>
            <w:sz w:val="24"/>
            <w:szCs w:val="24"/>
          </w:rPr>
          <w:fldChar w:fldCharType="separate"/>
        </w:r>
        <w:r w:rsidR="0089367A" w:rsidRPr="00922DB8">
          <w:rPr>
            <w:noProof/>
            <w:webHidden/>
            <w:sz w:val="24"/>
            <w:szCs w:val="24"/>
          </w:rPr>
          <w:t>18</w:t>
        </w:r>
        <w:r w:rsidR="000D7AB3" w:rsidRPr="00922DB8">
          <w:rPr>
            <w:noProof/>
            <w:webHidden/>
            <w:sz w:val="24"/>
            <w:szCs w:val="24"/>
          </w:rPr>
          <w:fldChar w:fldCharType="end"/>
        </w:r>
      </w:hyperlink>
    </w:p>
    <w:p w14:paraId="7D0DE2BE" w14:textId="77777777" w:rsidR="000D7AB3" w:rsidRPr="00922DB8" w:rsidRDefault="00F446AB">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1" w:history="1">
        <w:r w:rsidR="000D7AB3" w:rsidRPr="00922DB8">
          <w:rPr>
            <w:rStyle w:val="Hyperlink"/>
            <w:noProof/>
            <w:sz w:val="24"/>
            <w:szCs w:val="24"/>
          </w:rPr>
          <w:t>Gambar 2. 2</w:t>
        </w:r>
        <w:r w:rsidR="000D7AB3" w:rsidRPr="00922DB8">
          <w:rPr>
            <w:rStyle w:val="Hyperlink"/>
            <w:noProof/>
            <w:sz w:val="24"/>
            <w:szCs w:val="24"/>
            <w:lang w:val="id-ID"/>
          </w:rPr>
          <w:t xml:space="preserve"> Kerangka Pemikiran</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31 \h </w:instrText>
        </w:r>
        <w:r w:rsidR="000D7AB3" w:rsidRPr="00922DB8">
          <w:rPr>
            <w:noProof/>
            <w:webHidden/>
            <w:sz w:val="24"/>
            <w:szCs w:val="24"/>
          </w:rPr>
        </w:r>
        <w:r w:rsidR="000D7AB3" w:rsidRPr="00922DB8">
          <w:rPr>
            <w:noProof/>
            <w:webHidden/>
            <w:sz w:val="24"/>
            <w:szCs w:val="24"/>
          </w:rPr>
          <w:fldChar w:fldCharType="separate"/>
        </w:r>
        <w:r w:rsidR="0089367A" w:rsidRPr="00922DB8">
          <w:rPr>
            <w:noProof/>
            <w:webHidden/>
            <w:sz w:val="24"/>
            <w:szCs w:val="24"/>
          </w:rPr>
          <w:t>39</w:t>
        </w:r>
        <w:r w:rsidR="000D7AB3" w:rsidRPr="00922DB8">
          <w:rPr>
            <w:noProof/>
            <w:webHidden/>
            <w:sz w:val="24"/>
            <w:szCs w:val="24"/>
          </w:rPr>
          <w:fldChar w:fldCharType="end"/>
        </w:r>
      </w:hyperlink>
    </w:p>
    <w:p w14:paraId="18C09840" w14:textId="77777777" w:rsidR="000D7AB3" w:rsidRPr="00922DB8" w:rsidRDefault="00F446AB">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2" w:history="1">
        <w:r w:rsidR="000D7AB3" w:rsidRPr="00922DB8">
          <w:rPr>
            <w:rStyle w:val="Hyperlink"/>
            <w:noProof/>
            <w:sz w:val="24"/>
            <w:szCs w:val="24"/>
          </w:rPr>
          <w:t>Gambar 2. 3</w:t>
        </w:r>
        <w:r w:rsidR="000D7AB3" w:rsidRPr="00922DB8">
          <w:rPr>
            <w:rStyle w:val="Hyperlink"/>
            <w:noProof/>
            <w:sz w:val="24"/>
            <w:szCs w:val="24"/>
            <w:lang w:val="id-ID"/>
          </w:rPr>
          <w:t xml:space="preserve"> Paradigma Penelitian</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32 \h </w:instrText>
        </w:r>
        <w:r w:rsidR="000D7AB3" w:rsidRPr="00922DB8">
          <w:rPr>
            <w:noProof/>
            <w:webHidden/>
            <w:sz w:val="24"/>
            <w:szCs w:val="24"/>
          </w:rPr>
        </w:r>
        <w:r w:rsidR="000D7AB3" w:rsidRPr="00922DB8">
          <w:rPr>
            <w:noProof/>
            <w:webHidden/>
            <w:sz w:val="24"/>
            <w:szCs w:val="24"/>
          </w:rPr>
          <w:fldChar w:fldCharType="separate"/>
        </w:r>
        <w:r w:rsidR="0089367A" w:rsidRPr="00922DB8">
          <w:rPr>
            <w:noProof/>
            <w:webHidden/>
            <w:sz w:val="24"/>
            <w:szCs w:val="24"/>
          </w:rPr>
          <w:t>40</w:t>
        </w:r>
        <w:r w:rsidR="000D7AB3" w:rsidRPr="00922DB8">
          <w:rPr>
            <w:noProof/>
            <w:webHidden/>
            <w:sz w:val="24"/>
            <w:szCs w:val="24"/>
          </w:rPr>
          <w:fldChar w:fldCharType="end"/>
        </w:r>
      </w:hyperlink>
    </w:p>
    <w:p w14:paraId="2F9D813A" w14:textId="77777777" w:rsidR="00670577" w:rsidRDefault="000D7AB3" w:rsidP="00670577">
      <w:pPr>
        <w:rPr>
          <w:rFonts w:eastAsia="MS Mincho"/>
          <w:lang w:val="id-ID" w:eastAsia="ja-JP"/>
        </w:rPr>
      </w:pPr>
      <w:r w:rsidRPr="00922DB8">
        <w:rPr>
          <w:rFonts w:eastAsia="MS Mincho"/>
          <w:sz w:val="24"/>
          <w:szCs w:val="24"/>
          <w:lang w:val="id-ID" w:eastAsia="ja-JP"/>
        </w:rPr>
        <w:fldChar w:fldCharType="end"/>
      </w:r>
    </w:p>
    <w:p w14:paraId="48736DD4" w14:textId="77777777" w:rsidR="00C23E2F" w:rsidRDefault="002B42B9" w:rsidP="00243B56">
      <w:pPr>
        <w:pStyle w:val="BodyText"/>
        <w:spacing w:before="11" w:line="480" w:lineRule="auto"/>
        <w:jc w:val="center"/>
        <w:rPr>
          <w:b/>
          <w:lang w:val="id-ID"/>
        </w:rPr>
        <w:sectPr w:rsidR="00C23E2F" w:rsidSect="00C23E2F">
          <w:pgSz w:w="11906" w:h="16838" w:code="9"/>
          <w:pgMar w:top="2268" w:right="1701" w:bottom="1701" w:left="2268" w:header="851" w:footer="992" w:gutter="0"/>
          <w:pgNumType w:fmt="lowerRoman" w:start="1"/>
          <w:cols w:space="708"/>
          <w:docGrid w:linePitch="360"/>
        </w:sectPr>
      </w:pPr>
      <w:r>
        <w:rPr>
          <w:b/>
          <w:lang w:val="id-ID"/>
        </w:rPr>
        <w:t xml:space="preserve"> </w:t>
      </w:r>
    </w:p>
    <w:p w14:paraId="0F493D1A" w14:textId="77777777" w:rsidR="00E13220" w:rsidRPr="001A3AF8" w:rsidRDefault="000C1E79" w:rsidP="00C15982">
      <w:pPr>
        <w:pStyle w:val="Heading1"/>
      </w:pPr>
      <w:bookmarkStart w:id="28" w:name="_Toc135748959"/>
      <w:bookmarkStart w:id="29" w:name="_Toc135749523"/>
      <w:bookmarkStart w:id="30" w:name="_Toc135749609"/>
      <w:bookmarkStart w:id="31" w:name="_Toc139703295"/>
      <w:bookmarkStart w:id="32" w:name="_Toc143176666"/>
      <w:r w:rsidRPr="001A3AF8">
        <w:lastRenderedPageBreak/>
        <w:t>BAB I</w:t>
      </w:r>
      <w:bookmarkEnd w:id="28"/>
      <w:bookmarkEnd w:id="29"/>
      <w:bookmarkEnd w:id="30"/>
      <w:bookmarkEnd w:id="31"/>
      <w:bookmarkEnd w:id="32"/>
    </w:p>
    <w:p w14:paraId="07B9D52E" w14:textId="77777777" w:rsidR="000C1E79" w:rsidRDefault="000C1E79" w:rsidP="00C15982">
      <w:pPr>
        <w:pStyle w:val="Heading1"/>
      </w:pPr>
      <w:bookmarkStart w:id="33" w:name="_Toc135748960"/>
      <w:bookmarkStart w:id="34" w:name="_Toc135749524"/>
      <w:bookmarkStart w:id="35" w:name="_Toc135749610"/>
      <w:bookmarkStart w:id="36" w:name="_Toc139703296"/>
      <w:bookmarkStart w:id="37" w:name="_Toc143176667"/>
      <w:r w:rsidRPr="001A3AF8">
        <w:t>PENDAHULUAN</w:t>
      </w:r>
      <w:bookmarkEnd w:id="33"/>
      <w:bookmarkEnd w:id="34"/>
      <w:bookmarkEnd w:id="35"/>
      <w:bookmarkEnd w:id="36"/>
      <w:bookmarkEnd w:id="37"/>
    </w:p>
    <w:p w14:paraId="7F340B2A" w14:textId="77777777" w:rsidR="00781EEB" w:rsidRPr="001A3AF8" w:rsidRDefault="00781EEB" w:rsidP="00C15982">
      <w:pPr>
        <w:pStyle w:val="Heading1"/>
      </w:pPr>
    </w:p>
    <w:p w14:paraId="0A9D5913" w14:textId="77777777" w:rsidR="00243B56" w:rsidRPr="001A3AF8" w:rsidRDefault="00872881" w:rsidP="0098373D">
      <w:pPr>
        <w:pStyle w:val="Heading2"/>
      </w:pPr>
      <w:bookmarkStart w:id="38" w:name="_Toc135748961"/>
      <w:bookmarkStart w:id="39" w:name="_Toc135749525"/>
      <w:bookmarkStart w:id="40" w:name="_Toc135749611"/>
      <w:bookmarkStart w:id="41" w:name="_Toc139703297"/>
      <w:bookmarkStart w:id="42" w:name="_Toc143176668"/>
      <w:r>
        <w:t>1.1</w:t>
      </w:r>
      <w:r>
        <w:tab/>
      </w:r>
      <w:r w:rsidR="00243B56" w:rsidRPr="001A3AF8">
        <w:t>Latar Belakang</w:t>
      </w:r>
      <w:bookmarkEnd w:id="38"/>
      <w:bookmarkEnd w:id="39"/>
      <w:bookmarkEnd w:id="40"/>
      <w:bookmarkEnd w:id="41"/>
      <w:bookmarkEnd w:id="42"/>
    </w:p>
    <w:p w14:paraId="516EE978"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E25917">
        <w:rPr>
          <w:sz w:val="24"/>
          <w:szCs w:val="24"/>
          <w:lang w:val="id-ID"/>
        </w:rPr>
        <w:t xml:space="preserve"> </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14:paraId="26FF89F2"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r w:rsidR="00A2296F" w:rsidRPr="00231A9E">
        <w:rPr>
          <w:sz w:val="24"/>
          <w:szCs w:val="24"/>
        </w:rPr>
        <w:t>utam</w:t>
      </w:r>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14:paraId="345BCB3A" w14:textId="77777777" w:rsidR="00243B56" w:rsidRPr="00231A9E" w:rsidRDefault="00243B56" w:rsidP="00243B56">
      <w:pPr>
        <w:tabs>
          <w:tab w:val="left" w:pos="709"/>
        </w:tabs>
        <w:spacing w:line="480" w:lineRule="auto"/>
        <w:jc w:val="both"/>
        <w:rPr>
          <w:b/>
          <w:sz w:val="24"/>
          <w:szCs w:val="24"/>
          <w:lang w:val="id-ID"/>
        </w:r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r w:rsidR="0046640B" w:rsidRPr="00231A9E">
        <w:rPr>
          <w:sz w:val="24"/>
          <w:szCs w:val="24"/>
        </w:rPr>
        <w:t>berop</w:t>
      </w:r>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lastRenderedPageBreak/>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wajib</w:t>
      </w:r>
      <w:r w:rsidR="0046640B" w:rsidRPr="00231A9E">
        <w:rPr>
          <w:spacing w:val="1"/>
          <w:sz w:val="24"/>
          <w:szCs w:val="24"/>
        </w:rPr>
        <w:t xml:space="preserve"> </w:t>
      </w:r>
      <w:r w:rsidR="0046640B" w:rsidRPr="00231A9E">
        <w:rPr>
          <w:sz w:val="24"/>
          <w:szCs w:val="24"/>
        </w:rPr>
        <w:t>menampakan</w:t>
      </w:r>
      <w:r w:rsidR="0046640B" w:rsidRPr="00231A9E">
        <w:rPr>
          <w:spacing w:val="1"/>
          <w:sz w:val="24"/>
          <w:szCs w:val="24"/>
        </w:rPr>
        <w:t xml:space="preserve"> </w:t>
      </w:r>
      <w:r w:rsidR="0046640B" w:rsidRPr="00231A9E">
        <w:rPr>
          <w:sz w:val="24"/>
          <w:szCs w:val="24"/>
        </w:rPr>
        <w:t>kredibilitasnya.</w:t>
      </w:r>
      <w:r w:rsidR="0046640B" w:rsidRPr="00231A9E">
        <w:rPr>
          <w:spacing w:val="1"/>
          <w:sz w:val="24"/>
          <w:szCs w:val="24"/>
        </w:rPr>
        <w:t xml:space="preserve"> </w:t>
      </w:r>
      <w:r w:rsidR="0046640B" w:rsidRPr="00231A9E">
        <w:rPr>
          <w:sz w:val="24"/>
          <w:szCs w:val="24"/>
        </w:rPr>
        <w:t>Salah</w:t>
      </w:r>
      <w:r w:rsidR="0046640B" w:rsidRPr="00231A9E">
        <w:rPr>
          <w:spacing w:val="1"/>
          <w:sz w:val="24"/>
          <w:szCs w:val="24"/>
        </w:rPr>
        <w:t xml:space="preserve"> </w:t>
      </w:r>
      <w:r w:rsidR="0046640B" w:rsidRPr="00231A9E">
        <w:rPr>
          <w:sz w:val="24"/>
          <w:szCs w:val="24"/>
        </w:rPr>
        <w:t>satu</w:t>
      </w:r>
      <w:r w:rsidR="0046640B" w:rsidRPr="00231A9E">
        <w:rPr>
          <w:spacing w:val="1"/>
          <w:sz w:val="24"/>
          <w:szCs w:val="24"/>
        </w:rPr>
        <w:t xml:space="preserve"> </w:t>
      </w:r>
      <w:r w:rsidR="0046640B" w:rsidRPr="00231A9E">
        <w:rPr>
          <w:sz w:val="24"/>
          <w:szCs w:val="24"/>
        </w:rPr>
        <w:t>indikator</w:t>
      </w:r>
      <w:r w:rsidR="0046640B" w:rsidRPr="00231A9E">
        <w:rPr>
          <w:spacing w:val="-7"/>
          <w:sz w:val="24"/>
          <w:szCs w:val="24"/>
        </w:rPr>
        <w:t xml:space="preserve"> </w:t>
      </w:r>
      <w:r w:rsidR="0046640B" w:rsidRPr="00231A9E">
        <w:rPr>
          <w:sz w:val="24"/>
          <w:szCs w:val="24"/>
        </w:rPr>
        <w:t>yang</w:t>
      </w:r>
      <w:r w:rsidR="0046640B" w:rsidRPr="00231A9E">
        <w:rPr>
          <w:spacing w:val="-6"/>
          <w:sz w:val="24"/>
          <w:szCs w:val="24"/>
        </w:rPr>
        <w:t xml:space="preserve"> </w:t>
      </w:r>
      <w:r w:rsidR="0046640B" w:rsidRPr="00231A9E">
        <w:rPr>
          <w:sz w:val="24"/>
          <w:szCs w:val="24"/>
        </w:rPr>
        <w:t>paling</w:t>
      </w:r>
      <w:r w:rsidR="0046640B" w:rsidRPr="00231A9E">
        <w:rPr>
          <w:spacing w:val="-6"/>
          <w:sz w:val="24"/>
          <w:szCs w:val="24"/>
        </w:rPr>
        <w:t xml:space="preserve"> </w:t>
      </w:r>
      <w:r w:rsidR="0046640B" w:rsidRPr="00231A9E">
        <w:rPr>
          <w:sz w:val="24"/>
          <w:szCs w:val="24"/>
        </w:rPr>
        <w:t>tepat</w:t>
      </w:r>
      <w:r w:rsidR="000961CD">
        <w:rPr>
          <w:spacing w:val="-7"/>
          <w:sz w:val="24"/>
          <w:szCs w:val="24"/>
          <w:lang w:val="id-ID"/>
        </w:rPr>
        <w:t xml:space="preserve"> </w:t>
      </w:r>
      <w:r w:rsidR="0046640B" w:rsidRPr="00231A9E">
        <w:rPr>
          <w:sz w:val="24"/>
          <w:szCs w:val="24"/>
        </w:rPr>
        <w:t>untuk</w:t>
      </w:r>
      <w:r w:rsidR="0046640B" w:rsidRPr="00231A9E">
        <w:rPr>
          <w:spacing w:val="-6"/>
          <w:sz w:val="24"/>
          <w:szCs w:val="24"/>
        </w:rPr>
        <w:t xml:space="preserve"> </w:t>
      </w:r>
      <w:r w:rsidR="0046640B" w:rsidRPr="00231A9E">
        <w:rPr>
          <w:sz w:val="24"/>
          <w:szCs w:val="24"/>
        </w:rPr>
        <w:t>mengukur</w:t>
      </w:r>
      <w:r w:rsidR="0046640B" w:rsidRPr="00231A9E">
        <w:rPr>
          <w:spacing w:val="-7"/>
          <w:sz w:val="24"/>
          <w:szCs w:val="24"/>
        </w:rPr>
        <w:t xml:space="preserve"> </w:t>
      </w:r>
      <w:r w:rsidR="0046640B" w:rsidRPr="00231A9E">
        <w:rPr>
          <w:sz w:val="24"/>
          <w:szCs w:val="24"/>
        </w:rPr>
        <w:t>kinerja</w:t>
      </w:r>
      <w:r w:rsidR="0046640B" w:rsidRPr="00231A9E">
        <w:rPr>
          <w:spacing w:val="-8"/>
          <w:sz w:val="24"/>
          <w:szCs w:val="24"/>
        </w:rPr>
        <w:t xml:space="preserve"> </w:t>
      </w:r>
      <w:r w:rsidR="0046640B" w:rsidRPr="00231A9E">
        <w:rPr>
          <w:sz w:val="24"/>
          <w:szCs w:val="24"/>
        </w:rPr>
        <w:t>keuangan</w:t>
      </w:r>
      <w:r w:rsidR="0046640B" w:rsidRPr="00231A9E">
        <w:rPr>
          <w:spacing w:val="-6"/>
          <w:sz w:val="24"/>
          <w:szCs w:val="24"/>
        </w:rPr>
        <w:t xml:space="preserve"> </w:t>
      </w:r>
      <w:r w:rsidR="0046640B" w:rsidRPr="00231A9E">
        <w:rPr>
          <w:sz w:val="24"/>
          <w:szCs w:val="24"/>
        </w:rPr>
        <w:t>suatu</w:t>
      </w:r>
      <w:r w:rsidR="0046640B" w:rsidRPr="00231A9E">
        <w:rPr>
          <w:spacing w:val="-6"/>
          <w:sz w:val="24"/>
          <w:szCs w:val="24"/>
        </w:rPr>
        <w:t xml:space="preserve"> </w:t>
      </w:r>
      <w:r w:rsidR="0046640B" w:rsidRPr="00231A9E">
        <w:rPr>
          <w:sz w:val="24"/>
          <w:szCs w:val="24"/>
        </w:rPr>
        <w:t>perusahaan</w:t>
      </w:r>
      <w:r w:rsidR="0046640B" w:rsidRPr="00231A9E">
        <w:rPr>
          <w:spacing w:val="-58"/>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rasio</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op</w:t>
      </w:r>
      <w:r w:rsidR="00116C9E">
        <w:rPr>
          <w:sz w:val="24"/>
          <w:szCs w:val="24"/>
          <w:lang w:val="id-ID"/>
        </w:rPr>
        <w:t>e</w:t>
      </w:r>
      <w:r w:rsidR="0046640B" w:rsidRPr="00231A9E">
        <w:rPr>
          <w:sz w:val="24"/>
          <w:szCs w:val="24"/>
        </w:rPr>
        <w:t>rasi</w:t>
      </w:r>
      <w:r w:rsidR="0046640B" w:rsidRPr="00231A9E">
        <w:rPr>
          <w:spacing w:val="1"/>
          <w:sz w:val="24"/>
          <w:szCs w:val="24"/>
        </w:rPr>
        <w:t xml:space="preserve"> </w:t>
      </w:r>
      <w:r w:rsidR="0046640B" w:rsidRPr="00231A9E">
        <w:rPr>
          <w:sz w:val="24"/>
          <w:szCs w:val="24"/>
        </w:rPr>
        <w:t>di</w:t>
      </w:r>
      <w:r w:rsidR="0046640B" w:rsidRPr="00231A9E">
        <w:rPr>
          <w:spacing w:val="1"/>
          <w:sz w:val="24"/>
          <w:szCs w:val="24"/>
        </w:rPr>
        <w:t xml:space="preserve"> </w:t>
      </w:r>
      <w:r w:rsidR="0046640B" w:rsidRPr="00231A9E">
        <w:rPr>
          <w:sz w:val="24"/>
          <w:szCs w:val="24"/>
        </w:rPr>
        <w:t>Indonesia</w:t>
      </w:r>
      <w:r w:rsidR="0046640B" w:rsidRPr="00231A9E">
        <w:rPr>
          <w:spacing w:val="1"/>
          <w:sz w:val="24"/>
          <w:szCs w:val="24"/>
        </w:rPr>
        <w:t xml:space="preserve"> </w:t>
      </w:r>
      <w:r w:rsidR="0046640B" w:rsidRPr="00231A9E">
        <w:rPr>
          <w:sz w:val="24"/>
          <w:szCs w:val="24"/>
        </w:rPr>
        <w:t>berlomba-lomba</w:t>
      </w:r>
      <w:r w:rsidR="0046640B" w:rsidRPr="00231A9E">
        <w:rPr>
          <w:spacing w:val="1"/>
          <w:sz w:val="24"/>
          <w:szCs w:val="24"/>
        </w:rPr>
        <w:t xml:space="preserve"> </w:t>
      </w:r>
      <w:r w:rsidR="0046640B" w:rsidRPr="00231A9E">
        <w:rPr>
          <w:sz w:val="24"/>
          <w:szCs w:val="24"/>
        </w:rPr>
        <w:t>untuk</w:t>
      </w:r>
      <w:r w:rsidR="0046640B" w:rsidRPr="00231A9E">
        <w:rPr>
          <w:spacing w:val="1"/>
          <w:sz w:val="24"/>
          <w:szCs w:val="24"/>
        </w:rPr>
        <w:t xml:space="preserve"> </w:t>
      </w:r>
      <w:r w:rsidR="0046640B" w:rsidRPr="00231A9E">
        <w:rPr>
          <w:sz w:val="24"/>
          <w:szCs w:val="24"/>
        </w:rPr>
        <w:t>mencapai</w:t>
      </w:r>
      <w:r w:rsidR="0046640B" w:rsidRPr="00231A9E">
        <w:rPr>
          <w:spacing w:val="1"/>
          <w:sz w:val="24"/>
          <w:szCs w:val="24"/>
        </w:rPr>
        <w:t xml:space="preserve"> </w:t>
      </w:r>
      <w:r w:rsidR="0046640B" w:rsidRPr="00231A9E">
        <w:rPr>
          <w:sz w:val="24"/>
          <w:szCs w:val="24"/>
        </w:rPr>
        <w:t>tingkat</w:t>
      </w:r>
      <w:r w:rsidR="0046640B" w:rsidRPr="00231A9E">
        <w:rPr>
          <w:spacing w:val="1"/>
          <w:sz w:val="24"/>
          <w:szCs w:val="24"/>
        </w:rPr>
        <w:t xml:space="preserve"> </w:t>
      </w:r>
      <w:r w:rsidR="0046640B" w:rsidRPr="00231A9E">
        <w:rPr>
          <w:sz w:val="24"/>
          <w:szCs w:val="24"/>
        </w:rPr>
        <w:t>lab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aksimal</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tinggi</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baik</w:t>
      </w:r>
      <w:r w:rsidR="0046640B" w:rsidRPr="00231A9E">
        <w:rPr>
          <w:spacing w:val="1"/>
          <w:sz w:val="24"/>
          <w:szCs w:val="24"/>
        </w:rPr>
        <w:t xml:space="preserve"> </w:t>
      </w:r>
      <w:r w:rsidR="0046640B" w:rsidRPr="00231A9E">
        <w:rPr>
          <w:sz w:val="24"/>
          <w:szCs w:val="24"/>
        </w:rPr>
        <w:t>juga</w:t>
      </w:r>
      <w:r w:rsidR="0046640B" w:rsidRPr="00231A9E">
        <w:rPr>
          <w:spacing w:val="1"/>
          <w:sz w:val="24"/>
          <w:szCs w:val="24"/>
        </w:rPr>
        <w:t xml:space="preserve"> </w:t>
      </w:r>
      <w:r w:rsidR="0046640B" w:rsidRPr="00231A9E">
        <w:rPr>
          <w:sz w:val="24"/>
          <w:szCs w:val="24"/>
        </w:rPr>
        <w:t>kinerja</w:t>
      </w:r>
      <w:r w:rsidR="0046640B" w:rsidRPr="00231A9E">
        <w:rPr>
          <w:spacing w:val="17"/>
          <w:sz w:val="24"/>
          <w:szCs w:val="24"/>
        </w:rPr>
        <w:t xml:space="preserve"> </w:t>
      </w:r>
      <w:r w:rsidR="0046640B" w:rsidRPr="00231A9E">
        <w:rPr>
          <w:sz w:val="24"/>
          <w:szCs w:val="24"/>
        </w:rPr>
        <w:t>keuangan</w:t>
      </w:r>
      <w:r w:rsidR="0046640B" w:rsidRPr="00231A9E">
        <w:rPr>
          <w:spacing w:val="20"/>
          <w:sz w:val="24"/>
          <w:szCs w:val="24"/>
        </w:rPr>
        <w:t xml:space="preserve"> </w:t>
      </w:r>
      <w:r w:rsidR="0046640B" w:rsidRPr="00231A9E">
        <w:rPr>
          <w:sz w:val="24"/>
          <w:szCs w:val="24"/>
        </w:rPr>
        <w:t>perbankan</w:t>
      </w:r>
      <w:r w:rsidR="0046640B" w:rsidRPr="00231A9E">
        <w:rPr>
          <w:spacing w:val="18"/>
          <w:sz w:val="24"/>
          <w:szCs w:val="24"/>
        </w:rPr>
        <w:t xml:space="preserve"> </w:t>
      </w:r>
      <w:r w:rsidR="0046640B" w:rsidRPr="00231A9E">
        <w:rPr>
          <w:sz w:val="24"/>
          <w:szCs w:val="24"/>
        </w:rPr>
        <w:t>tersebut.</w:t>
      </w:r>
      <w:r w:rsidR="0046640B" w:rsidRPr="00231A9E">
        <w:rPr>
          <w:spacing w:val="18"/>
          <w:sz w:val="24"/>
          <w:szCs w:val="24"/>
        </w:rPr>
        <w:t xml:space="preserve"> </w:t>
      </w:r>
      <w:r w:rsidR="0046640B" w:rsidRPr="00231A9E">
        <w:rPr>
          <w:sz w:val="24"/>
          <w:szCs w:val="24"/>
        </w:rPr>
        <w:t>Rasio</w:t>
      </w:r>
      <w:r w:rsidR="0046640B" w:rsidRPr="00231A9E">
        <w:rPr>
          <w:spacing w:val="18"/>
          <w:sz w:val="24"/>
          <w:szCs w:val="24"/>
        </w:rPr>
        <w:t xml:space="preserve"> </w:t>
      </w:r>
      <w:r w:rsidR="0046640B" w:rsidRPr="00231A9E">
        <w:rPr>
          <w:sz w:val="24"/>
          <w:szCs w:val="24"/>
        </w:rPr>
        <w:t>yang</w:t>
      </w:r>
      <w:r w:rsidR="0046640B" w:rsidRPr="00231A9E">
        <w:rPr>
          <w:spacing w:val="25"/>
          <w:sz w:val="24"/>
          <w:szCs w:val="24"/>
        </w:rPr>
        <w:t xml:space="preserve"> </w:t>
      </w:r>
      <w:r w:rsidR="0046640B" w:rsidRPr="00231A9E">
        <w:rPr>
          <w:sz w:val="24"/>
          <w:szCs w:val="24"/>
        </w:rPr>
        <w:t>digunakan</w:t>
      </w:r>
      <w:r w:rsidR="0046640B" w:rsidRPr="00231A9E">
        <w:rPr>
          <w:spacing w:val="17"/>
          <w:sz w:val="24"/>
          <w:szCs w:val="24"/>
        </w:rPr>
        <w:t xml:space="preserve"> </w:t>
      </w:r>
      <w:r w:rsidR="0046640B" w:rsidRPr="00231A9E">
        <w:rPr>
          <w:sz w:val="24"/>
          <w:szCs w:val="24"/>
        </w:rPr>
        <w:t>untuk</w:t>
      </w:r>
      <w:r w:rsidR="0046640B" w:rsidRPr="00231A9E">
        <w:rPr>
          <w:spacing w:val="21"/>
          <w:sz w:val="24"/>
          <w:szCs w:val="24"/>
        </w:rPr>
        <w:t xml:space="preserve"> </w:t>
      </w:r>
      <w:r w:rsidR="000C1E79" w:rsidRPr="00231A9E">
        <w:rPr>
          <w:sz w:val="24"/>
          <w:szCs w:val="24"/>
        </w:rPr>
        <w:t>menguku</w:t>
      </w:r>
      <w:r w:rsidR="000C1E79" w:rsidRPr="00231A9E">
        <w:rPr>
          <w:sz w:val="24"/>
          <w:szCs w:val="24"/>
          <w:lang w:val="id-ID"/>
        </w:rPr>
        <w:t xml:space="preserve">r </w:t>
      </w:r>
      <w:r w:rsidR="0046640B" w:rsidRPr="00231A9E">
        <w:rPr>
          <w:sz w:val="24"/>
          <w:szCs w:val="24"/>
        </w:rPr>
        <w:t xml:space="preserve">kinerja profitabilitas yaitu merupakan </w:t>
      </w:r>
      <w:r w:rsidR="0046640B" w:rsidRPr="00231A9E">
        <w:rPr>
          <w:i/>
          <w:sz w:val="24"/>
          <w:szCs w:val="24"/>
        </w:rPr>
        <w:t>Return on asset</w:t>
      </w:r>
      <w:r w:rsidR="0046640B"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r w:rsidR="00FC6396" w:rsidRPr="000A7799">
        <w:rPr>
          <w:i/>
          <w:sz w:val="24"/>
          <w:szCs w:val="24"/>
          <w:lang w:val="id-ID"/>
        </w:rPr>
        <w:t xml:space="preserve">Return On Asset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14:paraId="40904065"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r w:rsidR="0046640B" w:rsidRPr="00231A9E">
        <w:rPr>
          <w:sz w:val="24"/>
          <w:szCs w:val="24"/>
        </w:rPr>
        <w:t>dapun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diantaranya </w:t>
      </w:r>
      <w:r w:rsidR="0046640B" w:rsidRPr="00231A9E">
        <w:rPr>
          <w:sz w:val="24"/>
          <w:szCs w:val="24"/>
        </w:rPr>
        <w:t>rasio</w:t>
      </w:r>
      <w:r w:rsidR="0046640B" w:rsidRPr="00231A9E">
        <w:rPr>
          <w:spacing w:val="-1"/>
          <w:sz w:val="24"/>
          <w:szCs w:val="24"/>
        </w:rPr>
        <w:t xml:space="preserve"> </w:t>
      </w:r>
      <w:r w:rsidR="0046640B" w:rsidRPr="00231A9E">
        <w:rPr>
          <w:i/>
          <w:sz w:val="24"/>
          <w:szCs w:val="24"/>
        </w:rPr>
        <w:t>Loan to</w:t>
      </w:r>
      <w:r w:rsidR="0046640B" w:rsidRPr="00231A9E">
        <w:rPr>
          <w:i/>
          <w:spacing w:val="-1"/>
          <w:sz w:val="24"/>
          <w:szCs w:val="24"/>
        </w:rPr>
        <w:t xml:space="preserve"> </w:t>
      </w:r>
      <w:r w:rsidR="00B305ED" w:rsidRPr="00231A9E">
        <w:rPr>
          <w:i/>
          <w:sz w:val="24"/>
          <w:szCs w:val="24"/>
        </w:rPr>
        <w:t xml:space="preserve">Deposit Ratio </w:t>
      </w:r>
      <w:r w:rsidR="0046640B" w:rsidRPr="00231A9E">
        <w:rPr>
          <w:sz w:val="24"/>
          <w:szCs w:val="24"/>
        </w:rPr>
        <w:t>(LDR)</w:t>
      </w:r>
      <w:r w:rsidR="00DA5A4B" w:rsidRPr="00231A9E">
        <w:rPr>
          <w:sz w:val="24"/>
          <w:szCs w:val="24"/>
          <w:lang w:val="id-ID"/>
        </w:rPr>
        <w:t xml:space="preserve">, </w:t>
      </w:r>
      <w:r w:rsidR="00DA5A4B" w:rsidRPr="000A7799">
        <w:rPr>
          <w:i/>
          <w:sz w:val="24"/>
          <w:szCs w:val="24"/>
          <w:lang w:val="id-ID"/>
        </w:rPr>
        <w:t xml:space="preserve">Loan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Ratio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kedalam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r w:rsidR="00ED0650" w:rsidRPr="00231A9E">
        <w:rPr>
          <w:i/>
          <w:sz w:val="24"/>
          <w:szCs w:val="24"/>
        </w:rPr>
        <w:t>Interest</w:t>
      </w:r>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Net Interest Margin</w:t>
      </w:r>
      <w:r w:rsidR="002E0790" w:rsidRPr="00231A9E">
        <w:rPr>
          <w:sz w:val="24"/>
          <w:szCs w:val="24"/>
          <w:lang w:val="id-ID"/>
        </w:rPr>
        <w:t xml:space="preserve"> adalah </w:t>
      </w:r>
      <w:r w:rsidR="00EF3179" w:rsidRPr="00231A9E">
        <w:rPr>
          <w:sz w:val="24"/>
          <w:szCs w:val="24"/>
          <w:lang w:val="id-ID"/>
        </w:rPr>
        <w:t>adalah rasio yang dipakai dalam</w:t>
      </w:r>
      <w:r w:rsidR="00C638CE" w:rsidRPr="00231A9E">
        <w:rPr>
          <w:sz w:val="24"/>
          <w:szCs w:val="24"/>
          <w:lang w:val="id-ID"/>
        </w:rPr>
        <w:t xml:space="preserve"> mengukur bagaimana kemampuan manajemen bank </w:t>
      </w:r>
      <w:r w:rsidR="00EF3179" w:rsidRPr="00231A9E">
        <w:rPr>
          <w:sz w:val="24"/>
          <w:szCs w:val="24"/>
          <w:lang w:val="id-ID"/>
        </w:rPr>
        <w:t xml:space="preserve">untuk mengelola aktiva produktifnya untuk </w:t>
      </w:r>
      <w:r w:rsidR="00EF3179" w:rsidRPr="00231A9E">
        <w:rPr>
          <w:sz w:val="24"/>
          <w:szCs w:val="24"/>
          <w:lang w:val="id-ID"/>
        </w:rPr>
        <w:lastRenderedPageBreak/>
        <w:t>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14:paraId="790331B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yng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Sitanggang, 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r w:rsidR="00ED0650" w:rsidRPr="00231A9E">
        <w:rPr>
          <w:i/>
          <w:iCs/>
          <w:sz w:val="24"/>
          <w:szCs w:val="24"/>
        </w:rPr>
        <w:t>Return On Asse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14:paraId="0A9811B4"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PT Bank Tabungan Negara Tbk (BTN) misalnya, mencatat ROA per September 2019 hanya sebesar 0,44% turun cukup besar dari tahun sebelumnya 0,90%. Pun, rasio profitabilitas tersebut merupakan yang terendah dalam beberapa tahun terakhir. Direktur Kepatuhan BTN Mahelan Prabantarikso menjelaskan, penurunan ini lebih disebabkan oleh adanya penurunan kinerja laba sebelum pajak. Catatan saja, akhir kuartal III 2019 lalu laba BTN memang sempat susut 42,58% secara </w:t>
      </w:r>
      <w:r w:rsidR="00EF3179" w:rsidRPr="00231A9E">
        <w:rPr>
          <w:i/>
          <w:iCs/>
          <w:sz w:val="24"/>
          <w:szCs w:val="24"/>
          <w:lang w:val="id-ID"/>
        </w:rPr>
        <w:t>year on year </w:t>
      </w:r>
      <w:r w:rsidR="00EF3179" w:rsidRPr="00231A9E">
        <w:rPr>
          <w:sz w:val="24"/>
          <w:szCs w:val="24"/>
          <w:lang w:val="id-ID"/>
        </w:rPr>
        <w:t xml:space="preserve">(yoy) menjadi Rp 801 miliar. Nah, bank spesialis </w:t>
      </w:r>
      <w:r w:rsidR="00EF3179" w:rsidRPr="00231A9E">
        <w:rPr>
          <w:sz w:val="24"/>
          <w:szCs w:val="24"/>
          <w:lang w:val="id-ID"/>
        </w:rPr>
        <w:lastRenderedPageBreak/>
        <w:t>kredit perumahan ini menjelaskan penurunan tersebut merupakan dampak adanya pembebanan biaya cadangan kerugian penurunan nilai (CKPN) BTN yang cukup besar. "Hal ini sebagai bentuk persiapan dalam menghadapi implementasi PSAK 71 pada awal tahun 2020," terang Mahelan kepada Kontan.co.id, Rabu (20/11).</w:t>
      </w:r>
    </w:p>
    <w:p w14:paraId="06EBEB8E"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r w:rsidR="00EF3179" w:rsidRPr="00231A9E">
        <w:rPr>
          <w:i/>
          <w:iCs/>
          <w:sz w:val="24"/>
          <w:szCs w:val="24"/>
          <w:lang w:val="id-ID"/>
        </w:rPr>
        <w:t>coverage ratio.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ujung 2019. Sementara itu, PT Bank Woori Saudara Tbk (BWS) juga menghadapi hal serupa. Bahkan, Direktur Kepatuhan BWS I Made Mudiastra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kendati ROA surut, BWS masih mampu mencatat kenaikan laba bersih sebesar 7,74% secara yoy menjadi Rp 421,8 miliar per September 2019.</w:t>
      </w:r>
    </w:p>
    <w:p w14:paraId="23B84CC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aktivitas aksi beli bersih ata</w:t>
      </w:r>
      <w:r w:rsidR="00DB1936" w:rsidRPr="00231A9E">
        <w:rPr>
          <w:sz w:val="24"/>
          <w:szCs w:val="24"/>
          <w:lang w:val="id-ID"/>
        </w:rPr>
        <w:t>u</w:t>
      </w:r>
      <w:r w:rsidR="00842474" w:rsidRPr="00231A9E">
        <w:rPr>
          <w:sz w:val="24"/>
          <w:szCs w:val="24"/>
        </w:rPr>
        <w:t xml:space="preserve"> net buy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w:t>
      </w:r>
      <w:r w:rsidR="00842474" w:rsidRPr="00231A9E">
        <w:rPr>
          <w:sz w:val="24"/>
          <w:szCs w:val="24"/>
          <w:lang w:val="id-ID"/>
        </w:rPr>
        <w:lastRenderedPageBreak/>
        <w:t xml:space="preserve">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atau </w:t>
      </w:r>
      <w:r w:rsidR="0092341D" w:rsidRPr="0092341D">
        <w:rPr>
          <w:i/>
          <w:sz w:val="24"/>
          <w:szCs w:val="24"/>
          <w:lang w:val="id-ID"/>
        </w:rPr>
        <w:t>Net Interest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14:paraId="7067205F" w14:textId="77777777" w:rsidR="001B78A4" w:rsidRPr="00300BB0" w:rsidRDefault="00243B56" w:rsidP="00300BB0">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r w:rsidR="00E94D32" w:rsidRPr="00E94D32">
        <w:rPr>
          <w:i/>
          <w:sz w:val="24"/>
          <w:szCs w:val="24"/>
          <w:lang w:val="id-ID"/>
        </w:rPr>
        <w:t>Return On Asset</w:t>
      </w:r>
      <w:r w:rsidR="00E94D32" w:rsidRPr="00231A9E">
        <w:rPr>
          <w:sz w:val="24"/>
          <w:szCs w:val="24"/>
          <w:lang w:val="id-ID"/>
        </w:rPr>
        <w:t xml:space="preserve"> </w:t>
      </w:r>
      <w:r w:rsidR="00842474" w:rsidRPr="00231A9E">
        <w:rPr>
          <w:sz w:val="24"/>
          <w:szCs w:val="24"/>
          <w:lang w:val="id-ID"/>
        </w:rPr>
        <w:t xml:space="preserve">(ROA) dan </w:t>
      </w:r>
      <w:r w:rsidR="00E94D32" w:rsidRPr="00E94D32">
        <w:rPr>
          <w:i/>
          <w:sz w:val="24"/>
          <w:szCs w:val="24"/>
          <w:lang w:val="id-ID"/>
        </w:rPr>
        <w:t>Return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Angka pertumbuhan ROA tertinggi dimiliki PT Bank Mandiri (Persero) Tbk (BMRI) dan BNI dengan masing naik 89 bps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 xml:space="preserve">Pertumbuhan ROE terbesar dipegang BBNI dengan bertambah 756 bps secara tahunan. ROE 4 bank besar di Indonesia </w:t>
      </w:r>
      <w:r w:rsidR="00842474" w:rsidRPr="00231A9E">
        <w:rPr>
          <w:sz w:val="24"/>
          <w:szCs w:val="24"/>
          <w:lang w:val="id-ID"/>
        </w:rPr>
        <w:lastRenderedPageBreak/>
        <w:t>per 2021 ada di kisaran 10,42% - 18,25%. Angka ini jauh di atas perolehan bank-bank lain di Asia Tenggara.</w:t>
      </w:r>
    </w:p>
    <w:p w14:paraId="3F51DCCA" w14:textId="77777777" w:rsidR="00E13220" w:rsidRPr="00352538" w:rsidRDefault="00352538" w:rsidP="00352538">
      <w:pPr>
        <w:pStyle w:val="Caption"/>
        <w:spacing w:line="480" w:lineRule="auto"/>
        <w:jc w:val="center"/>
        <w:rPr>
          <w:color w:val="000000" w:themeColor="text1"/>
          <w:sz w:val="36"/>
          <w:szCs w:val="24"/>
          <w:lang w:val="id-ID"/>
        </w:rPr>
      </w:pPr>
      <w:bookmarkStart w:id="43" w:name="_Toc139463943"/>
      <w:bookmarkStart w:id="44" w:name="_Toc143177141"/>
      <w:r w:rsidRPr="00352538">
        <w:rPr>
          <w:color w:val="000000" w:themeColor="text1"/>
          <w:sz w:val="24"/>
        </w:rPr>
        <w:t xml:space="preserve">Tabel 1. </w:t>
      </w:r>
      <w:r w:rsidRPr="00352538">
        <w:rPr>
          <w:color w:val="000000" w:themeColor="text1"/>
          <w:sz w:val="24"/>
        </w:rPr>
        <w:fldChar w:fldCharType="begin"/>
      </w:r>
      <w:r w:rsidRPr="00352538">
        <w:rPr>
          <w:color w:val="000000" w:themeColor="text1"/>
          <w:sz w:val="24"/>
        </w:rPr>
        <w:instrText xml:space="preserve"> SEQ Tabel_1. \* ARABIC </w:instrText>
      </w:r>
      <w:r w:rsidRPr="00352538">
        <w:rPr>
          <w:color w:val="000000" w:themeColor="text1"/>
          <w:sz w:val="24"/>
        </w:rPr>
        <w:fldChar w:fldCharType="separate"/>
      </w:r>
      <w:r w:rsidR="0089367A">
        <w:rPr>
          <w:noProof/>
          <w:color w:val="000000" w:themeColor="text1"/>
          <w:sz w:val="24"/>
        </w:rPr>
        <w:t>1</w:t>
      </w:r>
      <w:r w:rsidRPr="00352538">
        <w:rPr>
          <w:color w:val="000000" w:themeColor="text1"/>
          <w:sz w:val="24"/>
        </w:rPr>
        <w:fldChar w:fldCharType="end"/>
      </w:r>
      <w:r>
        <w:rPr>
          <w:color w:val="000000" w:themeColor="text1"/>
          <w:sz w:val="24"/>
          <w:lang w:val="id-ID"/>
        </w:rPr>
        <w:t xml:space="preserve"> </w:t>
      </w:r>
      <w:r w:rsidRPr="00352538">
        <w:rPr>
          <w:color w:val="000000" w:themeColor="text1"/>
          <w:sz w:val="24"/>
        </w:rPr>
        <w:t>Rata-rata Rasio Keuangan ROA, LDR, dan NIM Pada Perusahaan Perbankan yang terdaftar di Bursa Efek Indonesia (BEI) periode 2018- 2022 (dalam persen)</w:t>
      </w:r>
      <w:bookmarkEnd w:id="43"/>
      <w:bookmarkEnd w:id="4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14:paraId="44536E57" w14:textId="77777777" w:rsidTr="00243B56">
        <w:trPr>
          <w:trHeight w:val="758"/>
          <w:jc w:val="center"/>
        </w:trPr>
        <w:tc>
          <w:tcPr>
            <w:tcW w:w="1246" w:type="dxa"/>
          </w:tcPr>
          <w:p w14:paraId="42900A06" w14:textId="77777777"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14:paraId="2ADD5D73" w14:textId="77777777"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14:paraId="0956D361" w14:textId="77777777"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14:paraId="62F7F878" w14:textId="77777777"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14:paraId="5E03F154" w14:textId="77777777"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14:paraId="584E0645" w14:textId="77777777"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14:paraId="31ADB499" w14:textId="77777777" w:rsidTr="00243B56">
        <w:trPr>
          <w:trHeight w:val="498"/>
          <w:jc w:val="center"/>
        </w:trPr>
        <w:tc>
          <w:tcPr>
            <w:tcW w:w="1246" w:type="dxa"/>
          </w:tcPr>
          <w:p w14:paraId="4FBCE150" w14:textId="77777777"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14:paraId="1C1C8E82" w14:textId="77777777"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14:paraId="0E93DFE8" w14:textId="77777777"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14:paraId="5A01701E" w14:textId="77777777"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14:paraId="04370884" w14:textId="77777777"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14:paraId="4E4E6CB8" w14:textId="77777777"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14:paraId="01797714" w14:textId="77777777" w:rsidTr="00243B56">
        <w:trPr>
          <w:trHeight w:val="517"/>
          <w:jc w:val="center"/>
        </w:trPr>
        <w:tc>
          <w:tcPr>
            <w:tcW w:w="1246" w:type="dxa"/>
          </w:tcPr>
          <w:p w14:paraId="6FF61EAE" w14:textId="77777777"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14:paraId="5003F5E4" w14:textId="77777777"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14:paraId="42FD0F42" w14:textId="77777777"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14:paraId="013F323E" w14:textId="77777777"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14:paraId="70773123" w14:textId="77777777"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14:paraId="27A509E6" w14:textId="77777777"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14:paraId="06054FE1" w14:textId="77777777" w:rsidTr="00243B56">
        <w:trPr>
          <w:trHeight w:val="517"/>
          <w:jc w:val="center"/>
        </w:trPr>
        <w:tc>
          <w:tcPr>
            <w:tcW w:w="1246" w:type="dxa"/>
          </w:tcPr>
          <w:p w14:paraId="2BD9E86C" w14:textId="77777777"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14:paraId="61B64CE0" w14:textId="77777777"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14:paraId="29B02A52" w14:textId="77777777"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14:paraId="66544E06" w14:textId="77777777"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14:paraId="4B422BE6" w14:textId="77777777"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14:paraId="449AE9BA" w14:textId="77777777"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14:paraId="14D60CE9" w14:textId="77777777" w:rsidR="00E13220" w:rsidRPr="006B41CD" w:rsidRDefault="0046640B" w:rsidP="00243B56">
      <w:pPr>
        <w:pStyle w:val="BodyText"/>
        <w:spacing w:line="480" w:lineRule="auto"/>
        <w:ind w:firstLine="720"/>
        <w:jc w:val="both"/>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14:paraId="72B9F386" w14:textId="77777777" w:rsidR="00782178" w:rsidRPr="00231A9E" w:rsidRDefault="0046640B" w:rsidP="00243B56">
      <w:pPr>
        <w:pStyle w:val="BodyText"/>
        <w:spacing w:line="480" w:lineRule="auto"/>
        <w:ind w:right="115" w:firstLine="720"/>
        <w:jc w:val="both"/>
        <w:rPr>
          <w:lang w:val="id-ID"/>
        </w:rPr>
      </w:pPr>
      <w:r w:rsidRPr="00231A9E">
        <w:t>Berdasarkan data pada tabel 1.1 diatas dapat disimpulkan bahwa rasio</w:t>
      </w:r>
      <w:r w:rsidRPr="00231A9E">
        <w:rPr>
          <w:spacing w:val="1"/>
        </w:rPr>
        <w:t xml:space="preserve"> </w:t>
      </w:r>
      <w:r w:rsidR="0085444F" w:rsidRPr="00231A9E">
        <w:rPr>
          <w:i/>
        </w:rPr>
        <w:t xml:space="preserve">Return On Asset </w:t>
      </w:r>
      <w:r w:rsidRPr="00231A9E">
        <w:t xml:space="preserve">(ROA) dari tahun ketahun mengalami perubahan, </w:t>
      </w:r>
      <w:r w:rsidR="00DB1936" w:rsidRPr="00231A9E">
        <w:rPr>
          <w:lang w:val="id-ID"/>
        </w:rPr>
        <w:t xml:space="preserve">fenomena yang terjadi </w:t>
      </w:r>
      <w:r w:rsidRPr="00231A9E">
        <w:t>yaitu rasio</w:t>
      </w:r>
      <w:r w:rsidRPr="00231A9E">
        <w:rPr>
          <w:spacing w:val="1"/>
        </w:rPr>
        <w:t xml:space="preserve"> </w:t>
      </w:r>
      <w:r w:rsidR="0085444F" w:rsidRPr="00231A9E">
        <w:rPr>
          <w:i/>
        </w:rPr>
        <w:t xml:space="preserve">Return On Asset </w:t>
      </w:r>
      <w:r w:rsidRPr="00231A9E">
        <w:t>(ROA) pada tah</w:t>
      </w:r>
      <w:r w:rsidR="009E7864">
        <w:t>un 201</w:t>
      </w:r>
      <w:r w:rsidR="009E7864">
        <w:rPr>
          <w:lang w:val="id-ID"/>
        </w:rPr>
        <w:t>8</w:t>
      </w:r>
      <w:r w:rsidR="009E7864">
        <w:t xml:space="preserve"> menunjukan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unan dengan menunjukan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menunjukan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r w:rsidR="009E7864">
        <w:rPr>
          <w:lang w:val="id-ID"/>
        </w:rPr>
        <w:t>ingkatan</w:t>
      </w:r>
      <w:r w:rsidRPr="00231A9E">
        <w:t xml:space="preserve"> dengan menunjukan</w:t>
      </w:r>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r w:rsidRPr="00231A9E">
        <w:t>menunjukan</w:t>
      </w:r>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74728F">
        <w:t>20</w:t>
      </w:r>
      <w:r w:rsidR="0074728F">
        <w:rPr>
          <w:lang w:val="id-ID"/>
        </w:rPr>
        <w:t>2</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r w:rsidR="0085444F" w:rsidRPr="00231A9E">
        <w:rPr>
          <w:i/>
        </w:rPr>
        <w:t>Return On</w:t>
      </w:r>
      <w:r w:rsidR="0085444F" w:rsidRPr="00231A9E">
        <w:rPr>
          <w:i/>
          <w:spacing w:val="1"/>
        </w:rPr>
        <w:t xml:space="preserve"> </w:t>
      </w:r>
      <w:r w:rsidR="0085444F" w:rsidRPr="00231A9E">
        <w:rPr>
          <w:i/>
        </w:rPr>
        <w:t xml:space="preserve">Asset </w:t>
      </w:r>
      <w:r w:rsidRPr="00231A9E">
        <w:t>(ROA) yaitu 1,00%. Jadi dapat disimpulkan dari penjelasan diatas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r w:rsidRPr="00231A9E">
        <w:t>presentase</w:t>
      </w:r>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 xml:space="preserve">Dapat dilihat dalam grafik dibawah </w:t>
      </w:r>
      <w:r w:rsidRPr="00231A9E">
        <w:lastRenderedPageBreak/>
        <w:t>ini :</w:t>
      </w:r>
    </w:p>
    <w:p w14:paraId="62C05450" w14:textId="77777777" w:rsidR="004869C9" w:rsidRPr="00231A9E" w:rsidRDefault="000D7AB3" w:rsidP="00243B56">
      <w:pPr>
        <w:pStyle w:val="BodyText"/>
        <w:spacing w:line="480" w:lineRule="auto"/>
        <w:ind w:right="115"/>
        <w:jc w:val="both"/>
        <w:rPr>
          <w:lang w:val="id-ID"/>
        </w:rPr>
      </w:pPr>
      <w:r>
        <w:rPr>
          <w:lang w:val="id-ID"/>
        </w:rPr>
        <w:t xml:space="preserve">    </w:t>
      </w:r>
      <w:r w:rsidR="00F74EC4">
        <w:rPr>
          <w:lang w:val="id-ID"/>
        </w:rPr>
        <w:t xml:space="preserve">  </w:t>
      </w:r>
      <w:r>
        <w:rPr>
          <w:lang w:val="id-ID"/>
        </w:rPr>
        <w:t xml:space="preserve">   </w:t>
      </w:r>
      <w:r w:rsidRPr="000D7AB3">
        <w:rPr>
          <w:noProof/>
          <w:lang w:val="id-ID" w:eastAsia="id-ID"/>
        </w:rPr>
        <w:drawing>
          <wp:inline distT="0" distB="0" distL="0" distR="0" wp14:anchorId="70131753" wp14:editId="2772B195">
            <wp:extent cx="4578493" cy="2865368"/>
            <wp:effectExtent l="19050" t="19050" r="12700"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8493" cy="2865368"/>
                    </a:xfrm>
                    <a:prstGeom prst="rect">
                      <a:avLst/>
                    </a:prstGeom>
                    <a:ln>
                      <a:solidFill>
                        <a:schemeClr val="tx1"/>
                      </a:solidFill>
                    </a:ln>
                  </pic:spPr>
                </pic:pic>
              </a:graphicData>
            </a:graphic>
          </wp:inline>
        </w:drawing>
      </w:r>
      <w:r w:rsidR="000C1E79" w:rsidRPr="00231A9E">
        <w:rPr>
          <w:lang w:val="id-ID"/>
        </w:rPr>
        <w:t xml:space="preserve">         </w:t>
      </w:r>
    </w:p>
    <w:p w14:paraId="076F6BFD" w14:textId="77777777" w:rsidR="00F70C7D" w:rsidRPr="00F70C7D" w:rsidRDefault="00F70C7D" w:rsidP="00F70C7D">
      <w:pPr>
        <w:pStyle w:val="Caption"/>
        <w:spacing w:line="480" w:lineRule="auto"/>
        <w:jc w:val="center"/>
        <w:rPr>
          <w:color w:val="000000" w:themeColor="text1"/>
          <w:sz w:val="24"/>
          <w:szCs w:val="24"/>
          <w:lang w:val="id-ID"/>
        </w:rPr>
      </w:pPr>
      <w:bookmarkStart w:id="45" w:name="_Toc139464025"/>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89367A">
        <w:rPr>
          <w:noProof/>
          <w:color w:val="000000" w:themeColor="text1"/>
          <w:sz w:val="24"/>
          <w:szCs w:val="24"/>
        </w:rPr>
        <w:t>1</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Return On Asset</w:t>
      </w:r>
      <w:r w:rsidRPr="00F70C7D">
        <w:rPr>
          <w:color w:val="000000" w:themeColor="text1"/>
          <w:sz w:val="24"/>
          <w:szCs w:val="24"/>
          <w:lang w:val="id-ID"/>
        </w:rPr>
        <w:t xml:space="preserve"> (ROA)</w:t>
      </w:r>
      <w:bookmarkEnd w:id="45"/>
    </w:p>
    <w:p w14:paraId="588E841A" w14:textId="77777777" w:rsidR="004869C9" w:rsidRPr="00231A9E" w:rsidRDefault="0084222E" w:rsidP="00243B56">
      <w:pPr>
        <w:pStyle w:val="BodyText"/>
        <w:spacing w:line="480" w:lineRule="auto"/>
        <w:ind w:right="115" w:firstLine="720"/>
        <w:jc w:val="both"/>
        <w:rPr>
          <w:lang w:val="id-ID"/>
        </w:rPr>
      </w:pPr>
      <w:r w:rsidRPr="00231A9E">
        <w:rPr>
          <w:lang w:val="id-ID"/>
        </w:rPr>
        <w:t>Fenomena yang terjadi p</w:t>
      </w:r>
      <w:r w:rsidR="004869C9" w:rsidRPr="00231A9E">
        <w:t xml:space="preserve">ada pergerakan rasio </w:t>
      </w:r>
      <w:r w:rsidR="004869C9" w:rsidRPr="00231A9E">
        <w:rPr>
          <w:i/>
        </w:rPr>
        <w:t xml:space="preserve">Loan to </w:t>
      </w:r>
      <w:r w:rsidR="0085444F" w:rsidRPr="00231A9E">
        <w:rPr>
          <w:i/>
        </w:rPr>
        <w:t xml:space="preserve">Deposit Ratio </w:t>
      </w:r>
      <w:r w:rsidR="004869C9" w:rsidRPr="00231A9E">
        <w:t>(LDR) tabel 1.1 diatas</w:t>
      </w:r>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r w:rsidR="004869C9" w:rsidRPr="00231A9E">
        <w:rPr>
          <w:i/>
        </w:rPr>
        <w:t>Loan</w:t>
      </w:r>
      <w:r w:rsidR="004869C9" w:rsidRPr="00231A9E">
        <w:rPr>
          <w:i/>
          <w:spacing w:val="1"/>
        </w:rPr>
        <w:t xml:space="preserve"> </w:t>
      </w:r>
      <w:r w:rsidR="004869C9" w:rsidRPr="00231A9E">
        <w:rPr>
          <w:i/>
        </w:rPr>
        <w:t>to</w:t>
      </w:r>
      <w:r w:rsidR="004869C9" w:rsidRPr="00231A9E">
        <w:rPr>
          <w:i/>
          <w:spacing w:val="1"/>
        </w:rPr>
        <w:t xml:space="preserve"> </w:t>
      </w:r>
      <w:r w:rsidR="0085444F" w:rsidRPr="00231A9E">
        <w:rPr>
          <w:i/>
        </w:rPr>
        <w:t>Deposit</w:t>
      </w:r>
      <w:r w:rsidR="0085444F" w:rsidRPr="00231A9E">
        <w:rPr>
          <w:i/>
          <w:spacing w:val="1"/>
        </w:rPr>
        <w:t xml:space="preserve"> </w:t>
      </w:r>
      <w:r w:rsidR="0085444F" w:rsidRPr="00231A9E">
        <w:rPr>
          <w:i/>
        </w:rPr>
        <w:t>Ratio</w:t>
      </w:r>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jika mer</w:t>
      </w:r>
      <w:r w:rsidR="004656DD">
        <w:rPr>
          <w:lang w:val="id-ID"/>
        </w:rPr>
        <w:t>u</w:t>
      </w:r>
      <w:r w:rsidR="004869C9" w:rsidRPr="00231A9E">
        <w:t xml:space="preserve">juk pada definisi </w:t>
      </w:r>
      <w:r w:rsidR="004869C9" w:rsidRPr="00231A9E">
        <w:rPr>
          <w:i/>
        </w:rPr>
        <w:t xml:space="preserve">Loan to </w:t>
      </w:r>
      <w:r w:rsidR="003C405B" w:rsidRPr="00231A9E">
        <w:rPr>
          <w:i/>
        </w:rPr>
        <w:t xml:space="preserve">Deposit Ratio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r w:rsidR="004869C9" w:rsidRPr="00231A9E">
        <w:rPr>
          <w:i/>
        </w:rPr>
        <w:t xml:space="preserve">Loan to </w:t>
      </w:r>
      <w:r w:rsidR="00723D28" w:rsidRPr="00231A9E">
        <w:rPr>
          <w:i/>
        </w:rPr>
        <w:t>Deposit Ratio</w:t>
      </w:r>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r w:rsidR="008B202B">
        <w:lastRenderedPageBreak/>
        <w:t>menunjukan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dengan menunjukan angka 64,0%</w:t>
      </w:r>
      <w:r w:rsidR="007D5D9F">
        <w:rPr>
          <w:lang w:val="id-ID"/>
        </w:rPr>
        <w:t>, lalu pada tahun 2022 mengalami peningkatan dengan menunjukan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r w:rsidR="004869C9" w:rsidRPr="00231A9E">
        <w:t>diatas</w:t>
      </w:r>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r w:rsidR="00723D28" w:rsidRPr="00723D28">
        <w:rPr>
          <w:i/>
        </w:rPr>
        <w:t>Loan</w:t>
      </w:r>
      <w:r w:rsidR="004869C9" w:rsidRPr="00723D28">
        <w:rPr>
          <w:i/>
          <w:spacing w:val="-1"/>
        </w:rPr>
        <w:t xml:space="preserve"> </w:t>
      </w:r>
      <w:r w:rsidR="004869C9" w:rsidRPr="00723D28">
        <w:rPr>
          <w:i/>
        </w:rPr>
        <w:t>to</w:t>
      </w:r>
      <w:r w:rsidR="004869C9" w:rsidRPr="00723D28">
        <w:rPr>
          <w:i/>
          <w:spacing w:val="-1"/>
        </w:rPr>
        <w:t xml:space="preserve"> </w:t>
      </w:r>
      <w:r w:rsidR="00723D28" w:rsidRPr="00723D28">
        <w:rPr>
          <w:i/>
        </w:rPr>
        <w:t>Deposit</w:t>
      </w:r>
      <w:r w:rsidR="00723D28" w:rsidRPr="00231A9E">
        <w:rPr>
          <w:spacing w:val="-2"/>
        </w:rPr>
        <w:t xml:space="preserve"> </w:t>
      </w:r>
      <w:r w:rsidR="00723D28" w:rsidRPr="00723D28">
        <w:rPr>
          <w:i/>
        </w:rPr>
        <w:t>Ratio</w:t>
      </w:r>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grafik dibawah ini :</w:t>
      </w:r>
    </w:p>
    <w:p w14:paraId="6E6EC650" w14:textId="77777777" w:rsidR="004869C9" w:rsidRPr="00231A9E" w:rsidRDefault="00F74EC4" w:rsidP="00F74EC4">
      <w:pPr>
        <w:pStyle w:val="BodyText"/>
        <w:spacing w:line="480" w:lineRule="auto"/>
        <w:ind w:right="115"/>
        <w:jc w:val="center"/>
        <w:rPr>
          <w:lang w:val="id-ID"/>
        </w:rPr>
      </w:pPr>
      <w:r w:rsidRPr="00F74EC4">
        <w:rPr>
          <w:noProof/>
          <w:lang w:val="id-ID" w:eastAsia="id-ID"/>
        </w:rPr>
        <w:drawing>
          <wp:inline distT="0" distB="0" distL="0" distR="0" wp14:anchorId="7613604A" wp14:editId="6061FBCE">
            <wp:extent cx="4584589" cy="2865368"/>
            <wp:effectExtent l="19050" t="19050" r="2603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84589" cy="2865368"/>
                    </a:xfrm>
                    <a:prstGeom prst="rect">
                      <a:avLst/>
                    </a:prstGeom>
                    <a:ln>
                      <a:solidFill>
                        <a:schemeClr val="tx1"/>
                      </a:solidFill>
                    </a:ln>
                  </pic:spPr>
                </pic:pic>
              </a:graphicData>
            </a:graphic>
          </wp:inline>
        </w:drawing>
      </w:r>
    </w:p>
    <w:p w14:paraId="2ABAE858" w14:textId="77777777" w:rsidR="00F70C7D" w:rsidRPr="00F70C7D" w:rsidRDefault="00F70C7D" w:rsidP="00F70C7D">
      <w:pPr>
        <w:pStyle w:val="Caption"/>
        <w:spacing w:line="480" w:lineRule="auto"/>
        <w:jc w:val="center"/>
        <w:rPr>
          <w:color w:val="000000" w:themeColor="text1"/>
          <w:sz w:val="24"/>
          <w:szCs w:val="24"/>
          <w:lang w:val="id-ID"/>
        </w:rPr>
      </w:pPr>
      <w:bookmarkStart w:id="46" w:name="_Toc139464026"/>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89367A">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Loan to Deposit Ratio</w:t>
      </w:r>
      <w:r w:rsidRPr="00F70C7D">
        <w:rPr>
          <w:color w:val="000000" w:themeColor="text1"/>
          <w:sz w:val="24"/>
          <w:szCs w:val="24"/>
          <w:lang w:val="id-ID"/>
        </w:rPr>
        <w:t xml:space="preserve"> (LDR)</w:t>
      </w:r>
      <w:bookmarkEnd w:id="46"/>
    </w:p>
    <w:p w14:paraId="5F70466B" w14:textId="77777777" w:rsidR="004869C9" w:rsidRPr="00231A9E" w:rsidRDefault="004869C9" w:rsidP="00243B56">
      <w:pPr>
        <w:pStyle w:val="BodyText"/>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r w:rsidRPr="00231A9E">
        <w:t>diatas</w:t>
      </w:r>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r w:rsidR="00764D15" w:rsidRPr="00231A9E">
        <w:rPr>
          <w:i/>
        </w:rPr>
        <w:t>Interest</w:t>
      </w:r>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r w:rsidRPr="00231A9E">
        <w:t>ketahun</w:t>
      </w:r>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r w:rsidR="00764D15" w:rsidRPr="00231A9E">
        <w:rPr>
          <w:i/>
        </w:rPr>
        <w:t>Interest</w:t>
      </w:r>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r w:rsidRPr="00231A9E">
        <w:t>menunjukan angka 7,8%, kemudian pada tahun 2019 mengalami penurunan</w:t>
      </w:r>
      <w:r w:rsidRPr="00231A9E">
        <w:rPr>
          <w:spacing w:val="1"/>
        </w:rPr>
        <w:t xml:space="preserve"> </w:t>
      </w:r>
      <w:r w:rsidRPr="00231A9E">
        <w:t>dengan menunjukan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lastRenderedPageBreak/>
        <w:t>menunjukan</w:t>
      </w:r>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mengakami penuruan pada tahun 2022 dengan menunjukan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diatas bahwa rasio </w:t>
      </w:r>
      <w:r w:rsidR="00764D15" w:rsidRPr="00231A9E">
        <w:rPr>
          <w:i/>
        </w:rPr>
        <w:t xml:space="preserve">Net Interest Margin </w:t>
      </w:r>
      <w:r w:rsidRPr="00231A9E">
        <w:t>(NIM)</w:t>
      </w:r>
      <w:r w:rsidRPr="00231A9E">
        <w:rPr>
          <w:spacing w:val="1"/>
        </w:rPr>
        <w:t xml:space="preserve"> </w:t>
      </w:r>
      <w:r w:rsidRPr="00231A9E">
        <w:t>mengalami fluktuasi dari tahun ke tahun. Dapat dilihat dalam grafik dibawah</w:t>
      </w:r>
      <w:r w:rsidRPr="00231A9E">
        <w:rPr>
          <w:spacing w:val="1"/>
        </w:rPr>
        <w:t xml:space="preserve"> </w:t>
      </w:r>
      <w:r w:rsidRPr="00231A9E">
        <w:t>ini :</w:t>
      </w:r>
    </w:p>
    <w:p w14:paraId="714A5787" w14:textId="77777777"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F74EC4">
        <w:rPr>
          <w:sz w:val="24"/>
          <w:szCs w:val="24"/>
          <w:lang w:val="id-ID"/>
        </w:rPr>
        <w:t xml:space="preserve">        </w:t>
      </w:r>
      <w:r w:rsidR="00F74EC4" w:rsidRPr="00F74EC4">
        <w:rPr>
          <w:noProof/>
          <w:sz w:val="24"/>
          <w:szCs w:val="24"/>
          <w:lang w:val="id-ID" w:eastAsia="id-ID"/>
        </w:rPr>
        <w:drawing>
          <wp:inline distT="0" distB="0" distL="0" distR="0" wp14:anchorId="2A05F0AB" wp14:editId="40EE9A00">
            <wp:extent cx="4584589" cy="2871465"/>
            <wp:effectExtent l="19050" t="19050" r="26035" b="247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84589" cy="2871465"/>
                    </a:xfrm>
                    <a:prstGeom prst="rect">
                      <a:avLst/>
                    </a:prstGeom>
                    <a:ln>
                      <a:solidFill>
                        <a:schemeClr val="tx1"/>
                      </a:solidFill>
                    </a:ln>
                  </pic:spPr>
                </pic:pic>
              </a:graphicData>
            </a:graphic>
          </wp:inline>
        </w:drawing>
      </w:r>
      <w:r w:rsidR="000C1E79" w:rsidRPr="00231A9E">
        <w:rPr>
          <w:sz w:val="24"/>
          <w:szCs w:val="24"/>
          <w:lang w:val="id-ID"/>
        </w:rPr>
        <w:t xml:space="preserve">            </w:t>
      </w:r>
      <w:r w:rsidRPr="00231A9E">
        <w:rPr>
          <w:sz w:val="24"/>
          <w:szCs w:val="24"/>
          <w:lang w:val="id-ID"/>
        </w:rPr>
        <w:t xml:space="preserve"> </w:t>
      </w:r>
    </w:p>
    <w:p w14:paraId="4C0CBC05" w14:textId="77777777" w:rsidR="00F70C7D" w:rsidRPr="00F70C7D" w:rsidRDefault="00F70C7D" w:rsidP="00F70C7D">
      <w:pPr>
        <w:pStyle w:val="Caption"/>
        <w:spacing w:line="480" w:lineRule="auto"/>
        <w:jc w:val="center"/>
        <w:rPr>
          <w:color w:val="000000" w:themeColor="text1"/>
          <w:sz w:val="24"/>
          <w:szCs w:val="24"/>
          <w:lang w:val="id-ID"/>
        </w:rPr>
      </w:pPr>
      <w:bookmarkStart w:id="47" w:name="_Toc139464027"/>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89367A">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Net Interest Margin</w:t>
      </w:r>
      <w:r w:rsidRPr="00F70C7D">
        <w:rPr>
          <w:color w:val="000000" w:themeColor="text1"/>
          <w:sz w:val="24"/>
          <w:szCs w:val="24"/>
          <w:lang w:val="id-ID"/>
        </w:rPr>
        <w:t xml:space="preserve"> (NIM)</w:t>
      </w:r>
      <w:bookmarkEnd w:id="47"/>
    </w:p>
    <w:p w14:paraId="1F95EDE6" w14:textId="77777777" w:rsidR="00493158" w:rsidRPr="00231A9E" w:rsidRDefault="00493158" w:rsidP="00243B56">
      <w:pPr>
        <w:pStyle w:val="BodyText"/>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r w:rsidRPr="00231A9E">
        <w:rPr>
          <w:i/>
        </w:rPr>
        <w:t>Loan</w:t>
      </w:r>
      <w:r w:rsidRPr="00231A9E">
        <w:rPr>
          <w:i/>
          <w:spacing w:val="1"/>
        </w:rPr>
        <w:t xml:space="preserve"> </w:t>
      </w:r>
      <w:r w:rsidRPr="00231A9E">
        <w:rPr>
          <w:i/>
        </w:rPr>
        <w:t>to</w:t>
      </w:r>
      <w:r w:rsidRPr="00231A9E">
        <w:rPr>
          <w:i/>
          <w:spacing w:val="1"/>
        </w:rPr>
        <w:t xml:space="preserve"> </w:t>
      </w:r>
      <w:r w:rsidR="00764D15" w:rsidRPr="00231A9E">
        <w:rPr>
          <w:i/>
        </w:rPr>
        <w:t>Deposit</w:t>
      </w:r>
      <w:r w:rsidR="00764D15" w:rsidRPr="00231A9E">
        <w:rPr>
          <w:i/>
          <w:spacing w:val="1"/>
        </w:rPr>
        <w:t xml:space="preserve"> </w:t>
      </w:r>
      <w:r w:rsidR="00764D15" w:rsidRPr="00231A9E">
        <w:rPr>
          <w:i/>
        </w:rPr>
        <w:t>Ratio</w:t>
      </w:r>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r w:rsidR="00764D15" w:rsidRPr="00231A9E">
        <w:rPr>
          <w:i/>
        </w:rPr>
        <w:t>Interest</w:t>
      </w:r>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output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r w:rsidRPr="00231A9E">
        <w:t>enunjukan</w:t>
      </w:r>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r w:rsidRPr="00231A9E">
        <w:t>menunjukan</w:t>
      </w:r>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r w:rsidRPr="00231A9E">
        <w:t>menunjukan</w:t>
      </w:r>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r w:rsidRPr="00231A9E">
        <w:lastRenderedPageBreak/>
        <w:t>menunjukan</w:t>
      </w:r>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14:paraId="55D4617A" w14:textId="77777777"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variabel </w:t>
      </w:r>
      <w:r w:rsidRPr="00231A9E">
        <w:rPr>
          <w:i/>
          <w:sz w:val="24"/>
          <w:szCs w:val="24"/>
        </w:rPr>
        <w:t xml:space="preserve">Loan to </w:t>
      </w:r>
      <w:r w:rsidR="00764D15" w:rsidRPr="00231A9E">
        <w:rPr>
          <w:i/>
          <w:sz w:val="24"/>
          <w:szCs w:val="24"/>
        </w:rPr>
        <w:t xml:space="preserve">Deposit Ratio </w:t>
      </w:r>
      <w:r w:rsidRPr="00231A9E">
        <w:rPr>
          <w:sz w:val="24"/>
          <w:szCs w:val="24"/>
        </w:rPr>
        <w:t xml:space="preserve">(LDR) dan </w:t>
      </w:r>
      <w:r w:rsidRPr="00231A9E">
        <w:rPr>
          <w:i/>
          <w:sz w:val="24"/>
          <w:szCs w:val="24"/>
        </w:rPr>
        <w:t xml:space="preserve">Net </w:t>
      </w:r>
      <w:r w:rsidR="00916851" w:rsidRPr="00231A9E">
        <w:rPr>
          <w:i/>
          <w:sz w:val="24"/>
          <w:szCs w:val="24"/>
        </w:rPr>
        <w:t xml:space="preserve">Interest Margin </w:t>
      </w:r>
      <w:r w:rsidRPr="00231A9E">
        <w:rPr>
          <w:sz w:val="24"/>
          <w:szCs w:val="24"/>
        </w:rPr>
        <w:t>(NIM)</w:t>
      </w:r>
      <w:r w:rsidRPr="00231A9E">
        <w:rPr>
          <w:spacing w:val="1"/>
          <w:sz w:val="24"/>
          <w:szCs w:val="24"/>
        </w:rPr>
        <w:t xml:space="preserve"> </w:t>
      </w:r>
      <w:r w:rsidRPr="00231A9E">
        <w:rPr>
          <w:sz w:val="24"/>
          <w:szCs w:val="24"/>
        </w:rPr>
        <w:t xml:space="preserve">terhadap </w:t>
      </w:r>
      <w:r w:rsidR="00916851" w:rsidRPr="00231A9E">
        <w:rPr>
          <w:i/>
          <w:sz w:val="24"/>
          <w:szCs w:val="24"/>
        </w:rPr>
        <w:t xml:space="preserve">Return On Asset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14:paraId="4FAC65C1" w14:textId="77777777" w:rsidR="000D0269" w:rsidRPr="00A16E2A" w:rsidRDefault="00872881" w:rsidP="0098373D">
      <w:pPr>
        <w:pStyle w:val="Heading2"/>
      </w:pPr>
      <w:bookmarkStart w:id="48" w:name="_Toc135748962"/>
      <w:bookmarkStart w:id="49" w:name="_Toc135749526"/>
      <w:bookmarkStart w:id="50" w:name="_Toc135749612"/>
      <w:bookmarkStart w:id="51" w:name="_Toc139703298"/>
      <w:bookmarkStart w:id="52" w:name="_Toc143176669"/>
      <w:r>
        <w:t>1.2</w:t>
      </w:r>
      <w:r>
        <w:tab/>
      </w:r>
      <w:r w:rsidR="00727808" w:rsidRPr="00A16E2A">
        <w:t>Identifikasi Masalah</w:t>
      </w:r>
      <w:bookmarkEnd w:id="48"/>
      <w:bookmarkEnd w:id="49"/>
      <w:bookmarkEnd w:id="50"/>
      <w:bookmarkEnd w:id="51"/>
      <w:bookmarkEnd w:id="52"/>
    </w:p>
    <w:p w14:paraId="23C86E30" w14:textId="77777777" w:rsidR="00727808" w:rsidRPr="008E14A9" w:rsidRDefault="00727808" w:rsidP="008E14A9">
      <w:pPr>
        <w:spacing w:line="480" w:lineRule="auto"/>
        <w:ind w:firstLine="720"/>
        <w:jc w:val="both"/>
        <w:rPr>
          <w:sz w:val="24"/>
        </w:rPr>
      </w:pPr>
      <w:bookmarkStart w:id="53" w:name="_Toc135748963"/>
      <w:bookmarkStart w:id="54" w:name="_Toc135749527"/>
      <w:bookmarkStart w:id="55" w:name="_Toc135749613"/>
      <w:bookmarkStart w:id="56" w:name="_Toc139703299"/>
      <w:r w:rsidRPr="008E14A9">
        <w:rPr>
          <w:sz w:val="24"/>
        </w:rPr>
        <w:t>Berdasarkan</w:t>
      </w:r>
      <w:r w:rsidRPr="008E14A9">
        <w:rPr>
          <w:spacing w:val="1"/>
          <w:sz w:val="24"/>
        </w:rPr>
        <w:t xml:space="preserve"> </w:t>
      </w:r>
      <w:r w:rsidRPr="008E14A9">
        <w:rPr>
          <w:sz w:val="24"/>
        </w:rPr>
        <w:t>uraian</w:t>
      </w:r>
      <w:r w:rsidRPr="008E14A9">
        <w:rPr>
          <w:spacing w:val="1"/>
          <w:sz w:val="24"/>
        </w:rPr>
        <w:t xml:space="preserve"> </w:t>
      </w:r>
      <w:r w:rsidRPr="008E14A9">
        <w:rPr>
          <w:sz w:val="24"/>
        </w:rPr>
        <w:t>latar</w:t>
      </w:r>
      <w:r w:rsidRPr="008E14A9">
        <w:rPr>
          <w:spacing w:val="1"/>
          <w:sz w:val="24"/>
        </w:rPr>
        <w:t xml:space="preserve"> </w:t>
      </w:r>
      <w:r w:rsidRPr="008E14A9">
        <w:rPr>
          <w:sz w:val="24"/>
        </w:rPr>
        <w:t>belakang</w:t>
      </w:r>
      <w:r w:rsidRPr="008E14A9">
        <w:rPr>
          <w:spacing w:val="1"/>
          <w:sz w:val="24"/>
        </w:rPr>
        <w:t xml:space="preserve"> </w:t>
      </w:r>
      <w:r w:rsidRPr="008E14A9">
        <w:rPr>
          <w:sz w:val="24"/>
        </w:rPr>
        <w:t>penelitian</w:t>
      </w:r>
      <w:r w:rsidRPr="008E14A9">
        <w:rPr>
          <w:spacing w:val="1"/>
          <w:sz w:val="24"/>
        </w:rPr>
        <w:t xml:space="preserve"> </w:t>
      </w:r>
      <w:r w:rsidRPr="008E14A9">
        <w:rPr>
          <w:sz w:val="24"/>
        </w:rPr>
        <w:t>diatas,</w:t>
      </w:r>
      <w:r w:rsidRPr="008E14A9">
        <w:rPr>
          <w:spacing w:val="1"/>
          <w:sz w:val="24"/>
        </w:rPr>
        <w:t xml:space="preserve"> </w:t>
      </w:r>
      <w:r w:rsidRPr="008E14A9">
        <w:rPr>
          <w:sz w:val="24"/>
        </w:rPr>
        <w:t>maka</w:t>
      </w:r>
      <w:r w:rsidRPr="008E14A9">
        <w:rPr>
          <w:spacing w:val="1"/>
          <w:sz w:val="24"/>
        </w:rPr>
        <w:t xml:space="preserve"> </w:t>
      </w:r>
      <w:r w:rsidRPr="008E14A9">
        <w:rPr>
          <w:sz w:val="24"/>
        </w:rPr>
        <w:t>penulis</w:t>
      </w:r>
      <w:r w:rsidRPr="008E14A9">
        <w:rPr>
          <w:spacing w:val="1"/>
          <w:sz w:val="24"/>
        </w:rPr>
        <w:t xml:space="preserve"> </w:t>
      </w:r>
      <w:r w:rsidRPr="008E14A9">
        <w:rPr>
          <w:sz w:val="24"/>
        </w:rPr>
        <w:t>mengemukakan</w:t>
      </w:r>
      <w:r w:rsidRPr="008E14A9">
        <w:rPr>
          <w:spacing w:val="-1"/>
          <w:sz w:val="24"/>
        </w:rPr>
        <w:t xml:space="preserve"> </w:t>
      </w:r>
      <w:r w:rsidRPr="008E14A9">
        <w:rPr>
          <w:sz w:val="24"/>
        </w:rPr>
        <w:t>beberapa</w:t>
      </w:r>
      <w:r w:rsidRPr="008E14A9">
        <w:rPr>
          <w:spacing w:val="2"/>
          <w:sz w:val="24"/>
        </w:rPr>
        <w:t xml:space="preserve"> </w:t>
      </w:r>
      <w:r w:rsidRPr="008E14A9">
        <w:rPr>
          <w:sz w:val="24"/>
        </w:rPr>
        <w:t>identifikasi</w:t>
      </w:r>
      <w:r w:rsidRPr="008E14A9">
        <w:rPr>
          <w:spacing w:val="-1"/>
          <w:sz w:val="24"/>
        </w:rPr>
        <w:t xml:space="preserve"> </w:t>
      </w:r>
      <w:r w:rsidR="004F1F7F" w:rsidRPr="008E14A9">
        <w:rPr>
          <w:sz w:val="24"/>
        </w:rPr>
        <w:t>masalah sebag</w:t>
      </w:r>
      <w:r w:rsidRPr="008E14A9">
        <w:rPr>
          <w:sz w:val="24"/>
        </w:rPr>
        <w:t>ai berikut</w:t>
      </w:r>
      <w:r w:rsidRPr="008E14A9">
        <w:rPr>
          <w:spacing w:val="-1"/>
          <w:sz w:val="24"/>
        </w:rPr>
        <w:t xml:space="preserve"> </w:t>
      </w:r>
      <w:r w:rsidRPr="008E14A9">
        <w:rPr>
          <w:sz w:val="24"/>
        </w:rPr>
        <w:t>:</w:t>
      </w:r>
      <w:bookmarkEnd w:id="53"/>
      <w:bookmarkEnd w:id="54"/>
      <w:bookmarkEnd w:id="55"/>
      <w:bookmarkEnd w:id="56"/>
    </w:p>
    <w:p w14:paraId="5B37EF71" w14:textId="77777777" w:rsidR="007F3261" w:rsidRPr="00231A9E" w:rsidRDefault="007F3261" w:rsidP="004B379E">
      <w:pPr>
        <w:pStyle w:val="ListParagraph"/>
        <w:numPr>
          <w:ilvl w:val="0"/>
          <w:numId w:val="1"/>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734A61">
        <w:rPr>
          <w:sz w:val="24"/>
          <w:szCs w:val="24"/>
        </w:rPr>
        <w:t>(LDR)</w:t>
      </w:r>
      <w:r w:rsidRPr="00231A9E">
        <w:rPr>
          <w:i/>
          <w:sz w:val="24"/>
          <w:szCs w:val="24"/>
        </w:rPr>
        <w:t xml:space="preserve">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 xml:space="preserve">t </w:t>
      </w:r>
      <w:r w:rsidRPr="0036520B">
        <w:rPr>
          <w:sz w:val="24"/>
          <w:szCs w:val="24"/>
          <w:lang w:val="id-ID"/>
        </w:rPr>
        <w:t>(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0BE9B13F" w14:textId="704097C2" w:rsidR="000D0269" w:rsidRDefault="007F3261" w:rsidP="004B379E">
      <w:pPr>
        <w:pStyle w:val="ListParagraph"/>
        <w:numPr>
          <w:ilvl w:val="0"/>
          <w:numId w:val="1"/>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36520B">
        <w:rPr>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 xml:space="preserve">t </w:t>
      </w:r>
      <w:r w:rsidRPr="0036520B">
        <w:rPr>
          <w:sz w:val="24"/>
          <w:szCs w:val="24"/>
          <w:lang w:val="id-ID"/>
        </w:rPr>
        <w:t>(ROA)</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14:paraId="234EE881" w14:textId="2CF28E0F" w:rsidR="00734A61" w:rsidRPr="00734A61" w:rsidRDefault="00734A61" w:rsidP="004B379E">
      <w:pPr>
        <w:pStyle w:val="ListParagraph"/>
        <w:numPr>
          <w:ilvl w:val="0"/>
          <w:numId w:val="1"/>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36520B">
        <w:rPr>
          <w:sz w:val="24"/>
          <w:szCs w:val="24"/>
        </w:rPr>
        <w:t>(LDR)</w:t>
      </w:r>
      <w:r w:rsidRPr="00231A9E">
        <w:rPr>
          <w:i/>
          <w:sz w:val="24"/>
          <w:szCs w:val="24"/>
        </w:rPr>
        <w:t xml:space="preserve"> </w:t>
      </w:r>
      <w:r>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36520B">
        <w:rPr>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 xml:space="preserve">t </w:t>
      </w:r>
      <w:r w:rsidRPr="0036520B">
        <w:rPr>
          <w:sz w:val="24"/>
          <w:szCs w:val="24"/>
          <w:lang w:val="id-ID"/>
        </w:rPr>
        <w:t>(ROA)</w:t>
      </w:r>
      <w:r w:rsidRPr="00231A9E">
        <w:rPr>
          <w:i/>
          <w:spacing w:val="19"/>
          <w:sz w:val="24"/>
          <w:szCs w:val="24"/>
        </w:rPr>
        <w:t xml:space="preserve"> </w:t>
      </w:r>
      <w:r w:rsidRPr="00231A9E">
        <w:rPr>
          <w:sz w:val="24"/>
          <w:szCs w:val="24"/>
          <w:lang w:val="id-ID"/>
        </w:rPr>
        <w:t xml:space="preserve">pada Perusahaan Perbankan yang terdaftar di Bursa Efek Indonesia (BEI) </w:t>
      </w:r>
      <w:r>
        <w:rPr>
          <w:sz w:val="24"/>
          <w:szCs w:val="24"/>
          <w:lang w:val="id-ID"/>
        </w:rPr>
        <w:t xml:space="preserve">Periode 2018 – </w:t>
      </w:r>
      <w:r>
        <w:rPr>
          <w:sz w:val="24"/>
          <w:szCs w:val="24"/>
          <w:lang w:val="id-ID"/>
        </w:rPr>
        <w:lastRenderedPageBreak/>
        <w:t>2022</w:t>
      </w:r>
      <w:r w:rsidRPr="00231A9E">
        <w:rPr>
          <w:sz w:val="24"/>
          <w:szCs w:val="24"/>
          <w:lang w:val="id-ID"/>
        </w:rPr>
        <w:t>.</w:t>
      </w:r>
    </w:p>
    <w:p w14:paraId="2FD729BB" w14:textId="77777777" w:rsidR="000D0269" w:rsidRPr="00A16E2A" w:rsidRDefault="00872881" w:rsidP="0098373D">
      <w:pPr>
        <w:pStyle w:val="Heading2"/>
      </w:pPr>
      <w:bookmarkStart w:id="57" w:name="_Toc135748964"/>
      <w:bookmarkStart w:id="58" w:name="_Toc135749528"/>
      <w:bookmarkStart w:id="59" w:name="_Toc135749614"/>
      <w:bookmarkStart w:id="60" w:name="_Toc139703300"/>
      <w:bookmarkStart w:id="61" w:name="_Toc143176670"/>
      <w:r>
        <w:t>1.3</w:t>
      </w:r>
      <w:r>
        <w:tab/>
      </w:r>
      <w:r w:rsidR="00727808" w:rsidRPr="00A16E2A">
        <w:t>Tujuan Penelitian</w:t>
      </w:r>
      <w:bookmarkEnd w:id="57"/>
      <w:bookmarkEnd w:id="58"/>
      <w:bookmarkEnd w:id="59"/>
      <w:bookmarkEnd w:id="60"/>
      <w:bookmarkEnd w:id="61"/>
    </w:p>
    <w:p w14:paraId="6C68B0D7" w14:textId="77777777"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iatas,</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14:paraId="07551402" w14:textId="77777777" w:rsidR="00243B56" w:rsidRPr="00231A9E" w:rsidRDefault="00243B56" w:rsidP="004B379E">
      <w:pPr>
        <w:pStyle w:val="ListParagraph"/>
        <w:numPr>
          <w:ilvl w:val="0"/>
          <w:numId w:val="2"/>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D70C20">
        <w:rPr>
          <w:sz w:val="24"/>
          <w:szCs w:val="24"/>
        </w:rPr>
        <w:t>(LDR)</w:t>
      </w:r>
      <w:r w:rsidRPr="00231A9E">
        <w:rPr>
          <w:i/>
          <w:sz w:val="24"/>
          <w:szCs w:val="24"/>
        </w:rPr>
        <w:t xml:space="preserve">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 xml:space="preserve">t </w:t>
      </w:r>
      <w:r w:rsidRPr="00D70C20">
        <w:rPr>
          <w:sz w:val="24"/>
          <w:szCs w:val="24"/>
          <w:lang w:val="id-ID"/>
        </w:rPr>
        <w:t>(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14:paraId="65ED336B" w14:textId="24A88928" w:rsidR="00243B56" w:rsidRPr="0036520B" w:rsidRDefault="00243B56" w:rsidP="004B379E">
      <w:pPr>
        <w:pStyle w:val="ListParagraph"/>
        <w:numPr>
          <w:ilvl w:val="0"/>
          <w:numId w:val="2"/>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D70C20">
        <w:rPr>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 xml:space="preserve">t </w:t>
      </w:r>
      <w:r w:rsidRPr="00D70C20">
        <w:rPr>
          <w:sz w:val="24"/>
          <w:szCs w:val="24"/>
          <w:lang w:val="id-ID"/>
        </w:rPr>
        <w:t>(ROA)</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14:paraId="76C61873" w14:textId="56F5897E" w:rsidR="0036520B" w:rsidRPr="0036520B" w:rsidRDefault="00D70C20" w:rsidP="004B379E">
      <w:pPr>
        <w:pStyle w:val="ListParagraph"/>
        <w:numPr>
          <w:ilvl w:val="0"/>
          <w:numId w:val="2"/>
        </w:numPr>
        <w:tabs>
          <w:tab w:val="left" w:pos="1309"/>
        </w:tabs>
        <w:spacing w:before="1" w:line="480" w:lineRule="auto"/>
        <w:ind w:right="115"/>
        <w:rPr>
          <w:sz w:val="24"/>
          <w:szCs w:val="24"/>
          <w:lang w:val="id-ID"/>
        </w:rPr>
      </w:pPr>
      <w:r>
        <w:rPr>
          <w:sz w:val="24"/>
          <w:szCs w:val="24"/>
          <w:lang w:val="id-ID"/>
        </w:rPr>
        <w:t>Untuk mengetahui b</w:t>
      </w:r>
      <w:r w:rsidR="0036520B" w:rsidRPr="00231A9E">
        <w:rPr>
          <w:sz w:val="24"/>
          <w:szCs w:val="24"/>
          <w:lang w:val="id-ID"/>
        </w:rPr>
        <w:t>erapa besar pengaruh</w:t>
      </w:r>
      <w:r w:rsidR="0036520B" w:rsidRPr="00231A9E">
        <w:rPr>
          <w:spacing w:val="9"/>
          <w:sz w:val="24"/>
          <w:szCs w:val="24"/>
        </w:rPr>
        <w:t xml:space="preserve"> </w:t>
      </w:r>
      <w:r w:rsidR="0036520B" w:rsidRPr="00231A9E">
        <w:rPr>
          <w:i/>
          <w:sz w:val="24"/>
          <w:szCs w:val="24"/>
        </w:rPr>
        <w:t>Loan</w:t>
      </w:r>
      <w:r w:rsidR="0036520B" w:rsidRPr="00231A9E">
        <w:rPr>
          <w:i/>
          <w:spacing w:val="8"/>
          <w:sz w:val="24"/>
          <w:szCs w:val="24"/>
        </w:rPr>
        <w:t xml:space="preserve"> </w:t>
      </w:r>
      <w:r w:rsidR="0036520B" w:rsidRPr="00231A9E">
        <w:rPr>
          <w:i/>
          <w:sz w:val="24"/>
          <w:szCs w:val="24"/>
        </w:rPr>
        <w:t>to</w:t>
      </w:r>
      <w:r w:rsidR="0036520B" w:rsidRPr="00231A9E">
        <w:rPr>
          <w:i/>
          <w:spacing w:val="8"/>
          <w:sz w:val="24"/>
          <w:szCs w:val="24"/>
        </w:rPr>
        <w:t xml:space="preserve"> </w:t>
      </w:r>
      <w:r w:rsidR="0036520B" w:rsidRPr="00231A9E">
        <w:rPr>
          <w:i/>
          <w:sz w:val="24"/>
          <w:szCs w:val="24"/>
          <w:lang w:val="id-ID"/>
        </w:rPr>
        <w:t>D</w:t>
      </w:r>
      <w:r w:rsidR="0036520B" w:rsidRPr="00231A9E">
        <w:rPr>
          <w:i/>
          <w:sz w:val="24"/>
          <w:szCs w:val="24"/>
        </w:rPr>
        <w:t>eposit</w:t>
      </w:r>
      <w:r w:rsidR="0036520B" w:rsidRPr="00231A9E">
        <w:rPr>
          <w:i/>
          <w:spacing w:val="6"/>
          <w:sz w:val="24"/>
          <w:szCs w:val="24"/>
        </w:rPr>
        <w:t xml:space="preserve"> </w:t>
      </w:r>
      <w:r w:rsidR="0036520B" w:rsidRPr="00231A9E">
        <w:rPr>
          <w:i/>
          <w:sz w:val="24"/>
          <w:szCs w:val="24"/>
          <w:lang w:val="id-ID"/>
        </w:rPr>
        <w:t>R</w:t>
      </w:r>
      <w:r w:rsidR="0036520B" w:rsidRPr="00231A9E">
        <w:rPr>
          <w:i/>
          <w:sz w:val="24"/>
          <w:szCs w:val="24"/>
        </w:rPr>
        <w:t>atio</w:t>
      </w:r>
      <w:r w:rsidR="0036520B" w:rsidRPr="00231A9E">
        <w:rPr>
          <w:i/>
          <w:spacing w:val="5"/>
          <w:sz w:val="24"/>
          <w:szCs w:val="24"/>
        </w:rPr>
        <w:t xml:space="preserve"> </w:t>
      </w:r>
      <w:r w:rsidR="0036520B" w:rsidRPr="0036520B">
        <w:rPr>
          <w:sz w:val="24"/>
          <w:szCs w:val="24"/>
        </w:rPr>
        <w:t>(LDR)</w:t>
      </w:r>
      <w:r w:rsidR="0036520B" w:rsidRPr="00231A9E">
        <w:rPr>
          <w:i/>
          <w:sz w:val="24"/>
          <w:szCs w:val="24"/>
        </w:rPr>
        <w:t xml:space="preserve"> </w:t>
      </w:r>
      <w:r w:rsidR="0036520B">
        <w:rPr>
          <w:sz w:val="24"/>
          <w:szCs w:val="24"/>
          <w:lang w:val="id-ID"/>
        </w:rPr>
        <w:t xml:space="preserve">dan </w:t>
      </w:r>
      <w:r w:rsidR="0036520B" w:rsidRPr="00231A9E">
        <w:rPr>
          <w:i/>
          <w:sz w:val="24"/>
          <w:szCs w:val="24"/>
        </w:rPr>
        <w:t>Net</w:t>
      </w:r>
      <w:r w:rsidR="0036520B" w:rsidRPr="00231A9E">
        <w:rPr>
          <w:i/>
          <w:spacing w:val="16"/>
          <w:sz w:val="24"/>
          <w:szCs w:val="24"/>
        </w:rPr>
        <w:t xml:space="preserve"> </w:t>
      </w:r>
      <w:r w:rsidR="0036520B" w:rsidRPr="00231A9E">
        <w:rPr>
          <w:i/>
          <w:sz w:val="24"/>
          <w:szCs w:val="24"/>
          <w:lang w:val="id-ID"/>
        </w:rPr>
        <w:t>I</w:t>
      </w:r>
      <w:r w:rsidR="0036520B" w:rsidRPr="00231A9E">
        <w:rPr>
          <w:i/>
          <w:sz w:val="24"/>
          <w:szCs w:val="24"/>
        </w:rPr>
        <w:t>nterest</w:t>
      </w:r>
      <w:r w:rsidR="0036520B" w:rsidRPr="00231A9E">
        <w:rPr>
          <w:i/>
          <w:spacing w:val="16"/>
          <w:sz w:val="24"/>
          <w:szCs w:val="24"/>
        </w:rPr>
        <w:t xml:space="preserve"> </w:t>
      </w:r>
      <w:r w:rsidR="0036520B" w:rsidRPr="00231A9E">
        <w:rPr>
          <w:i/>
          <w:sz w:val="24"/>
          <w:szCs w:val="24"/>
          <w:lang w:val="id-ID"/>
        </w:rPr>
        <w:t>M</w:t>
      </w:r>
      <w:r w:rsidR="0036520B" w:rsidRPr="00231A9E">
        <w:rPr>
          <w:i/>
          <w:sz w:val="24"/>
          <w:szCs w:val="24"/>
        </w:rPr>
        <w:t>argin</w:t>
      </w:r>
      <w:r w:rsidR="0036520B" w:rsidRPr="00231A9E">
        <w:rPr>
          <w:i/>
          <w:spacing w:val="15"/>
          <w:sz w:val="24"/>
          <w:szCs w:val="24"/>
        </w:rPr>
        <w:t xml:space="preserve"> </w:t>
      </w:r>
      <w:r w:rsidR="0036520B" w:rsidRPr="0036520B">
        <w:rPr>
          <w:sz w:val="24"/>
          <w:szCs w:val="24"/>
        </w:rPr>
        <w:t>(NIM)</w:t>
      </w:r>
      <w:r w:rsidR="0036520B" w:rsidRPr="00231A9E">
        <w:rPr>
          <w:sz w:val="24"/>
          <w:szCs w:val="24"/>
          <w:lang w:val="id-ID"/>
        </w:rPr>
        <w:t xml:space="preserve"> terhadap </w:t>
      </w:r>
      <w:r w:rsidR="0036520B" w:rsidRPr="00231A9E">
        <w:rPr>
          <w:i/>
          <w:sz w:val="24"/>
          <w:szCs w:val="24"/>
        </w:rPr>
        <w:t xml:space="preserve">Return </w:t>
      </w:r>
      <w:r w:rsidR="0036520B" w:rsidRPr="00231A9E">
        <w:rPr>
          <w:i/>
          <w:sz w:val="24"/>
          <w:szCs w:val="24"/>
          <w:lang w:val="id-ID"/>
        </w:rPr>
        <w:t>O</w:t>
      </w:r>
      <w:r w:rsidR="0036520B" w:rsidRPr="00231A9E">
        <w:rPr>
          <w:i/>
          <w:sz w:val="24"/>
          <w:szCs w:val="24"/>
        </w:rPr>
        <w:t>n</w:t>
      </w:r>
      <w:r w:rsidR="0036520B" w:rsidRPr="00231A9E">
        <w:rPr>
          <w:i/>
          <w:sz w:val="24"/>
          <w:szCs w:val="24"/>
          <w:lang w:val="id-ID"/>
        </w:rPr>
        <w:t xml:space="preserve"> A</w:t>
      </w:r>
      <w:r w:rsidR="0036520B" w:rsidRPr="00231A9E">
        <w:rPr>
          <w:i/>
          <w:sz w:val="24"/>
          <w:szCs w:val="24"/>
        </w:rPr>
        <w:t>asse</w:t>
      </w:r>
      <w:r w:rsidR="0036520B" w:rsidRPr="00231A9E">
        <w:rPr>
          <w:i/>
          <w:sz w:val="24"/>
          <w:szCs w:val="24"/>
          <w:lang w:val="id-ID"/>
        </w:rPr>
        <w:t xml:space="preserve">t </w:t>
      </w:r>
      <w:r w:rsidR="0036520B" w:rsidRPr="0036520B">
        <w:rPr>
          <w:sz w:val="24"/>
          <w:szCs w:val="24"/>
          <w:lang w:val="id-ID"/>
        </w:rPr>
        <w:t>(ROA)</w:t>
      </w:r>
      <w:r w:rsidR="0036520B" w:rsidRPr="00231A9E">
        <w:rPr>
          <w:i/>
          <w:spacing w:val="19"/>
          <w:sz w:val="24"/>
          <w:szCs w:val="24"/>
        </w:rPr>
        <w:t xml:space="preserve"> </w:t>
      </w:r>
      <w:r w:rsidR="0036520B" w:rsidRPr="00231A9E">
        <w:rPr>
          <w:sz w:val="24"/>
          <w:szCs w:val="24"/>
          <w:lang w:val="id-ID"/>
        </w:rPr>
        <w:t xml:space="preserve">pada Perusahaan Perbankan yang terdaftar di Bursa Efek Indonesia (BEI) </w:t>
      </w:r>
      <w:r w:rsidR="0036520B">
        <w:rPr>
          <w:sz w:val="24"/>
          <w:szCs w:val="24"/>
          <w:lang w:val="id-ID"/>
        </w:rPr>
        <w:t>Periode 2018 – 2022</w:t>
      </w:r>
      <w:r w:rsidR="0036520B" w:rsidRPr="00231A9E">
        <w:rPr>
          <w:sz w:val="24"/>
          <w:szCs w:val="24"/>
          <w:lang w:val="id-ID"/>
        </w:rPr>
        <w:t>.</w:t>
      </w:r>
    </w:p>
    <w:p w14:paraId="71A8D631" w14:textId="77777777" w:rsidR="000F5C08" w:rsidRDefault="00872881" w:rsidP="000F5C08">
      <w:pPr>
        <w:pStyle w:val="Heading2"/>
        <w:rPr>
          <w:lang w:val="id-ID"/>
        </w:rPr>
      </w:pPr>
      <w:bookmarkStart w:id="62" w:name="_Toc135748965"/>
      <w:bookmarkStart w:id="63" w:name="_Toc135749529"/>
      <w:bookmarkStart w:id="64" w:name="_Toc135749615"/>
      <w:bookmarkStart w:id="65" w:name="_Toc139703301"/>
      <w:bookmarkStart w:id="66" w:name="_Toc143176671"/>
      <w:r>
        <w:t>1.4</w:t>
      </w:r>
      <w:r>
        <w:tab/>
      </w:r>
      <w:r w:rsidR="00727808" w:rsidRPr="00231A9E">
        <w:t>Manfaat</w:t>
      </w:r>
      <w:r w:rsidR="00727808" w:rsidRPr="00231A9E">
        <w:rPr>
          <w:spacing w:val="-4"/>
        </w:rPr>
        <w:t xml:space="preserve"> </w:t>
      </w:r>
      <w:r w:rsidR="00727808" w:rsidRPr="00231A9E">
        <w:t>Penelitian</w:t>
      </w:r>
      <w:bookmarkEnd w:id="62"/>
      <w:bookmarkEnd w:id="63"/>
      <w:bookmarkEnd w:id="64"/>
      <w:bookmarkEnd w:id="65"/>
      <w:bookmarkEnd w:id="66"/>
    </w:p>
    <w:p w14:paraId="752E0331" w14:textId="77777777" w:rsidR="000D0269" w:rsidRPr="00AC0412" w:rsidRDefault="00727808" w:rsidP="00AC0412">
      <w:pPr>
        <w:spacing w:line="480" w:lineRule="auto"/>
        <w:ind w:firstLine="720"/>
        <w:jc w:val="both"/>
        <w:rPr>
          <w:sz w:val="24"/>
        </w:rPr>
      </w:pPr>
      <w:bookmarkStart w:id="67" w:name="_Toc135748966"/>
      <w:bookmarkStart w:id="68" w:name="_Toc135749530"/>
      <w:bookmarkStart w:id="69" w:name="_Toc135749616"/>
      <w:bookmarkStart w:id="70" w:name="_Toc139703302"/>
      <w:r w:rsidRPr="00AC0412">
        <w:rPr>
          <w:sz w:val="24"/>
        </w:rPr>
        <w:t>Berdasarkan</w:t>
      </w:r>
      <w:r w:rsidRPr="00AC0412">
        <w:rPr>
          <w:spacing w:val="1"/>
          <w:sz w:val="24"/>
        </w:rPr>
        <w:t xml:space="preserve"> </w:t>
      </w:r>
      <w:r w:rsidRPr="00AC0412">
        <w:rPr>
          <w:sz w:val="24"/>
        </w:rPr>
        <w:t>penelitian</w:t>
      </w:r>
      <w:r w:rsidRPr="00AC0412">
        <w:rPr>
          <w:spacing w:val="1"/>
          <w:sz w:val="24"/>
        </w:rPr>
        <w:t xml:space="preserve"> </w:t>
      </w:r>
      <w:r w:rsidRPr="00AC0412">
        <w:rPr>
          <w:sz w:val="24"/>
        </w:rPr>
        <w:t>yang</w:t>
      </w:r>
      <w:r w:rsidRPr="00AC0412">
        <w:rPr>
          <w:spacing w:val="1"/>
          <w:sz w:val="24"/>
        </w:rPr>
        <w:t xml:space="preserve"> </w:t>
      </w:r>
      <w:r w:rsidRPr="00AC0412">
        <w:rPr>
          <w:sz w:val="24"/>
        </w:rPr>
        <w:t>hendak</w:t>
      </w:r>
      <w:r w:rsidRPr="00AC0412">
        <w:rPr>
          <w:spacing w:val="1"/>
          <w:sz w:val="24"/>
        </w:rPr>
        <w:t xml:space="preserve"> </w:t>
      </w:r>
      <w:r w:rsidRPr="00AC0412">
        <w:rPr>
          <w:sz w:val="24"/>
        </w:rPr>
        <w:t>dicapai,</w:t>
      </w:r>
      <w:r w:rsidRPr="00AC0412">
        <w:rPr>
          <w:spacing w:val="1"/>
          <w:sz w:val="24"/>
        </w:rPr>
        <w:t xml:space="preserve"> </w:t>
      </w:r>
      <w:r w:rsidRPr="00AC0412">
        <w:rPr>
          <w:sz w:val="24"/>
        </w:rPr>
        <w:t>maka</w:t>
      </w:r>
      <w:r w:rsidRPr="00AC0412">
        <w:rPr>
          <w:spacing w:val="1"/>
          <w:sz w:val="24"/>
        </w:rPr>
        <w:t xml:space="preserve"> </w:t>
      </w:r>
      <w:r w:rsidRPr="00AC0412">
        <w:rPr>
          <w:sz w:val="24"/>
        </w:rPr>
        <w:t>penelitian</w:t>
      </w:r>
      <w:r w:rsidRPr="00AC0412">
        <w:rPr>
          <w:spacing w:val="1"/>
          <w:sz w:val="24"/>
        </w:rPr>
        <w:t xml:space="preserve"> </w:t>
      </w:r>
      <w:r w:rsidRPr="00AC0412">
        <w:rPr>
          <w:sz w:val="24"/>
        </w:rPr>
        <w:t>ini</w:t>
      </w:r>
      <w:r w:rsidRPr="00AC0412">
        <w:rPr>
          <w:spacing w:val="1"/>
          <w:sz w:val="24"/>
        </w:rPr>
        <w:t xml:space="preserve"> </w:t>
      </w:r>
      <w:r w:rsidRPr="00AC0412">
        <w:rPr>
          <w:sz w:val="24"/>
        </w:rPr>
        <w:t>diharapkan</w:t>
      </w:r>
      <w:r w:rsidRPr="00AC0412">
        <w:rPr>
          <w:spacing w:val="1"/>
          <w:sz w:val="24"/>
        </w:rPr>
        <w:t xml:space="preserve"> </w:t>
      </w:r>
      <w:r w:rsidRPr="00AC0412">
        <w:rPr>
          <w:sz w:val="24"/>
        </w:rPr>
        <w:t>mempunyai</w:t>
      </w:r>
      <w:r w:rsidRPr="00AC0412">
        <w:rPr>
          <w:spacing w:val="1"/>
          <w:sz w:val="24"/>
        </w:rPr>
        <w:t xml:space="preserve"> </w:t>
      </w:r>
      <w:r w:rsidRPr="00AC0412">
        <w:rPr>
          <w:sz w:val="24"/>
        </w:rPr>
        <w:t>manfaat</w:t>
      </w:r>
      <w:r w:rsidRPr="00AC0412">
        <w:rPr>
          <w:spacing w:val="1"/>
          <w:sz w:val="24"/>
        </w:rPr>
        <w:t xml:space="preserve"> </w:t>
      </w:r>
      <w:r w:rsidRPr="00AC0412">
        <w:rPr>
          <w:sz w:val="24"/>
        </w:rPr>
        <w:t>dalam</w:t>
      </w:r>
      <w:r w:rsidRPr="00AC0412">
        <w:rPr>
          <w:spacing w:val="1"/>
          <w:sz w:val="24"/>
        </w:rPr>
        <w:t xml:space="preserve"> </w:t>
      </w:r>
      <w:r w:rsidRPr="00AC0412">
        <w:rPr>
          <w:sz w:val="24"/>
        </w:rPr>
        <w:t>Pendidikan</w:t>
      </w:r>
      <w:r w:rsidRPr="00AC0412">
        <w:rPr>
          <w:spacing w:val="1"/>
          <w:sz w:val="24"/>
        </w:rPr>
        <w:t xml:space="preserve"> </w:t>
      </w:r>
      <w:r w:rsidRPr="00AC0412">
        <w:rPr>
          <w:sz w:val="24"/>
        </w:rPr>
        <w:t>baik</w:t>
      </w:r>
      <w:r w:rsidRPr="00AC0412">
        <w:rPr>
          <w:spacing w:val="1"/>
          <w:sz w:val="24"/>
        </w:rPr>
        <w:t xml:space="preserve"> </w:t>
      </w:r>
      <w:r w:rsidRPr="00AC0412">
        <w:rPr>
          <w:sz w:val="24"/>
        </w:rPr>
        <w:t>secara</w:t>
      </w:r>
      <w:r w:rsidRPr="00AC0412">
        <w:rPr>
          <w:spacing w:val="1"/>
          <w:sz w:val="24"/>
        </w:rPr>
        <w:t xml:space="preserve"> </w:t>
      </w:r>
      <w:r w:rsidRPr="00AC0412">
        <w:rPr>
          <w:sz w:val="24"/>
        </w:rPr>
        <w:t>langsung</w:t>
      </w:r>
      <w:r w:rsidRPr="00AC0412">
        <w:rPr>
          <w:spacing w:val="1"/>
          <w:sz w:val="24"/>
        </w:rPr>
        <w:t xml:space="preserve"> </w:t>
      </w:r>
      <w:r w:rsidRPr="00AC0412">
        <w:rPr>
          <w:sz w:val="24"/>
        </w:rPr>
        <w:t>maupun</w:t>
      </w:r>
      <w:r w:rsidRPr="00AC0412">
        <w:rPr>
          <w:spacing w:val="-1"/>
          <w:sz w:val="24"/>
        </w:rPr>
        <w:t xml:space="preserve"> </w:t>
      </w:r>
      <w:r w:rsidRPr="00AC0412">
        <w:rPr>
          <w:sz w:val="24"/>
        </w:rPr>
        <w:t>tidak langsung. Adapun manfaatnya</w:t>
      </w:r>
      <w:r w:rsidRPr="00AC0412">
        <w:rPr>
          <w:spacing w:val="-1"/>
          <w:sz w:val="24"/>
        </w:rPr>
        <w:t xml:space="preserve"> </w:t>
      </w:r>
      <w:r w:rsidRPr="00AC0412">
        <w:rPr>
          <w:sz w:val="24"/>
        </w:rPr>
        <w:t>sebagai berikut :</w:t>
      </w:r>
      <w:bookmarkEnd w:id="67"/>
      <w:bookmarkEnd w:id="68"/>
      <w:bookmarkEnd w:id="69"/>
      <w:bookmarkEnd w:id="70"/>
    </w:p>
    <w:p w14:paraId="013D7680" w14:textId="77777777" w:rsidR="00A63E3B" w:rsidRDefault="000F5C08" w:rsidP="00A63E3B">
      <w:pPr>
        <w:pStyle w:val="Heading3"/>
        <w:rPr>
          <w:b/>
        </w:rPr>
      </w:pPr>
      <w:bookmarkStart w:id="71" w:name="_Toc135748967"/>
      <w:bookmarkStart w:id="72" w:name="_Toc135749531"/>
      <w:bookmarkStart w:id="73" w:name="_Toc135749617"/>
      <w:bookmarkStart w:id="74" w:name="_Toc139703303"/>
      <w:bookmarkStart w:id="75" w:name="_Toc143176672"/>
      <w:r w:rsidRPr="00A63E3B">
        <w:rPr>
          <w:b/>
        </w:rPr>
        <w:t>1.4.1</w:t>
      </w:r>
      <w:r w:rsidRPr="00A63E3B">
        <w:rPr>
          <w:b/>
        </w:rPr>
        <w:tab/>
      </w:r>
      <w:r w:rsidR="00727808" w:rsidRPr="00A63E3B">
        <w:rPr>
          <w:b/>
        </w:rPr>
        <w:t>Manfaat Teoriti</w:t>
      </w:r>
      <w:bookmarkEnd w:id="71"/>
      <w:bookmarkEnd w:id="72"/>
      <w:bookmarkEnd w:id="73"/>
      <w:r w:rsidR="004F1F7F">
        <w:rPr>
          <w:b/>
        </w:rPr>
        <w:t>s</w:t>
      </w:r>
      <w:bookmarkEnd w:id="74"/>
      <w:bookmarkEnd w:id="75"/>
    </w:p>
    <w:p w14:paraId="2DF7BE2E" w14:textId="77777777" w:rsidR="00A63E3B" w:rsidRPr="00AC0412" w:rsidRDefault="00727808" w:rsidP="00AC0412">
      <w:pPr>
        <w:spacing w:line="480" w:lineRule="auto"/>
        <w:ind w:firstLine="720"/>
        <w:jc w:val="both"/>
        <w:rPr>
          <w:sz w:val="24"/>
        </w:rPr>
      </w:pPr>
      <w:bookmarkStart w:id="76" w:name="_Toc135748968"/>
      <w:bookmarkStart w:id="77" w:name="_Toc135749532"/>
      <w:bookmarkStart w:id="78" w:name="_Toc135749618"/>
      <w:bookmarkStart w:id="79" w:name="_Toc139703304"/>
      <w:r w:rsidRPr="00AC0412">
        <w:rPr>
          <w:sz w:val="24"/>
        </w:rPr>
        <w:t>Secara</w:t>
      </w:r>
      <w:r w:rsidRPr="00AC0412">
        <w:rPr>
          <w:spacing w:val="-4"/>
          <w:sz w:val="24"/>
        </w:rPr>
        <w:t xml:space="preserve"> </w:t>
      </w:r>
      <w:r w:rsidRPr="00AC0412">
        <w:rPr>
          <w:sz w:val="24"/>
        </w:rPr>
        <w:t>teoritis</w:t>
      </w:r>
      <w:r w:rsidRPr="00AC0412">
        <w:rPr>
          <w:spacing w:val="-2"/>
          <w:sz w:val="24"/>
        </w:rPr>
        <w:t xml:space="preserve"> </w:t>
      </w:r>
      <w:r w:rsidRPr="00AC0412">
        <w:rPr>
          <w:sz w:val="24"/>
        </w:rPr>
        <w:t>penelitian ini</w:t>
      </w:r>
      <w:r w:rsidRPr="00AC0412">
        <w:rPr>
          <w:spacing w:val="-2"/>
          <w:sz w:val="24"/>
        </w:rPr>
        <w:t xml:space="preserve"> </w:t>
      </w:r>
      <w:r w:rsidRPr="00AC0412">
        <w:rPr>
          <w:sz w:val="24"/>
        </w:rPr>
        <w:t>diharapkan</w:t>
      </w:r>
      <w:r w:rsidRPr="00AC0412">
        <w:rPr>
          <w:spacing w:val="-1"/>
          <w:sz w:val="24"/>
        </w:rPr>
        <w:t xml:space="preserve"> </w:t>
      </w:r>
      <w:r w:rsidRPr="00AC0412">
        <w:rPr>
          <w:sz w:val="24"/>
        </w:rPr>
        <w:t>dapat</w:t>
      </w:r>
      <w:r w:rsidRPr="00AC0412">
        <w:rPr>
          <w:spacing w:val="-2"/>
          <w:sz w:val="24"/>
        </w:rPr>
        <w:t xml:space="preserve"> </w:t>
      </w:r>
      <w:r w:rsidRPr="00AC0412">
        <w:rPr>
          <w:sz w:val="24"/>
        </w:rPr>
        <w:t>bermanfaat:</w:t>
      </w:r>
      <w:bookmarkEnd w:id="76"/>
      <w:bookmarkEnd w:id="77"/>
      <w:bookmarkEnd w:id="78"/>
      <w:bookmarkEnd w:id="79"/>
    </w:p>
    <w:p w14:paraId="1447AE9A" w14:textId="77777777" w:rsidR="00A63E3B" w:rsidRPr="00AC0412" w:rsidRDefault="00727808" w:rsidP="004B379E">
      <w:pPr>
        <w:pStyle w:val="ListParagraph"/>
        <w:numPr>
          <w:ilvl w:val="0"/>
          <w:numId w:val="31"/>
        </w:numPr>
        <w:spacing w:line="480" w:lineRule="auto"/>
        <w:rPr>
          <w:sz w:val="24"/>
        </w:rPr>
      </w:pPr>
      <w:bookmarkStart w:id="80" w:name="_Toc135748969"/>
      <w:bookmarkStart w:id="81" w:name="_Toc135749533"/>
      <w:bookmarkStart w:id="82" w:name="_Toc135749619"/>
      <w:bookmarkStart w:id="83" w:name="_Toc139703305"/>
      <w:r w:rsidRPr="00AC0412">
        <w:rPr>
          <w:sz w:val="24"/>
        </w:rPr>
        <w:t>Bagi perbankan yang terdapat pada penelitian ini dapat dijadikan</w:t>
      </w:r>
      <w:r w:rsidRPr="00AC0412">
        <w:rPr>
          <w:spacing w:val="1"/>
          <w:sz w:val="24"/>
        </w:rPr>
        <w:t xml:space="preserve"> </w:t>
      </w:r>
      <w:r w:rsidRPr="00AC0412">
        <w:rPr>
          <w:sz w:val="24"/>
        </w:rPr>
        <w:t>sebagai</w:t>
      </w:r>
      <w:r w:rsidRPr="00AC0412">
        <w:rPr>
          <w:spacing w:val="1"/>
          <w:sz w:val="24"/>
        </w:rPr>
        <w:t xml:space="preserve"> </w:t>
      </w:r>
      <w:r w:rsidRPr="00AC0412">
        <w:rPr>
          <w:sz w:val="24"/>
        </w:rPr>
        <w:t>catatan</w:t>
      </w:r>
      <w:r w:rsidRPr="00AC0412">
        <w:rPr>
          <w:spacing w:val="1"/>
          <w:sz w:val="24"/>
        </w:rPr>
        <w:t xml:space="preserve"> </w:t>
      </w:r>
      <w:r w:rsidRPr="00AC0412">
        <w:rPr>
          <w:sz w:val="24"/>
        </w:rPr>
        <w:t>untuk</w:t>
      </w:r>
      <w:r w:rsidRPr="00AC0412">
        <w:rPr>
          <w:spacing w:val="1"/>
          <w:sz w:val="24"/>
        </w:rPr>
        <w:t xml:space="preserve"> </w:t>
      </w:r>
      <w:r w:rsidRPr="00AC0412">
        <w:rPr>
          <w:sz w:val="24"/>
        </w:rPr>
        <w:t>mempertahankan</w:t>
      </w:r>
      <w:r w:rsidRPr="00AC0412">
        <w:rPr>
          <w:spacing w:val="1"/>
          <w:sz w:val="24"/>
        </w:rPr>
        <w:t xml:space="preserve"> </w:t>
      </w:r>
      <w:r w:rsidRPr="00AC0412">
        <w:rPr>
          <w:sz w:val="24"/>
        </w:rPr>
        <w:t>dan</w:t>
      </w:r>
      <w:r w:rsidRPr="00AC0412">
        <w:rPr>
          <w:spacing w:val="1"/>
          <w:sz w:val="24"/>
        </w:rPr>
        <w:t xml:space="preserve"> </w:t>
      </w:r>
      <w:r w:rsidRPr="00AC0412">
        <w:rPr>
          <w:sz w:val="24"/>
        </w:rPr>
        <w:t>meningkatkan</w:t>
      </w:r>
      <w:r w:rsidRPr="00AC0412">
        <w:rPr>
          <w:spacing w:val="1"/>
          <w:sz w:val="24"/>
        </w:rPr>
        <w:t xml:space="preserve"> </w:t>
      </w:r>
      <w:r w:rsidRPr="00AC0412">
        <w:rPr>
          <w:sz w:val="24"/>
        </w:rPr>
        <w:t>kinerjanya serta sebagai bahan koreksi untuk memperbaiki apabila</w:t>
      </w:r>
      <w:r w:rsidRPr="00AC0412">
        <w:rPr>
          <w:spacing w:val="-57"/>
          <w:sz w:val="24"/>
        </w:rPr>
        <w:t xml:space="preserve"> </w:t>
      </w:r>
      <w:r w:rsidRPr="00AC0412">
        <w:rPr>
          <w:sz w:val="24"/>
        </w:rPr>
        <w:t>terdapat</w:t>
      </w:r>
      <w:r w:rsidRPr="00AC0412">
        <w:rPr>
          <w:spacing w:val="-1"/>
          <w:sz w:val="24"/>
        </w:rPr>
        <w:t xml:space="preserve"> </w:t>
      </w:r>
      <w:r w:rsidRPr="00AC0412">
        <w:rPr>
          <w:sz w:val="24"/>
        </w:rPr>
        <w:t>kelemahan</w:t>
      </w:r>
      <w:r w:rsidR="00A63E3B" w:rsidRPr="00AC0412">
        <w:rPr>
          <w:sz w:val="24"/>
        </w:rPr>
        <w:t>.</w:t>
      </w:r>
      <w:bookmarkEnd w:id="80"/>
      <w:bookmarkEnd w:id="81"/>
      <w:bookmarkEnd w:id="82"/>
      <w:bookmarkEnd w:id="83"/>
    </w:p>
    <w:p w14:paraId="1D01F84A" w14:textId="77777777" w:rsidR="00727808" w:rsidRPr="00AC0412" w:rsidRDefault="00727808" w:rsidP="004B379E">
      <w:pPr>
        <w:pStyle w:val="ListParagraph"/>
        <w:numPr>
          <w:ilvl w:val="0"/>
          <w:numId w:val="31"/>
        </w:numPr>
        <w:spacing w:line="480" w:lineRule="auto"/>
        <w:rPr>
          <w:sz w:val="24"/>
        </w:rPr>
      </w:pPr>
      <w:bookmarkStart w:id="84" w:name="_Toc135748970"/>
      <w:bookmarkStart w:id="85" w:name="_Toc135749534"/>
      <w:bookmarkStart w:id="86" w:name="_Toc135749620"/>
      <w:bookmarkStart w:id="87" w:name="_Toc139703306"/>
      <w:r w:rsidRPr="00AC0412">
        <w:rPr>
          <w:sz w:val="24"/>
        </w:rPr>
        <w:lastRenderedPageBreak/>
        <w:t>Sebagai</w:t>
      </w:r>
      <w:r w:rsidRPr="00AC0412">
        <w:rPr>
          <w:spacing w:val="-9"/>
          <w:sz w:val="24"/>
        </w:rPr>
        <w:t xml:space="preserve"> </w:t>
      </w:r>
      <w:r w:rsidRPr="00AC0412">
        <w:rPr>
          <w:sz w:val="24"/>
        </w:rPr>
        <w:t>pijakan</w:t>
      </w:r>
      <w:r w:rsidRPr="00AC0412">
        <w:rPr>
          <w:spacing w:val="-10"/>
          <w:sz w:val="24"/>
        </w:rPr>
        <w:t xml:space="preserve"> </w:t>
      </w:r>
      <w:r w:rsidRPr="00AC0412">
        <w:rPr>
          <w:sz w:val="24"/>
        </w:rPr>
        <w:t>dan</w:t>
      </w:r>
      <w:r w:rsidRPr="00AC0412">
        <w:rPr>
          <w:spacing w:val="-10"/>
          <w:sz w:val="24"/>
        </w:rPr>
        <w:t xml:space="preserve"> </w:t>
      </w:r>
      <w:r w:rsidRPr="00AC0412">
        <w:rPr>
          <w:sz w:val="24"/>
        </w:rPr>
        <w:t>referensi</w:t>
      </w:r>
      <w:r w:rsidRPr="00AC0412">
        <w:rPr>
          <w:spacing w:val="-8"/>
          <w:sz w:val="24"/>
        </w:rPr>
        <w:t xml:space="preserve"> </w:t>
      </w:r>
      <w:r w:rsidRPr="00AC0412">
        <w:rPr>
          <w:sz w:val="24"/>
        </w:rPr>
        <w:t>bagi</w:t>
      </w:r>
      <w:r w:rsidRPr="00AC0412">
        <w:rPr>
          <w:spacing w:val="-9"/>
          <w:sz w:val="24"/>
        </w:rPr>
        <w:t xml:space="preserve"> </w:t>
      </w:r>
      <w:r w:rsidRPr="00AC0412">
        <w:rPr>
          <w:sz w:val="24"/>
        </w:rPr>
        <w:t>penelitian-penelitian</w:t>
      </w:r>
      <w:r w:rsidRPr="00AC0412">
        <w:rPr>
          <w:spacing w:val="-10"/>
          <w:sz w:val="24"/>
        </w:rPr>
        <w:t xml:space="preserve"> </w:t>
      </w:r>
      <w:r w:rsidRPr="00AC0412">
        <w:rPr>
          <w:sz w:val="24"/>
        </w:rPr>
        <w:t>selanjutnya</w:t>
      </w:r>
      <w:r w:rsidRPr="00AC0412">
        <w:rPr>
          <w:spacing w:val="-58"/>
          <w:sz w:val="24"/>
        </w:rPr>
        <w:t xml:space="preserve"> </w:t>
      </w:r>
      <w:r w:rsidRPr="00AC0412">
        <w:rPr>
          <w:sz w:val="24"/>
        </w:rPr>
        <w:t>yang berhubungan dengan pengaruh LDR dan NIM terhadap ROA</w:t>
      </w:r>
      <w:r w:rsidRPr="00AC0412">
        <w:rPr>
          <w:spacing w:val="-57"/>
          <w:sz w:val="24"/>
        </w:rPr>
        <w:t xml:space="preserve"> </w:t>
      </w:r>
      <w:r w:rsidRPr="00AC0412">
        <w:rPr>
          <w:sz w:val="24"/>
        </w:rPr>
        <w:t>pada</w:t>
      </w:r>
      <w:r w:rsidRPr="00AC0412">
        <w:rPr>
          <w:spacing w:val="-2"/>
          <w:sz w:val="24"/>
        </w:rPr>
        <w:t xml:space="preserve"> </w:t>
      </w:r>
      <w:r w:rsidRPr="00AC0412">
        <w:rPr>
          <w:sz w:val="24"/>
        </w:rPr>
        <w:t>perbankan di</w:t>
      </w:r>
      <w:r w:rsidRPr="00AC0412">
        <w:rPr>
          <w:spacing w:val="2"/>
          <w:sz w:val="24"/>
        </w:rPr>
        <w:t xml:space="preserve"> </w:t>
      </w:r>
      <w:r w:rsidRPr="00AC0412">
        <w:rPr>
          <w:sz w:val="24"/>
        </w:rPr>
        <w:t>Indonesia</w:t>
      </w:r>
      <w:r w:rsidR="00A63E3B" w:rsidRPr="00AC0412">
        <w:rPr>
          <w:sz w:val="24"/>
        </w:rPr>
        <w:t>.</w:t>
      </w:r>
      <w:bookmarkEnd w:id="84"/>
      <w:bookmarkEnd w:id="85"/>
      <w:bookmarkEnd w:id="86"/>
      <w:bookmarkEnd w:id="87"/>
    </w:p>
    <w:p w14:paraId="6F9F02C3" w14:textId="77777777" w:rsidR="00A63E3B" w:rsidRDefault="00A63E3B" w:rsidP="00A63E3B">
      <w:pPr>
        <w:pStyle w:val="Heading3"/>
        <w:rPr>
          <w:b/>
        </w:rPr>
      </w:pPr>
      <w:bookmarkStart w:id="88" w:name="_Toc135748971"/>
      <w:bookmarkStart w:id="89" w:name="_Toc135749535"/>
      <w:bookmarkStart w:id="90" w:name="_Toc135749621"/>
      <w:bookmarkStart w:id="91" w:name="_Toc139703307"/>
      <w:bookmarkStart w:id="92" w:name="_Toc143176673"/>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88"/>
      <w:bookmarkEnd w:id="89"/>
      <w:bookmarkEnd w:id="90"/>
      <w:bookmarkEnd w:id="91"/>
      <w:bookmarkEnd w:id="92"/>
    </w:p>
    <w:p w14:paraId="4239ED29" w14:textId="77777777" w:rsidR="009E1CC3" w:rsidRPr="00732B87" w:rsidRDefault="00727808" w:rsidP="00732B87">
      <w:pPr>
        <w:spacing w:line="480" w:lineRule="auto"/>
        <w:ind w:firstLine="720"/>
        <w:jc w:val="both"/>
        <w:rPr>
          <w:sz w:val="24"/>
        </w:rPr>
      </w:pPr>
      <w:bookmarkStart w:id="93" w:name="_Toc135748972"/>
      <w:bookmarkStart w:id="94" w:name="_Toc135749536"/>
      <w:bookmarkStart w:id="95" w:name="_Toc135749622"/>
      <w:bookmarkStart w:id="96" w:name="_Toc139703308"/>
      <w:r w:rsidRPr="00732B87">
        <w:rPr>
          <w:sz w:val="24"/>
        </w:rPr>
        <w:t>Secara</w:t>
      </w:r>
      <w:r w:rsidRPr="00732B87">
        <w:rPr>
          <w:spacing w:val="-4"/>
          <w:sz w:val="24"/>
        </w:rPr>
        <w:t xml:space="preserve"> </w:t>
      </w:r>
      <w:r w:rsidRPr="00732B87">
        <w:rPr>
          <w:sz w:val="24"/>
        </w:rPr>
        <w:t>praktis</w:t>
      </w:r>
      <w:r w:rsidRPr="00732B87">
        <w:rPr>
          <w:spacing w:val="-2"/>
          <w:sz w:val="24"/>
        </w:rPr>
        <w:t xml:space="preserve"> </w:t>
      </w:r>
      <w:r w:rsidRPr="00732B87">
        <w:rPr>
          <w:sz w:val="24"/>
        </w:rPr>
        <w:t>penelitian ini</w:t>
      </w:r>
      <w:r w:rsidRPr="00732B87">
        <w:rPr>
          <w:spacing w:val="-2"/>
          <w:sz w:val="24"/>
        </w:rPr>
        <w:t xml:space="preserve"> </w:t>
      </w:r>
      <w:r w:rsidRPr="00732B87">
        <w:rPr>
          <w:sz w:val="24"/>
        </w:rPr>
        <w:t>dapat</w:t>
      </w:r>
      <w:r w:rsidRPr="00732B87">
        <w:rPr>
          <w:spacing w:val="-2"/>
          <w:sz w:val="24"/>
        </w:rPr>
        <w:t xml:space="preserve"> </w:t>
      </w:r>
      <w:r w:rsidRPr="00732B87">
        <w:rPr>
          <w:sz w:val="24"/>
        </w:rPr>
        <w:t>bermanfaat</w:t>
      </w:r>
      <w:r w:rsidRPr="00732B87">
        <w:rPr>
          <w:spacing w:val="-1"/>
          <w:sz w:val="24"/>
        </w:rPr>
        <w:t xml:space="preserve"> </w:t>
      </w:r>
      <w:r w:rsidRPr="00732B87">
        <w:rPr>
          <w:sz w:val="24"/>
        </w:rPr>
        <w:t>sebagai</w:t>
      </w:r>
      <w:r w:rsidRPr="00732B87">
        <w:rPr>
          <w:spacing w:val="-2"/>
          <w:sz w:val="24"/>
        </w:rPr>
        <w:t xml:space="preserve"> </w:t>
      </w:r>
      <w:r w:rsidRPr="00732B87">
        <w:rPr>
          <w:sz w:val="24"/>
        </w:rPr>
        <w:t>berikut:</w:t>
      </w:r>
      <w:bookmarkEnd w:id="93"/>
      <w:bookmarkEnd w:id="94"/>
      <w:bookmarkEnd w:id="95"/>
      <w:bookmarkEnd w:id="96"/>
    </w:p>
    <w:p w14:paraId="3AF4DD5E" w14:textId="77777777" w:rsidR="00732B87" w:rsidRPr="00732B87" w:rsidRDefault="00506B58" w:rsidP="004B379E">
      <w:pPr>
        <w:pStyle w:val="ListParagraph"/>
        <w:numPr>
          <w:ilvl w:val="0"/>
          <w:numId w:val="32"/>
        </w:numPr>
        <w:spacing w:line="480" w:lineRule="auto"/>
        <w:rPr>
          <w:sz w:val="24"/>
        </w:rPr>
      </w:pPr>
      <w:bookmarkStart w:id="97" w:name="_Toc135748973"/>
      <w:bookmarkStart w:id="98" w:name="_Toc135749537"/>
      <w:bookmarkStart w:id="99" w:name="_Toc135749623"/>
      <w:bookmarkStart w:id="100" w:name="_Toc139703309"/>
      <w:r w:rsidRPr="00732B87">
        <w:rPr>
          <w:sz w:val="24"/>
        </w:rPr>
        <w:t>Bagi Peneliti</w:t>
      </w:r>
      <w:bookmarkStart w:id="101" w:name="_Toc135748974"/>
      <w:bookmarkStart w:id="102" w:name="_Toc135749538"/>
      <w:bookmarkStart w:id="103" w:name="_Toc135749624"/>
      <w:bookmarkStart w:id="104" w:name="_Toc139703310"/>
      <w:bookmarkEnd w:id="97"/>
      <w:bookmarkEnd w:id="98"/>
      <w:bookmarkEnd w:id="99"/>
      <w:bookmarkEnd w:id="100"/>
    </w:p>
    <w:p w14:paraId="596556E6" w14:textId="5EDD33D1" w:rsidR="009E1CC3" w:rsidRPr="00732B87" w:rsidRDefault="000D0269" w:rsidP="00732B87">
      <w:pPr>
        <w:pStyle w:val="ListParagraph"/>
        <w:spacing w:line="480" w:lineRule="auto"/>
        <w:ind w:left="720" w:firstLine="720"/>
        <w:rPr>
          <w:sz w:val="24"/>
        </w:rPr>
      </w:pPr>
      <w:r w:rsidRPr="00732B87">
        <w:rPr>
          <w:sz w:val="24"/>
        </w:rPr>
        <w:t>Melalui</w:t>
      </w:r>
      <w:r w:rsidRPr="00732B87">
        <w:rPr>
          <w:spacing w:val="-7"/>
          <w:sz w:val="24"/>
        </w:rPr>
        <w:t xml:space="preserve"> </w:t>
      </w:r>
      <w:r w:rsidRPr="00732B87">
        <w:rPr>
          <w:sz w:val="24"/>
        </w:rPr>
        <w:t>penelitian</w:t>
      </w:r>
      <w:r w:rsidRPr="00732B87">
        <w:rPr>
          <w:spacing w:val="-6"/>
          <w:sz w:val="24"/>
        </w:rPr>
        <w:t xml:space="preserve"> </w:t>
      </w:r>
      <w:r w:rsidRPr="00732B87">
        <w:rPr>
          <w:sz w:val="24"/>
        </w:rPr>
        <w:t>ini</w:t>
      </w:r>
      <w:r w:rsidRPr="00732B87">
        <w:rPr>
          <w:spacing w:val="-7"/>
          <w:sz w:val="24"/>
        </w:rPr>
        <w:t xml:space="preserve"> </w:t>
      </w:r>
      <w:r w:rsidRPr="00732B87">
        <w:rPr>
          <w:sz w:val="24"/>
        </w:rPr>
        <w:t>diharapkan</w:t>
      </w:r>
      <w:r w:rsidRPr="00732B87">
        <w:rPr>
          <w:spacing w:val="-4"/>
          <w:sz w:val="24"/>
        </w:rPr>
        <w:t xml:space="preserve"> </w:t>
      </w:r>
      <w:r w:rsidRPr="00732B87">
        <w:rPr>
          <w:sz w:val="24"/>
        </w:rPr>
        <w:t>dapat</w:t>
      </w:r>
      <w:r w:rsidRPr="00732B87">
        <w:rPr>
          <w:spacing w:val="-6"/>
          <w:sz w:val="24"/>
        </w:rPr>
        <w:t xml:space="preserve"> </w:t>
      </w:r>
      <w:r w:rsidRPr="00732B87">
        <w:rPr>
          <w:sz w:val="24"/>
        </w:rPr>
        <w:t>menambah</w:t>
      </w:r>
      <w:r w:rsidRPr="00732B87">
        <w:rPr>
          <w:spacing w:val="-6"/>
          <w:sz w:val="24"/>
        </w:rPr>
        <w:t xml:space="preserve"> </w:t>
      </w:r>
      <w:r w:rsidRPr="00732B87">
        <w:rPr>
          <w:sz w:val="24"/>
        </w:rPr>
        <w:t>wawasan</w:t>
      </w:r>
      <w:r w:rsidRPr="00732B87">
        <w:rPr>
          <w:spacing w:val="-6"/>
          <w:sz w:val="24"/>
        </w:rPr>
        <w:t xml:space="preserve"> </w:t>
      </w:r>
      <w:r w:rsidRPr="00732B87">
        <w:rPr>
          <w:sz w:val="24"/>
        </w:rPr>
        <w:t>dalam</w:t>
      </w:r>
      <w:r w:rsidRPr="00732B87">
        <w:rPr>
          <w:spacing w:val="-58"/>
          <w:sz w:val="24"/>
        </w:rPr>
        <w:t xml:space="preserve"> </w:t>
      </w:r>
      <w:r w:rsidRPr="00732B87">
        <w:rPr>
          <w:sz w:val="24"/>
        </w:rPr>
        <w:t>mengetahui</w:t>
      </w:r>
      <w:r w:rsidRPr="00732B87">
        <w:rPr>
          <w:spacing w:val="1"/>
          <w:sz w:val="24"/>
        </w:rPr>
        <w:t xml:space="preserve"> </w:t>
      </w:r>
      <w:r w:rsidRPr="00732B87">
        <w:rPr>
          <w:sz w:val="24"/>
        </w:rPr>
        <w:t>pengaruh</w:t>
      </w:r>
      <w:r w:rsidRPr="00732B87">
        <w:rPr>
          <w:spacing w:val="1"/>
          <w:sz w:val="24"/>
        </w:rPr>
        <w:t xml:space="preserve"> </w:t>
      </w:r>
      <w:r w:rsidRPr="00732B87">
        <w:rPr>
          <w:sz w:val="24"/>
        </w:rPr>
        <w:t>LDR</w:t>
      </w:r>
      <w:r w:rsidRPr="00732B87">
        <w:rPr>
          <w:spacing w:val="1"/>
          <w:sz w:val="24"/>
        </w:rPr>
        <w:t xml:space="preserve"> </w:t>
      </w:r>
      <w:r w:rsidRPr="00732B87">
        <w:rPr>
          <w:sz w:val="24"/>
        </w:rPr>
        <w:t>dan</w:t>
      </w:r>
      <w:r w:rsidRPr="00732B87">
        <w:rPr>
          <w:spacing w:val="1"/>
          <w:sz w:val="24"/>
        </w:rPr>
        <w:t xml:space="preserve"> </w:t>
      </w:r>
      <w:r w:rsidRPr="00732B87">
        <w:rPr>
          <w:sz w:val="24"/>
        </w:rPr>
        <w:t>NIM</w:t>
      </w:r>
      <w:r w:rsidRPr="00732B87">
        <w:rPr>
          <w:spacing w:val="1"/>
          <w:sz w:val="24"/>
        </w:rPr>
        <w:t xml:space="preserve"> </w:t>
      </w:r>
      <w:r w:rsidRPr="00732B87">
        <w:rPr>
          <w:sz w:val="24"/>
        </w:rPr>
        <w:t>terhadap</w:t>
      </w:r>
      <w:r w:rsidRPr="00732B87">
        <w:rPr>
          <w:spacing w:val="1"/>
          <w:sz w:val="24"/>
        </w:rPr>
        <w:t xml:space="preserve"> </w:t>
      </w:r>
      <w:r w:rsidRPr="00732B87">
        <w:rPr>
          <w:sz w:val="24"/>
        </w:rPr>
        <w:t>ROA</w:t>
      </w:r>
      <w:r w:rsidRPr="00732B87">
        <w:rPr>
          <w:spacing w:val="1"/>
          <w:sz w:val="24"/>
        </w:rPr>
        <w:t xml:space="preserve"> </w:t>
      </w:r>
      <w:r w:rsidRPr="00732B87">
        <w:rPr>
          <w:sz w:val="24"/>
        </w:rPr>
        <w:t>pada</w:t>
      </w:r>
      <w:r w:rsidRPr="00732B87">
        <w:rPr>
          <w:spacing w:val="1"/>
          <w:sz w:val="24"/>
        </w:rPr>
        <w:t xml:space="preserve"> </w:t>
      </w:r>
      <w:r w:rsidRPr="00732B87">
        <w:rPr>
          <w:sz w:val="24"/>
        </w:rPr>
        <w:t>perbankan di Indonesia. Selain</w:t>
      </w:r>
      <w:r w:rsidR="004F1F7F" w:rsidRPr="00732B87">
        <w:rPr>
          <w:sz w:val="24"/>
        </w:rPr>
        <w:t xml:space="preserve"> itu juga dapat digunakan sebaga</w:t>
      </w:r>
      <w:r w:rsidRPr="00732B87">
        <w:rPr>
          <w:sz w:val="24"/>
        </w:rPr>
        <w:t>i</w:t>
      </w:r>
      <w:r w:rsidRPr="00732B87">
        <w:rPr>
          <w:spacing w:val="1"/>
          <w:sz w:val="24"/>
        </w:rPr>
        <w:t xml:space="preserve"> </w:t>
      </w:r>
      <w:r w:rsidRPr="00732B87">
        <w:rPr>
          <w:sz w:val="24"/>
        </w:rPr>
        <w:t>referensi</w:t>
      </w:r>
      <w:r w:rsidRPr="00732B87">
        <w:rPr>
          <w:spacing w:val="-1"/>
          <w:sz w:val="24"/>
        </w:rPr>
        <w:t xml:space="preserve"> </w:t>
      </w:r>
      <w:r w:rsidRPr="00732B87">
        <w:rPr>
          <w:sz w:val="24"/>
        </w:rPr>
        <w:t>Analisa</w:t>
      </w:r>
      <w:r w:rsidRPr="00732B87">
        <w:rPr>
          <w:spacing w:val="-2"/>
          <w:sz w:val="24"/>
        </w:rPr>
        <w:t xml:space="preserve"> </w:t>
      </w:r>
      <w:r w:rsidRPr="00732B87">
        <w:rPr>
          <w:sz w:val="24"/>
        </w:rPr>
        <w:t>dan perbandingan</w:t>
      </w:r>
      <w:r w:rsidRPr="00732B87">
        <w:rPr>
          <w:spacing w:val="-1"/>
          <w:sz w:val="24"/>
        </w:rPr>
        <w:t xml:space="preserve"> </w:t>
      </w:r>
      <w:r w:rsidRPr="00732B87">
        <w:rPr>
          <w:sz w:val="24"/>
        </w:rPr>
        <w:t>selanjutnya</w:t>
      </w:r>
      <w:r w:rsidRPr="00732B87">
        <w:rPr>
          <w:spacing w:val="-1"/>
          <w:sz w:val="24"/>
        </w:rPr>
        <w:t xml:space="preserve"> </w:t>
      </w:r>
      <w:r w:rsidRPr="00732B87">
        <w:rPr>
          <w:sz w:val="24"/>
        </w:rPr>
        <w:t>bagi pembaca.</w:t>
      </w:r>
      <w:bookmarkEnd w:id="101"/>
      <w:bookmarkEnd w:id="102"/>
      <w:bookmarkEnd w:id="103"/>
      <w:bookmarkEnd w:id="104"/>
    </w:p>
    <w:p w14:paraId="07EB4FD5" w14:textId="77777777" w:rsidR="00732B87" w:rsidRPr="00732B87" w:rsidRDefault="009E1CC3" w:rsidP="004B379E">
      <w:pPr>
        <w:pStyle w:val="ListParagraph"/>
        <w:numPr>
          <w:ilvl w:val="0"/>
          <w:numId w:val="32"/>
        </w:numPr>
        <w:tabs>
          <w:tab w:val="left" w:pos="1965"/>
        </w:tabs>
        <w:spacing w:line="480" w:lineRule="auto"/>
        <w:rPr>
          <w:sz w:val="24"/>
        </w:rPr>
      </w:pPr>
      <w:bookmarkStart w:id="105" w:name="_Toc135748975"/>
      <w:bookmarkStart w:id="106" w:name="_Toc135749539"/>
      <w:bookmarkStart w:id="107" w:name="_Toc135749625"/>
      <w:bookmarkStart w:id="108" w:name="_Toc139703311"/>
      <w:r w:rsidRPr="00732B87">
        <w:rPr>
          <w:sz w:val="24"/>
        </w:rPr>
        <w:t>Bagi</w:t>
      </w:r>
      <w:r w:rsidRPr="00732B87">
        <w:rPr>
          <w:spacing w:val="-1"/>
          <w:sz w:val="24"/>
        </w:rPr>
        <w:t xml:space="preserve"> </w:t>
      </w:r>
      <w:r w:rsidRPr="00732B87">
        <w:rPr>
          <w:sz w:val="24"/>
        </w:rPr>
        <w:t>pembaca</w:t>
      </w:r>
      <w:bookmarkEnd w:id="105"/>
      <w:bookmarkEnd w:id="106"/>
      <w:bookmarkEnd w:id="107"/>
      <w:bookmarkEnd w:id="108"/>
      <w:r w:rsidR="00732B87" w:rsidRPr="00732B87">
        <w:rPr>
          <w:sz w:val="24"/>
        </w:rPr>
        <w:tab/>
      </w:r>
      <w:bookmarkStart w:id="109" w:name="_Toc135748976"/>
      <w:bookmarkStart w:id="110" w:name="_Toc135749540"/>
      <w:bookmarkStart w:id="111" w:name="_Toc135749626"/>
      <w:bookmarkStart w:id="112" w:name="_Toc139703312"/>
    </w:p>
    <w:p w14:paraId="2DED9585" w14:textId="7ACB9D29" w:rsidR="009E1CC3" w:rsidRPr="00732B87" w:rsidRDefault="00732B87" w:rsidP="00732B87">
      <w:pPr>
        <w:pStyle w:val="ListParagraph"/>
        <w:spacing w:line="480" w:lineRule="auto"/>
        <w:ind w:left="720" w:firstLine="0"/>
        <w:rPr>
          <w:sz w:val="24"/>
        </w:rPr>
      </w:pPr>
      <w:r>
        <w:rPr>
          <w:sz w:val="24"/>
          <w:lang w:val="id-ID"/>
        </w:rPr>
        <w:tab/>
      </w:r>
      <w:r w:rsidR="009E1CC3" w:rsidRPr="00732B87">
        <w:rPr>
          <w:sz w:val="24"/>
        </w:rPr>
        <w:t>Melalui penelitian ini diharapkan pada pembaca dapat menambah</w:t>
      </w:r>
      <w:r w:rsidR="009E1CC3" w:rsidRPr="00732B87">
        <w:rPr>
          <w:spacing w:val="1"/>
          <w:sz w:val="24"/>
        </w:rPr>
        <w:t xml:space="preserve"> </w:t>
      </w:r>
      <w:r w:rsidR="009E1CC3" w:rsidRPr="00732B87">
        <w:rPr>
          <w:sz w:val="24"/>
        </w:rPr>
        <w:t>pula wawasan ataupun pengetahuan mengenai perbandingan LDR</w:t>
      </w:r>
      <w:r w:rsidR="009E1CC3" w:rsidRPr="00732B87">
        <w:rPr>
          <w:spacing w:val="1"/>
          <w:sz w:val="24"/>
        </w:rPr>
        <w:t xml:space="preserve"> </w:t>
      </w:r>
      <w:r w:rsidR="009E1CC3" w:rsidRPr="00732B87">
        <w:rPr>
          <w:sz w:val="24"/>
        </w:rPr>
        <w:t>dan</w:t>
      </w:r>
      <w:r w:rsidR="009E1CC3" w:rsidRPr="00732B87">
        <w:rPr>
          <w:spacing w:val="-1"/>
          <w:sz w:val="24"/>
        </w:rPr>
        <w:t xml:space="preserve"> </w:t>
      </w:r>
      <w:r w:rsidR="009E1CC3" w:rsidRPr="00732B87">
        <w:rPr>
          <w:sz w:val="24"/>
        </w:rPr>
        <w:t>NIM terhadap</w:t>
      </w:r>
      <w:r w:rsidR="009E1CC3" w:rsidRPr="00732B87">
        <w:rPr>
          <w:spacing w:val="-1"/>
          <w:sz w:val="24"/>
        </w:rPr>
        <w:t xml:space="preserve"> </w:t>
      </w:r>
      <w:r w:rsidR="009E1CC3" w:rsidRPr="00732B87">
        <w:rPr>
          <w:sz w:val="24"/>
        </w:rPr>
        <w:t>ROA</w:t>
      </w:r>
      <w:r w:rsidR="009E1CC3" w:rsidRPr="00732B87">
        <w:rPr>
          <w:spacing w:val="1"/>
          <w:sz w:val="24"/>
        </w:rPr>
        <w:t xml:space="preserve"> </w:t>
      </w:r>
      <w:r w:rsidR="009E1CC3" w:rsidRPr="00732B87">
        <w:rPr>
          <w:sz w:val="24"/>
        </w:rPr>
        <w:t>pada</w:t>
      </w:r>
      <w:r w:rsidR="009E1CC3" w:rsidRPr="00732B87">
        <w:rPr>
          <w:spacing w:val="-1"/>
          <w:sz w:val="24"/>
        </w:rPr>
        <w:t xml:space="preserve"> </w:t>
      </w:r>
      <w:r w:rsidR="009E1CC3" w:rsidRPr="00732B87">
        <w:rPr>
          <w:sz w:val="24"/>
        </w:rPr>
        <w:t>perbankan</w:t>
      </w:r>
      <w:r w:rsidR="009E1CC3" w:rsidRPr="00732B87">
        <w:rPr>
          <w:spacing w:val="-1"/>
          <w:sz w:val="24"/>
        </w:rPr>
        <w:t xml:space="preserve"> </w:t>
      </w:r>
      <w:r w:rsidR="009E1CC3" w:rsidRPr="00732B87">
        <w:rPr>
          <w:sz w:val="24"/>
        </w:rPr>
        <w:t>di</w:t>
      </w:r>
      <w:r w:rsidR="009E1CC3" w:rsidRPr="00732B87">
        <w:rPr>
          <w:spacing w:val="2"/>
          <w:sz w:val="24"/>
        </w:rPr>
        <w:t xml:space="preserve"> </w:t>
      </w:r>
      <w:r w:rsidR="009E1CC3" w:rsidRPr="00732B87">
        <w:rPr>
          <w:sz w:val="24"/>
        </w:rPr>
        <w:t>Indonesia.</w:t>
      </w:r>
      <w:bookmarkEnd w:id="109"/>
      <w:bookmarkEnd w:id="110"/>
      <w:bookmarkEnd w:id="111"/>
      <w:bookmarkEnd w:id="112"/>
    </w:p>
    <w:p w14:paraId="0E8DC917" w14:textId="77777777" w:rsidR="00E13220" w:rsidRPr="00EA48B6" w:rsidRDefault="00A63E3B" w:rsidP="00A63E3B">
      <w:pPr>
        <w:pStyle w:val="Heading2"/>
      </w:pPr>
      <w:bookmarkStart w:id="113" w:name="_Toc135748977"/>
      <w:bookmarkStart w:id="114" w:name="_Toc135749541"/>
      <w:bookmarkStart w:id="115" w:name="_Toc135749627"/>
      <w:bookmarkStart w:id="116" w:name="_Toc139703313"/>
      <w:bookmarkStart w:id="117" w:name="_Toc143176674"/>
      <w:r>
        <w:rPr>
          <w:lang w:val="id-ID"/>
        </w:rPr>
        <w:t>1.5</w:t>
      </w:r>
      <w:r>
        <w:rPr>
          <w:lang w:val="id-ID"/>
        </w:rPr>
        <w:tab/>
      </w:r>
      <w:r w:rsidR="009E1CC3" w:rsidRPr="00EA48B6">
        <w:t>Lokasi dan Waktu Penelitian</w:t>
      </w:r>
      <w:bookmarkEnd w:id="113"/>
      <w:bookmarkEnd w:id="114"/>
      <w:bookmarkEnd w:id="115"/>
      <w:bookmarkEnd w:id="116"/>
      <w:bookmarkEnd w:id="117"/>
      <w:r w:rsidR="009E1CC3" w:rsidRPr="00EA48B6">
        <w:t xml:space="preserve"> </w:t>
      </w:r>
    </w:p>
    <w:p w14:paraId="70682C8D" w14:textId="77777777" w:rsidR="009E1CC3" w:rsidRPr="00A63E3B" w:rsidRDefault="00EA48B6" w:rsidP="00A63E3B">
      <w:pPr>
        <w:pStyle w:val="Heading3"/>
        <w:rPr>
          <w:b/>
        </w:rPr>
      </w:pPr>
      <w:bookmarkStart w:id="118" w:name="_Toc135748978"/>
      <w:bookmarkStart w:id="119" w:name="_Toc135749542"/>
      <w:bookmarkStart w:id="120" w:name="_Toc135749628"/>
      <w:bookmarkStart w:id="121" w:name="_Toc139703314"/>
      <w:bookmarkStart w:id="122" w:name="_Toc143176675"/>
      <w:r w:rsidRPr="00A63E3B">
        <w:rPr>
          <w:b/>
        </w:rPr>
        <w:t>1.5.1</w:t>
      </w:r>
      <w:r w:rsidRPr="00A63E3B">
        <w:rPr>
          <w:b/>
        </w:rPr>
        <w:tab/>
      </w:r>
      <w:r w:rsidR="009E1CC3" w:rsidRPr="00A63E3B">
        <w:rPr>
          <w:b/>
        </w:rPr>
        <w:t>Lokasi Penelitian</w:t>
      </w:r>
      <w:bookmarkEnd w:id="118"/>
      <w:bookmarkEnd w:id="119"/>
      <w:bookmarkEnd w:id="120"/>
      <w:bookmarkEnd w:id="121"/>
      <w:bookmarkEnd w:id="122"/>
    </w:p>
    <w:p w14:paraId="1274BCF9" w14:textId="26A95D1D" w:rsidR="0074728F" w:rsidRDefault="009E1CC3" w:rsidP="00FB2713">
      <w:pPr>
        <w:pStyle w:val="BodyText"/>
        <w:spacing w:before="137" w:line="480" w:lineRule="auto"/>
        <w:ind w:left="720" w:right="124" w:firstLine="720"/>
        <w:jc w:val="both"/>
        <w:rPr>
          <w:lang w:val="id-ID"/>
        </w:rPr>
      </w:pPr>
      <w:r w:rsidRPr="00231A9E">
        <w:rPr>
          <w:lang w:val="id-ID"/>
        </w:rPr>
        <w:t xml:space="preserve">Lokasi pada penelitian ini adalah Bursa Efek Indonesia (BEI) yang dapat diakses melalui situs resmi yaitu </w:t>
      </w:r>
      <w:hyperlink r:id="rId15"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14:paraId="70A289F6" w14:textId="77777777" w:rsidR="00D70C20" w:rsidRDefault="00D70C20" w:rsidP="00F410A7">
      <w:pPr>
        <w:pStyle w:val="BodyText"/>
        <w:spacing w:before="137" w:line="480" w:lineRule="auto"/>
        <w:ind w:left="720" w:right="124"/>
        <w:jc w:val="both"/>
        <w:rPr>
          <w:lang w:val="id-ID"/>
        </w:rPr>
      </w:pPr>
    </w:p>
    <w:p w14:paraId="269398AE" w14:textId="77777777" w:rsidR="00D70C20" w:rsidRDefault="00D70C20" w:rsidP="00F410A7">
      <w:pPr>
        <w:pStyle w:val="BodyText"/>
        <w:spacing w:before="137" w:line="480" w:lineRule="auto"/>
        <w:ind w:left="720" w:right="124"/>
        <w:jc w:val="both"/>
        <w:rPr>
          <w:lang w:val="id-ID"/>
        </w:rPr>
      </w:pPr>
    </w:p>
    <w:p w14:paraId="07551DDC" w14:textId="77777777" w:rsidR="00D70C20" w:rsidRPr="00231A9E" w:rsidRDefault="00D70C20" w:rsidP="00F410A7">
      <w:pPr>
        <w:pStyle w:val="BodyText"/>
        <w:spacing w:before="137" w:line="480" w:lineRule="auto"/>
        <w:ind w:left="720" w:right="124"/>
        <w:jc w:val="both"/>
        <w:rPr>
          <w:lang w:val="id-ID"/>
        </w:rPr>
      </w:pPr>
    </w:p>
    <w:p w14:paraId="23825B53" w14:textId="77777777" w:rsidR="00DE3441" w:rsidRPr="00A63E3B" w:rsidRDefault="00EA48B6" w:rsidP="00A63E3B">
      <w:pPr>
        <w:pStyle w:val="Heading3"/>
        <w:rPr>
          <w:b/>
        </w:rPr>
      </w:pPr>
      <w:bookmarkStart w:id="123" w:name="_Toc135748979"/>
      <w:bookmarkStart w:id="124" w:name="_Toc135749543"/>
      <w:bookmarkStart w:id="125" w:name="_Toc135749629"/>
      <w:bookmarkStart w:id="126" w:name="_Toc139703315"/>
      <w:bookmarkStart w:id="127" w:name="_Toc143176676"/>
      <w:r w:rsidRPr="00A63E3B">
        <w:rPr>
          <w:b/>
        </w:rPr>
        <w:lastRenderedPageBreak/>
        <w:t>1.5.2</w:t>
      </w:r>
      <w:r w:rsidRPr="00A63E3B">
        <w:rPr>
          <w:b/>
        </w:rPr>
        <w:tab/>
      </w:r>
      <w:r w:rsidR="00DE3441" w:rsidRPr="00A63E3B">
        <w:rPr>
          <w:b/>
        </w:rPr>
        <w:t>Waktu Penelitian</w:t>
      </w:r>
      <w:bookmarkEnd w:id="123"/>
      <w:bookmarkEnd w:id="124"/>
      <w:bookmarkEnd w:id="125"/>
      <w:bookmarkEnd w:id="126"/>
      <w:bookmarkEnd w:id="127"/>
    </w:p>
    <w:p w14:paraId="5AF641D6" w14:textId="77777777" w:rsidR="00DE3441" w:rsidRPr="00352538" w:rsidRDefault="00352538" w:rsidP="00352538">
      <w:pPr>
        <w:pStyle w:val="Caption"/>
        <w:spacing w:line="480" w:lineRule="auto"/>
        <w:jc w:val="center"/>
        <w:rPr>
          <w:color w:val="000000" w:themeColor="text1"/>
          <w:sz w:val="24"/>
          <w:szCs w:val="24"/>
          <w:lang w:val="id-ID"/>
        </w:rPr>
      </w:pPr>
      <w:bookmarkStart w:id="128" w:name="_Toc139463944"/>
      <w:bookmarkStart w:id="129" w:name="_Toc143177142"/>
      <w:r w:rsidRPr="00352538">
        <w:rPr>
          <w:color w:val="000000" w:themeColor="text1"/>
          <w:sz w:val="24"/>
          <w:szCs w:val="24"/>
        </w:rPr>
        <w:t xml:space="preserve">Tabel 1. </w:t>
      </w:r>
      <w:r w:rsidRPr="00352538">
        <w:rPr>
          <w:color w:val="000000" w:themeColor="text1"/>
          <w:sz w:val="24"/>
          <w:szCs w:val="24"/>
        </w:rPr>
        <w:fldChar w:fldCharType="begin"/>
      </w:r>
      <w:r w:rsidRPr="00352538">
        <w:rPr>
          <w:color w:val="000000" w:themeColor="text1"/>
          <w:sz w:val="24"/>
          <w:szCs w:val="24"/>
        </w:rPr>
        <w:instrText xml:space="preserve"> SEQ Tabel_1. \* ARABIC </w:instrText>
      </w:r>
      <w:r w:rsidRPr="00352538">
        <w:rPr>
          <w:color w:val="000000" w:themeColor="text1"/>
          <w:sz w:val="24"/>
          <w:szCs w:val="24"/>
        </w:rPr>
        <w:fldChar w:fldCharType="separate"/>
      </w:r>
      <w:r w:rsidR="0089367A">
        <w:rPr>
          <w:noProof/>
          <w:color w:val="000000" w:themeColor="text1"/>
          <w:sz w:val="24"/>
          <w:szCs w:val="24"/>
        </w:rPr>
        <w:t>2</w:t>
      </w:r>
      <w:r w:rsidRPr="00352538">
        <w:rPr>
          <w:color w:val="000000" w:themeColor="text1"/>
          <w:sz w:val="24"/>
          <w:szCs w:val="24"/>
        </w:rPr>
        <w:fldChar w:fldCharType="end"/>
      </w:r>
      <w:r w:rsidRPr="00352538">
        <w:rPr>
          <w:color w:val="000000" w:themeColor="text1"/>
          <w:sz w:val="24"/>
          <w:szCs w:val="24"/>
          <w:lang w:val="id-ID"/>
        </w:rPr>
        <w:t xml:space="preserve"> Waktu Penelitian</w:t>
      </w:r>
      <w:bookmarkEnd w:id="128"/>
      <w:bookmarkEnd w:id="129"/>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14:paraId="68B302DF" w14:textId="77777777" w:rsidTr="00F70C7D">
        <w:trPr>
          <w:tblHeader/>
        </w:trPr>
        <w:tc>
          <w:tcPr>
            <w:tcW w:w="634" w:type="dxa"/>
            <w:vMerge w:val="restart"/>
            <w:vAlign w:val="center"/>
          </w:tcPr>
          <w:p w14:paraId="3448A1E8" w14:textId="77777777" w:rsidR="00DE3441" w:rsidRPr="00231A9E" w:rsidRDefault="00DE3441" w:rsidP="00DE3441">
            <w:pPr>
              <w:pStyle w:val="BodyText"/>
              <w:spacing w:before="137" w:line="480" w:lineRule="auto"/>
              <w:ind w:right="124"/>
              <w:jc w:val="center"/>
              <w:rPr>
                <w:b/>
                <w:lang w:val="id-ID"/>
              </w:rPr>
            </w:pPr>
            <w:r w:rsidRPr="00231A9E">
              <w:rPr>
                <w:b/>
                <w:lang w:val="id-ID"/>
              </w:rPr>
              <w:t>No</w:t>
            </w:r>
          </w:p>
        </w:tc>
        <w:tc>
          <w:tcPr>
            <w:tcW w:w="1554" w:type="dxa"/>
            <w:vMerge w:val="restart"/>
            <w:vAlign w:val="center"/>
          </w:tcPr>
          <w:p w14:paraId="61782216" w14:textId="77777777" w:rsidR="00DE3441" w:rsidRPr="00231A9E" w:rsidRDefault="00DE3441" w:rsidP="00DE3441">
            <w:pPr>
              <w:pStyle w:val="BodyText"/>
              <w:spacing w:before="137" w:line="480" w:lineRule="auto"/>
              <w:ind w:right="124"/>
              <w:jc w:val="center"/>
              <w:rPr>
                <w:b/>
                <w:lang w:val="id-ID"/>
              </w:rPr>
            </w:pPr>
            <w:r w:rsidRPr="00231A9E">
              <w:rPr>
                <w:b/>
                <w:lang w:val="id-ID"/>
              </w:rPr>
              <w:t>Keterangan</w:t>
            </w:r>
          </w:p>
        </w:tc>
        <w:tc>
          <w:tcPr>
            <w:tcW w:w="1840" w:type="dxa"/>
            <w:gridSpan w:val="4"/>
            <w:vAlign w:val="center"/>
          </w:tcPr>
          <w:p w14:paraId="58C099E8" w14:textId="77777777" w:rsidR="00DE3441" w:rsidRPr="00231A9E" w:rsidRDefault="00DE3441" w:rsidP="00DE3441">
            <w:pPr>
              <w:pStyle w:val="BodyText"/>
              <w:spacing w:before="137" w:line="480" w:lineRule="auto"/>
              <w:ind w:right="124"/>
              <w:jc w:val="center"/>
              <w:rPr>
                <w:b/>
                <w:lang w:val="id-ID"/>
              </w:rPr>
            </w:pPr>
            <w:r w:rsidRPr="00231A9E">
              <w:rPr>
                <w:b/>
                <w:lang w:val="id-ID"/>
              </w:rPr>
              <w:t>Maret</w:t>
            </w:r>
          </w:p>
        </w:tc>
        <w:tc>
          <w:tcPr>
            <w:tcW w:w="1840" w:type="dxa"/>
            <w:gridSpan w:val="4"/>
            <w:vAlign w:val="center"/>
          </w:tcPr>
          <w:p w14:paraId="6FDD330B" w14:textId="77777777" w:rsidR="00DE3441" w:rsidRPr="00231A9E" w:rsidRDefault="00DE3441" w:rsidP="00DE3441">
            <w:pPr>
              <w:pStyle w:val="BodyText"/>
              <w:spacing w:before="137" w:line="480" w:lineRule="auto"/>
              <w:ind w:right="124"/>
              <w:jc w:val="center"/>
              <w:rPr>
                <w:b/>
                <w:lang w:val="id-ID"/>
              </w:rPr>
            </w:pPr>
            <w:r w:rsidRPr="00231A9E">
              <w:rPr>
                <w:b/>
                <w:lang w:val="id-ID"/>
              </w:rPr>
              <w:t>April</w:t>
            </w:r>
          </w:p>
        </w:tc>
        <w:tc>
          <w:tcPr>
            <w:tcW w:w="1840" w:type="dxa"/>
            <w:gridSpan w:val="4"/>
            <w:vAlign w:val="center"/>
          </w:tcPr>
          <w:p w14:paraId="13FC1E11" w14:textId="77777777" w:rsidR="00DE3441" w:rsidRPr="00231A9E" w:rsidRDefault="00DE3441" w:rsidP="00DE3441">
            <w:pPr>
              <w:pStyle w:val="BodyText"/>
              <w:spacing w:before="137" w:line="480" w:lineRule="auto"/>
              <w:ind w:right="124"/>
              <w:jc w:val="center"/>
              <w:rPr>
                <w:b/>
                <w:lang w:val="id-ID"/>
              </w:rPr>
            </w:pPr>
            <w:r w:rsidRPr="00231A9E">
              <w:rPr>
                <w:b/>
                <w:lang w:val="id-ID"/>
              </w:rPr>
              <w:t>Mei</w:t>
            </w:r>
          </w:p>
        </w:tc>
        <w:tc>
          <w:tcPr>
            <w:tcW w:w="1840" w:type="dxa"/>
            <w:gridSpan w:val="4"/>
            <w:vAlign w:val="center"/>
          </w:tcPr>
          <w:p w14:paraId="4A1A2966" w14:textId="77777777" w:rsidR="00DE3441" w:rsidRPr="00231A9E" w:rsidRDefault="00DE3441" w:rsidP="00DE3441">
            <w:pPr>
              <w:pStyle w:val="BodyText"/>
              <w:spacing w:before="137" w:line="480" w:lineRule="auto"/>
              <w:ind w:right="124"/>
              <w:jc w:val="center"/>
              <w:rPr>
                <w:b/>
                <w:lang w:val="id-ID"/>
              </w:rPr>
            </w:pPr>
            <w:r w:rsidRPr="00231A9E">
              <w:rPr>
                <w:b/>
                <w:lang w:val="id-ID"/>
              </w:rPr>
              <w:t>Juni</w:t>
            </w:r>
          </w:p>
        </w:tc>
      </w:tr>
      <w:tr w:rsidR="00DE3441" w:rsidRPr="00231A9E" w14:paraId="26C9419E" w14:textId="77777777" w:rsidTr="00F70C7D">
        <w:trPr>
          <w:tblHeader/>
        </w:trPr>
        <w:tc>
          <w:tcPr>
            <w:tcW w:w="634" w:type="dxa"/>
            <w:vMerge/>
          </w:tcPr>
          <w:p w14:paraId="36821687" w14:textId="77777777" w:rsidR="00DE3441" w:rsidRPr="00231A9E" w:rsidRDefault="00DE3441" w:rsidP="00DE3441">
            <w:pPr>
              <w:pStyle w:val="BodyText"/>
              <w:spacing w:before="137" w:line="480" w:lineRule="auto"/>
              <w:ind w:right="124"/>
              <w:rPr>
                <w:b/>
                <w:lang w:val="id-ID"/>
              </w:rPr>
            </w:pPr>
          </w:p>
        </w:tc>
        <w:tc>
          <w:tcPr>
            <w:tcW w:w="1554" w:type="dxa"/>
            <w:vMerge/>
          </w:tcPr>
          <w:p w14:paraId="37A71A00" w14:textId="77777777" w:rsidR="00DE3441" w:rsidRPr="00231A9E" w:rsidRDefault="00DE3441" w:rsidP="00DE3441">
            <w:pPr>
              <w:pStyle w:val="BodyText"/>
              <w:spacing w:before="137" w:line="480" w:lineRule="auto"/>
              <w:ind w:right="124"/>
              <w:rPr>
                <w:b/>
                <w:lang w:val="id-ID"/>
              </w:rPr>
            </w:pPr>
          </w:p>
        </w:tc>
        <w:tc>
          <w:tcPr>
            <w:tcW w:w="460" w:type="dxa"/>
          </w:tcPr>
          <w:p w14:paraId="209D4D7D"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4DB285EE"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54C8ED47"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3B439343"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A753C58"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6E98CEFD"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7749A3A3"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5F179B6D"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7B27E24"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059DE0E1"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4C8DB4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788FF2F9"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45693AA9"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70FC3723"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6DC407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1AA0D2F2" w14:textId="77777777" w:rsidR="00DE3441" w:rsidRPr="00231A9E" w:rsidRDefault="00DE3441" w:rsidP="00DE3441">
            <w:pPr>
              <w:pStyle w:val="BodyText"/>
              <w:spacing w:before="137" w:line="480" w:lineRule="auto"/>
              <w:ind w:right="124"/>
              <w:rPr>
                <w:b/>
                <w:lang w:val="id-ID"/>
              </w:rPr>
            </w:pPr>
            <w:r w:rsidRPr="00231A9E">
              <w:rPr>
                <w:b/>
                <w:lang w:val="id-ID"/>
              </w:rPr>
              <w:t>4</w:t>
            </w:r>
          </w:p>
        </w:tc>
      </w:tr>
      <w:tr w:rsidR="00DE3441" w:rsidRPr="00231A9E" w14:paraId="46DEF6BA" w14:textId="77777777" w:rsidTr="009811BA">
        <w:tc>
          <w:tcPr>
            <w:tcW w:w="634" w:type="dxa"/>
          </w:tcPr>
          <w:p w14:paraId="11E70A9D" w14:textId="77777777" w:rsidR="00DE3441" w:rsidRPr="00231A9E" w:rsidRDefault="00DE3441" w:rsidP="00DE3441">
            <w:pPr>
              <w:pStyle w:val="BodyText"/>
              <w:spacing w:before="137" w:line="480" w:lineRule="auto"/>
              <w:ind w:right="124"/>
              <w:jc w:val="center"/>
              <w:rPr>
                <w:lang w:val="id-ID"/>
              </w:rPr>
            </w:pPr>
            <w:r w:rsidRPr="00231A9E">
              <w:rPr>
                <w:lang w:val="id-ID"/>
              </w:rPr>
              <w:t>1</w:t>
            </w:r>
          </w:p>
        </w:tc>
        <w:tc>
          <w:tcPr>
            <w:tcW w:w="1554" w:type="dxa"/>
          </w:tcPr>
          <w:p w14:paraId="678EF60F" w14:textId="77777777" w:rsidR="00DE3441" w:rsidRPr="00231A9E" w:rsidRDefault="00DE3441" w:rsidP="00B31845">
            <w:pPr>
              <w:pStyle w:val="BodyText"/>
              <w:spacing w:before="137"/>
              <w:ind w:right="124"/>
              <w:rPr>
                <w:lang w:val="id-ID"/>
              </w:rPr>
            </w:pPr>
            <w:r w:rsidRPr="00231A9E">
              <w:rPr>
                <w:lang w:val="id-ID"/>
              </w:rPr>
              <w:t>Pengajuan Judul</w:t>
            </w:r>
          </w:p>
        </w:tc>
        <w:tc>
          <w:tcPr>
            <w:tcW w:w="460" w:type="dxa"/>
          </w:tcPr>
          <w:p w14:paraId="72829329"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1654737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DDB774" w14:textId="77777777" w:rsidR="00DE3441" w:rsidRPr="00231A9E" w:rsidRDefault="00DE3441" w:rsidP="00DE3441">
            <w:pPr>
              <w:pStyle w:val="BodyText"/>
              <w:spacing w:before="137" w:line="480" w:lineRule="auto"/>
              <w:ind w:right="124"/>
              <w:rPr>
                <w:b/>
                <w:lang w:val="id-ID"/>
              </w:rPr>
            </w:pPr>
          </w:p>
        </w:tc>
        <w:tc>
          <w:tcPr>
            <w:tcW w:w="460" w:type="dxa"/>
          </w:tcPr>
          <w:p w14:paraId="14D3AB38" w14:textId="77777777" w:rsidR="00DE3441" w:rsidRPr="00231A9E" w:rsidRDefault="00DE3441" w:rsidP="00DE3441">
            <w:pPr>
              <w:pStyle w:val="BodyText"/>
              <w:spacing w:before="137" w:line="480" w:lineRule="auto"/>
              <w:ind w:right="124"/>
              <w:rPr>
                <w:b/>
                <w:lang w:val="id-ID"/>
              </w:rPr>
            </w:pPr>
          </w:p>
        </w:tc>
        <w:tc>
          <w:tcPr>
            <w:tcW w:w="460" w:type="dxa"/>
          </w:tcPr>
          <w:p w14:paraId="175C412A" w14:textId="77777777" w:rsidR="00DE3441" w:rsidRPr="00231A9E" w:rsidRDefault="00DE3441" w:rsidP="00DE3441">
            <w:pPr>
              <w:pStyle w:val="BodyText"/>
              <w:spacing w:before="137" w:line="480" w:lineRule="auto"/>
              <w:ind w:right="124"/>
              <w:rPr>
                <w:b/>
                <w:lang w:val="id-ID"/>
              </w:rPr>
            </w:pPr>
          </w:p>
        </w:tc>
        <w:tc>
          <w:tcPr>
            <w:tcW w:w="460" w:type="dxa"/>
          </w:tcPr>
          <w:p w14:paraId="493C961D" w14:textId="77777777" w:rsidR="00DE3441" w:rsidRPr="00231A9E" w:rsidRDefault="00DE3441" w:rsidP="00DE3441">
            <w:pPr>
              <w:pStyle w:val="BodyText"/>
              <w:spacing w:before="137" w:line="480" w:lineRule="auto"/>
              <w:ind w:right="124"/>
              <w:rPr>
                <w:b/>
                <w:lang w:val="id-ID"/>
              </w:rPr>
            </w:pPr>
          </w:p>
        </w:tc>
        <w:tc>
          <w:tcPr>
            <w:tcW w:w="460" w:type="dxa"/>
          </w:tcPr>
          <w:p w14:paraId="3457B6AB" w14:textId="77777777" w:rsidR="00DE3441" w:rsidRPr="00231A9E" w:rsidRDefault="00DE3441" w:rsidP="00DE3441">
            <w:pPr>
              <w:pStyle w:val="BodyText"/>
              <w:spacing w:before="137" w:line="480" w:lineRule="auto"/>
              <w:ind w:right="124"/>
              <w:rPr>
                <w:b/>
                <w:lang w:val="id-ID"/>
              </w:rPr>
            </w:pPr>
          </w:p>
        </w:tc>
        <w:tc>
          <w:tcPr>
            <w:tcW w:w="460" w:type="dxa"/>
          </w:tcPr>
          <w:p w14:paraId="240799AF" w14:textId="77777777" w:rsidR="00DE3441" w:rsidRPr="00231A9E" w:rsidRDefault="00DE3441" w:rsidP="00DE3441">
            <w:pPr>
              <w:pStyle w:val="BodyText"/>
              <w:spacing w:before="137" w:line="480" w:lineRule="auto"/>
              <w:ind w:right="124"/>
              <w:rPr>
                <w:b/>
                <w:lang w:val="id-ID"/>
              </w:rPr>
            </w:pPr>
          </w:p>
        </w:tc>
        <w:tc>
          <w:tcPr>
            <w:tcW w:w="460" w:type="dxa"/>
          </w:tcPr>
          <w:p w14:paraId="529FA710" w14:textId="77777777" w:rsidR="00DE3441" w:rsidRPr="00231A9E" w:rsidRDefault="00DE3441" w:rsidP="00DE3441">
            <w:pPr>
              <w:pStyle w:val="BodyText"/>
              <w:spacing w:before="137" w:line="480" w:lineRule="auto"/>
              <w:ind w:right="124"/>
              <w:rPr>
                <w:b/>
                <w:lang w:val="id-ID"/>
              </w:rPr>
            </w:pPr>
          </w:p>
        </w:tc>
        <w:tc>
          <w:tcPr>
            <w:tcW w:w="460" w:type="dxa"/>
          </w:tcPr>
          <w:p w14:paraId="51D8FE82" w14:textId="77777777" w:rsidR="00DE3441" w:rsidRPr="00231A9E" w:rsidRDefault="00DE3441" w:rsidP="00DE3441">
            <w:pPr>
              <w:pStyle w:val="BodyText"/>
              <w:spacing w:before="137" w:line="480" w:lineRule="auto"/>
              <w:ind w:right="124"/>
              <w:rPr>
                <w:b/>
                <w:lang w:val="id-ID"/>
              </w:rPr>
            </w:pPr>
          </w:p>
        </w:tc>
        <w:tc>
          <w:tcPr>
            <w:tcW w:w="460" w:type="dxa"/>
          </w:tcPr>
          <w:p w14:paraId="0CA89812" w14:textId="77777777" w:rsidR="00DE3441" w:rsidRPr="00231A9E" w:rsidRDefault="00DE3441" w:rsidP="00DE3441">
            <w:pPr>
              <w:pStyle w:val="BodyText"/>
              <w:spacing w:before="137" w:line="480" w:lineRule="auto"/>
              <w:ind w:right="124"/>
              <w:rPr>
                <w:b/>
                <w:lang w:val="id-ID"/>
              </w:rPr>
            </w:pPr>
          </w:p>
        </w:tc>
        <w:tc>
          <w:tcPr>
            <w:tcW w:w="460" w:type="dxa"/>
          </w:tcPr>
          <w:p w14:paraId="3ADEB205" w14:textId="77777777" w:rsidR="00DE3441" w:rsidRPr="00231A9E" w:rsidRDefault="00DE3441" w:rsidP="00DE3441">
            <w:pPr>
              <w:pStyle w:val="BodyText"/>
              <w:spacing w:before="137" w:line="480" w:lineRule="auto"/>
              <w:ind w:right="124"/>
              <w:rPr>
                <w:b/>
                <w:lang w:val="id-ID"/>
              </w:rPr>
            </w:pPr>
          </w:p>
        </w:tc>
        <w:tc>
          <w:tcPr>
            <w:tcW w:w="460" w:type="dxa"/>
          </w:tcPr>
          <w:p w14:paraId="0C604E99" w14:textId="77777777" w:rsidR="00DE3441" w:rsidRPr="00231A9E" w:rsidRDefault="00DE3441" w:rsidP="00DE3441">
            <w:pPr>
              <w:pStyle w:val="BodyText"/>
              <w:spacing w:before="137" w:line="480" w:lineRule="auto"/>
              <w:ind w:right="124"/>
              <w:rPr>
                <w:b/>
                <w:lang w:val="id-ID"/>
              </w:rPr>
            </w:pPr>
          </w:p>
        </w:tc>
        <w:tc>
          <w:tcPr>
            <w:tcW w:w="460" w:type="dxa"/>
          </w:tcPr>
          <w:p w14:paraId="65B402D2" w14:textId="77777777" w:rsidR="00DE3441" w:rsidRPr="00231A9E" w:rsidRDefault="00DE3441" w:rsidP="00DE3441">
            <w:pPr>
              <w:pStyle w:val="BodyText"/>
              <w:spacing w:before="137" w:line="480" w:lineRule="auto"/>
              <w:ind w:right="124"/>
              <w:rPr>
                <w:b/>
                <w:lang w:val="id-ID"/>
              </w:rPr>
            </w:pPr>
          </w:p>
        </w:tc>
        <w:tc>
          <w:tcPr>
            <w:tcW w:w="460" w:type="dxa"/>
          </w:tcPr>
          <w:p w14:paraId="45DD17D1" w14:textId="77777777" w:rsidR="00DE3441" w:rsidRPr="00231A9E" w:rsidRDefault="00DE3441" w:rsidP="00DE3441">
            <w:pPr>
              <w:pStyle w:val="BodyText"/>
              <w:spacing w:before="137" w:line="480" w:lineRule="auto"/>
              <w:ind w:right="124"/>
              <w:rPr>
                <w:b/>
                <w:lang w:val="id-ID"/>
              </w:rPr>
            </w:pPr>
          </w:p>
        </w:tc>
        <w:tc>
          <w:tcPr>
            <w:tcW w:w="460" w:type="dxa"/>
          </w:tcPr>
          <w:p w14:paraId="4DE78B7C" w14:textId="77777777" w:rsidR="00DE3441" w:rsidRPr="00231A9E" w:rsidRDefault="00DE3441" w:rsidP="00DE3441">
            <w:pPr>
              <w:pStyle w:val="BodyText"/>
              <w:spacing w:before="137" w:line="480" w:lineRule="auto"/>
              <w:ind w:right="124"/>
              <w:rPr>
                <w:b/>
                <w:lang w:val="id-ID"/>
              </w:rPr>
            </w:pPr>
          </w:p>
        </w:tc>
      </w:tr>
      <w:tr w:rsidR="00DE3441" w:rsidRPr="00231A9E" w14:paraId="1B633D3D" w14:textId="77777777" w:rsidTr="007A5B0B">
        <w:tc>
          <w:tcPr>
            <w:tcW w:w="634" w:type="dxa"/>
          </w:tcPr>
          <w:p w14:paraId="72AC1FE0" w14:textId="77777777" w:rsidR="00DE3441" w:rsidRPr="00231A9E" w:rsidRDefault="00DE3441" w:rsidP="00DE3441">
            <w:pPr>
              <w:pStyle w:val="BodyText"/>
              <w:spacing w:before="137" w:line="480" w:lineRule="auto"/>
              <w:ind w:right="124"/>
              <w:jc w:val="center"/>
              <w:rPr>
                <w:lang w:val="id-ID"/>
              </w:rPr>
            </w:pPr>
            <w:r w:rsidRPr="00231A9E">
              <w:rPr>
                <w:lang w:val="id-ID"/>
              </w:rPr>
              <w:t>2</w:t>
            </w:r>
          </w:p>
        </w:tc>
        <w:tc>
          <w:tcPr>
            <w:tcW w:w="1554" w:type="dxa"/>
          </w:tcPr>
          <w:p w14:paraId="504FBA34" w14:textId="77777777" w:rsidR="00DE3441" w:rsidRPr="00231A9E" w:rsidRDefault="00DE3441" w:rsidP="00B31845">
            <w:pPr>
              <w:pStyle w:val="BodyText"/>
              <w:spacing w:before="137"/>
              <w:ind w:right="124"/>
              <w:rPr>
                <w:lang w:val="id-ID"/>
              </w:rPr>
            </w:pPr>
            <w:r w:rsidRPr="00231A9E">
              <w:rPr>
                <w:lang w:val="id-ID"/>
              </w:rPr>
              <w:t>Pengumpulan Data</w:t>
            </w:r>
          </w:p>
        </w:tc>
        <w:tc>
          <w:tcPr>
            <w:tcW w:w="460" w:type="dxa"/>
          </w:tcPr>
          <w:p w14:paraId="1DA7310A" w14:textId="77777777" w:rsidR="00DE3441" w:rsidRPr="00231A9E" w:rsidRDefault="00DE3441" w:rsidP="00DE3441">
            <w:pPr>
              <w:pStyle w:val="BodyText"/>
              <w:spacing w:before="137" w:line="480" w:lineRule="auto"/>
              <w:ind w:right="124"/>
              <w:rPr>
                <w:b/>
                <w:lang w:val="id-ID"/>
              </w:rPr>
            </w:pPr>
          </w:p>
        </w:tc>
        <w:tc>
          <w:tcPr>
            <w:tcW w:w="460" w:type="dxa"/>
          </w:tcPr>
          <w:p w14:paraId="3210FF6F"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51242502"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2AC95D7" w14:textId="77777777" w:rsidR="00DE3441" w:rsidRPr="00231A9E" w:rsidRDefault="00DE3441" w:rsidP="00DE3441">
            <w:pPr>
              <w:pStyle w:val="BodyText"/>
              <w:spacing w:before="137" w:line="480" w:lineRule="auto"/>
              <w:ind w:right="124"/>
              <w:rPr>
                <w:b/>
                <w:lang w:val="id-ID"/>
              </w:rPr>
            </w:pPr>
          </w:p>
        </w:tc>
        <w:tc>
          <w:tcPr>
            <w:tcW w:w="460" w:type="dxa"/>
          </w:tcPr>
          <w:p w14:paraId="61FD4A52" w14:textId="77777777" w:rsidR="00DE3441" w:rsidRPr="00231A9E" w:rsidRDefault="00DE3441" w:rsidP="00DE3441">
            <w:pPr>
              <w:pStyle w:val="BodyText"/>
              <w:spacing w:before="137" w:line="480" w:lineRule="auto"/>
              <w:ind w:right="124"/>
              <w:rPr>
                <w:b/>
                <w:lang w:val="id-ID"/>
              </w:rPr>
            </w:pPr>
          </w:p>
        </w:tc>
        <w:tc>
          <w:tcPr>
            <w:tcW w:w="460" w:type="dxa"/>
          </w:tcPr>
          <w:p w14:paraId="4D191750" w14:textId="77777777" w:rsidR="00DE3441" w:rsidRPr="00231A9E" w:rsidRDefault="00DE3441" w:rsidP="00DE3441">
            <w:pPr>
              <w:pStyle w:val="BodyText"/>
              <w:spacing w:before="137" w:line="480" w:lineRule="auto"/>
              <w:ind w:right="124"/>
              <w:rPr>
                <w:b/>
                <w:lang w:val="id-ID"/>
              </w:rPr>
            </w:pPr>
          </w:p>
        </w:tc>
        <w:tc>
          <w:tcPr>
            <w:tcW w:w="460" w:type="dxa"/>
          </w:tcPr>
          <w:p w14:paraId="56A024A3" w14:textId="77777777" w:rsidR="00DE3441" w:rsidRPr="00231A9E" w:rsidRDefault="00DE3441" w:rsidP="00DE3441">
            <w:pPr>
              <w:pStyle w:val="BodyText"/>
              <w:spacing w:before="137" w:line="480" w:lineRule="auto"/>
              <w:ind w:right="124"/>
              <w:rPr>
                <w:b/>
                <w:lang w:val="id-ID"/>
              </w:rPr>
            </w:pPr>
          </w:p>
        </w:tc>
        <w:tc>
          <w:tcPr>
            <w:tcW w:w="460" w:type="dxa"/>
          </w:tcPr>
          <w:p w14:paraId="58AA737B" w14:textId="77777777" w:rsidR="00DE3441" w:rsidRPr="00231A9E" w:rsidRDefault="00DE3441" w:rsidP="00DE3441">
            <w:pPr>
              <w:pStyle w:val="BodyText"/>
              <w:spacing w:before="137" w:line="480" w:lineRule="auto"/>
              <w:ind w:right="124"/>
              <w:rPr>
                <w:b/>
                <w:lang w:val="id-ID"/>
              </w:rPr>
            </w:pPr>
          </w:p>
        </w:tc>
        <w:tc>
          <w:tcPr>
            <w:tcW w:w="460" w:type="dxa"/>
          </w:tcPr>
          <w:p w14:paraId="1E1D0F9A" w14:textId="77777777" w:rsidR="00DE3441" w:rsidRPr="00231A9E" w:rsidRDefault="00DE3441" w:rsidP="00DE3441">
            <w:pPr>
              <w:pStyle w:val="BodyText"/>
              <w:spacing w:before="137" w:line="480" w:lineRule="auto"/>
              <w:ind w:right="124"/>
              <w:rPr>
                <w:b/>
                <w:lang w:val="id-ID"/>
              </w:rPr>
            </w:pPr>
          </w:p>
        </w:tc>
        <w:tc>
          <w:tcPr>
            <w:tcW w:w="460" w:type="dxa"/>
          </w:tcPr>
          <w:p w14:paraId="5BEC3939" w14:textId="77777777" w:rsidR="00DE3441" w:rsidRPr="00231A9E" w:rsidRDefault="00DE3441" w:rsidP="00DE3441">
            <w:pPr>
              <w:pStyle w:val="BodyText"/>
              <w:spacing w:before="137" w:line="480" w:lineRule="auto"/>
              <w:ind w:right="124"/>
              <w:rPr>
                <w:b/>
                <w:lang w:val="id-ID"/>
              </w:rPr>
            </w:pPr>
          </w:p>
        </w:tc>
        <w:tc>
          <w:tcPr>
            <w:tcW w:w="460" w:type="dxa"/>
          </w:tcPr>
          <w:p w14:paraId="105C14FB" w14:textId="77777777" w:rsidR="00DE3441" w:rsidRPr="00231A9E" w:rsidRDefault="00DE3441" w:rsidP="00DE3441">
            <w:pPr>
              <w:pStyle w:val="BodyText"/>
              <w:spacing w:before="137" w:line="480" w:lineRule="auto"/>
              <w:ind w:right="124"/>
              <w:rPr>
                <w:b/>
                <w:lang w:val="id-ID"/>
              </w:rPr>
            </w:pPr>
          </w:p>
        </w:tc>
        <w:tc>
          <w:tcPr>
            <w:tcW w:w="460" w:type="dxa"/>
          </w:tcPr>
          <w:p w14:paraId="379D896C" w14:textId="77777777" w:rsidR="00DE3441" w:rsidRPr="00231A9E" w:rsidRDefault="00DE3441" w:rsidP="00DE3441">
            <w:pPr>
              <w:pStyle w:val="BodyText"/>
              <w:spacing w:before="137" w:line="480" w:lineRule="auto"/>
              <w:ind w:right="124"/>
              <w:rPr>
                <w:b/>
                <w:lang w:val="id-ID"/>
              </w:rPr>
            </w:pPr>
          </w:p>
        </w:tc>
        <w:tc>
          <w:tcPr>
            <w:tcW w:w="460" w:type="dxa"/>
          </w:tcPr>
          <w:p w14:paraId="31ADBC77" w14:textId="77777777" w:rsidR="00DE3441" w:rsidRPr="00231A9E" w:rsidRDefault="00DE3441" w:rsidP="00DE3441">
            <w:pPr>
              <w:pStyle w:val="BodyText"/>
              <w:spacing w:before="137" w:line="480" w:lineRule="auto"/>
              <w:ind w:right="124"/>
              <w:rPr>
                <w:b/>
                <w:lang w:val="id-ID"/>
              </w:rPr>
            </w:pPr>
          </w:p>
        </w:tc>
        <w:tc>
          <w:tcPr>
            <w:tcW w:w="460" w:type="dxa"/>
          </w:tcPr>
          <w:p w14:paraId="7123FEF7" w14:textId="77777777" w:rsidR="00DE3441" w:rsidRPr="00231A9E" w:rsidRDefault="00DE3441" w:rsidP="00DE3441">
            <w:pPr>
              <w:pStyle w:val="BodyText"/>
              <w:spacing w:before="137" w:line="480" w:lineRule="auto"/>
              <w:ind w:right="124"/>
              <w:rPr>
                <w:b/>
                <w:lang w:val="id-ID"/>
              </w:rPr>
            </w:pPr>
          </w:p>
        </w:tc>
        <w:tc>
          <w:tcPr>
            <w:tcW w:w="460" w:type="dxa"/>
          </w:tcPr>
          <w:p w14:paraId="0CF92C7D" w14:textId="77777777" w:rsidR="00DE3441" w:rsidRPr="00231A9E" w:rsidRDefault="00DE3441" w:rsidP="00DE3441">
            <w:pPr>
              <w:pStyle w:val="BodyText"/>
              <w:spacing w:before="137" w:line="480" w:lineRule="auto"/>
              <w:ind w:right="124"/>
              <w:rPr>
                <w:b/>
                <w:lang w:val="id-ID"/>
              </w:rPr>
            </w:pPr>
          </w:p>
        </w:tc>
        <w:tc>
          <w:tcPr>
            <w:tcW w:w="460" w:type="dxa"/>
          </w:tcPr>
          <w:p w14:paraId="4E2C7A78" w14:textId="77777777" w:rsidR="00DE3441" w:rsidRPr="00231A9E" w:rsidRDefault="00DE3441" w:rsidP="00DE3441">
            <w:pPr>
              <w:pStyle w:val="BodyText"/>
              <w:spacing w:before="137" w:line="480" w:lineRule="auto"/>
              <w:ind w:right="124"/>
              <w:rPr>
                <w:b/>
                <w:lang w:val="id-ID"/>
              </w:rPr>
            </w:pPr>
          </w:p>
        </w:tc>
      </w:tr>
      <w:tr w:rsidR="00DE3441" w:rsidRPr="00231A9E" w14:paraId="282BA2A6" w14:textId="77777777" w:rsidTr="007A5B0B">
        <w:tc>
          <w:tcPr>
            <w:tcW w:w="634" w:type="dxa"/>
          </w:tcPr>
          <w:p w14:paraId="4931195D" w14:textId="77777777" w:rsidR="00DE3441" w:rsidRPr="00231A9E" w:rsidRDefault="00DE3441" w:rsidP="00DE3441">
            <w:pPr>
              <w:pStyle w:val="BodyText"/>
              <w:spacing w:before="137" w:line="480" w:lineRule="auto"/>
              <w:ind w:right="124"/>
              <w:jc w:val="center"/>
              <w:rPr>
                <w:lang w:val="id-ID"/>
              </w:rPr>
            </w:pPr>
            <w:r w:rsidRPr="00231A9E">
              <w:rPr>
                <w:lang w:val="id-ID"/>
              </w:rPr>
              <w:t>3</w:t>
            </w:r>
          </w:p>
        </w:tc>
        <w:tc>
          <w:tcPr>
            <w:tcW w:w="1554" w:type="dxa"/>
          </w:tcPr>
          <w:p w14:paraId="7BA6D435" w14:textId="77777777" w:rsidR="00DE3441" w:rsidRPr="00231A9E" w:rsidRDefault="00DE3441" w:rsidP="00B31845">
            <w:pPr>
              <w:pStyle w:val="BodyText"/>
              <w:spacing w:before="137"/>
              <w:ind w:right="124"/>
              <w:rPr>
                <w:lang w:val="id-ID"/>
              </w:rPr>
            </w:pPr>
            <w:r w:rsidRPr="00231A9E">
              <w:rPr>
                <w:lang w:val="id-ID"/>
              </w:rPr>
              <w:t>Penyusunan Data</w:t>
            </w:r>
          </w:p>
        </w:tc>
        <w:tc>
          <w:tcPr>
            <w:tcW w:w="460" w:type="dxa"/>
          </w:tcPr>
          <w:p w14:paraId="4A27E3C6" w14:textId="77777777" w:rsidR="00DE3441" w:rsidRPr="00231A9E" w:rsidRDefault="00DE3441" w:rsidP="00DE3441">
            <w:pPr>
              <w:pStyle w:val="BodyText"/>
              <w:spacing w:before="137" w:line="480" w:lineRule="auto"/>
              <w:ind w:right="124"/>
              <w:rPr>
                <w:b/>
                <w:lang w:val="id-ID"/>
              </w:rPr>
            </w:pPr>
          </w:p>
        </w:tc>
        <w:tc>
          <w:tcPr>
            <w:tcW w:w="460" w:type="dxa"/>
          </w:tcPr>
          <w:p w14:paraId="7759F9C5" w14:textId="77777777" w:rsidR="00DE3441" w:rsidRPr="00231A9E" w:rsidRDefault="00DE3441" w:rsidP="00DE3441">
            <w:pPr>
              <w:pStyle w:val="BodyText"/>
              <w:spacing w:before="137" w:line="480" w:lineRule="auto"/>
              <w:ind w:right="124"/>
              <w:rPr>
                <w:b/>
                <w:lang w:val="id-ID"/>
              </w:rPr>
            </w:pPr>
          </w:p>
        </w:tc>
        <w:tc>
          <w:tcPr>
            <w:tcW w:w="460" w:type="dxa"/>
          </w:tcPr>
          <w:p w14:paraId="51CFE869"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013E91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6E14B15"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C0A1B8E" w14:textId="77777777" w:rsidR="00DE3441" w:rsidRPr="00231A9E" w:rsidRDefault="00DE3441" w:rsidP="00DE3441">
            <w:pPr>
              <w:pStyle w:val="BodyText"/>
              <w:spacing w:before="137" w:line="480" w:lineRule="auto"/>
              <w:ind w:right="124"/>
              <w:rPr>
                <w:b/>
                <w:lang w:val="id-ID"/>
              </w:rPr>
            </w:pPr>
          </w:p>
        </w:tc>
        <w:tc>
          <w:tcPr>
            <w:tcW w:w="460" w:type="dxa"/>
          </w:tcPr>
          <w:p w14:paraId="7ACFCF87" w14:textId="77777777" w:rsidR="00DE3441" w:rsidRPr="00231A9E" w:rsidRDefault="00DE3441" w:rsidP="00DE3441">
            <w:pPr>
              <w:pStyle w:val="BodyText"/>
              <w:spacing w:before="137" w:line="480" w:lineRule="auto"/>
              <w:ind w:right="124"/>
              <w:rPr>
                <w:b/>
                <w:lang w:val="id-ID"/>
              </w:rPr>
            </w:pPr>
          </w:p>
        </w:tc>
        <w:tc>
          <w:tcPr>
            <w:tcW w:w="460" w:type="dxa"/>
          </w:tcPr>
          <w:p w14:paraId="1159700C" w14:textId="77777777" w:rsidR="00DE3441" w:rsidRPr="00231A9E" w:rsidRDefault="00DE3441" w:rsidP="00DE3441">
            <w:pPr>
              <w:pStyle w:val="BodyText"/>
              <w:spacing w:before="137" w:line="480" w:lineRule="auto"/>
              <w:ind w:right="124"/>
              <w:rPr>
                <w:b/>
                <w:lang w:val="id-ID"/>
              </w:rPr>
            </w:pPr>
          </w:p>
        </w:tc>
        <w:tc>
          <w:tcPr>
            <w:tcW w:w="460" w:type="dxa"/>
          </w:tcPr>
          <w:p w14:paraId="2F2C3588" w14:textId="77777777" w:rsidR="00DE3441" w:rsidRPr="00231A9E" w:rsidRDefault="00DE3441" w:rsidP="00DE3441">
            <w:pPr>
              <w:pStyle w:val="BodyText"/>
              <w:spacing w:before="137" w:line="480" w:lineRule="auto"/>
              <w:ind w:right="124"/>
              <w:rPr>
                <w:b/>
                <w:lang w:val="id-ID"/>
              </w:rPr>
            </w:pPr>
          </w:p>
        </w:tc>
        <w:tc>
          <w:tcPr>
            <w:tcW w:w="460" w:type="dxa"/>
          </w:tcPr>
          <w:p w14:paraId="4E0E6C96" w14:textId="77777777" w:rsidR="00DE3441" w:rsidRPr="00231A9E" w:rsidRDefault="00DE3441" w:rsidP="00DE3441">
            <w:pPr>
              <w:pStyle w:val="BodyText"/>
              <w:spacing w:before="137" w:line="480" w:lineRule="auto"/>
              <w:ind w:right="124"/>
              <w:rPr>
                <w:b/>
                <w:lang w:val="id-ID"/>
              </w:rPr>
            </w:pPr>
          </w:p>
        </w:tc>
        <w:tc>
          <w:tcPr>
            <w:tcW w:w="460" w:type="dxa"/>
          </w:tcPr>
          <w:p w14:paraId="1A688997" w14:textId="77777777" w:rsidR="00DE3441" w:rsidRPr="00231A9E" w:rsidRDefault="00DE3441" w:rsidP="00DE3441">
            <w:pPr>
              <w:pStyle w:val="BodyText"/>
              <w:spacing w:before="137" w:line="480" w:lineRule="auto"/>
              <w:ind w:right="124"/>
              <w:rPr>
                <w:b/>
                <w:lang w:val="id-ID"/>
              </w:rPr>
            </w:pPr>
          </w:p>
        </w:tc>
        <w:tc>
          <w:tcPr>
            <w:tcW w:w="460" w:type="dxa"/>
          </w:tcPr>
          <w:p w14:paraId="37732A31" w14:textId="77777777" w:rsidR="00DE3441" w:rsidRPr="00231A9E" w:rsidRDefault="00DE3441" w:rsidP="00DE3441">
            <w:pPr>
              <w:pStyle w:val="BodyText"/>
              <w:spacing w:before="137" w:line="480" w:lineRule="auto"/>
              <w:ind w:right="124"/>
              <w:rPr>
                <w:b/>
                <w:lang w:val="id-ID"/>
              </w:rPr>
            </w:pPr>
          </w:p>
        </w:tc>
        <w:tc>
          <w:tcPr>
            <w:tcW w:w="460" w:type="dxa"/>
          </w:tcPr>
          <w:p w14:paraId="58266674" w14:textId="77777777" w:rsidR="00DE3441" w:rsidRPr="00231A9E" w:rsidRDefault="00DE3441" w:rsidP="00DE3441">
            <w:pPr>
              <w:pStyle w:val="BodyText"/>
              <w:spacing w:before="137" w:line="480" w:lineRule="auto"/>
              <w:ind w:right="124"/>
              <w:rPr>
                <w:b/>
                <w:lang w:val="id-ID"/>
              </w:rPr>
            </w:pPr>
          </w:p>
        </w:tc>
        <w:tc>
          <w:tcPr>
            <w:tcW w:w="460" w:type="dxa"/>
          </w:tcPr>
          <w:p w14:paraId="54354303" w14:textId="77777777" w:rsidR="00DE3441" w:rsidRPr="00231A9E" w:rsidRDefault="00DE3441" w:rsidP="00DE3441">
            <w:pPr>
              <w:pStyle w:val="BodyText"/>
              <w:spacing w:before="137" w:line="480" w:lineRule="auto"/>
              <w:ind w:right="124"/>
              <w:rPr>
                <w:b/>
                <w:lang w:val="id-ID"/>
              </w:rPr>
            </w:pPr>
          </w:p>
        </w:tc>
        <w:tc>
          <w:tcPr>
            <w:tcW w:w="460" w:type="dxa"/>
          </w:tcPr>
          <w:p w14:paraId="1A589FE3" w14:textId="77777777" w:rsidR="00DE3441" w:rsidRPr="00231A9E" w:rsidRDefault="00DE3441" w:rsidP="00DE3441">
            <w:pPr>
              <w:pStyle w:val="BodyText"/>
              <w:spacing w:before="137" w:line="480" w:lineRule="auto"/>
              <w:ind w:right="124"/>
              <w:rPr>
                <w:b/>
                <w:lang w:val="id-ID"/>
              </w:rPr>
            </w:pPr>
          </w:p>
        </w:tc>
        <w:tc>
          <w:tcPr>
            <w:tcW w:w="460" w:type="dxa"/>
          </w:tcPr>
          <w:p w14:paraId="54FA7A1E" w14:textId="77777777" w:rsidR="00DE3441" w:rsidRPr="00231A9E" w:rsidRDefault="00DE3441" w:rsidP="00DE3441">
            <w:pPr>
              <w:pStyle w:val="BodyText"/>
              <w:spacing w:before="137" w:line="480" w:lineRule="auto"/>
              <w:ind w:right="124"/>
              <w:rPr>
                <w:b/>
                <w:lang w:val="id-ID"/>
              </w:rPr>
            </w:pPr>
          </w:p>
        </w:tc>
      </w:tr>
      <w:tr w:rsidR="00DE3441" w:rsidRPr="00231A9E" w14:paraId="7A0CCF0E" w14:textId="77777777" w:rsidTr="00926649">
        <w:tc>
          <w:tcPr>
            <w:tcW w:w="634" w:type="dxa"/>
          </w:tcPr>
          <w:p w14:paraId="2D0B744D" w14:textId="77777777" w:rsidR="00DE3441" w:rsidRPr="00231A9E" w:rsidRDefault="00DE3441" w:rsidP="00DE3441">
            <w:pPr>
              <w:pStyle w:val="BodyText"/>
              <w:spacing w:before="137" w:line="480" w:lineRule="auto"/>
              <w:ind w:right="124"/>
              <w:jc w:val="center"/>
              <w:rPr>
                <w:lang w:val="id-ID"/>
              </w:rPr>
            </w:pPr>
            <w:r w:rsidRPr="00231A9E">
              <w:rPr>
                <w:lang w:val="id-ID"/>
              </w:rPr>
              <w:t>4</w:t>
            </w:r>
          </w:p>
        </w:tc>
        <w:tc>
          <w:tcPr>
            <w:tcW w:w="1554" w:type="dxa"/>
          </w:tcPr>
          <w:p w14:paraId="2B797814" w14:textId="77777777" w:rsidR="00DE3441" w:rsidRPr="00231A9E" w:rsidRDefault="00B31845" w:rsidP="00B31845">
            <w:pPr>
              <w:pStyle w:val="BodyText"/>
              <w:spacing w:before="137"/>
              <w:ind w:right="124"/>
              <w:rPr>
                <w:lang w:val="id-ID"/>
              </w:rPr>
            </w:pPr>
            <w:r w:rsidRPr="00231A9E">
              <w:rPr>
                <w:lang w:val="id-ID"/>
              </w:rPr>
              <w:t>Penulisan Laporan UP</w:t>
            </w:r>
          </w:p>
        </w:tc>
        <w:tc>
          <w:tcPr>
            <w:tcW w:w="460" w:type="dxa"/>
          </w:tcPr>
          <w:p w14:paraId="6E006364" w14:textId="77777777" w:rsidR="00DE3441" w:rsidRPr="00231A9E" w:rsidRDefault="00DE3441" w:rsidP="00DE3441">
            <w:pPr>
              <w:pStyle w:val="BodyText"/>
              <w:spacing w:before="137" w:line="480" w:lineRule="auto"/>
              <w:ind w:right="124"/>
              <w:rPr>
                <w:b/>
                <w:lang w:val="id-ID"/>
              </w:rPr>
            </w:pPr>
          </w:p>
        </w:tc>
        <w:tc>
          <w:tcPr>
            <w:tcW w:w="460" w:type="dxa"/>
          </w:tcPr>
          <w:p w14:paraId="1FF1E226" w14:textId="77777777" w:rsidR="00DE3441" w:rsidRPr="00231A9E" w:rsidRDefault="00DE3441" w:rsidP="00DE3441">
            <w:pPr>
              <w:pStyle w:val="BodyText"/>
              <w:spacing w:before="137" w:line="480" w:lineRule="auto"/>
              <w:ind w:right="124"/>
              <w:rPr>
                <w:b/>
                <w:lang w:val="id-ID"/>
              </w:rPr>
            </w:pPr>
          </w:p>
        </w:tc>
        <w:tc>
          <w:tcPr>
            <w:tcW w:w="460" w:type="dxa"/>
          </w:tcPr>
          <w:p w14:paraId="1D7D9829" w14:textId="77777777" w:rsidR="00DE3441" w:rsidRPr="00231A9E" w:rsidRDefault="00DE3441" w:rsidP="00DE3441">
            <w:pPr>
              <w:pStyle w:val="BodyText"/>
              <w:spacing w:before="137" w:line="480" w:lineRule="auto"/>
              <w:ind w:right="124"/>
              <w:rPr>
                <w:b/>
                <w:lang w:val="id-ID"/>
              </w:rPr>
            </w:pPr>
          </w:p>
        </w:tc>
        <w:tc>
          <w:tcPr>
            <w:tcW w:w="460" w:type="dxa"/>
          </w:tcPr>
          <w:p w14:paraId="764313E4" w14:textId="77777777" w:rsidR="00DE3441" w:rsidRPr="00231A9E" w:rsidRDefault="00DE3441" w:rsidP="00DE3441">
            <w:pPr>
              <w:pStyle w:val="BodyText"/>
              <w:spacing w:before="137" w:line="480" w:lineRule="auto"/>
              <w:ind w:right="124"/>
              <w:rPr>
                <w:b/>
                <w:lang w:val="id-ID"/>
              </w:rPr>
            </w:pPr>
          </w:p>
        </w:tc>
        <w:tc>
          <w:tcPr>
            <w:tcW w:w="460" w:type="dxa"/>
          </w:tcPr>
          <w:p w14:paraId="065EF81C" w14:textId="77777777" w:rsidR="00DE3441" w:rsidRPr="00231A9E" w:rsidRDefault="00DE3441" w:rsidP="00DE3441">
            <w:pPr>
              <w:pStyle w:val="BodyText"/>
              <w:spacing w:before="137" w:line="480" w:lineRule="auto"/>
              <w:ind w:right="124"/>
              <w:rPr>
                <w:b/>
                <w:lang w:val="id-ID"/>
              </w:rPr>
            </w:pPr>
          </w:p>
        </w:tc>
        <w:tc>
          <w:tcPr>
            <w:tcW w:w="460" w:type="dxa"/>
          </w:tcPr>
          <w:p w14:paraId="0460FB67"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17995ED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1D8D97D"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271C79C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A77F04E"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64A983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66BEFC9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7ED92B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0231AA1" w14:textId="77777777" w:rsidR="00DE3441" w:rsidRPr="00231A9E" w:rsidRDefault="00DE3441" w:rsidP="00DE3441">
            <w:pPr>
              <w:pStyle w:val="BodyText"/>
              <w:spacing w:before="137" w:line="480" w:lineRule="auto"/>
              <w:ind w:right="124"/>
              <w:rPr>
                <w:b/>
                <w:lang w:val="id-ID"/>
              </w:rPr>
            </w:pPr>
          </w:p>
        </w:tc>
        <w:tc>
          <w:tcPr>
            <w:tcW w:w="460" w:type="dxa"/>
          </w:tcPr>
          <w:p w14:paraId="5DC14E48" w14:textId="77777777" w:rsidR="00DE3441" w:rsidRPr="00231A9E" w:rsidRDefault="00DE3441" w:rsidP="00DE3441">
            <w:pPr>
              <w:pStyle w:val="BodyText"/>
              <w:spacing w:before="137" w:line="480" w:lineRule="auto"/>
              <w:ind w:right="124"/>
              <w:rPr>
                <w:b/>
                <w:lang w:val="id-ID"/>
              </w:rPr>
            </w:pPr>
          </w:p>
        </w:tc>
        <w:tc>
          <w:tcPr>
            <w:tcW w:w="460" w:type="dxa"/>
          </w:tcPr>
          <w:p w14:paraId="5BE4F80C" w14:textId="77777777" w:rsidR="00DE3441" w:rsidRPr="00231A9E" w:rsidRDefault="00DE3441" w:rsidP="00DE3441">
            <w:pPr>
              <w:pStyle w:val="BodyText"/>
              <w:spacing w:before="137" w:line="480" w:lineRule="auto"/>
              <w:ind w:right="124"/>
              <w:rPr>
                <w:b/>
                <w:lang w:val="id-ID"/>
              </w:rPr>
            </w:pPr>
          </w:p>
        </w:tc>
      </w:tr>
      <w:tr w:rsidR="00DE3441" w:rsidRPr="00231A9E" w14:paraId="5866312C" w14:textId="77777777" w:rsidTr="00926649">
        <w:tc>
          <w:tcPr>
            <w:tcW w:w="634" w:type="dxa"/>
          </w:tcPr>
          <w:p w14:paraId="58703F1A" w14:textId="77777777" w:rsidR="00DE3441" w:rsidRPr="00231A9E" w:rsidRDefault="00DE3441" w:rsidP="00DE3441">
            <w:pPr>
              <w:pStyle w:val="BodyText"/>
              <w:spacing w:before="137" w:line="480" w:lineRule="auto"/>
              <w:ind w:right="124"/>
              <w:jc w:val="center"/>
              <w:rPr>
                <w:lang w:val="id-ID"/>
              </w:rPr>
            </w:pPr>
            <w:r w:rsidRPr="00231A9E">
              <w:rPr>
                <w:lang w:val="id-ID"/>
              </w:rPr>
              <w:t>5</w:t>
            </w:r>
          </w:p>
        </w:tc>
        <w:tc>
          <w:tcPr>
            <w:tcW w:w="1554" w:type="dxa"/>
          </w:tcPr>
          <w:p w14:paraId="65319B64" w14:textId="77777777" w:rsidR="00DE3441" w:rsidRPr="00231A9E" w:rsidRDefault="00313A7F" w:rsidP="00B31845">
            <w:pPr>
              <w:pStyle w:val="BodyText"/>
              <w:spacing w:before="137"/>
              <w:ind w:right="124"/>
              <w:rPr>
                <w:lang w:val="id-ID"/>
              </w:rPr>
            </w:pPr>
            <w:r w:rsidRPr="00231A9E">
              <w:rPr>
                <w:lang w:val="id-ID"/>
              </w:rPr>
              <w:t>Sid</w:t>
            </w:r>
            <w:r w:rsidR="00B31845" w:rsidRPr="00231A9E">
              <w:rPr>
                <w:lang w:val="id-ID"/>
              </w:rPr>
              <w:t>ang Seminar UP</w:t>
            </w:r>
          </w:p>
        </w:tc>
        <w:tc>
          <w:tcPr>
            <w:tcW w:w="460" w:type="dxa"/>
          </w:tcPr>
          <w:p w14:paraId="3B232817" w14:textId="77777777" w:rsidR="00DE3441" w:rsidRPr="00231A9E" w:rsidRDefault="00DE3441" w:rsidP="00DE3441">
            <w:pPr>
              <w:pStyle w:val="BodyText"/>
              <w:spacing w:before="137" w:line="480" w:lineRule="auto"/>
              <w:ind w:right="124"/>
              <w:rPr>
                <w:b/>
                <w:lang w:val="id-ID"/>
              </w:rPr>
            </w:pPr>
          </w:p>
        </w:tc>
        <w:tc>
          <w:tcPr>
            <w:tcW w:w="460" w:type="dxa"/>
          </w:tcPr>
          <w:p w14:paraId="4EC5CF40" w14:textId="77777777" w:rsidR="00DE3441" w:rsidRPr="00231A9E" w:rsidRDefault="00DE3441" w:rsidP="00DE3441">
            <w:pPr>
              <w:pStyle w:val="BodyText"/>
              <w:spacing w:before="137" w:line="480" w:lineRule="auto"/>
              <w:ind w:right="124"/>
              <w:rPr>
                <w:b/>
                <w:lang w:val="id-ID"/>
              </w:rPr>
            </w:pPr>
          </w:p>
        </w:tc>
        <w:tc>
          <w:tcPr>
            <w:tcW w:w="460" w:type="dxa"/>
          </w:tcPr>
          <w:p w14:paraId="15AC9C60" w14:textId="77777777" w:rsidR="00DE3441" w:rsidRPr="00231A9E" w:rsidRDefault="00DE3441" w:rsidP="00DE3441">
            <w:pPr>
              <w:pStyle w:val="BodyText"/>
              <w:spacing w:before="137" w:line="480" w:lineRule="auto"/>
              <w:ind w:right="124"/>
              <w:rPr>
                <w:b/>
                <w:lang w:val="id-ID"/>
              </w:rPr>
            </w:pPr>
          </w:p>
        </w:tc>
        <w:tc>
          <w:tcPr>
            <w:tcW w:w="460" w:type="dxa"/>
          </w:tcPr>
          <w:p w14:paraId="19F7C55A" w14:textId="77777777" w:rsidR="00DE3441" w:rsidRPr="00231A9E" w:rsidRDefault="00DE3441" w:rsidP="00DE3441">
            <w:pPr>
              <w:pStyle w:val="BodyText"/>
              <w:spacing w:before="137" w:line="480" w:lineRule="auto"/>
              <w:ind w:right="124"/>
              <w:rPr>
                <w:b/>
                <w:lang w:val="id-ID"/>
              </w:rPr>
            </w:pPr>
          </w:p>
        </w:tc>
        <w:tc>
          <w:tcPr>
            <w:tcW w:w="460" w:type="dxa"/>
          </w:tcPr>
          <w:p w14:paraId="515AC332" w14:textId="77777777" w:rsidR="00DE3441" w:rsidRPr="00231A9E" w:rsidRDefault="00DE3441" w:rsidP="00DE3441">
            <w:pPr>
              <w:pStyle w:val="BodyText"/>
              <w:spacing w:before="137" w:line="480" w:lineRule="auto"/>
              <w:ind w:right="124"/>
              <w:rPr>
                <w:b/>
                <w:lang w:val="id-ID"/>
              </w:rPr>
            </w:pPr>
          </w:p>
        </w:tc>
        <w:tc>
          <w:tcPr>
            <w:tcW w:w="460" w:type="dxa"/>
          </w:tcPr>
          <w:p w14:paraId="21FF232B" w14:textId="77777777" w:rsidR="00DE3441" w:rsidRPr="00231A9E" w:rsidRDefault="00DE3441" w:rsidP="00DE3441">
            <w:pPr>
              <w:pStyle w:val="BodyText"/>
              <w:spacing w:before="137" w:line="480" w:lineRule="auto"/>
              <w:ind w:right="124"/>
              <w:rPr>
                <w:b/>
                <w:lang w:val="id-ID"/>
              </w:rPr>
            </w:pPr>
          </w:p>
        </w:tc>
        <w:tc>
          <w:tcPr>
            <w:tcW w:w="460" w:type="dxa"/>
          </w:tcPr>
          <w:p w14:paraId="53F4DF78" w14:textId="77777777" w:rsidR="00DE3441" w:rsidRPr="00231A9E" w:rsidRDefault="00DE3441" w:rsidP="00DE3441">
            <w:pPr>
              <w:pStyle w:val="BodyText"/>
              <w:spacing w:before="137" w:line="480" w:lineRule="auto"/>
              <w:ind w:right="124"/>
              <w:rPr>
                <w:b/>
                <w:lang w:val="id-ID"/>
              </w:rPr>
            </w:pPr>
          </w:p>
        </w:tc>
        <w:tc>
          <w:tcPr>
            <w:tcW w:w="460" w:type="dxa"/>
          </w:tcPr>
          <w:p w14:paraId="742DD6EE" w14:textId="77777777" w:rsidR="00DE3441" w:rsidRPr="00231A9E" w:rsidRDefault="00DE3441" w:rsidP="00DE3441">
            <w:pPr>
              <w:pStyle w:val="BodyText"/>
              <w:spacing w:before="137" w:line="480" w:lineRule="auto"/>
              <w:ind w:right="124"/>
              <w:rPr>
                <w:b/>
                <w:lang w:val="id-ID"/>
              </w:rPr>
            </w:pPr>
          </w:p>
        </w:tc>
        <w:tc>
          <w:tcPr>
            <w:tcW w:w="460" w:type="dxa"/>
          </w:tcPr>
          <w:p w14:paraId="1D9B6E96" w14:textId="77777777" w:rsidR="00DE3441" w:rsidRPr="00231A9E" w:rsidRDefault="00DE3441" w:rsidP="00DE3441">
            <w:pPr>
              <w:pStyle w:val="BodyText"/>
              <w:spacing w:before="137" w:line="480" w:lineRule="auto"/>
              <w:ind w:right="124"/>
              <w:rPr>
                <w:b/>
                <w:lang w:val="id-ID"/>
              </w:rPr>
            </w:pPr>
          </w:p>
        </w:tc>
        <w:tc>
          <w:tcPr>
            <w:tcW w:w="460" w:type="dxa"/>
          </w:tcPr>
          <w:p w14:paraId="6EEE295C" w14:textId="77777777" w:rsidR="00DE3441" w:rsidRPr="00231A9E" w:rsidRDefault="00DE3441" w:rsidP="00DE3441">
            <w:pPr>
              <w:pStyle w:val="BodyText"/>
              <w:spacing w:before="137" w:line="480" w:lineRule="auto"/>
              <w:ind w:right="124"/>
              <w:rPr>
                <w:b/>
                <w:lang w:val="id-ID"/>
              </w:rPr>
            </w:pPr>
          </w:p>
        </w:tc>
        <w:tc>
          <w:tcPr>
            <w:tcW w:w="460" w:type="dxa"/>
          </w:tcPr>
          <w:p w14:paraId="41B5A974" w14:textId="77777777" w:rsidR="00DE3441" w:rsidRPr="00231A9E" w:rsidRDefault="00DE3441" w:rsidP="00DE3441">
            <w:pPr>
              <w:pStyle w:val="BodyText"/>
              <w:spacing w:before="137" w:line="480" w:lineRule="auto"/>
              <w:ind w:right="124"/>
              <w:rPr>
                <w:b/>
                <w:lang w:val="id-ID"/>
              </w:rPr>
            </w:pPr>
          </w:p>
        </w:tc>
        <w:tc>
          <w:tcPr>
            <w:tcW w:w="460" w:type="dxa"/>
          </w:tcPr>
          <w:p w14:paraId="7132AADE" w14:textId="77777777" w:rsidR="00DE3441" w:rsidRPr="00231A9E" w:rsidRDefault="00DE3441" w:rsidP="00DE3441">
            <w:pPr>
              <w:pStyle w:val="BodyText"/>
              <w:spacing w:before="137" w:line="480" w:lineRule="auto"/>
              <w:ind w:right="124"/>
              <w:rPr>
                <w:b/>
                <w:lang w:val="id-ID"/>
              </w:rPr>
            </w:pPr>
          </w:p>
        </w:tc>
        <w:tc>
          <w:tcPr>
            <w:tcW w:w="460" w:type="dxa"/>
          </w:tcPr>
          <w:p w14:paraId="3FD1FDC9" w14:textId="77777777" w:rsidR="00DE3441" w:rsidRPr="00231A9E" w:rsidRDefault="00DE3441" w:rsidP="00DE3441">
            <w:pPr>
              <w:pStyle w:val="BodyText"/>
              <w:spacing w:before="137" w:line="480" w:lineRule="auto"/>
              <w:ind w:right="124"/>
              <w:rPr>
                <w:b/>
                <w:lang w:val="id-ID"/>
              </w:rPr>
            </w:pPr>
          </w:p>
        </w:tc>
        <w:tc>
          <w:tcPr>
            <w:tcW w:w="460" w:type="dxa"/>
          </w:tcPr>
          <w:p w14:paraId="7601DAA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2E9302" w14:textId="77777777" w:rsidR="00DE3441" w:rsidRPr="00231A9E" w:rsidRDefault="00DE3441" w:rsidP="00DE3441">
            <w:pPr>
              <w:pStyle w:val="BodyText"/>
              <w:spacing w:before="137" w:line="480" w:lineRule="auto"/>
              <w:ind w:right="124"/>
              <w:rPr>
                <w:b/>
                <w:lang w:val="id-ID"/>
              </w:rPr>
            </w:pPr>
          </w:p>
        </w:tc>
        <w:tc>
          <w:tcPr>
            <w:tcW w:w="460" w:type="dxa"/>
          </w:tcPr>
          <w:p w14:paraId="55CA9941" w14:textId="77777777" w:rsidR="00DE3441" w:rsidRPr="00231A9E" w:rsidRDefault="00DE3441" w:rsidP="00DE3441">
            <w:pPr>
              <w:pStyle w:val="BodyText"/>
              <w:spacing w:before="137" w:line="480" w:lineRule="auto"/>
              <w:ind w:right="124"/>
              <w:rPr>
                <w:b/>
                <w:lang w:val="id-ID"/>
              </w:rPr>
            </w:pPr>
          </w:p>
        </w:tc>
      </w:tr>
    </w:tbl>
    <w:p w14:paraId="637947AA" w14:textId="77777777" w:rsidR="00FB2068" w:rsidRDefault="00FB2068" w:rsidP="00FB2068">
      <w:pPr>
        <w:spacing w:line="480" w:lineRule="auto"/>
        <w:jc w:val="center"/>
        <w:rPr>
          <w:b/>
          <w:sz w:val="24"/>
          <w:szCs w:val="24"/>
        </w:rPr>
        <w:sectPr w:rsidR="00FB2068" w:rsidSect="00A01804">
          <w:headerReference w:type="default" r:id="rId16"/>
          <w:footerReference w:type="default" r:id="rId17"/>
          <w:footerReference w:type="first" r:id="rId18"/>
          <w:pgSz w:w="11906" w:h="16838" w:code="9"/>
          <w:pgMar w:top="2268" w:right="1701" w:bottom="1701" w:left="2268" w:header="851" w:footer="992" w:gutter="0"/>
          <w:pgNumType w:start="1"/>
          <w:cols w:space="708"/>
          <w:titlePg/>
          <w:docGrid w:linePitch="360"/>
        </w:sectPr>
      </w:pPr>
    </w:p>
    <w:p w14:paraId="3EBF2710" w14:textId="77777777" w:rsidR="00231A9E" w:rsidRPr="00872881" w:rsidRDefault="00231A9E" w:rsidP="00C15982">
      <w:pPr>
        <w:pStyle w:val="Heading1"/>
      </w:pPr>
      <w:bookmarkStart w:id="130" w:name="_Toc135748980"/>
      <w:bookmarkStart w:id="131" w:name="_Toc135749544"/>
      <w:bookmarkStart w:id="132" w:name="_Toc135749630"/>
      <w:bookmarkStart w:id="133" w:name="_Toc139703316"/>
      <w:bookmarkStart w:id="134" w:name="_Toc143176677"/>
      <w:r w:rsidRPr="00872881">
        <w:lastRenderedPageBreak/>
        <w:t>BAB II</w:t>
      </w:r>
      <w:bookmarkEnd w:id="130"/>
      <w:bookmarkEnd w:id="131"/>
      <w:bookmarkEnd w:id="132"/>
      <w:bookmarkEnd w:id="133"/>
      <w:bookmarkEnd w:id="134"/>
    </w:p>
    <w:p w14:paraId="464A76A4" w14:textId="77777777" w:rsidR="00231A9E" w:rsidRPr="00872881" w:rsidRDefault="00231A9E" w:rsidP="00C15982">
      <w:pPr>
        <w:pStyle w:val="Heading1"/>
      </w:pPr>
      <w:bookmarkStart w:id="135" w:name="_Toc135748981"/>
      <w:bookmarkStart w:id="136" w:name="_Toc135749545"/>
      <w:bookmarkStart w:id="137" w:name="_Toc135749631"/>
      <w:bookmarkStart w:id="138" w:name="_Toc139703317"/>
      <w:bookmarkStart w:id="139" w:name="_Toc143176678"/>
      <w:r w:rsidRPr="00872881">
        <w:t>TINJAUAN PUSTAKA</w:t>
      </w:r>
      <w:bookmarkEnd w:id="135"/>
      <w:bookmarkEnd w:id="136"/>
      <w:bookmarkEnd w:id="137"/>
      <w:bookmarkEnd w:id="138"/>
      <w:bookmarkEnd w:id="139"/>
    </w:p>
    <w:p w14:paraId="31B645A6" w14:textId="77777777" w:rsidR="00F909DB" w:rsidRPr="00F909DB" w:rsidRDefault="00F909DB" w:rsidP="00231A9E">
      <w:pPr>
        <w:spacing w:line="480" w:lineRule="auto"/>
        <w:jc w:val="center"/>
        <w:rPr>
          <w:b/>
          <w:sz w:val="24"/>
          <w:szCs w:val="24"/>
          <w:lang w:val="id-ID"/>
        </w:rPr>
      </w:pPr>
    </w:p>
    <w:p w14:paraId="389AC380" w14:textId="77777777" w:rsidR="00231A9E" w:rsidRPr="00872881" w:rsidRDefault="00231A9E" w:rsidP="0098373D">
      <w:pPr>
        <w:pStyle w:val="Heading2"/>
      </w:pPr>
      <w:bookmarkStart w:id="140" w:name="_Toc135748982"/>
      <w:bookmarkStart w:id="141" w:name="_Toc135749546"/>
      <w:bookmarkStart w:id="142" w:name="_Toc135749632"/>
      <w:bookmarkStart w:id="143" w:name="_Toc139703318"/>
      <w:bookmarkStart w:id="144" w:name="_Toc143176679"/>
      <w:r w:rsidRPr="00872881">
        <w:t>2.1</w:t>
      </w:r>
      <w:r w:rsidRPr="00872881">
        <w:tab/>
        <w:t>Akuntansi</w:t>
      </w:r>
      <w:bookmarkEnd w:id="140"/>
      <w:bookmarkEnd w:id="141"/>
      <w:bookmarkEnd w:id="142"/>
      <w:bookmarkEnd w:id="143"/>
      <w:bookmarkEnd w:id="144"/>
    </w:p>
    <w:p w14:paraId="244AE94E" w14:textId="77777777" w:rsidR="00231A9E" w:rsidRPr="00A63E3B" w:rsidRDefault="00231A9E" w:rsidP="00A63E3B">
      <w:pPr>
        <w:pStyle w:val="Heading3"/>
        <w:rPr>
          <w:b/>
        </w:rPr>
      </w:pPr>
      <w:bookmarkStart w:id="145" w:name="_Toc135748983"/>
      <w:bookmarkStart w:id="146" w:name="_Toc135749547"/>
      <w:bookmarkStart w:id="147" w:name="_Toc135749633"/>
      <w:bookmarkStart w:id="148" w:name="_Toc139703319"/>
      <w:bookmarkStart w:id="149" w:name="_Toc143176680"/>
      <w:r w:rsidRPr="00A63E3B">
        <w:rPr>
          <w:b/>
        </w:rPr>
        <w:t>2.1.1</w:t>
      </w:r>
      <w:r w:rsidRPr="00A63E3B">
        <w:rPr>
          <w:b/>
        </w:rPr>
        <w:tab/>
        <w:t>Pengertian Akuntansi</w:t>
      </w:r>
      <w:bookmarkEnd w:id="145"/>
      <w:bookmarkEnd w:id="146"/>
      <w:bookmarkEnd w:id="147"/>
      <w:bookmarkEnd w:id="148"/>
      <w:bookmarkEnd w:id="149"/>
    </w:p>
    <w:p w14:paraId="68E52D13" w14:textId="5B8CC38E" w:rsidR="00231A9E" w:rsidRPr="00231A9E" w:rsidRDefault="00231A9E" w:rsidP="00231A9E">
      <w:pPr>
        <w:spacing w:line="480" w:lineRule="auto"/>
        <w:ind w:firstLine="720"/>
        <w:jc w:val="both"/>
        <w:rPr>
          <w:sz w:val="24"/>
          <w:szCs w:val="24"/>
        </w:rPr>
      </w:pPr>
      <w:r w:rsidRPr="00231A9E">
        <w:rPr>
          <w:sz w:val="24"/>
          <w:szCs w:val="24"/>
        </w:rPr>
        <w:t xml:space="preserve">Akuntansi Menurut American Insitute of Certified Public Accounting </w:t>
      </w:r>
      <w:r w:rsidRPr="00231A9E">
        <w:rPr>
          <w:sz w:val="24"/>
          <w:szCs w:val="24"/>
        </w:rPr>
        <w:fldChar w:fldCharType="begin" w:fldLock="1"/>
      </w:r>
      <w:r w:rsidR="00E01625">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manualFormatting":"(AICPA)","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w:t>
      </w:r>
      <w:r w:rsidRPr="00231A9E">
        <w:rPr>
          <w:sz w:val="24"/>
          <w:szCs w:val="24"/>
        </w:rPr>
        <w:fldChar w:fldCharType="end"/>
      </w:r>
      <w:r w:rsidRPr="00231A9E">
        <w:rPr>
          <w:sz w:val="24"/>
          <w:szCs w:val="24"/>
        </w:rPr>
        <w:t xml:space="preserve"> menyatakan bahwa :</w:t>
      </w:r>
    </w:p>
    <w:p w14:paraId="3AFF26A4" w14:textId="77777777"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14:paraId="697A3B44" w14:textId="77777777" w:rsidR="00864947" w:rsidRPr="00864947" w:rsidRDefault="00864947" w:rsidP="00231A9E">
      <w:pPr>
        <w:ind w:firstLine="720"/>
        <w:jc w:val="both"/>
        <w:rPr>
          <w:sz w:val="24"/>
          <w:szCs w:val="24"/>
          <w:lang w:val="id-ID"/>
        </w:rPr>
      </w:pPr>
    </w:p>
    <w:p w14:paraId="114089C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14:paraId="73F35F1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14:paraId="7C74B4D2" w14:textId="5F8D7783" w:rsidR="00231A9E" w:rsidRDefault="00231A9E" w:rsidP="00231A9E">
      <w:pPr>
        <w:spacing w:line="480" w:lineRule="auto"/>
        <w:ind w:firstLine="720"/>
        <w:jc w:val="both"/>
        <w:rPr>
          <w:sz w:val="24"/>
          <w:szCs w:val="24"/>
        </w:rPr>
      </w:pPr>
      <w:r w:rsidRPr="0095706A">
        <w:rPr>
          <w:sz w:val="24"/>
          <w:szCs w:val="24"/>
        </w:rPr>
        <w:t xml:space="preserve">Berdasarkan definisi di atas, maka penulis menyimpulkan bahwa akuntansi </w:t>
      </w:r>
      <w:bookmarkStart w:id="150" w:name="_Toc113463191"/>
      <w:bookmarkStart w:id="151" w:name="_Toc113465934"/>
      <w:bookmarkStart w:id="152" w:name="_Toc113719073"/>
      <w:bookmarkStart w:id="153" w:name="_Toc114322562"/>
      <w:bookmarkStart w:id="154" w:name="_Toc114322680"/>
      <w:bookmarkStart w:id="155" w:name="_Toc114601444"/>
      <w:r w:rsidR="00103DBB" w:rsidRPr="00103DBB">
        <w:rPr>
          <w:sz w:val="24"/>
          <w:szCs w:val="24"/>
        </w:rPr>
        <w:t xml:space="preserve"> adalah proses mengidentifikasi, men</w:t>
      </w:r>
      <w:r w:rsidR="00812330" w:rsidRPr="00812330">
        <w:rPr>
          <w:sz w:val="24"/>
          <w:szCs w:val="24"/>
        </w:rPr>
        <w:t>g</w:t>
      </w:r>
      <w:r w:rsidR="00103DBB" w:rsidRPr="00103DBB">
        <w:rPr>
          <w:sz w:val="24"/>
          <w:szCs w:val="24"/>
        </w:rPr>
        <w:t>ukur dan melaporkan suatu informasi dalam bentuk laporan keuangan yang didalam</w:t>
      </w:r>
      <w:r w:rsidR="001E01C1" w:rsidRPr="001E01C1">
        <w:rPr>
          <w:sz w:val="24"/>
          <w:szCs w:val="24"/>
        </w:rPr>
        <w:t>nya menjelaskan bagaimana kinerja entitas dal</w:t>
      </w:r>
      <w:r w:rsidR="00812330" w:rsidRPr="00812330">
        <w:rPr>
          <w:sz w:val="24"/>
          <w:szCs w:val="24"/>
        </w:rPr>
        <w:t>a</w:t>
      </w:r>
      <w:r w:rsidR="001E01C1" w:rsidRPr="001E01C1">
        <w:rPr>
          <w:sz w:val="24"/>
          <w:szCs w:val="24"/>
        </w:rPr>
        <w:t>m suatu periode tertentu dan kondisi keuangan entitas pada tanggal tertentu</w:t>
      </w:r>
      <w:r w:rsidR="00812330" w:rsidRPr="00812330">
        <w:rPr>
          <w:sz w:val="24"/>
          <w:szCs w:val="24"/>
        </w:rPr>
        <w:t>.</w:t>
      </w:r>
    </w:p>
    <w:p w14:paraId="5A945C48" w14:textId="1D7BEC40" w:rsidR="00812330" w:rsidRPr="00812330" w:rsidRDefault="00812330" w:rsidP="00231A9E">
      <w:pPr>
        <w:spacing w:line="480" w:lineRule="auto"/>
        <w:ind w:firstLine="720"/>
        <w:jc w:val="both"/>
        <w:rPr>
          <w:sz w:val="24"/>
          <w:szCs w:val="24"/>
        </w:rPr>
        <w:sectPr w:rsidR="00812330" w:rsidRPr="00812330" w:rsidSect="00D24075">
          <w:headerReference w:type="default" r:id="rId19"/>
          <w:footerReference w:type="default" r:id="rId20"/>
          <w:pgSz w:w="11906" w:h="16838" w:code="9"/>
          <w:pgMar w:top="2268" w:right="1701" w:bottom="1701" w:left="2268" w:header="851" w:footer="992" w:gutter="0"/>
          <w:pgNumType w:start="14"/>
          <w:cols w:space="708"/>
          <w:docGrid w:linePitch="360"/>
        </w:sectPr>
      </w:pPr>
    </w:p>
    <w:p w14:paraId="08A52F78" w14:textId="77777777" w:rsidR="00231A9E" w:rsidRPr="00A63E3B" w:rsidRDefault="00EA48B6" w:rsidP="00A63E3B">
      <w:pPr>
        <w:pStyle w:val="Heading3"/>
        <w:rPr>
          <w:b/>
        </w:rPr>
      </w:pPr>
      <w:bookmarkStart w:id="156" w:name="_Toc135748984"/>
      <w:bookmarkStart w:id="157" w:name="_Toc135749548"/>
      <w:bookmarkStart w:id="158" w:name="_Toc135749634"/>
      <w:bookmarkStart w:id="159" w:name="_Toc139703320"/>
      <w:bookmarkStart w:id="160" w:name="_Toc143176681"/>
      <w:r w:rsidRPr="00A63E3B">
        <w:rPr>
          <w:b/>
        </w:rPr>
        <w:lastRenderedPageBreak/>
        <w:t>2.1.2</w:t>
      </w:r>
      <w:r w:rsidR="00E67D09" w:rsidRPr="00A63E3B">
        <w:rPr>
          <w:b/>
        </w:rPr>
        <w:tab/>
      </w:r>
      <w:r w:rsidR="00231A9E" w:rsidRPr="00A63E3B">
        <w:rPr>
          <w:b/>
        </w:rPr>
        <w:t>Bidang-bidang Akuntansi</w:t>
      </w:r>
      <w:bookmarkEnd w:id="150"/>
      <w:bookmarkEnd w:id="151"/>
      <w:bookmarkEnd w:id="152"/>
      <w:bookmarkEnd w:id="153"/>
      <w:bookmarkEnd w:id="154"/>
      <w:bookmarkEnd w:id="155"/>
      <w:bookmarkEnd w:id="156"/>
      <w:bookmarkEnd w:id="157"/>
      <w:bookmarkEnd w:id="158"/>
      <w:bookmarkEnd w:id="159"/>
      <w:bookmarkEnd w:id="160"/>
    </w:p>
    <w:p w14:paraId="441AC4FE" w14:textId="77777777" w:rsidR="00231A9E" w:rsidRPr="00E67D09" w:rsidRDefault="00231A9E" w:rsidP="00A63E3B">
      <w:pPr>
        <w:pStyle w:val="Heading3"/>
      </w:pPr>
      <w:r w:rsidRPr="00231A9E">
        <w:tab/>
      </w:r>
      <w:bookmarkStart w:id="161" w:name="_Toc135748985"/>
      <w:bookmarkStart w:id="162" w:name="_Toc135749549"/>
      <w:bookmarkStart w:id="163" w:name="_Toc135749635"/>
      <w:bookmarkStart w:id="164" w:name="_Toc139703321"/>
      <w:bookmarkStart w:id="165" w:name="_Toc143176682"/>
      <w:r w:rsidRPr="00E67D09">
        <w:t>Bidang-bidang akuntansi yang telah mengalami perkembangan antara lain sebagai berikut :</w:t>
      </w:r>
      <w:bookmarkEnd w:id="161"/>
      <w:bookmarkEnd w:id="162"/>
      <w:bookmarkEnd w:id="163"/>
      <w:bookmarkEnd w:id="164"/>
      <w:bookmarkEnd w:id="165"/>
    </w:p>
    <w:p w14:paraId="5204192B"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Pemeriksaan Laporan Keuangan </w:t>
      </w:r>
      <w:r w:rsidRPr="00231A9E">
        <w:rPr>
          <w:i/>
          <w:sz w:val="24"/>
          <w:szCs w:val="24"/>
        </w:rPr>
        <w:t>(Auditing)</w:t>
      </w:r>
    </w:p>
    <w:p w14:paraId="024658BF" w14:textId="77777777" w:rsidR="00231A9E" w:rsidRPr="00231A9E" w:rsidRDefault="00231A9E" w:rsidP="00D3670C">
      <w:pPr>
        <w:pStyle w:val="ListParagraph"/>
        <w:spacing w:line="480" w:lineRule="auto"/>
        <w:ind w:left="720" w:firstLine="720"/>
        <w:rPr>
          <w:sz w:val="24"/>
          <w:szCs w:val="24"/>
        </w:rPr>
      </w:pPr>
      <w:r w:rsidRPr="00231A9E">
        <w:rPr>
          <w:i/>
          <w:sz w:val="24"/>
          <w:szCs w:val="24"/>
        </w:rPr>
        <w:t xml:space="preserve">Auditing </w:t>
      </w:r>
      <w:r w:rsidRPr="00231A9E">
        <w:rPr>
          <w:sz w:val="24"/>
          <w:szCs w:val="24"/>
        </w:rPr>
        <w:t xml:space="preserve">adalah pengumpulan dan evaluasi bukti tentang informasi untuk menentukan dan melaporkan derajat kesesuaian antara informasi itu dan kriteria yang telah ditetapkan. </w:t>
      </w:r>
      <w:r w:rsidRPr="00231A9E">
        <w:rPr>
          <w:i/>
          <w:sz w:val="24"/>
          <w:szCs w:val="24"/>
        </w:rPr>
        <w:t xml:space="preserve">Auditing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14:paraId="5FC74DDC"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Financial Accounting)</w:t>
      </w:r>
    </w:p>
    <w:p w14:paraId="7C02CCC8"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Akuntansi Keuangan </w:t>
      </w:r>
      <w:r w:rsidRPr="00231A9E">
        <w:rPr>
          <w:i/>
          <w:sz w:val="24"/>
          <w:szCs w:val="24"/>
        </w:rPr>
        <w:t xml:space="preserve">(Financial Accounting)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14:paraId="12772007"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Tax Accounting)</w:t>
      </w:r>
    </w:p>
    <w:p w14:paraId="7F145A52"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14:paraId="4AD9FB51"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lastRenderedPageBreak/>
        <w:t xml:space="preserve">Akuntansi Pemerintahan </w:t>
      </w:r>
      <w:r w:rsidRPr="00231A9E">
        <w:rPr>
          <w:i/>
          <w:sz w:val="24"/>
          <w:szCs w:val="24"/>
        </w:rPr>
        <w:t>(Govermental Accounting)</w:t>
      </w:r>
    </w:p>
    <w:p w14:paraId="278B3243"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14:paraId="2213F408"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Information System)</w:t>
      </w:r>
    </w:p>
    <w:p w14:paraId="72859984" w14:textId="77777777" w:rsidR="00231A9E" w:rsidRPr="00231A9E" w:rsidRDefault="00231A9E" w:rsidP="00D3670C">
      <w:pPr>
        <w:pStyle w:val="ListParagraph"/>
        <w:spacing w:line="480" w:lineRule="auto"/>
        <w:ind w:left="720" w:firstLine="720"/>
        <w:rPr>
          <w:i/>
          <w:sz w:val="24"/>
          <w:szCs w:val="24"/>
        </w:rPr>
      </w:pPr>
      <w:r w:rsidRPr="00231A9E">
        <w:rPr>
          <w:sz w:val="24"/>
          <w:szCs w:val="24"/>
        </w:rPr>
        <w:t xml:space="preserve">Sistem Informasi adalah bidang bidang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0A5F4927"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14:paraId="04861BBD"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27E2C87A"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Cost Accounting)</w:t>
      </w:r>
    </w:p>
    <w:p w14:paraId="4231A73E" w14:textId="77777777" w:rsidR="00231A9E" w:rsidRDefault="00231A9E" w:rsidP="00D3670C">
      <w:pPr>
        <w:pStyle w:val="ListParagraph"/>
        <w:spacing w:line="480" w:lineRule="auto"/>
        <w:ind w:left="720" w:firstLine="720"/>
        <w:rPr>
          <w:sz w:val="24"/>
          <w:szCs w:val="24"/>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14:paraId="09166041" w14:textId="77777777" w:rsidR="00812330" w:rsidRPr="00231A9E" w:rsidRDefault="00812330" w:rsidP="00231A9E">
      <w:pPr>
        <w:pStyle w:val="ListParagraph"/>
        <w:spacing w:line="480" w:lineRule="auto"/>
        <w:ind w:left="709" w:firstLine="0"/>
        <w:rPr>
          <w:sz w:val="24"/>
          <w:szCs w:val="24"/>
        </w:rPr>
      </w:pPr>
    </w:p>
    <w:p w14:paraId="05E9D4D6"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Manajemen </w:t>
      </w:r>
      <w:r w:rsidRPr="00231A9E">
        <w:rPr>
          <w:i/>
          <w:sz w:val="24"/>
          <w:szCs w:val="24"/>
        </w:rPr>
        <w:t>(Management Accounting)</w:t>
      </w:r>
    </w:p>
    <w:p w14:paraId="7696CB03"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Salah satu alat yang dapat digunakan oleh manajemen sebagai </w:t>
      </w:r>
      <w:r w:rsidRPr="00231A9E">
        <w:rPr>
          <w:i/>
          <w:sz w:val="24"/>
          <w:szCs w:val="24"/>
        </w:rPr>
        <w:t>input</w:t>
      </w:r>
      <w:r w:rsidRPr="00231A9E">
        <w:rPr>
          <w:sz w:val="24"/>
          <w:szCs w:val="24"/>
        </w:rPr>
        <w:t xml:space="preserve"> perencanaan, pengendalian, serta pengambilan keputusan dari sekian banyak alternatif yang dihadapi, terutama dalam mencapai tujuan maksimalisasi kesejahteraan manajer, dan tujuan-tujuan berikutnya, seperti maksimalisasi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14:paraId="11F737EA"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Budgeting)</w:t>
      </w:r>
    </w:p>
    <w:p w14:paraId="5428CF5E"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14:paraId="3CA82E4D" w14:textId="77777777" w:rsidR="00231A9E" w:rsidRPr="00A63E3B" w:rsidRDefault="00231A9E" w:rsidP="00A63E3B">
      <w:pPr>
        <w:pStyle w:val="Heading3"/>
        <w:rPr>
          <w:b/>
        </w:rPr>
      </w:pPr>
      <w:bookmarkStart w:id="166" w:name="_Toc113463192"/>
      <w:bookmarkStart w:id="167" w:name="_Toc113465935"/>
      <w:bookmarkStart w:id="168" w:name="_Toc113719074"/>
      <w:bookmarkStart w:id="169" w:name="_Toc114322563"/>
      <w:bookmarkStart w:id="170" w:name="_Toc114322681"/>
      <w:bookmarkStart w:id="171" w:name="_Toc114601445"/>
      <w:bookmarkStart w:id="172" w:name="_Toc135748986"/>
      <w:bookmarkStart w:id="173" w:name="_Toc135749550"/>
      <w:bookmarkStart w:id="174" w:name="_Toc135749636"/>
      <w:bookmarkStart w:id="175" w:name="_Toc139703322"/>
      <w:bookmarkStart w:id="176" w:name="_Toc143176683"/>
      <w:r w:rsidRPr="00A63E3B">
        <w:rPr>
          <w:b/>
        </w:rPr>
        <w:t>2.1 3</w:t>
      </w:r>
      <w:r w:rsidRPr="00A63E3B">
        <w:rPr>
          <w:b/>
        </w:rPr>
        <w:tab/>
        <w:t>Fungsi dan Tujuan Akuntansi</w:t>
      </w:r>
      <w:bookmarkEnd w:id="166"/>
      <w:bookmarkEnd w:id="167"/>
      <w:bookmarkEnd w:id="168"/>
      <w:bookmarkEnd w:id="169"/>
      <w:bookmarkEnd w:id="170"/>
      <w:bookmarkEnd w:id="171"/>
      <w:bookmarkEnd w:id="172"/>
      <w:bookmarkEnd w:id="173"/>
      <w:bookmarkEnd w:id="174"/>
      <w:bookmarkEnd w:id="175"/>
      <w:bookmarkEnd w:id="176"/>
    </w:p>
    <w:p w14:paraId="1B05220E" w14:textId="77777777" w:rsidR="00231A9E" w:rsidRPr="00231A9E" w:rsidRDefault="00231A9E" w:rsidP="004B379E">
      <w:pPr>
        <w:pStyle w:val="ListParagraph"/>
        <w:widowControl/>
        <w:numPr>
          <w:ilvl w:val="0"/>
          <w:numId w:val="5"/>
        </w:numPr>
        <w:autoSpaceDE/>
        <w:autoSpaceDN/>
        <w:spacing w:line="480" w:lineRule="auto"/>
        <w:ind w:left="709" w:hanging="283"/>
        <w:contextualSpacing/>
        <w:rPr>
          <w:b/>
          <w:sz w:val="24"/>
          <w:szCs w:val="24"/>
        </w:rPr>
      </w:pPr>
      <w:r w:rsidRPr="00231A9E">
        <w:rPr>
          <w:sz w:val="24"/>
          <w:szCs w:val="24"/>
        </w:rPr>
        <w:t>Akuntansi dari segi fungsinya adalah sebagai berikut :</w:t>
      </w:r>
    </w:p>
    <w:p w14:paraId="2EF84403" w14:textId="77777777" w:rsidR="006C437C" w:rsidRPr="006C437C" w:rsidRDefault="00231A9E" w:rsidP="004B379E">
      <w:pPr>
        <w:pStyle w:val="ListParagraph"/>
        <w:widowControl/>
        <w:numPr>
          <w:ilvl w:val="0"/>
          <w:numId w:val="4"/>
        </w:numPr>
        <w:autoSpaceDE/>
        <w:autoSpaceDN/>
        <w:spacing w:line="480" w:lineRule="auto"/>
        <w:ind w:left="993" w:hanging="284"/>
        <w:contextualSpacing/>
        <w:rPr>
          <w:b/>
          <w:sz w:val="24"/>
          <w:szCs w:val="24"/>
        </w:rPr>
      </w:pPr>
      <w:r w:rsidRPr="00231A9E">
        <w:rPr>
          <w:sz w:val="24"/>
          <w:szCs w:val="24"/>
        </w:rPr>
        <w:t>Suatu Aktivitas Penyediaan Jasa</w:t>
      </w:r>
    </w:p>
    <w:p w14:paraId="0555E12A" w14:textId="77777777" w:rsidR="00231A9E" w:rsidRPr="006C437C" w:rsidRDefault="00231A9E" w:rsidP="00D3670C">
      <w:pPr>
        <w:pStyle w:val="ListParagraph"/>
        <w:widowControl/>
        <w:autoSpaceDE/>
        <w:autoSpaceDN/>
        <w:spacing w:line="480" w:lineRule="auto"/>
        <w:ind w:left="993" w:firstLine="447"/>
        <w:contextualSpacing/>
        <w:rPr>
          <w:b/>
          <w:sz w:val="24"/>
          <w:szCs w:val="24"/>
        </w:rPr>
      </w:pPr>
      <w:r w:rsidRPr="006C437C">
        <w:rPr>
          <w:sz w:val="24"/>
          <w:szCs w:val="24"/>
        </w:rPr>
        <w:t xml:space="preserve">Akuntansi memberikan informasi keuangan kepada pihak yang berkepentingan </w:t>
      </w:r>
      <w:r w:rsidRPr="006C437C">
        <w:rPr>
          <w:i/>
          <w:sz w:val="24"/>
          <w:szCs w:val="24"/>
        </w:rPr>
        <w:t>(stakeholders)</w:t>
      </w:r>
      <w:r w:rsidRPr="006C437C">
        <w:rPr>
          <w:sz w:val="24"/>
          <w:szCs w:val="24"/>
        </w:rPr>
        <w:t>, untuk membantu dalam membuat keputusan ekonomik yang menyangkut perusahaan tersebut.</w:t>
      </w:r>
    </w:p>
    <w:p w14:paraId="4AABB2F7" w14:textId="77777777" w:rsidR="00231A9E" w:rsidRPr="00231A9E" w:rsidRDefault="00231A9E" w:rsidP="004B379E">
      <w:pPr>
        <w:pStyle w:val="ListParagraph"/>
        <w:widowControl/>
        <w:numPr>
          <w:ilvl w:val="0"/>
          <w:numId w:val="4"/>
        </w:numPr>
        <w:autoSpaceDE/>
        <w:autoSpaceDN/>
        <w:spacing w:line="480" w:lineRule="auto"/>
        <w:ind w:left="993" w:hanging="284"/>
        <w:contextualSpacing/>
        <w:rPr>
          <w:b/>
          <w:sz w:val="24"/>
          <w:szCs w:val="24"/>
        </w:rPr>
      </w:pPr>
      <w:r w:rsidRPr="00231A9E">
        <w:rPr>
          <w:sz w:val="24"/>
          <w:szCs w:val="24"/>
        </w:rPr>
        <w:t>Suatu Sistem Informasi</w:t>
      </w:r>
    </w:p>
    <w:p w14:paraId="37FD9C1A" w14:textId="77777777" w:rsidR="00231A9E" w:rsidRPr="00231A9E" w:rsidRDefault="00231A9E" w:rsidP="00D3670C">
      <w:pPr>
        <w:pStyle w:val="ListParagraph"/>
        <w:spacing w:line="480" w:lineRule="auto"/>
        <w:ind w:left="993" w:firstLine="447"/>
        <w:rPr>
          <w:b/>
          <w:sz w:val="24"/>
          <w:szCs w:val="24"/>
        </w:rPr>
      </w:pPr>
      <w:r w:rsidRPr="00231A9E">
        <w:rPr>
          <w:sz w:val="24"/>
          <w:szCs w:val="24"/>
        </w:rPr>
        <w:t xml:space="preserve">Akuntansi melakukan pengumpulan dan pengelolaan data </w:t>
      </w:r>
      <w:r w:rsidRPr="00231A9E">
        <w:rPr>
          <w:sz w:val="24"/>
          <w:szCs w:val="24"/>
        </w:rPr>
        <w:lastRenderedPageBreak/>
        <w:t xml:space="preserve">keuangan perusahaan yang kemudian dikomunikasikan kepada </w:t>
      </w:r>
      <w:r w:rsidRPr="00231A9E">
        <w:rPr>
          <w:i/>
          <w:sz w:val="24"/>
          <w:szCs w:val="24"/>
        </w:rPr>
        <w:t>stakeholders</w:t>
      </w:r>
      <w:r w:rsidRPr="00231A9E">
        <w:rPr>
          <w:sz w:val="24"/>
          <w:szCs w:val="24"/>
        </w:rPr>
        <w:t xml:space="preserve"> agar dapat dipakai dalam pengambilan keputusan yang menyangkut 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14:paraId="175A5A47" w14:textId="77777777" w:rsidR="00231A9E" w:rsidRPr="00231A9E" w:rsidRDefault="00231A9E" w:rsidP="004B379E">
      <w:pPr>
        <w:pStyle w:val="ListParagraph"/>
        <w:widowControl/>
        <w:numPr>
          <w:ilvl w:val="0"/>
          <w:numId w:val="5"/>
        </w:numPr>
        <w:autoSpaceDE/>
        <w:autoSpaceDN/>
        <w:spacing w:line="480" w:lineRule="auto"/>
        <w:ind w:left="709" w:hanging="283"/>
        <w:contextualSpacing/>
        <w:rPr>
          <w:b/>
          <w:sz w:val="24"/>
          <w:szCs w:val="24"/>
        </w:rPr>
      </w:pPr>
      <w:r w:rsidRPr="00231A9E">
        <w:rPr>
          <w:sz w:val="24"/>
          <w:szCs w:val="24"/>
        </w:rPr>
        <w:t>Tujuan dari Akuntansi :</w:t>
      </w:r>
    </w:p>
    <w:p w14:paraId="00461E8D"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14:paraId="1D0EC903" w14:textId="77777777" w:rsidR="00231A9E" w:rsidRPr="00A63E3B" w:rsidRDefault="00231A9E" w:rsidP="00A63E3B">
      <w:pPr>
        <w:pStyle w:val="Heading3"/>
        <w:rPr>
          <w:b/>
        </w:rPr>
      </w:pPr>
      <w:bookmarkStart w:id="177" w:name="_Toc135748987"/>
      <w:bookmarkStart w:id="178" w:name="_Toc135749551"/>
      <w:bookmarkStart w:id="179" w:name="_Toc135749637"/>
      <w:bookmarkStart w:id="180" w:name="_Toc139703323"/>
      <w:bookmarkStart w:id="181" w:name="_Toc143176684"/>
      <w:r w:rsidRPr="00A63E3B">
        <w:rPr>
          <w:b/>
        </w:rPr>
        <w:t>2.1.4</w:t>
      </w:r>
      <w:r w:rsidRPr="00A63E3B">
        <w:rPr>
          <w:b/>
        </w:rPr>
        <w:tab/>
        <w:t>Siklus Akuntansi</w:t>
      </w:r>
      <w:bookmarkEnd w:id="177"/>
      <w:bookmarkEnd w:id="178"/>
      <w:bookmarkEnd w:id="179"/>
      <w:bookmarkEnd w:id="180"/>
      <w:bookmarkEnd w:id="181"/>
      <w:r w:rsidRPr="00A63E3B">
        <w:rPr>
          <w:b/>
        </w:rPr>
        <w:t xml:space="preserve"> </w:t>
      </w:r>
    </w:p>
    <w:p w14:paraId="5B423E00" w14:textId="77777777" w:rsidR="00231A9E" w:rsidRPr="00512C3A" w:rsidRDefault="00231A9E" w:rsidP="00231A9E">
      <w:pPr>
        <w:tabs>
          <w:tab w:val="left" w:pos="709"/>
        </w:tabs>
        <w:spacing w:line="480" w:lineRule="auto"/>
        <w:jc w:val="both"/>
        <w:rPr>
          <w:sz w:val="24"/>
          <w:szCs w:val="24"/>
          <w:lang w:val="id-ID"/>
        </w:rPr>
      </w:pP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buku besar. Analisis transaksi tersebut dituangkan kedalam suatu alat pencatatan yang disebut jurnal. Dengan demikian jurnal merupakan penghubung antara transaksi dengan buku besar. Kalau digambarkan dalam siklus akuntansi, maka akan keli</w:t>
      </w:r>
      <w:r w:rsidR="004F1F7F">
        <w:rPr>
          <w:sz w:val="24"/>
          <w:szCs w:val="24"/>
          <w:lang w:val="id-ID"/>
        </w:rPr>
        <w:t>h</w:t>
      </w:r>
      <w:r w:rsidRPr="00231A9E">
        <w:rPr>
          <w:sz w:val="24"/>
          <w:szCs w:val="24"/>
        </w:rPr>
        <w:t xml:space="preserve">atan gambar sebagai berikut: </w:t>
      </w:r>
    </w:p>
    <w:p w14:paraId="175159EC" w14:textId="77777777" w:rsidR="00231A9E" w:rsidRDefault="00512C3A" w:rsidP="00812330">
      <w:pPr>
        <w:tabs>
          <w:tab w:val="left" w:pos="709"/>
        </w:tabs>
        <w:spacing w:line="480" w:lineRule="auto"/>
        <w:jc w:val="center"/>
        <w:rPr>
          <w:sz w:val="24"/>
          <w:szCs w:val="24"/>
          <w:lang w:val="id-ID"/>
        </w:rPr>
      </w:pPr>
      <w:r w:rsidRPr="00512C3A">
        <w:rPr>
          <w:noProof/>
          <w:lang w:val="id-ID" w:eastAsia="id-ID"/>
        </w:rPr>
        <w:drawing>
          <wp:inline distT="0" distB="0" distL="0" distR="0" wp14:anchorId="1C96CF97" wp14:editId="700C909C">
            <wp:extent cx="4800600" cy="862965"/>
            <wp:effectExtent l="19050" t="19050" r="1905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r="4744"/>
                    <a:stretch/>
                  </pic:blipFill>
                  <pic:spPr bwMode="auto">
                    <a:xfrm>
                      <a:off x="0" y="0"/>
                      <a:ext cx="4803320" cy="8634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F376FF" w14:textId="77777777" w:rsidR="00512C3A" w:rsidRPr="00512C3A" w:rsidRDefault="00512C3A" w:rsidP="009D4FC2">
      <w:pPr>
        <w:tabs>
          <w:tab w:val="left" w:pos="709"/>
        </w:tabs>
        <w:spacing w:line="480" w:lineRule="auto"/>
        <w:jc w:val="center"/>
        <w:rPr>
          <w:sz w:val="24"/>
          <w:szCs w:val="24"/>
          <w:lang w:val="id-ID"/>
        </w:rPr>
      </w:pPr>
      <w:r>
        <w:rPr>
          <w:sz w:val="24"/>
          <w:szCs w:val="24"/>
          <w:lang w:val="id-ID"/>
        </w:rPr>
        <w:t xml:space="preserve">Sumber : </w:t>
      </w:r>
      <w:r w:rsidR="00BE6840">
        <w:rPr>
          <w:sz w:val="24"/>
          <w:szCs w:val="24"/>
          <w:lang w:val="id-ID"/>
        </w:rPr>
        <w:t>Tanjung (2017:77)</w:t>
      </w:r>
    </w:p>
    <w:p w14:paraId="6528DA51" w14:textId="77777777" w:rsidR="00F70C7D" w:rsidRDefault="00F70C7D" w:rsidP="00F70C7D">
      <w:pPr>
        <w:pStyle w:val="Caption"/>
        <w:spacing w:line="480" w:lineRule="auto"/>
        <w:jc w:val="center"/>
        <w:rPr>
          <w:noProof/>
          <w:color w:val="000000" w:themeColor="text1"/>
          <w:sz w:val="24"/>
          <w:szCs w:val="24"/>
          <w:lang w:val="id-ID"/>
        </w:rPr>
      </w:pPr>
      <w:bookmarkStart w:id="182" w:name="_Toc139464030"/>
      <w:bookmarkStart w:id="183" w:name="_Toc135748988"/>
      <w:bookmarkStart w:id="184" w:name="_Toc135749552"/>
      <w:bookmarkStart w:id="185" w:name="_Toc135749638"/>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89367A">
        <w:rPr>
          <w:noProof/>
          <w:color w:val="000000" w:themeColor="text1"/>
          <w:sz w:val="24"/>
          <w:szCs w:val="24"/>
        </w:rPr>
        <w:t>1</w:t>
      </w:r>
      <w:r w:rsidRPr="00F70C7D">
        <w:rPr>
          <w:color w:val="000000" w:themeColor="text1"/>
          <w:sz w:val="24"/>
          <w:szCs w:val="24"/>
        </w:rPr>
        <w:fldChar w:fldCharType="end"/>
      </w:r>
      <w:r w:rsidRPr="00F70C7D">
        <w:rPr>
          <w:noProof/>
          <w:color w:val="000000" w:themeColor="text1"/>
          <w:sz w:val="24"/>
          <w:szCs w:val="24"/>
        </w:rPr>
        <w:t xml:space="preserve"> </w:t>
      </w:r>
      <w:r w:rsidRPr="00F70C7D">
        <w:rPr>
          <w:noProof/>
          <w:color w:val="000000" w:themeColor="text1"/>
          <w:sz w:val="24"/>
          <w:szCs w:val="24"/>
          <w:lang w:val="id-ID"/>
        </w:rPr>
        <w:t>Siklus Akuntansi</w:t>
      </w:r>
      <w:bookmarkEnd w:id="182"/>
    </w:p>
    <w:p w14:paraId="7E28BE57" w14:textId="77777777" w:rsidR="00F7626B" w:rsidRDefault="00F7626B" w:rsidP="00F7626B">
      <w:pPr>
        <w:rPr>
          <w:lang w:val="id-ID"/>
        </w:rPr>
      </w:pPr>
    </w:p>
    <w:p w14:paraId="7C1B0371" w14:textId="77777777" w:rsidR="00F7626B" w:rsidRDefault="00F7626B" w:rsidP="00F7626B">
      <w:pPr>
        <w:rPr>
          <w:lang w:val="id-ID"/>
        </w:rPr>
      </w:pPr>
    </w:p>
    <w:p w14:paraId="335FFF36" w14:textId="77777777" w:rsidR="00F7626B" w:rsidRDefault="00F7626B" w:rsidP="00F7626B">
      <w:pPr>
        <w:rPr>
          <w:lang w:val="id-ID"/>
        </w:rPr>
      </w:pPr>
    </w:p>
    <w:p w14:paraId="04CE8985" w14:textId="77777777" w:rsidR="00F7626B" w:rsidRPr="00F7626B" w:rsidRDefault="00F7626B" w:rsidP="00F7626B">
      <w:pPr>
        <w:rPr>
          <w:lang w:val="id-ID"/>
        </w:rPr>
      </w:pPr>
    </w:p>
    <w:p w14:paraId="6B4C52C7" w14:textId="77777777" w:rsidR="00231A9E" w:rsidRPr="00A63E3B" w:rsidRDefault="00231A9E" w:rsidP="00A63E3B">
      <w:pPr>
        <w:pStyle w:val="Heading3"/>
        <w:rPr>
          <w:b/>
        </w:rPr>
      </w:pPr>
      <w:bookmarkStart w:id="186" w:name="_Toc139703324"/>
      <w:bookmarkStart w:id="187" w:name="_Toc143176685"/>
      <w:r w:rsidRPr="00A63E3B">
        <w:rPr>
          <w:b/>
        </w:rPr>
        <w:lastRenderedPageBreak/>
        <w:t>2.1.5</w:t>
      </w:r>
      <w:r w:rsidRPr="00A63E3B">
        <w:rPr>
          <w:b/>
        </w:rPr>
        <w:tab/>
        <w:t>Pengguna Akuntansi</w:t>
      </w:r>
      <w:bookmarkEnd w:id="183"/>
      <w:bookmarkEnd w:id="184"/>
      <w:bookmarkEnd w:id="185"/>
      <w:bookmarkEnd w:id="186"/>
      <w:bookmarkEnd w:id="187"/>
      <w:r w:rsidRPr="00A63E3B">
        <w:rPr>
          <w:b/>
        </w:rPr>
        <w:t xml:space="preserve"> </w:t>
      </w:r>
    </w:p>
    <w:p w14:paraId="6A109812" w14:textId="77777777" w:rsidR="00231A9E" w:rsidRPr="00231A9E" w:rsidRDefault="00231A9E" w:rsidP="00F7626B">
      <w:pPr>
        <w:spacing w:line="480" w:lineRule="auto"/>
        <w:ind w:left="360"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r w:rsidR="004E4D75">
        <w:rPr>
          <w:sz w:val="24"/>
          <w:szCs w:val="24"/>
          <w:lang w:val="id-ID"/>
        </w:rPr>
        <w:t xml:space="preserve"> </w:t>
      </w:r>
      <w:r w:rsidRPr="00231A9E">
        <w:rPr>
          <w:sz w:val="24"/>
          <w:szCs w:val="24"/>
        </w:rPr>
        <w:t>:</w:t>
      </w:r>
    </w:p>
    <w:p w14:paraId="19A6ED71" w14:textId="77777777" w:rsidR="00231A9E" w:rsidRPr="00231A9E" w:rsidRDefault="00231A9E" w:rsidP="004B379E">
      <w:pPr>
        <w:pStyle w:val="ListParagraph"/>
        <w:widowControl/>
        <w:numPr>
          <w:ilvl w:val="0"/>
          <w:numId w:val="12"/>
        </w:numPr>
        <w:autoSpaceDE/>
        <w:autoSpaceDN/>
        <w:spacing w:after="200" w:line="480" w:lineRule="auto"/>
        <w:contextualSpacing/>
        <w:rPr>
          <w:sz w:val="24"/>
          <w:szCs w:val="24"/>
        </w:rPr>
      </w:pPr>
      <w:r w:rsidRPr="00231A9E">
        <w:rPr>
          <w:sz w:val="24"/>
          <w:szCs w:val="24"/>
        </w:rPr>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14:paraId="33EFC80A" w14:textId="77777777" w:rsidR="00231A9E" w:rsidRPr="00231A9E" w:rsidRDefault="00231A9E" w:rsidP="004B379E">
      <w:pPr>
        <w:pStyle w:val="ListParagraph"/>
        <w:widowControl/>
        <w:numPr>
          <w:ilvl w:val="0"/>
          <w:numId w:val="1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14:paraId="10DA061F" w14:textId="77777777" w:rsidR="00231A9E" w:rsidRPr="00231A9E" w:rsidRDefault="00231A9E" w:rsidP="004B379E">
      <w:pPr>
        <w:pStyle w:val="ListParagraph"/>
        <w:widowControl/>
        <w:numPr>
          <w:ilvl w:val="0"/>
          <w:numId w:val="13"/>
        </w:numPr>
        <w:autoSpaceDE/>
        <w:autoSpaceDN/>
        <w:spacing w:after="200" w:line="480" w:lineRule="auto"/>
        <w:contextualSpacing/>
        <w:rPr>
          <w:sz w:val="24"/>
          <w:szCs w:val="24"/>
        </w:rPr>
      </w:pPr>
      <w:r w:rsidRPr="00231A9E">
        <w:rPr>
          <w:sz w:val="24"/>
          <w:szCs w:val="24"/>
        </w:rPr>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1729889D" w14:textId="77777777" w:rsidR="00231A9E" w:rsidRPr="00231A9E" w:rsidRDefault="00231A9E" w:rsidP="004B379E">
      <w:pPr>
        <w:pStyle w:val="ListParagraph"/>
        <w:widowControl/>
        <w:numPr>
          <w:ilvl w:val="0"/>
          <w:numId w:val="1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2F6AAF1A" w14:textId="77777777" w:rsidR="00231A9E" w:rsidRPr="00231A9E" w:rsidRDefault="00231A9E" w:rsidP="004B379E">
      <w:pPr>
        <w:pStyle w:val="ListParagraph"/>
        <w:widowControl/>
        <w:numPr>
          <w:ilvl w:val="0"/>
          <w:numId w:val="12"/>
        </w:numPr>
        <w:autoSpaceDE/>
        <w:autoSpaceDN/>
        <w:spacing w:after="200" w:line="480" w:lineRule="auto"/>
        <w:contextualSpacing/>
        <w:rPr>
          <w:sz w:val="24"/>
          <w:szCs w:val="24"/>
        </w:rPr>
      </w:pPr>
      <w:r w:rsidRPr="00231A9E">
        <w:rPr>
          <w:sz w:val="24"/>
          <w:szCs w:val="24"/>
        </w:rPr>
        <w:lastRenderedPageBreak/>
        <w:t xml:space="preserve">Bagi Pihak Ekstern, informasi akuntansi digunakan sebagai alat bantu dalam mengambil keputusan (decision making). Misalnya bagi calon investor informasi akuntansi berguna untuk menilai apakah ia akan menanamkan modalnya pada perusahaan tersebut. Bagi kreditur berkepentingan untuk menilai apakah suatu perusahaan layak untuk diberi pinjaman atau tidak, dan sebagai alat untuk menilai perkembangan perusahaan setelah memperoleh pinjaman </w:t>
      </w:r>
    </w:p>
    <w:p w14:paraId="2ACC3789" w14:textId="77777777" w:rsidR="00231A9E" w:rsidRPr="00EA1A7E" w:rsidRDefault="00231A9E" w:rsidP="0098373D">
      <w:pPr>
        <w:pStyle w:val="Heading2"/>
      </w:pPr>
      <w:bookmarkStart w:id="188" w:name="_Toc135748989"/>
      <w:bookmarkStart w:id="189" w:name="_Toc135749553"/>
      <w:bookmarkStart w:id="190" w:name="_Toc135749639"/>
      <w:bookmarkStart w:id="191" w:name="_Toc139703325"/>
      <w:bookmarkStart w:id="192" w:name="_Toc143176686"/>
      <w:r w:rsidRPr="00EA1A7E">
        <w:t>2.2</w:t>
      </w:r>
      <w:r w:rsidRPr="00EA1A7E">
        <w:tab/>
        <w:t>Akuntansi Keuangan</w:t>
      </w:r>
      <w:bookmarkEnd w:id="188"/>
      <w:bookmarkEnd w:id="189"/>
      <w:bookmarkEnd w:id="190"/>
      <w:bookmarkEnd w:id="191"/>
      <w:bookmarkEnd w:id="192"/>
      <w:r w:rsidRPr="00EA1A7E">
        <w:t xml:space="preserve"> </w:t>
      </w:r>
    </w:p>
    <w:p w14:paraId="777B5A5C" w14:textId="77777777" w:rsidR="00231A9E" w:rsidRPr="00A63E3B" w:rsidRDefault="00231A9E" w:rsidP="00A63E3B">
      <w:pPr>
        <w:pStyle w:val="Heading3"/>
        <w:rPr>
          <w:b/>
        </w:rPr>
      </w:pPr>
      <w:bookmarkStart w:id="193" w:name="_Toc135748990"/>
      <w:bookmarkStart w:id="194" w:name="_Toc135749554"/>
      <w:bookmarkStart w:id="195" w:name="_Toc135749640"/>
      <w:bookmarkStart w:id="196" w:name="_Toc139703326"/>
      <w:bookmarkStart w:id="197" w:name="_Toc143176687"/>
      <w:r w:rsidRPr="00A63E3B">
        <w:rPr>
          <w:b/>
        </w:rPr>
        <w:t>2.2.1</w:t>
      </w:r>
      <w:r w:rsidRPr="00A63E3B">
        <w:rPr>
          <w:b/>
        </w:rPr>
        <w:tab/>
        <w:t>Pengertian Akuntansi Keuangan</w:t>
      </w:r>
      <w:bookmarkEnd w:id="193"/>
      <w:bookmarkEnd w:id="194"/>
      <w:bookmarkEnd w:id="195"/>
      <w:bookmarkEnd w:id="196"/>
      <w:bookmarkEnd w:id="197"/>
      <w:r w:rsidRPr="00A63E3B">
        <w:rPr>
          <w:b/>
        </w:rPr>
        <w:t xml:space="preserve"> </w:t>
      </w:r>
    </w:p>
    <w:p w14:paraId="52466239"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14:paraId="713306A3" w14:textId="77777777" w:rsidR="006C437C" w:rsidRDefault="00231A9E" w:rsidP="006C437C">
      <w:pPr>
        <w:tabs>
          <w:tab w:val="left" w:pos="0"/>
        </w:tabs>
        <w:jc w:val="both"/>
        <w:rPr>
          <w:sz w:val="24"/>
          <w:szCs w:val="24"/>
          <w:lang w:val="id-ID"/>
        </w:rPr>
      </w:pPr>
      <w:r w:rsidRPr="00231A9E">
        <w:rPr>
          <w:sz w:val="24"/>
          <w:szCs w:val="24"/>
        </w:rPr>
        <w:tab/>
        <w:t>“Akuntansi keuangan merupakan bidang akuntansi yang berhubungan dengan pencatatan, perangkuman, dan pelaporan transaksi-transaksi yang dihasilkan dari kegiatan operasi suatu entitas selama periode tertentu untuk disampaikan kepada pihak luar”.</w:t>
      </w:r>
    </w:p>
    <w:p w14:paraId="4D928490" w14:textId="77777777" w:rsidR="006C437C" w:rsidRPr="006C437C" w:rsidRDefault="006C437C" w:rsidP="006C437C">
      <w:pPr>
        <w:tabs>
          <w:tab w:val="left" w:pos="0"/>
        </w:tabs>
        <w:jc w:val="both"/>
        <w:rPr>
          <w:sz w:val="24"/>
          <w:szCs w:val="24"/>
          <w:lang w:val="id-ID"/>
        </w:rPr>
      </w:pPr>
    </w:p>
    <w:p w14:paraId="08F47124"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14:paraId="24A529FA" w14:textId="77777777" w:rsidR="00231A9E" w:rsidRDefault="00231A9E" w:rsidP="00231A9E">
      <w:pPr>
        <w:ind w:firstLine="720"/>
        <w:jc w:val="both"/>
        <w:rPr>
          <w:sz w:val="24"/>
          <w:szCs w:val="24"/>
          <w:lang w:val="id-ID"/>
        </w:rPr>
      </w:pPr>
      <w:r w:rsidRPr="00231A9E">
        <w:rPr>
          <w:sz w:val="24"/>
          <w:szCs w:val="24"/>
        </w:rPr>
        <w:t xml:space="preserve"> “ Akuntansi keuangan (financial accounting)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14:paraId="6F4822A0" w14:textId="77777777" w:rsidR="006C437C" w:rsidRPr="006C437C" w:rsidRDefault="006C437C" w:rsidP="00231A9E">
      <w:pPr>
        <w:ind w:firstLine="720"/>
        <w:jc w:val="both"/>
        <w:rPr>
          <w:sz w:val="24"/>
          <w:szCs w:val="24"/>
          <w:lang w:val="id-ID"/>
        </w:rPr>
      </w:pPr>
    </w:p>
    <w:p w14:paraId="3D6546EA" w14:textId="77777777"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14:paraId="715E6356" w14:textId="77777777"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14:paraId="4D15BC66" w14:textId="77777777" w:rsidR="006C437C" w:rsidRPr="006C437C" w:rsidRDefault="006C437C" w:rsidP="00231A9E">
      <w:pPr>
        <w:ind w:firstLine="720"/>
        <w:jc w:val="both"/>
        <w:rPr>
          <w:sz w:val="24"/>
          <w:szCs w:val="24"/>
          <w:lang w:val="id-ID"/>
        </w:rPr>
      </w:pPr>
    </w:p>
    <w:p w14:paraId="003CC24E" w14:textId="027E7110" w:rsidR="00EA1A7E" w:rsidRPr="00EA1A7E" w:rsidRDefault="00231A9E" w:rsidP="00F7626B">
      <w:pPr>
        <w:spacing w:line="480" w:lineRule="auto"/>
        <w:ind w:firstLine="720"/>
        <w:jc w:val="both"/>
        <w:rPr>
          <w:sz w:val="24"/>
          <w:szCs w:val="24"/>
          <w:lang w:val="id-ID"/>
        </w:rPr>
      </w:pPr>
      <w:r w:rsidRPr="00231A9E">
        <w:rPr>
          <w:sz w:val="24"/>
          <w:szCs w:val="24"/>
        </w:rPr>
        <w:t xml:space="preserve">Dari definisi yang dijelaskan sebelumnya penulis dapat menyimpulkan bahwa Akuntansi Keuangan adalah informasi laporan posisi keuangan yang </w:t>
      </w:r>
      <w:r w:rsidRPr="00231A9E">
        <w:rPr>
          <w:sz w:val="24"/>
          <w:szCs w:val="24"/>
        </w:rPr>
        <w:lastRenderedPageBreak/>
        <w:t>ditujukan bagi piha</w:t>
      </w:r>
      <w:r w:rsidR="006C437C">
        <w:rPr>
          <w:sz w:val="24"/>
          <w:szCs w:val="24"/>
        </w:rPr>
        <w:t>k internal dan pihak eksternal.</w:t>
      </w:r>
    </w:p>
    <w:p w14:paraId="35F6C948" w14:textId="77777777" w:rsidR="00EA1A7E" w:rsidRPr="009A1484" w:rsidRDefault="00EA1A7E" w:rsidP="00A63E3B">
      <w:pPr>
        <w:pStyle w:val="Heading3"/>
        <w:rPr>
          <w:b/>
        </w:rPr>
      </w:pPr>
      <w:bookmarkStart w:id="198" w:name="_Toc135748991"/>
      <w:bookmarkStart w:id="199" w:name="_Toc135749555"/>
      <w:bookmarkStart w:id="200" w:name="_Toc135749641"/>
      <w:bookmarkStart w:id="201" w:name="_Toc139703327"/>
      <w:bookmarkStart w:id="202" w:name="_Toc143176688"/>
      <w:r w:rsidRPr="009A1484">
        <w:rPr>
          <w:b/>
        </w:rPr>
        <w:t>2.2.2</w:t>
      </w:r>
      <w:r w:rsidRPr="009A1484">
        <w:rPr>
          <w:b/>
        </w:rPr>
        <w:tab/>
      </w:r>
      <w:r w:rsidR="00231A9E" w:rsidRPr="009A1484">
        <w:rPr>
          <w:b/>
        </w:rPr>
        <w:t>Tujuan dan Manfaat Akuntansi Keuangan</w:t>
      </w:r>
      <w:bookmarkEnd w:id="198"/>
      <w:bookmarkEnd w:id="199"/>
      <w:bookmarkEnd w:id="200"/>
      <w:bookmarkEnd w:id="201"/>
      <w:bookmarkEnd w:id="202"/>
      <w:r w:rsidR="00231A9E" w:rsidRPr="009A1484">
        <w:rPr>
          <w:b/>
        </w:rPr>
        <w:t xml:space="preserve"> </w:t>
      </w:r>
    </w:p>
    <w:p w14:paraId="5794A9AC" w14:textId="77777777"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572980">
        <w:instrText>ADDIN CSL_CITATION {"citationItems":[{"id":"ITEM-1","itemData":{"author":[{"dropping-particle":"","family":"IAI","given":"","non-dropping-particle":"","parse-names":false,"suffix":""}],"edition":"revisi 201","id":"ITEM-1","issued":{"date-parts":[["2015"]]},"title":"PSAK 1 Penyajian Laporan Keuangan 2015","type":"book"},"uris":["http://www.mendeley.com/documents/?uuid=d1ac5f18-8301-4cec-8a93-4480c5c72290"]}],"mendeley":{"formattedCitation":"(IAI, 2015)","plainTextFormattedCitation":"(IAI, 2015)","previouslyFormattedCitation":"(IAI, 2015)"},"properties":{"noteIndex":0},"schema":"https://github.com/citation-style-language/schema/raw/master/csl-citation.json"}</w:instrText>
      </w:r>
      <w:r w:rsidRPr="00EA1A7E">
        <w:fldChar w:fldCharType="separate"/>
      </w:r>
      <w:r w:rsidR="00572980" w:rsidRPr="00572980">
        <w:rPr>
          <w:noProof/>
        </w:rPr>
        <w:t>(IAI, 2015)</w:t>
      </w:r>
      <w:r w:rsidRPr="00EA1A7E">
        <w:fldChar w:fldCharType="end"/>
      </w:r>
      <w:r w:rsidRPr="00EA1A7E">
        <w:t xml:space="preserve"> yaitu: </w:t>
      </w:r>
    </w:p>
    <w:p w14:paraId="7D3DFD87" w14:textId="77777777" w:rsidR="00231A9E" w:rsidRPr="00231A9E" w:rsidRDefault="00231A9E" w:rsidP="004B379E">
      <w:pPr>
        <w:pStyle w:val="ListParagraph"/>
        <w:widowControl/>
        <w:numPr>
          <w:ilvl w:val="0"/>
          <w:numId w:val="6"/>
        </w:numPr>
        <w:autoSpaceDE/>
        <w:autoSpaceDN/>
        <w:spacing w:after="200" w:line="480" w:lineRule="auto"/>
        <w:contextualSpacing/>
        <w:rPr>
          <w:sz w:val="24"/>
          <w:szCs w:val="24"/>
        </w:rPr>
      </w:pPr>
      <w:r w:rsidRPr="00231A9E">
        <w:rPr>
          <w:sz w:val="24"/>
          <w:szCs w:val="24"/>
        </w:rPr>
        <w:t xml:space="preserve">Memberikan informasi mengenai posisi keuangan, kinerja keuangan dan arus kas entitas yang bermanfaat bagi sebagian besar kalangan pengguna laporan dalam pembuatan keputusan ekonomi (PSAK 1 paragraf 09). </w:t>
      </w:r>
    </w:p>
    <w:p w14:paraId="4E342046" w14:textId="77777777" w:rsidR="00231A9E" w:rsidRPr="00231A9E" w:rsidRDefault="00231A9E" w:rsidP="004B379E">
      <w:pPr>
        <w:pStyle w:val="ListParagraph"/>
        <w:widowControl/>
        <w:numPr>
          <w:ilvl w:val="0"/>
          <w:numId w:val="6"/>
        </w:numPr>
        <w:autoSpaceDE/>
        <w:autoSpaceDN/>
        <w:spacing w:after="200" w:line="480" w:lineRule="auto"/>
        <w:contextualSpacing/>
        <w:rPr>
          <w:sz w:val="24"/>
          <w:szCs w:val="24"/>
        </w:rPr>
      </w:pPr>
      <w:r w:rsidRPr="00231A9E">
        <w:rPr>
          <w:sz w:val="24"/>
          <w:szCs w:val="24"/>
        </w:rPr>
        <w:t>Laporan keuang</w:t>
      </w:r>
      <w:r w:rsidR="000A425F">
        <w:rPr>
          <w:sz w:val="24"/>
          <w:szCs w:val="24"/>
        </w:rPr>
        <w:t>an menunjukan hasil pertanggung</w:t>
      </w:r>
      <w:r w:rsidRPr="00231A9E">
        <w:rPr>
          <w:sz w:val="24"/>
          <w:szCs w:val="24"/>
        </w:rPr>
        <w:t xml:space="preserve">jawaban manajemen atas penggunaan sumber daya yang dipercayakan kepada mereka (PSAK I paragraf 09). </w:t>
      </w:r>
    </w:p>
    <w:p w14:paraId="40C6FD90" w14:textId="77777777" w:rsidR="00231A9E" w:rsidRPr="00231A9E" w:rsidRDefault="00231A9E" w:rsidP="004B379E">
      <w:pPr>
        <w:pStyle w:val="ListParagraph"/>
        <w:widowControl/>
        <w:numPr>
          <w:ilvl w:val="0"/>
          <w:numId w:val="6"/>
        </w:numPr>
        <w:autoSpaceDE/>
        <w:autoSpaceDN/>
        <w:spacing w:after="200" w:line="480" w:lineRule="auto"/>
        <w:contextualSpacing/>
        <w:rPr>
          <w:sz w:val="24"/>
          <w:szCs w:val="24"/>
        </w:rPr>
      </w:pPr>
      <w:r w:rsidRPr="00231A9E">
        <w:rPr>
          <w:sz w:val="24"/>
          <w:szCs w:val="24"/>
        </w:rPr>
        <w:t>Laporan keuangan menyajikan informasi mengenai aset, liabilitas, equitas, pendapatan dan beban termas</w:t>
      </w:r>
      <w:r w:rsidR="000A425F">
        <w:rPr>
          <w:sz w:val="24"/>
          <w:szCs w:val="24"/>
        </w:rPr>
        <w:t>uk keuntungan dan kerugian, kon</w:t>
      </w:r>
      <w:r w:rsidRPr="00231A9E">
        <w:rPr>
          <w:sz w:val="24"/>
          <w:szCs w:val="24"/>
        </w:rPr>
        <w:t xml:space="preserve">tribusi dan distribusi kepada pemilik dalam kepastiannya sebagai pemilik dan arus kas (PSAK 1 paragraf 09). </w:t>
      </w:r>
    </w:p>
    <w:p w14:paraId="1B3061DE" w14:textId="47C419B3" w:rsidR="00EA1A7E" w:rsidRDefault="00231A9E" w:rsidP="00FB2713">
      <w:pPr>
        <w:spacing w:line="480" w:lineRule="auto"/>
        <w:ind w:firstLine="72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kedalam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r w:rsidRPr="00231A9E">
        <w:rPr>
          <w:sz w:val="24"/>
          <w:szCs w:val="24"/>
        </w:rPr>
        <w:t>jemen menengah dan manajemen bawah. Dan penggunaan eksternal untuk investor, kreditor, pemerintah, pelanggan dan p</w:t>
      </w:r>
      <w:r w:rsidR="006C437C">
        <w:rPr>
          <w:sz w:val="24"/>
          <w:szCs w:val="24"/>
        </w:rPr>
        <w:t>emasok, pegawai dan masyarakat.</w:t>
      </w:r>
    </w:p>
    <w:p w14:paraId="34B1CF3C" w14:textId="77777777" w:rsidR="00FB2713" w:rsidRPr="00FB2713" w:rsidRDefault="00FB2713" w:rsidP="00FB2713">
      <w:pPr>
        <w:spacing w:line="480" w:lineRule="auto"/>
        <w:ind w:firstLine="720"/>
        <w:jc w:val="both"/>
        <w:rPr>
          <w:sz w:val="24"/>
          <w:szCs w:val="24"/>
          <w:lang w:val="id-ID"/>
        </w:rPr>
      </w:pPr>
    </w:p>
    <w:p w14:paraId="2A2748FB" w14:textId="77777777" w:rsidR="00231A9E" w:rsidRPr="00EA1A7E" w:rsidRDefault="00231A9E" w:rsidP="0098373D">
      <w:pPr>
        <w:pStyle w:val="Heading2"/>
      </w:pPr>
      <w:bookmarkStart w:id="203" w:name="_Toc135748992"/>
      <w:bookmarkStart w:id="204" w:name="_Toc135749556"/>
      <w:bookmarkStart w:id="205" w:name="_Toc135749642"/>
      <w:bookmarkStart w:id="206" w:name="_Toc139703328"/>
      <w:bookmarkStart w:id="207" w:name="_Toc143176689"/>
      <w:r w:rsidRPr="00EA1A7E">
        <w:lastRenderedPageBreak/>
        <w:t>2.3</w:t>
      </w:r>
      <w:r w:rsidRPr="00EA1A7E">
        <w:tab/>
        <w:t>Laporan Keuangan</w:t>
      </w:r>
      <w:bookmarkEnd w:id="203"/>
      <w:bookmarkEnd w:id="204"/>
      <w:bookmarkEnd w:id="205"/>
      <w:bookmarkEnd w:id="206"/>
      <w:bookmarkEnd w:id="207"/>
      <w:r w:rsidRPr="00EA1A7E">
        <w:t xml:space="preserve"> </w:t>
      </w:r>
    </w:p>
    <w:p w14:paraId="40279C07" w14:textId="77777777" w:rsidR="00231A9E" w:rsidRPr="00A63E3B" w:rsidRDefault="00231A9E" w:rsidP="00A63E3B">
      <w:pPr>
        <w:pStyle w:val="Heading3"/>
        <w:rPr>
          <w:b/>
        </w:rPr>
      </w:pPr>
      <w:bookmarkStart w:id="208" w:name="_Toc135748993"/>
      <w:bookmarkStart w:id="209" w:name="_Toc135749557"/>
      <w:bookmarkStart w:id="210" w:name="_Toc135749643"/>
      <w:bookmarkStart w:id="211" w:name="_Toc139703329"/>
      <w:bookmarkStart w:id="212" w:name="_Toc143176690"/>
      <w:r w:rsidRPr="00A63E3B">
        <w:rPr>
          <w:b/>
        </w:rPr>
        <w:t>2.3.1</w:t>
      </w:r>
      <w:r w:rsidRPr="00A63E3B">
        <w:rPr>
          <w:b/>
        </w:rPr>
        <w:tab/>
        <w:t>Pengertian Laporan Keuangan</w:t>
      </w:r>
      <w:bookmarkEnd w:id="208"/>
      <w:bookmarkEnd w:id="209"/>
      <w:bookmarkEnd w:id="210"/>
      <w:bookmarkEnd w:id="211"/>
      <w:bookmarkEnd w:id="212"/>
      <w:r w:rsidRPr="00A63E3B">
        <w:rPr>
          <w:b/>
        </w:rPr>
        <w:t xml:space="preserve"> </w:t>
      </w:r>
    </w:p>
    <w:p w14:paraId="4A998006"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14:paraId="7DD14AF4" w14:textId="77777777"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keuangan adalah: </w:t>
      </w:r>
    </w:p>
    <w:p w14:paraId="61357E9B" w14:textId="77777777"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14:paraId="5C46E5D6" w14:textId="77777777" w:rsidR="0039091A" w:rsidRPr="0039091A" w:rsidRDefault="0039091A" w:rsidP="00231A9E">
      <w:pPr>
        <w:ind w:firstLine="720"/>
        <w:jc w:val="both"/>
        <w:rPr>
          <w:sz w:val="24"/>
          <w:szCs w:val="24"/>
          <w:lang w:val="id-ID"/>
        </w:rPr>
      </w:pPr>
    </w:p>
    <w:p w14:paraId="26EC214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14:paraId="4BC669A7" w14:textId="77777777"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14:paraId="15D00DFA" w14:textId="77777777" w:rsidR="0039091A" w:rsidRPr="0039091A" w:rsidRDefault="0039091A" w:rsidP="00231A9E">
      <w:pPr>
        <w:ind w:firstLine="720"/>
        <w:jc w:val="both"/>
        <w:rPr>
          <w:sz w:val="24"/>
          <w:szCs w:val="24"/>
          <w:lang w:val="id-ID"/>
        </w:rPr>
      </w:pPr>
    </w:p>
    <w:p w14:paraId="69B4EF4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njelasan diatas dapat disimpulkan bahwa Laporan Keuangan adalah alat untuk menginformasikan posisi keuangan pada periode tertentu yang terdiri dari neraca, laporan laba Rugi, laporan laba ditahan, laporan perubahan ekuitas, serta catatan atas laporan keuangan. </w:t>
      </w:r>
    </w:p>
    <w:p w14:paraId="5D4C9796" w14:textId="77777777" w:rsidR="00231A9E" w:rsidRPr="00A63E3B" w:rsidRDefault="00EA1A7E" w:rsidP="00A63E3B">
      <w:pPr>
        <w:pStyle w:val="Heading3"/>
        <w:rPr>
          <w:b/>
        </w:rPr>
      </w:pPr>
      <w:bookmarkStart w:id="213" w:name="_Toc135748994"/>
      <w:bookmarkStart w:id="214" w:name="_Toc135749558"/>
      <w:bookmarkStart w:id="215" w:name="_Toc135749644"/>
      <w:bookmarkStart w:id="216" w:name="_Toc139703330"/>
      <w:bookmarkStart w:id="217" w:name="_Toc143176691"/>
      <w:r w:rsidRPr="00A63E3B">
        <w:rPr>
          <w:b/>
        </w:rPr>
        <w:t>2.3.2</w:t>
      </w:r>
      <w:r w:rsidRPr="00A63E3B">
        <w:rPr>
          <w:b/>
        </w:rPr>
        <w:tab/>
      </w:r>
      <w:r w:rsidR="00231A9E" w:rsidRPr="00A63E3B">
        <w:rPr>
          <w:b/>
        </w:rPr>
        <w:t>Tujuan Laporan Keuangan</w:t>
      </w:r>
      <w:bookmarkEnd w:id="213"/>
      <w:bookmarkEnd w:id="214"/>
      <w:bookmarkEnd w:id="215"/>
      <w:bookmarkEnd w:id="216"/>
      <w:bookmarkEnd w:id="217"/>
      <w:r w:rsidR="00231A9E" w:rsidRPr="00A63E3B">
        <w:rPr>
          <w:b/>
        </w:rPr>
        <w:t xml:space="preserve"> </w:t>
      </w:r>
    </w:p>
    <w:p w14:paraId="5E604E0D" w14:textId="77777777"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14:paraId="2F9F2C87" w14:textId="77777777" w:rsidR="00231A9E" w:rsidRPr="00231A9E" w:rsidRDefault="00231A9E" w:rsidP="00231A9E">
      <w:pPr>
        <w:spacing w:line="480" w:lineRule="auto"/>
        <w:ind w:firstLine="709"/>
        <w:jc w:val="both"/>
        <w:rPr>
          <w:sz w:val="24"/>
          <w:szCs w:val="24"/>
        </w:rPr>
      </w:pPr>
      <w:r w:rsidRPr="00231A9E">
        <w:rPr>
          <w:sz w:val="24"/>
          <w:szCs w:val="24"/>
        </w:rPr>
        <w:lastRenderedPageBreak/>
        <w:t>Laporan keuang</w:t>
      </w:r>
      <w:r w:rsidR="000A425F">
        <w:rPr>
          <w:sz w:val="24"/>
          <w:szCs w:val="24"/>
        </w:rPr>
        <w:t>an menunjukan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14:paraId="087C0ECA" w14:textId="77777777" w:rsidR="00231A9E" w:rsidRPr="00231A9E" w:rsidRDefault="00231A9E" w:rsidP="00231A9E">
      <w:pPr>
        <w:spacing w:line="480" w:lineRule="auto"/>
        <w:ind w:firstLine="709"/>
        <w:jc w:val="both"/>
        <w:rPr>
          <w:sz w:val="24"/>
          <w:szCs w:val="24"/>
        </w:rPr>
      </w:pPr>
      <w:r w:rsidRPr="00231A9E">
        <w:rPr>
          <w:sz w:val="24"/>
          <w:szCs w:val="24"/>
        </w:rPr>
        <w:t>Tujuan laporan keuangan adalah untuk menyediakan informasi yang 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14:paraId="1A500366" w14:textId="77777777" w:rsidR="00231A9E" w:rsidRPr="00A63E3B" w:rsidRDefault="00EA1A7E" w:rsidP="00A63E3B">
      <w:pPr>
        <w:pStyle w:val="Heading3"/>
        <w:rPr>
          <w:b/>
        </w:rPr>
      </w:pPr>
      <w:bookmarkStart w:id="218" w:name="_Toc135748995"/>
      <w:bookmarkStart w:id="219" w:name="_Toc135749559"/>
      <w:bookmarkStart w:id="220" w:name="_Toc135749645"/>
      <w:bookmarkStart w:id="221" w:name="_Toc139703331"/>
      <w:bookmarkStart w:id="222" w:name="_Toc143176692"/>
      <w:r w:rsidRPr="00A63E3B">
        <w:rPr>
          <w:b/>
        </w:rPr>
        <w:t>2.3.3</w:t>
      </w:r>
      <w:r w:rsidRPr="00A63E3B">
        <w:rPr>
          <w:b/>
        </w:rPr>
        <w:tab/>
      </w:r>
      <w:r w:rsidR="00231A9E" w:rsidRPr="00A63E3B">
        <w:rPr>
          <w:b/>
        </w:rPr>
        <w:t>Komponen-Komponen Laporan Keuangan</w:t>
      </w:r>
      <w:bookmarkEnd w:id="218"/>
      <w:bookmarkEnd w:id="219"/>
      <w:bookmarkEnd w:id="220"/>
      <w:bookmarkEnd w:id="221"/>
      <w:bookmarkEnd w:id="222"/>
      <w:r w:rsidR="00231A9E" w:rsidRPr="00A63E3B">
        <w:rPr>
          <w:b/>
        </w:rPr>
        <w:t xml:space="preserve"> </w:t>
      </w:r>
    </w:p>
    <w:p w14:paraId="0A9F1362" w14:textId="77777777"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No 1 2015 antara lain: </w:t>
      </w:r>
    </w:p>
    <w:p w14:paraId="32693E12" w14:textId="77777777" w:rsidR="00C34123" w:rsidRPr="00C34123"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posisi keuangan </w:t>
      </w:r>
    </w:p>
    <w:p w14:paraId="15DC3378"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C34123">
        <w:rPr>
          <w:sz w:val="24"/>
          <w:szCs w:val="24"/>
        </w:rPr>
        <w:t>Laporan Posisi Keuangan adalah Daftar yang sistematis dari aset, utang dan modal pada tanggal tertentu, yang biasanya dibuat pada akhir tahun.</w:t>
      </w:r>
    </w:p>
    <w:p w14:paraId="54278C23"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231A9E">
        <w:rPr>
          <w:sz w:val="24"/>
          <w:szCs w:val="24"/>
        </w:rPr>
        <w:lastRenderedPageBreak/>
        <w:t xml:space="preserve">Menurut (PSAK) No.1 2015 Informasi yang disajikan dalam laporan posisi keuangan mencakup pos- pos seperti aset tetap, properti investasi, aset tidak berwujud, aset keuangan, persediaan, dll. </w:t>
      </w:r>
    </w:p>
    <w:p w14:paraId="34CD4A24" w14:textId="0C37F588" w:rsidR="00231A9E" w:rsidRPr="00C34123" w:rsidRDefault="00231A9E" w:rsidP="00C34123">
      <w:pPr>
        <w:pStyle w:val="ListParagraph"/>
        <w:widowControl/>
        <w:autoSpaceDE/>
        <w:autoSpaceDN/>
        <w:spacing w:after="200" w:line="480" w:lineRule="auto"/>
        <w:ind w:left="720" w:firstLine="720"/>
        <w:contextualSpacing/>
        <w:rPr>
          <w:b/>
          <w:sz w:val="24"/>
          <w:szCs w:val="24"/>
        </w:rPr>
      </w:pPr>
      <w:r w:rsidRPr="00231A9E">
        <w:rPr>
          <w:sz w:val="24"/>
          <w:szCs w:val="24"/>
        </w:rPr>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14:paraId="73CAD70D" w14:textId="77777777" w:rsidR="00C34123" w:rsidRPr="00C34123"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Laba Rugi Komprehensif </w:t>
      </w:r>
    </w:p>
    <w:p w14:paraId="30A4E829"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C34123">
        <w:rPr>
          <w:sz w:val="24"/>
          <w:szCs w:val="24"/>
        </w:rPr>
        <w:t xml:space="preserve">Laporan Laba Rugi Komprehensif adalah ikhtisar mengenai pendapatan dan beban suatu entitas untuk periode tertentu, sehingga dapat diketahui laba yang diperoleh dan rugi yang dialami. </w:t>
      </w:r>
    </w:p>
    <w:p w14:paraId="62C90571"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14:paraId="7360B018" w14:textId="54E2B2B1" w:rsidR="00231A9E" w:rsidRPr="00C34123" w:rsidRDefault="00231A9E" w:rsidP="00C34123">
      <w:pPr>
        <w:pStyle w:val="ListParagraph"/>
        <w:widowControl/>
        <w:autoSpaceDE/>
        <w:autoSpaceDN/>
        <w:spacing w:after="200" w:line="480" w:lineRule="auto"/>
        <w:ind w:left="720" w:firstLine="720"/>
        <w:contextualSpacing/>
        <w:rPr>
          <w:b/>
          <w:sz w:val="24"/>
          <w:szCs w:val="24"/>
        </w:rPr>
      </w:pPr>
      <w:r w:rsidRPr="00231A9E">
        <w:rPr>
          <w:sz w:val="24"/>
          <w:szCs w:val="24"/>
        </w:rPr>
        <w:t xml:space="preserve">Laporan laba rugi perusahaan disajikan sedemikian rupa yang menonjolkan berbagai unsur kinerja keuangan yang diperlukan bagi penyajian secara wajar. Laporan laba rugi minimal mencakup pos-pos berikut: </w:t>
      </w:r>
    </w:p>
    <w:p w14:paraId="5F508AF1"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Pendapatan </w:t>
      </w:r>
    </w:p>
    <w:p w14:paraId="2FEF3411"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Laba rugi usaha </w:t>
      </w:r>
    </w:p>
    <w:p w14:paraId="06AD34F7"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lastRenderedPageBreak/>
        <w:t>Beban pinjaman</w:t>
      </w:r>
    </w:p>
    <w:p w14:paraId="3DD59177"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Bagian dari laba atau rugi perusahaan afiliasi dan asosiasi yang diperlukan menggunakan metode ekuitas </w:t>
      </w:r>
    </w:p>
    <w:p w14:paraId="453A62BD"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Beban pajak </w:t>
      </w:r>
    </w:p>
    <w:p w14:paraId="6BEAC4B3"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Laba atau rugi dari aktivitas normal perusahaan </w:t>
      </w:r>
    </w:p>
    <w:p w14:paraId="2888F147"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Pos luar biasa </w:t>
      </w:r>
    </w:p>
    <w:p w14:paraId="289CFA26"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Hak minoritas </w:t>
      </w:r>
    </w:p>
    <w:p w14:paraId="293556FA"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Laba atau rugi bersih untuk periode berjalan</w:t>
      </w:r>
    </w:p>
    <w:p w14:paraId="7E56801F" w14:textId="77777777" w:rsidR="00231A9E" w:rsidRPr="00231A9E" w:rsidRDefault="00231A9E" w:rsidP="00C34123">
      <w:pPr>
        <w:spacing w:line="480" w:lineRule="auto"/>
        <w:ind w:left="709" w:firstLine="709"/>
        <w:jc w:val="both"/>
        <w:rPr>
          <w:sz w:val="24"/>
          <w:szCs w:val="24"/>
        </w:rPr>
      </w:pPr>
      <w:r w:rsidRPr="00231A9E">
        <w:rPr>
          <w:sz w:val="24"/>
          <w:szCs w:val="24"/>
        </w:rPr>
        <w:t xml:space="preserve">Pos, judul dan sub jumlah lainnya disajikan dalam laporan laba rugi apabila diwajibkan oleh Pernyataan Standar Akuntansi Keuangan atau apabila penyajian tersebut diperlukan untuk menyajikan kinerja keuangan perusahaan secara wajar. </w:t>
      </w:r>
    </w:p>
    <w:p w14:paraId="4148BEA8" w14:textId="77777777" w:rsidR="00C34123" w:rsidRPr="00C34123"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Perubahan Ekuitas </w:t>
      </w:r>
    </w:p>
    <w:p w14:paraId="5D66EAE1" w14:textId="77777777" w:rsidR="00D372B8" w:rsidRDefault="00231A9E" w:rsidP="00D372B8">
      <w:pPr>
        <w:pStyle w:val="ListParagraph"/>
        <w:widowControl/>
        <w:autoSpaceDE/>
        <w:autoSpaceDN/>
        <w:spacing w:after="200" w:line="480" w:lineRule="auto"/>
        <w:ind w:left="720" w:firstLine="720"/>
        <w:contextualSpacing/>
        <w:rPr>
          <w:sz w:val="24"/>
          <w:szCs w:val="24"/>
          <w:lang w:val="id-ID"/>
        </w:rPr>
      </w:pPr>
      <w:r w:rsidRPr="00C34123">
        <w:rPr>
          <w:sz w:val="24"/>
          <w:szCs w:val="24"/>
        </w:rPr>
        <w:t xml:space="preserve">Laporan Perubahan Ekuitas adalah laporan yang menunjukan perubahan ekuitas untuk periode tertentu, bisa satu bulan atau satu tahun. </w:t>
      </w:r>
    </w:p>
    <w:p w14:paraId="6EC84590" w14:textId="504DA51C" w:rsidR="00231A9E" w:rsidRPr="00C34123" w:rsidRDefault="00231A9E" w:rsidP="00D372B8">
      <w:pPr>
        <w:pStyle w:val="ListParagraph"/>
        <w:widowControl/>
        <w:autoSpaceDE/>
        <w:autoSpaceDN/>
        <w:spacing w:after="200" w:line="480" w:lineRule="auto"/>
        <w:ind w:left="720" w:firstLine="720"/>
        <w:contextualSpacing/>
        <w:rPr>
          <w:b/>
          <w:sz w:val="24"/>
          <w:szCs w:val="24"/>
        </w:rPr>
      </w:pPr>
      <w:r w:rsidRPr="00231A9E">
        <w:rPr>
          <w:sz w:val="24"/>
          <w:szCs w:val="24"/>
        </w:rPr>
        <w:t xml:space="preserve">Menurut (PSAK) No.1 2015 entitas ini menyajikan laporan perubahan ekuitas yang menunjukan: </w:t>
      </w:r>
    </w:p>
    <w:p w14:paraId="14219017" w14:textId="77777777" w:rsidR="00231A9E" w:rsidRPr="00231A9E" w:rsidRDefault="00231A9E" w:rsidP="004B379E">
      <w:pPr>
        <w:pStyle w:val="ListParagraph"/>
        <w:widowControl/>
        <w:numPr>
          <w:ilvl w:val="0"/>
          <w:numId w:val="9"/>
        </w:numPr>
        <w:autoSpaceDE/>
        <w:autoSpaceDN/>
        <w:spacing w:after="200" w:line="480" w:lineRule="auto"/>
        <w:contextualSpacing/>
        <w:rPr>
          <w:sz w:val="24"/>
          <w:szCs w:val="24"/>
        </w:rPr>
      </w:pPr>
      <w:r w:rsidRPr="00231A9E">
        <w:rPr>
          <w:sz w:val="24"/>
          <w:szCs w:val="24"/>
        </w:rPr>
        <w:t xml:space="preserve">Total laba rugi komprehensif selama satu periode, yang menunjukan secara terpisah total jumlah yang dapat di distribusikan kepada pemilik entitas induk dan kepada kepentingan non pengendali. </w:t>
      </w:r>
    </w:p>
    <w:p w14:paraId="66A16FAF" w14:textId="77777777" w:rsidR="00231A9E" w:rsidRPr="00231A9E" w:rsidRDefault="00231A9E" w:rsidP="004B379E">
      <w:pPr>
        <w:pStyle w:val="ListParagraph"/>
        <w:widowControl/>
        <w:numPr>
          <w:ilvl w:val="0"/>
          <w:numId w:val="9"/>
        </w:numPr>
        <w:autoSpaceDE/>
        <w:autoSpaceDN/>
        <w:spacing w:after="200" w:line="480" w:lineRule="auto"/>
        <w:contextualSpacing/>
        <w:rPr>
          <w:sz w:val="24"/>
          <w:szCs w:val="24"/>
        </w:rPr>
      </w:pPr>
      <w:r w:rsidRPr="00231A9E">
        <w:rPr>
          <w:sz w:val="24"/>
          <w:szCs w:val="24"/>
        </w:rPr>
        <w:t>Untuk tiap komponen ekuitas, pengaruh penerapan retrospektif atau penyajian atau penyajian kembali secara retrospektif yang diakui sesuai dengan PSAK 25.</w:t>
      </w:r>
    </w:p>
    <w:p w14:paraId="5EF56713" w14:textId="282A55D8" w:rsidR="0005219D" w:rsidRPr="00D372B8" w:rsidRDefault="00231A9E" w:rsidP="004B379E">
      <w:pPr>
        <w:pStyle w:val="ListParagraph"/>
        <w:widowControl/>
        <w:numPr>
          <w:ilvl w:val="0"/>
          <w:numId w:val="9"/>
        </w:numPr>
        <w:autoSpaceDE/>
        <w:autoSpaceDN/>
        <w:spacing w:after="200" w:line="480" w:lineRule="auto"/>
        <w:contextualSpacing/>
        <w:rPr>
          <w:sz w:val="24"/>
          <w:szCs w:val="24"/>
        </w:rPr>
      </w:pPr>
      <w:r w:rsidRPr="00231A9E">
        <w:rPr>
          <w:sz w:val="24"/>
          <w:szCs w:val="24"/>
        </w:rPr>
        <w:lastRenderedPageBreak/>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14:paraId="7AE99D8B" w14:textId="77777777" w:rsidR="00D372B8" w:rsidRPr="00D372B8"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Arus Kas </w:t>
      </w:r>
    </w:p>
    <w:p w14:paraId="288E0590" w14:textId="77777777" w:rsidR="00D372B8" w:rsidRDefault="00231A9E" w:rsidP="00D372B8">
      <w:pPr>
        <w:pStyle w:val="ListParagraph"/>
        <w:widowControl/>
        <w:autoSpaceDE/>
        <w:autoSpaceDN/>
        <w:spacing w:after="200" w:line="480" w:lineRule="auto"/>
        <w:ind w:left="720" w:firstLine="720"/>
        <w:contextualSpacing/>
        <w:rPr>
          <w:sz w:val="24"/>
          <w:szCs w:val="24"/>
          <w:lang w:val="id-ID"/>
        </w:rPr>
      </w:pPr>
      <w:r w:rsidRPr="00D372B8">
        <w:rPr>
          <w:sz w:val="24"/>
          <w:szCs w:val="24"/>
        </w:rPr>
        <w:t>Laporan Arus Kas adalah Laporan keuangan yang ditujukan untuk mengevaluasi perubahan aset neto entitas, struktur keuangan untuk mengetahui kemampuan entitas menghasilkan kas dimasa yang akan datang.</w:t>
      </w:r>
    </w:p>
    <w:p w14:paraId="6E6308DE" w14:textId="6B782034" w:rsidR="00231A9E" w:rsidRPr="0005219D" w:rsidRDefault="00231A9E" w:rsidP="00D372B8">
      <w:pPr>
        <w:pStyle w:val="ListParagraph"/>
        <w:widowControl/>
        <w:autoSpaceDE/>
        <w:autoSpaceDN/>
        <w:spacing w:after="200" w:line="480" w:lineRule="auto"/>
        <w:ind w:left="720" w:firstLine="720"/>
        <w:contextualSpacing/>
        <w:rPr>
          <w:b/>
          <w:sz w:val="24"/>
          <w:szCs w:val="24"/>
        </w:rPr>
      </w:pPr>
      <w:r w:rsidRPr="00231A9E">
        <w:rPr>
          <w:sz w:val="24"/>
          <w:szCs w:val="24"/>
        </w:rPr>
        <w:t xml:space="preserve">Menurut (PSAK) No.1 2015 informasi arus kas memberikan dasar bagi pengguna laporan keuangan untuk menilai kemampuan entitas dalam menghasilkan kas dan setara kas dan kebutuhan entitas dalam menggunakan arus kas tersebut. </w:t>
      </w:r>
    </w:p>
    <w:p w14:paraId="411A3FBC" w14:textId="77777777" w:rsidR="00D372B8" w:rsidRPr="00D372B8"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Catatan atas Laporan Keuangan </w:t>
      </w:r>
    </w:p>
    <w:p w14:paraId="15062F43" w14:textId="270BD415" w:rsidR="00231A9E" w:rsidRPr="00D372B8" w:rsidRDefault="00231A9E" w:rsidP="00D372B8">
      <w:pPr>
        <w:pStyle w:val="ListParagraph"/>
        <w:widowControl/>
        <w:autoSpaceDE/>
        <w:autoSpaceDN/>
        <w:spacing w:after="200" w:line="480" w:lineRule="auto"/>
        <w:ind w:left="720" w:firstLine="720"/>
        <w:contextualSpacing/>
        <w:rPr>
          <w:b/>
          <w:sz w:val="24"/>
          <w:szCs w:val="24"/>
        </w:rPr>
      </w:pPr>
      <w:r w:rsidRPr="00D372B8">
        <w:rPr>
          <w:sz w:val="24"/>
          <w:szCs w:val="24"/>
        </w:rPr>
        <w:t>Catatan Atas Laporan Keuangan adalah laporan yang berisikan Informasi tambahan atas apa yang disajikan dalam empat laporan di</w:t>
      </w:r>
      <w:r w:rsidR="00D2550E" w:rsidRPr="00D372B8">
        <w:rPr>
          <w:sz w:val="24"/>
          <w:szCs w:val="24"/>
          <w:lang w:val="id-ID"/>
        </w:rPr>
        <w:t>a</w:t>
      </w:r>
      <w:r w:rsidRPr="00D372B8">
        <w:rPr>
          <w:sz w:val="24"/>
          <w:szCs w:val="24"/>
        </w:rPr>
        <w:t xml:space="preserve">tas. </w:t>
      </w:r>
    </w:p>
    <w:p w14:paraId="294FDBD5" w14:textId="77777777"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14:paraId="77B14095" w14:textId="77777777" w:rsidR="00231A9E" w:rsidRPr="00D2550E" w:rsidRDefault="00231A9E" w:rsidP="004B379E">
      <w:pPr>
        <w:pStyle w:val="ListParagraph"/>
        <w:numPr>
          <w:ilvl w:val="0"/>
          <w:numId w:val="28"/>
        </w:numPr>
        <w:spacing w:line="480" w:lineRule="auto"/>
        <w:rPr>
          <w:sz w:val="24"/>
          <w:szCs w:val="24"/>
        </w:rPr>
      </w:pPr>
      <w:r w:rsidRPr="00D2550E">
        <w:rPr>
          <w:sz w:val="24"/>
          <w:szCs w:val="24"/>
        </w:rPr>
        <w:t xml:space="preserve">Informasi tentang dasar penyusunan laporan keuangan dan kebijakan akuntansi tertentu yang digunakan sesuai penyajiannya. </w:t>
      </w:r>
    </w:p>
    <w:p w14:paraId="66079BE6" w14:textId="77777777" w:rsidR="00231A9E" w:rsidRPr="00D2550E" w:rsidRDefault="00231A9E" w:rsidP="004B379E">
      <w:pPr>
        <w:pStyle w:val="ListParagraph"/>
        <w:widowControl/>
        <w:numPr>
          <w:ilvl w:val="0"/>
          <w:numId w:val="28"/>
        </w:numPr>
        <w:autoSpaceDE/>
        <w:autoSpaceDN/>
        <w:spacing w:after="200" w:line="480" w:lineRule="auto"/>
        <w:contextualSpacing/>
        <w:rPr>
          <w:sz w:val="24"/>
          <w:szCs w:val="24"/>
        </w:rPr>
      </w:pPr>
      <w:r w:rsidRPr="00D2550E">
        <w:rPr>
          <w:sz w:val="24"/>
          <w:szCs w:val="24"/>
        </w:rPr>
        <w:t xml:space="preserve">Mengungkapkan informasi yang disyaratkan SAK yang tidak disajikan dibagian manapun dalam laporan keuangan, dan </w:t>
      </w:r>
    </w:p>
    <w:p w14:paraId="4CF4A57D" w14:textId="77777777" w:rsidR="00231A9E" w:rsidRPr="00D2550E" w:rsidRDefault="00231A9E" w:rsidP="004B379E">
      <w:pPr>
        <w:pStyle w:val="ListParagraph"/>
        <w:widowControl/>
        <w:numPr>
          <w:ilvl w:val="0"/>
          <w:numId w:val="28"/>
        </w:numPr>
        <w:autoSpaceDE/>
        <w:autoSpaceDN/>
        <w:spacing w:after="200" w:line="480" w:lineRule="auto"/>
        <w:contextualSpacing/>
        <w:rPr>
          <w:b/>
          <w:sz w:val="24"/>
          <w:szCs w:val="24"/>
        </w:rPr>
      </w:pPr>
      <w:r w:rsidRPr="00D2550E">
        <w:rPr>
          <w:sz w:val="24"/>
          <w:szCs w:val="24"/>
        </w:rPr>
        <w:lastRenderedPageBreak/>
        <w:t>Memberikan informasi yang tidak dis</w:t>
      </w:r>
      <w:r w:rsidR="00D020F6">
        <w:rPr>
          <w:sz w:val="24"/>
          <w:szCs w:val="24"/>
        </w:rPr>
        <w:t>ajikan d</w:t>
      </w:r>
      <w:r w:rsidR="00D020F6">
        <w:rPr>
          <w:sz w:val="24"/>
          <w:szCs w:val="24"/>
          <w:lang w:val="id-ID"/>
        </w:rPr>
        <w:t>i</w:t>
      </w:r>
      <w:r w:rsidRPr="00D2550E">
        <w:rPr>
          <w:sz w:val="24"/>
          <w:szCs w:val="24"/>
        </w:rPr>
        <w:t>bagian manapun dalam laporan keuanga</w:t>
      </w:r>
      <w:r w:rsidR="00D020F6">
        <w:rPr>
          <w:sz w:val="24"/>
          <w:szCs w:val="24"/>
        </w:rPr>
        <w:t>n tetapi informasi tersebut rel</w:t>
      </w:r>
      <w:r w:rsidR="00D020F6">
        <w:rPr>
          <w:sz w:val="24"/>
          <w:szCs w:val="24"/>
          <w:lang w:val="id-ID"/>
        </w:rPr>
        <w:t>e</w:t>
      </w:r>
      <w:r w:rsidRPr="00D2550E">
        <w:rPr>
          <w:sz w:val="24"/>
          <w:szCs w:val="24"/>
        </w:rPr>
        <w:t>van untuk memahami laporan keuangan.</w:t>
      </w:r>
    </w:p>
    <w:p w14:paraId="607D8B91" w14:textId="77777777" w:rsidR="00231A9E" w:rsidRPr="00EA1A7E" w:rsidRDefault="00231A9E" w:rsidP="0098373D">
      <w:pPr>
        <w:pStyle w:val="Heading2"/>
      </w:pPr>
      <w:bookmarkStart w:id="223" w:name="_Toc135748996"/>
      <w:bookmarkStart w:id="224" w:name="_Toc135749560"/>
      <w:bookmarkStart w:id="225" w:name="_Toc135749646"/>
      <w:bookmarkStart w:id="226" w:name="_Toc139703332"/>
      <w:bookmarkStart w:id="227" w:name="_Toc143176693"/>
      <w:r w:rsidRPr="00EA1A7E">
        <w:t>2.4</w:t>
      </w:r>
      <w:r w:rsidRPr="00EA1A7E">
        <w:tab/>
        <w:t>Analisis Laporan Keuangan</w:t>
      </w:r>
      <w:bookmarkEnd w:id="223"/>
      <w:bookmarkEnd w:id="224"/>
      <w:bookmarkEnd w:id="225"/>
      <w:bookmarkEnd w:id="226"/>
      <w:bookmarkEnd w:id="227"/>
      <w:r w:rsidRPr="00EA1A7E">
        <w:t xml:space="preserve"> </w:t>
      </w:r>
    </w:p>
    <w:p w14:paraId="4B602DBD" w14:textId="77777777" w:rsidR="00231A9E" w:rsidRPr="00A63E3B" w:rsidRDefault="00231A9E" w:rsidP="00A63E3B">
      <w:pPr>
        <w:pStyle w:val="Heading3"/>
        <w:rPr>
          <w:b/>
        </w:rPr>
      </w:pPr>
      <w:bookmarkStart w:id="228" w:name="_Toc135748997"/>
      <w:bookmarkStart w:id="229" w:name="_Toc135749561"/>
      <w:bookmarkStart w:id="230" w:name="_Toc135749647"/>
      <w:bookmarkStart w:id="231" w:name="_Toc139703333"/>
      <w:bookmarkStart w:id="232" w:name="_Toc143176694"/>
      <w:r w:rsidRPr="00A63E3B">
        <w:rPr>
          <w:b/>
        </w:rPr>
        <w:t>2.4.1</w:t>
      </w:r>
      <w:r w:rsidRPr="00A63E3B">
        <w:rPr>
          <w:b/>
        </w:rPr>
        <w:tab/>
        <w:t>Pengertian Analisis Laporan Keuangan</w:t>
      </w:r>
      <w:bookmarkEnd w:id="228"/>
      <w:bookmarkEnd w:id="229"/>
      <w:bookmarkEnd w:id="230"/>
      <w:bookmarkEnd w:id="231"/>
      <w:bookmarkEnd w:id="232"/>
      <w:r w:rsidRPr="00A63E3B">
        <w:rPr>
          <w:b/>
        </w:rPr>
        <w:t xml:space="preserve"> </w:t>
      </w:r>
    </w:p>
    <w:p w14:paraId="43C7935C"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suatu metode yang membantu para pengambil keputusan untuk mengetahui kekuatan dan kelemahan perusahaan melalui informasi yang didapat dari laporan keuangan.</w:t>
      </w:r>
    </w:p>
    <w:p w14:paraId="5A6D193F"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14:paraId="266E6426" w14:textId="77777777"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14:paraId="7404CC9C" w14:textId="77777777" w:rsidR="0039091A" w:rsidRPr="0039091A" w:rsidRDefault="0039091A" w:rsidP="00231A9E">
      <w:pPr>
        <w:ind w:firstLine="720"/>
        <w:jc w:val="both"/>
        <w:rPr>
          <w:sz w:val="24"/>
          <w:szCs w:val="24"/>
          <w:lang w:val="id-ID"/>
        </w:rPr>
      </w:pPr>
    </w:p>
    <w:p w14:paraId="772A6F7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14:paraId="3202E633" w14:textId="77777777" w:rsidR="00231A9E" w:rsidRPr="00231A9E" w:rsidRDefault="00135976" w:rsidP="004B379E">
      <w:pPr>
        <w:pStyle w:val="ListParagraph"/>
        <w:widowControl/>
        <w:numPr>
          <w:ilvl w:val="0"/>
          <w:numId w:val="1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r w:rsidR="00231A9E" w:rsidRPr="00231A9E">
        <w:rPr>
          <w:sz w:val="24"/>
          <w:szCs w:val="24"/>
        </w:rPr>
        <w:t xml:space="preserve">jer keuangan perlu melihat tren atau perkembangan dalam laporan keuangan. Laporan keuangan lima atau enam tahun ke belakang barangkali bisa digunakan untuk melihat adanya tren-tren tersebut. </w:t>
      </w:r>
    </w:p>
    <w:p w14:paraId="3445EE65" w14:textId="77777777" w:rsidR="00231A9E" w:rsidRPr="00231A9E" w:rsidRDefault="00231A9E" w:rsidP="004B379E">
      <w:pPr>
        <w:pStyle w:val="ListParagraph"/>
        <w:widowControl/>
        <w:numPr>
          <w:ilvl w:val="0"/>
          <w:numId w:val="10"/>
        </w:numPr>
        <w:autoSpaceDE/>
        <w:autoSpaceDN/>
        <w:spacing w:after="200" w:line="480" w:lineRule="auto"/>
        <w:contextualSpacing/>
        <w:rPr>
          <w:sz w:val="24"/>
          <w:szCs w:val="24"/>
        </w:rPr>
      </w:pPr>
      <w:r w:rsidRPr="00231A9E">
        <w:rPr>
          <w:sz w:val="24"/>
          <w:szCs w:val="24"/>
        </w:rPr>
        <w:t xml:space="preserve">Angka-angka yang berdiri sendiri atau sulit ditentukan baik tidaknya. Angka pembanding (angka rata-rata industri) diperlukan untuk melihat apakah angka tertentu itu baik atau tidak. </w:t>
      </w:r>
    </w:p>
    <w:p w14:paraId="79D7778C" w14:textId="77777777" w:rsidR="00231A9E" w:rsidRPr="00231A9E" w:rsidRDefault="00231A9E" w:rsidP="004B379E">
      <w:pPr>
        <w:pStyle w:val="ListParagraph"/>
        <w:widowControl/>
        <w:numPr>
          <w:ilvl w:val="0"/>
          <w:numId w:val="10"/>
        </w:numPr>
        <w:autoSpaceDE/>
        <w:autoSpaceDN/>
        <w:spacing w:after="200" w:line="480" w:lineRule="auto"/>
        <w:contextualSpacing/>
        <w:rPr>
          <w:sz w:val="24"/>
          <w:szCs w:val="24"/>
        </w:rPr>
      </w:pPr>
      <w:r w:rsidRPr="00231A9E">
        <w:rPr>
          <w:sz w:val="24"/>
          <w:szCs w:val="24"/>
        </w:rPr>
        <w:lastRenderedPageBreak/>
        <w:t>Dalam analis</w:t>
      </w:r>
      <w:r w:rsidR="00135976">
        <w:rPr>
          <w:sz w:val="24"/>
          <w:szCs w:val="24"/>
          <w:lang w:val="id-ID"/>
        </w:rPr>
        <w:t>is</w:t>
      </w:r>
      <w:r w:rsidRPr="00231A9E">
        <w:rPr>
          <w:sz w:val="24"/>
          <w:szCs w:val="24"/>
        </w:rPr>
        <w:t xml:space="preserve"> perusahaan, membaca dan menganalis</w:t>
      </w:r>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dimasukan ke dalam analis.</w:t>
      </w:r>
    </w:p>
    <w:p w14:paraId="07719869" w14:textId="5B652AD6" w:rsidR="008C5CBA" w:rsidRPr="00D372B8" w:rsidRDefault="00231A9E" w:rsidP="004B379E">
      <w:pPr>
        <w:pStyle w:val="ListParagraph"/>
        <w:widowControl/>
        <w:numPr>
          <w:ilvl w:val="0"/>
          <w:numId w:val="1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14:paraId="2BF095B7" w14:textId="77777777" w:rsidR="00231A9E" w:rsidRPr="00A63E3B" w:rsidRDefault="00231A9E" w:rsidP="00A63E3B">
      <w:pPr>
        <w:pStyle w:val="Heading3"/>
        <w:rPr>
          <w:b/>
        </w:rPr>
      </w:pPr>
      <w:bookmarkStart w:id="233" w:name="_Toc135748998"/>
      <w:bookmarkStart w:id="234" w:name="_Toc135749562"/>
      <w:bookmarkStart w:id="235" w:name="_Toc135749648"/>
      <w:bookmarkStart w:id="236" w:name="_Toc139703334"/>
      <w:bookmarkStart w:id="237" w:name="_Toc143176695"/>
      <w:r w:rsidRPr="00A63E3B">
        <w:rPr>
          <w:b/>
        </w:rPr>
        <w:t>2.4.2</w:t>
      </w:r>
      <w:r w:rsidRPr="00A63E3B">
        <w:rPr>
          <w:b/>
        </w:rPr>
        <w:tab/>
        <w:t>Tujuan Analisis Laporan Keuangan</w:t>
      </w:r>
      <w:bookmarkEnd w:id="233"/>
      <w:bookmarkEnd w:id="234"/>
      <w:bookmarkEnd w:id="235"/>
      <w:bookmarkEnd w:id="236"/>
      <w:bookmarkEnd w:id="237"/>
      <w:r w:rsidRPr="00A63E3B">
        <w:rPr>
          <w:b/>
        </w:rPr>
        <w:t xml:space="preserve"> </w:t>
      </w:r>
    </w:p>
    <w:p w14:paraId="47AC4F58" w14:textId="77777777"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14:paraId="386CAFD9"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14:paraId="3CA2D93F"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14:paraId="4E750F51"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kekuatan-kekuatan yang dimiliki. </w:t>
      </w:r>
    </w:p>
    <w:p w14:paraId="7BD97090"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langkah-langkah perbaikan apa saja yang perlu dilakukan ke depan berkaitan dengan posisi keuangan perusahaan saat ini. </w:t>
      </w:r>
    </w:p>
    <w:p w14:paraId="5FC031DB"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14:paraId="6B458DFA" w14:textId="77777777" w:rsidR="00231A9E" w:rsidRPr="00D372B8"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14:paraId="53292929" w14:textId="77777777" w:rsidR="00D372B8" w:rsidRDefault="00D372B8" w:rsidP="00D372B8">
      <w:pPr>
        <w:pStyle w:val="ListParagraph"/>
        <w:widowControl/>
        <w:autoSpaceDE/>
        <w:autoSpaceDN/>
        <w:spacing w:after="200" w:line="480" w:lineRule="auto"/>
        <w:ind w:left="720" w:firstLine="0"/>
        <w:contextualSpacing/>
        <w:rPr>
          <w:sz w:val="24"/>
          <w:szCs w:val="24"/>
          <w:lang w:val="id-ID"/>
        </w:rPr>
      </w:pPr>
    </w:p>
    <w:p w14:paraId="6D1CE66E" w14:textId="77777777" w:rsidR="00D372B8" w:rsidRPr="00231A9E" w:rsidRDefault="00D372B8" w:rsidP="00D372B8">
      <w:pPr>
        <w:pStyle w:val="ListParagraph"/>
        <w:widowControl/>
        <w:autoSpaceDE/>
        <w:autoSpaceDN/>
        <w:spacing w:after="200" w:line="480" w:lineRule="auto"/>
        <w:ind w:left="720" w:firstLine="0"/>
        <w:contextualSpacing/>
        <w:rPr>
          <w:sz w:val="24"/>
          <w:szCs w:val="24"/>
        </w:rPr>
      </w:pPr>
    </w:p>
    <w:p w14:paraId="66648D7B" w14:textId="77777777" w:rsidR="00231A9E" w:rsidRPr="003C064F" w:rsidRDefault="00231A9E" w:rsidP="0098373D">
      <w:pPr>
        <w:pStyle w:val="Heading2"/>
      </w:pPr>
      <w:bookmarkStart w:id="238" w:name="_Toc135748999"/>
      <w:bookmarkStart w:id="239" w:name="_Toc135749563"/>
      <w:bookmarkStart w:id="240" w:name="_Toc135749649"/>
      <w:bookmarkStart w:id="241" w:name="_Toc139703335"/>
      <w:bookmarkStart w:id="242" w:name="_Toc143176696"/>
      <w:r w:rsidRPr="003C064F">
        <w:lastRenderedPageBreak/>
        <w:t>2.5</w:t>
      </w:r>
      <w:r w:rsidRPr="003C064F">
        <w:tab/>
      </w:r>
      <w:r w:rsidRPr="00A63E3B">
        <w:rPr>
          <w:i/>
        </w:rPr>
        <w:t>Loan To Deposit Ratio (LDR)</w:t>
      </w:r>
      <w:bookmarkEnd w:id="238"/>
      <w:bookmarkEnd w:id="239"/>
      <w:bookmarkEnd w:id="240"/>
      <w:bookmarkEnd w:id="241"/>
      <w:bookmarkEnd w:id="242"/>
    </w:p>
    <w:p w14:paraId="3A94839F" w14:textId="77777777" w:rsidR="00231A9E" w:rsidRPr="003C064F" w:rsidRDefault="00231A9E" w:rsidP="00A63E3B">
      <w:pPr>
        <w:pStyle w:val="Heading3"/>
      </w:pPr>
      <w:bookmarkStart w:id="243" w:name="_Toc135749000"/>
      <w:bookmarkStart w:id="244" w:name="_Toc135749564"/>
      <w:bookmarkStart w:id="245" w:name="_Toc135749650"/>
      <w:bookmarkStart w:id="246" w:name="_Toc139703336"/>
      <w:bookmarkStart w:id="247" w:name="_Toc143176697"/>
      <w:r w:rsidRPr="00A63E3B">
        <w:rPr>
          <w:b/>
        </w:rPr>
        <w:t>2.5.1</w:t>
      </w:r>
      <w:r w:rsidRPr="00A63E3B">
        <w:rPr>
          <w:b/>
        </w:rPr>
        <w:tab/>
        <w:t xml:space="preserve">Pengertian </w:t>
      </w:r>
      <w:r w:rsidRPr="00A63E3B">
        <w:rPr>
          <w:b/>
          <w:i/>
        </w:rPr>
        <w:t>Loan To Deposit Ratio (LDR</w:t>
      </w:r>
      <w:r w:rsidRPr="00A63E3B">
        <w:rPr>
          <w:i/>
        </w:rPr>
        <w:t>)</w:t>
      </w:r>
      <w:bookmarkEnd w:id="243"/>
      <w:bookmarkEnd w:id="244"/>
      <w:bookmarkEnd w:id="245"/>
      <w:bookmarkEnd w:id="246"/>
      <w:bookmarkEnd w:id="247"/>
    </w:p>
    <w:p w14:paraId="6E8A3FBA"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14:paraId="48BBC206"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14:paraId="660F38F8" w14:textId="77777777" w:rsidR="00231A9E" w:rsidRDefault="00231A9E" w:rsidP="00231A9E">
      <w:pPr>
        <w:ind w:firstLine="720"/>
        <w:jc w:val="both"/>
        <w:rPr>
          <w:sz w:val="24"/>
          <w:szCs w:val="24"/>
          <w:lang w:val="id-ID"/>
        </w:rPr>
      </w:pPr>
      <w:r w:rsidRPr="00231A9E">
        <w:rPr>
          <w:sz w:val="24"/>
          <w:szCs w:val="24"/>
        </w:rPr>
        <w:t>“Loan to Deposit Ratio (LDR) merupakan perbandingan antara kredit yang akan diberikan dengan dana pihak ketiga, termasuk pinjaman yang diterima, tidak termasuk pinjaman subordinasi. Rasio ini menggambarkan kemampuan bank membayar kembali penar</w:t>
      </w:r>
      <w:r w:rsidR="00B11FC3">
        <w:rPr>
          <w:sz w:val="24"/>
          <w:szCs w:val="24"/>
        </w:rPr>
        <w:t>ikan yang dilakukan nasabah de</w:t>
      </w:r>
      <w:r w:rsidRPr="00231A9E">
        <w:rPr>
          <w:sz w:val="24"/>
          <w:szCs w:val="24"/>
        </w:rPr>
        <w:t>posan dengan mengandalkan kredit yang diberikan sebagai sumber likuiditas bank”.</w:t>
      </w:r>
    </w:p>
    <w:p w14:paraId="7109654C" w14:textId="77777777" w:rsidR="00B11FC3" w:rsidRPr="00B11FC3" w:rsidRDefault="00B11FC3" w:rsidP="00231A9E">
      <w:pPr>
        <w:ind w:firstLine="720"/>
        <w:jc w:val="both"/>
        <w:rPr>
          <w:sz w:val="24"/>
          <w:szCs w:val="24"/>
          <w:lang w:val="id-ID"/>
        </w:rPr>
      </w:pPr>
    </w:p>
    <w:p w14:paraId="1080015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19BFE2F0" w14:textId="77777777" w:rsidR="00231A9E" w:rsidRDefault="00231A9E" w:rsidP="00231A9E">
      <w:pPr>
        <w:ind w:firstLine="720"/>
        <w:jc w:val="both"/>
        <w:rPr>
          <w:sz w:val="24"/>
          <w:szCs w:val="24"/>
          <w:lang w:val="id-ID"/>
        </w:rPr>
      </w:pPr>
      <w:r w:rsidRPr="00231A9E">
        <w:rPr>
          <w:sz w:val="24"/>
          <w:szCs w:val="24"/>
        </w:rPr>
        <w:t>“Loan to Deposit Ratio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14:paraId="5FF41DA2" w14:textId="77777777" w:rsidR="00491A9A" w:rsidRPr="00491A9A" w:rsidRDefault="00491A9A" w:rsidP="00231A9E">
      <w:pPr>
        <w:ind w:firstLine="720"/>
        <w:jc w:val="both"/>
        <w:rPr>
          <w:sz w:val="24"/>
          <w:szCs w:val="24"/>
          <w:lang w:val="id-ID"/>
        </w:rPr>
      </w:pPr>
    </w:p>
    <w:p w14:paraId="7171C87B" w14:textId="77777777" w:rsidR="00231A9E" w:rsidRPr="0039091A" w:rsidRDefault="00231A9E" w:rsidP="0039091A">
      <w:pPr>
        <w:spacing w:line="480" w:lineRule="auto"/>
        <w:ind w:firstLine="720"/>
        <w:jc w:val="both"/>
        <w:rPr>
          <w:sz w:val="24"/>
          <w:szCs w:val="24"/>
          <w:lang w:val="id-ID"/>
        </w:rPr>
      </w:pPr>
      <w:r w:rsidRPr="00231A9E">
        <w:rPr>
          <w:sz w:val="24"/>
          <w:szCs w:val="24"/>
        </w:rPr>
        <w:t>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likuiditas bank yang bersangkutan. Sebaliknya semakin rendah rasio ini maka semakin tinggi lik</w:t>
      </w:r>
      <w:r w:rsidR="0039091A">
        <w:rPr>
          <w:sz w:val="24"/>
          <w:szCs w:val="24"/>
        </w:rPr>
        <w:t>uiditas bank yang bersangkutan.</w:t>
      </w:r>
    </w:p>
    <w:p w14:paraId="352518D6" w14:textId="77777777" w:rsidR="00231A9E" w:rsidRPr="00A63E3B" w:rsidRDefault="00231A9E" w:rsidP="00A63E3B">
      <w:pPr>
        <w:pStyle w:val="Heading3"/>
        <w:rPr>
          <w:b/>
        </w:rPr>
      </w:pPr>
      <w:bookmarkStart w:id="248" w:name="_Toc135749001"/>
      <w:bookmarkStart w:id="249" w:name="_Toc135749565"/>
      <w:bookmarkStart w:id="250" w:name="_Toc135749651"/>
      <w:bookmarkStart w:id="251" w:name="_Toc139703337"/>
      <w:bookmarkStart w:id="252" w:name="_Toc143176698"/>
      <w:r w:rsidRPr="00A63E3B">
        <w:rPr>
          <w:b/>
        </w:rPr>
        <w:t>2.5.2</w:t>
      </w:r>
      <w:r w:rsidRPr="00A63E3B">
        <w:rPr>
          <w:b/>
        </w:rPr>
        <w:tab/>
        <w:t xml:space="preserve">Perhitungan </w:t>
      </w:r>
      <w:r w:rsidRPr="00A63E3B">
        <w:rPr>
          <w:b/>
          <w:i/>
        </w:rPr>
        <w:t>Loan to Deposit Ratio (LDR)</w:t>
      </w:r>
      <w:bookmarkEnd w:id="248"/>
      <w:bookmarkEnd w:id="249"/>
      <w:bookmarkEnd w:id="250"/>
      <w:bookmarkEnd w:id="251"/>
      <w:bookmarkEnd w:id="252"/>
      <w:r w:rsidRPr="00A63E3B">
        <w:rPr>
          <w:b/>
        </w:rPr>
        <w:t xml:space="preserve"> </w:t>
      </w:r>
    </w:p>
    <w:p w14:paraId="6B3690D9" w14:textId="38A92878" w:rsidR="00231A9E" w:rsidRPr="00EC5935" w:rsidRDefault="00231A9E" w:rsidP="00231A9E">
      <w:pPr>
        <w:spacing w:line="480" w:lineRule="auto"/>
        <w:ind w:firstLine="720"/>
        <w:jc w:val="both"/>
        <w:rPr>
          <w:sz w:val="24"/>
          <w:szCs w:val="24"/>
          <w:lang w:val="id-ID"/>
        </w:rPr>
      </w:pPr>
      <w:r w:rsidRPr="00231A9E">
        <w:rPr>
          <w:i/>
          <w:sz w:val="24"/>
          <w:szCs w:val="24"/>
        </w:rPr>
        <w:t>Loan to Deposit Ratio (LDR)</w:t>
      </w:r>
      <w:r w:rsidRPr="00231A9E">
        <w:rPr>
          <w:sz w:val="24"/>
          <w:szCs w:val="24"/>
        </w:rPr>
        <w:t xml:space="preserve"> menunjukan kemampuan bank memberikan kredit kepada nasabah. Adapun rumus untuk menghitung </w:t>
      </w:r>
      <w:r w:rsidRPr="00231A9E">
        <w:rPr>
          <w:i/>
          <w:sz w:val="24"/>
          <w:szCs w:val="24"/>
        </w:rPr>
        <w:t>Loan to Deposit Ratio (LDR)</w:t>
      </w:r>
      <w:r w:rsidRPr="00231A9E">
        <w:rPr>
          <w:sz w:val="24"/>
          <w:szCs w:val="24"/>
        </w:rPr>
        <w:t xml:space="preserve"> adalah sebagai berikut :</w:t>
      </w:r>
    </w:p>
    <w:p w14:paraId="275FBD22" w14:textId="4C8242AF" w:rsidR="00231A9E" w:rsidRPr="00231A9E" w:rsidRDefault="00D372B8" w:rsidP="00231A9E">
      <w:pPr>
        <w:spacing w:line="480" w:lineRule="auto"/>
        <w:ind w:firstLine="720"/>
        <w:jc w:val="both"/>
        <w:rPr>
          <w:sz w:val="24"/>
          <w:szCs w:val="24"/>
        </w:rPr>
      </w:pPr>
      <w:r w:rsidRPr="00231A9E">
        <w:rPr>
          <w:i/>
          <w:noProof/>
          <w:sz w:val="24"/>
          <w:szCs w:val="24"/>
          <w:lang w:val="id-ID" w:eastAsia="id-ID"/>
        </w:rPr>
        <w:lastRenderedPageBreak/>
        <mc:AlternateContent>
          <mc:Choice Requires="wps">
            <w:drawing>
              <wp:anchor distT="0" distB="0" distL="114300" distR="114300" simplePos="0" relativeHeight="251674624" behindDoc="0" locked="0" layoutInCell="1" allowOverlap="1" wp14:anchorId="6EE20237" wp14:editId="3C450B2A">
                <wp:simplePos x="0" y="0"/>
                <wp:positionH relativeFrom="column">
                  <wp:posOffset>998220</wp:posOffset>
                </wp:positionH>
                <wp:positionV relativeFrom="paragraph">
                  <wp:posOffset>-635</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margin-left:78.6pt;margin-top:-.05pt;width:250.5pt;height:4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" fillcolor="white [3201]" strokecolor="black [3200]" strokeweight="1pt"/>
            </w:pict>
          </mc:Fallback>
        </mc:AlternateContent>
      </w:r>
      <w:r w:rsidR="00EC5935" w:rsidRPr="00231A9E">
        <w:rPr>
          <w:i/>
          <w:noProof/>
          <w:sz w:val="24"/>
          <w:szCs w:val="24"/>
          <w:lang w:val="id-ID" w:eastAsia="id-ID"/>
        </w:rPr>
        <mc:AlternateContent>
          <mc:Choice Requires="wps">
            <w:drawing>
              <wp:anchor distT="0" distB="0" distL="114300" distR="114300" simplePos="0" relativeHeight="251679744" behindDoc="0" locked="0" layoutInCell="1" allowOverlap="1" wp14:anchorId="7D3E4AD2" wp14:editId="59C9602F">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20CE1F91" w14:textId="77777777" w:rsidR="00F446AB" w:rsidRPr="00166B62" w:rsidRDefault="00F446AB"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14:paraId="20CE1F91" w14:textId="77777777" w:rsidR="00F446AB" w:rsidRPr="00166B62" w:rsidRDefault="00F446AB" w:rsidP="00231A9E">
                      <w:pPr>
                        <w:rPr>
                          <w:sz w:val="28"/>
                        </w:rPr>
                      </w:pPr>
                      <w:r>
                        <w:rPr>
                          <w:sz w:val="24"/>
                        </w:rPr>
                        <w:t>X</w:t>
                      </w:r>
                      <w:r w:rsidRPr="00166B62">
                        <w:rPr>
                          <w:sz w:val="24"/>
                        </w:rPr>
                        <w:t xml:space="preserve"> 100%</w:t>
                      </w:r>
                    </w:p>
                  </w:txbxContent>
                </v:textbox>
              </v:shape>
            </w:pict>
          </mc:Fallback>
        </mc:AlternateContent>
      </w:r>
      <w:r w:rsidR="00EC5935" w:rsidRPr="00231A9E">
        <w:rPr>
          <w:i/>
          <w:noProof/>
          <w:sz w:val="24"/>
          <w:szCs w:val="24"/>
          <w:lang w:val="id-ID" w:eastAsia="id-ID"/>
        </w:rPr>
        <mc:AlternateContent>
          <mc:Choice Requires="wps">
            <w:drawing>
              <wp:anchor distT="0" distB="0" distL="114300" distR="114300" simplePos="0" relativeHeight="251677696" behindDoc="0" locked="0" layoutInCell="1" allowOverlap="1" wp14:anchorId="1D7BDBB2" wp14:editId="33A7EF5E">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25E95114" w14:textId="77777777" w:rsidR="00F446AB" w:rsidRPr="00166B62" w:rsidRDefault="00F446AB"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14:paraId="25E95114" w14:textId="77777777" w:rsidR="00F446AB" w:rsidRPr="00166B62" w:rsidRDefault="00F446AB" w:rsidP="00231A9E">
                      <w:pPr>
                        <w:rPr>
                          <w:sz w:val="24"/>
                        </w:rPr>
                      </w:pPr>
                      <w:r w:rsidRPr="00166B62">
                        <w:rPr>
                          <w:sz w:val="24"/>
                        </w:rPr>
                        <w:t>Jumlah Kredit Pihak Ketiga</w:t>
                      </w:r>
                    </w:p>
                  </w:txbxContent>
                </v:textbox>
              </v:shape>
            </w:pict>
          </mc:Fallback>
        </mc:AlternateContent>
      </w:r>
      <w:r w:rsidR="00EC5935" w:rsidRPr="00231A9E">
        <w:rPr>
          <w:i/>
          <w:noProof/>
          <w:sz w:val="24"/>
          <w:szCs w:val="24"/>
          <w:lang w:val="id-ID" w:eastAsia="id-ID"/>
        </w:rPr>
        <mc:AlternateContent>
          <mc:Choice Requires="wps">
            <w:drawing>
              <wp:anchor distT="0" distB="0" distL="114300" distR="114300" simplePos="0" relativeHeight="251675648" behindDoc="0" locked="0" layoutInCell="1" allowOverlap="1" wp14:anchorId="4C96A95D" wp14:editId="4AEC21D0">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3BD8A492" w14:textId="77777777" w:rsidR="00F446AB" w:rsidRPr="00B1679B" w:rsidRDefault="00F446AB"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14:paraId="3BD8A492" w14:textId="77777777" w:rsidR="00F446AB" w:rsidRPr="00B1679B" w:rsidRDefault="00F446AB" w:rsidP="00231A9E">
                      <w:pPr>
                        <w:rPr>
                          <w:sz w:val="28"/>
                        </w:rPr>
                      </w:pPr>
                      <w:r w:rsidRPr="00B1679B">
                        <w:rPr>
                          <w:sz w:val="28"/>
                        </w:rPr>
                        <w:t>LDR</w:t>
                      </w:r>
                      <w:r>
                        <w:rPr>
                          <w:sz w:val="28"/>
                        </w:rPr>
                        <w:t xml:space="preserve"> =</w:t>
                      </w:r>
                    </w:p>
                  </w:txbxContent>
                </v:textbox>
              </v:shape>
            </w:pict>
          </mc:Fallback>
        </mc:AlternateContent>
      </w:r>
      <w:r w:rsidR="00EC5935" w:rsidRPr="00231A9E">
        <w:rPr>
          <w:noProof/>
          <w:sz w:val="24"/>
          <w:szCs w:val="24"/>
          <w:lang w:val="id-ID" w:eastAsia="id-ID"/>
        </w:rPr>
        <mc:AlternateContent>
          <mc:Choice Requires="wps">
            <w:drawing>
              <wp:anchor distT="0" distB="0" distL="114300" distR="114300" simplePos="0" relativeHeight="251676672" behindDoc="0" locked="0" layoutInCell="1" allowOverlap="1" wp14:anchorId="5FD9F7E9" wp14:editId="48088D32">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BF5C22D" id="Straight Connector 38"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r w:rsidR="00EC5935" w:rsidRPr="00231A9E">
        <w:rPr>
          <w:noProof/>
          <w:sz w:val="24"/>
          <w:szCs w:val="24"/>
          <w:lang w:val="id-ID" w:eastAsia="id-ID"/>
        </w:rPr>
        <mc:AlternateContent>
          <mc:Choice Requires="wps">
            <w:drawing>
              <wp:anchor distT="0" distB="0" distL="114300" distR="114300" simplePos="0" relativeHeight="251678720" behindDoc="0" locked="0" layoutInCell="1" allowOverlap="1" wp14:anchorId="0B1D920E" wp14:editId="0878E33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679801CB" w14:textId="77777777" w:rsidR="00F446AB" w:rsidRPr="00166B62" w:rsidRDefault="00F446AB"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14:paraId="679801CB" w14:textId="77777777" w:rsidR="00F446AB" w:rsidRPr="00166B62" w:rsidRDefault="00F446AB" w:rsidP="00231A9E">
                      <w:pPr>
                        <w:rPr>
                          <w:sz w:val="24"/>
                        </w:rPr>
                      </w:pPr>
                      <w:r w:rsidRPr="00166B62">
                        <w:rPr>
                          <w:sz w:val="24"/>
                        </w:rPr>
                        <w:t>Total Dana Pihak Ketiga</w:t>
                      </w:r>
                    </w:p>
                  </w:txbxContent>
                </v:textbox>
              </v:shape>
            </w:pict>
          </mc:Fallback>
        </mc:AlternateContent>
      </w:r>
    </w:p>
    <w:p w14:paraId="1EE79533" w14:textId="77777777" w:rsidR="00EC5935" w:rsidRDefault="00231A9E" w:rsidP="00231A9E">
      <w:pPr>
        <w:spacing w:line="480" w:lineRule="auto"/>
        <w:ind w:left="720" w:firstLine="720"/>
        <w:jc w:val="both"/>
        <w:rPr>
          <w:sz w:val="24"/>
          <w:szCs w:val="24"/>
          <w:lang w:val="id-ID"/>
        </w:rPr>
      </w:pPr>
      <w:r w:rsidRPr="00231A9E">
        <w:rPr>
          <w:sz w:val="24"/>
          <w:szCs w:val="24"/>
        </w:rPr>
        <w:t xml:space="preserve"> </w:t>
      </w:r>
    </w:p>
    <w:p w14:paraId="355382D2" w14:textId="3FCA310F" w:rsidR="00231A9E" w:rsidRPr="00231A9E" w:rsidRDefault="00231A9E" w:rsidP="00D372B8">
      <w:pPr>
        <w:spacing w:line="480" w:lineRule="auto"/>
        <w:jc w:val="center"/>
        <w:rPr>
          <w:sz w:val="24"/>
          <w:szCs w:val="24"/>
        </w:rPr>
      </w:pPr>
      <w:r w:rsidRPr="00231A9E">
        <w:rPr>
          <w:sz w:val="24"/>
          <w:szCs w:val="24"/>
        </w:rPr>
        <w:t>Sumber : Kasmir (2018</w:t>
      </w:r>
      <w:r w:rsidR="002124FE">
        <w:rPr>
          <w:sz w:val="24"/>
          <w:szCs w:val="24"/>
          <w:lang w:val="id-ID"/>
        </w:rPr>
        <w:t>:225</w:t>
      </w:r>
      <w:r w:rsidRPr="00231A9E">
        <w:rPr>
          <w:sz w:val="24"/>
          <w:szCs w:val="24"/>
        </w:rPr>
        <w:t>)</w:t>
      </w:r>
    </w:p>
    <w:p w14:paraId="5FCE7C1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diatas untuk melakukan perhitungan LDR dapat ditinjau bahwa rasio tersebut diperuntukkan untuk menilai kemampuan suatu bank, dalam hal ini bank wajib mampu dalam membayar kembali dana yang sudah dihimpun dari masyarakat dengan mengandalkan penyaluran kredit yang diberikan yang diperuntukkan oleh pihak bank untuk memperoleh likuiditasnya. Dalam hal ini aktivitas perkreditan dapat dipengaruhi oleh aktivitas Bank. kepercayaan nasabah terhadap bank, kesehatan bank, dan pencapaian laba Bank. Hal tersebut diatur dalam Peraturan Bank Indonesia No/15/7/PBI/2013, batas bawah Loan to Deposit Ratio sebesar 78%, sedangkan batas atas Loan to Deposit Ratio sebesar 92%. </w:t>
      </w:r>
    </w:p>
    <w:p w14:paraId="0F7B7B57" w14:textId="77777777" w:rsidR="00231A9E" w:rsidRPr="00A63E3B" w:rsidRDefault="00231A9E" w:rsidP="0098373D">
      <w:pPr>
        <w:pStyle w:val="Heading2"/>
        <w:rPr>
          <w:i/>
        </w:rPr>
      </w:pPr>
      <w:bookmarkStart w:id="253" w:name="_Toc135749004"/>
      <w:bookmarkStart w:id="254" w:name="_Toc135749568"/>
      <w:bookmarkStart w:id="255" w:name="_Toc135749654"/>
      <w:bookmarkStart w:id="256" w:name="_Toc139703338"/>
      <w:bookmarkStart w:id="257" w:name="_Toc143176699"/>
      <w:r w:rsidRPr="003C064F">
        <w:t>2.6</w:t>
      </w:r>
      <w:r w:rsidRPr="003C064F">
        <w:tab/>
      </w:r>
      <w:r w:rsidRPr="00A63E3B">
        <w:rPr>
          <w:i/>
        </w:rPr>
        <w:t>Net Interest Margin (NIM)</w:t>
      </w:r>
      <w:bookmarkEnd w:id="253"/>
      <w:bookmarkEnd w:id="254"/>
      <w:bookmarkEnd w:id="255"/>
      <w:bookmarkEnd w:id="256"/>
      <w:bookmarkEnd w:id="257"/>
    </w:p>
    <w:p w14:paraId="0F376B2F" w14:textId="77777777" w:rsidR="00231A9E" w:rsidRPr="00A63E3B" w:rsidRDefault="00231A9E" w:rsidP="00A63E3B">
      <w:pPr>
        <w:pStyle w:val="Heading3"/>
        <w:rPr>
          <w:b/>
          <w:i/>
        </w:rPr>
      </w:pPr>
      <w:bookmarkStart w:id="258" w:name="_Toc135749005"/>
      <w:bookmarkStart w:id="259" w:name="_Toc135749569"/>
      <w:bookmarkStart w:id="260" w:name="_Toc135749655"/>
      <w:bookmarkStart w:id="261" w:name="_Toc139703339"/>
      <w:bookmarkStart w:id="262" w:name="_Toc143176700"/>
      <w:r w:rsidRPr="00A63E3B">
        <w:rPr>
          <w:b/>
        </w:rPr>
        <w:t>2.6.1</w:t>
      </w:r>
      <w:r w:rsidRPr="00A63E3B">
        <w:rPr>
          <w:b/>
        </w:rPr>
        <w:tab/>
        <w:t xml:space="preserve">Pengertian </w:t>
      </w:r>
      <w:r w:rsidRPr="00A63E3B">
        <w:rPr>
          <w:b/>
          <w:i/>
        </w:rPr>
        <w:t>Net Interest Margin (NIM)</w:t>
      </w:r>
      <w:bookmarkEnd w:id="258"/>
      <w:bookmarkEnd w:id="259"/>
      <w:bookmarkEnd w:id="260"/>
      <w:bookmarkEnd w:id="261"/>
      <w:bookmarkEnd w:id="262"/>
    </w:p>
    <w:p w14:paraId="5C17B4DA" w14:textId="1BC4ADE9"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01625">
        <w:rPr>
          <w:sz w:val="24"/>
          <w:szCs w:val="24"/>
        </w:rPr>
        <w:instrText>ADDIN CSL_CITATION {"citationItems":[{"id":"ITEM-1","itemData":{"URL":"https://ojk.go.id/id/regulasi/otoritas-jasa-keuangan/surat-edaran-ojk-dan-dewan-komisioner/Pages/SEOJK-Modal-Inti.aspx","author":[{"dropping-particle":"","family":"OJK","given":"","non-dropping-particle":"","parse-names":false,"suffix":""}],"id":"ITEM-1","issued":{"date-parts":[["2017"]]},"title":"Surat Edaran Otoritas Jasa Keuangan No. 14/SEOJK.03/2017","type":"webpage"},"uris":["http://www.mendeley.com/documents/?uuid=97c6b833-e1c7-478a-b1e1-073b8133680e"]}],"mendeley":{"formattedCitation":"(OJK, 2017)","plainTextFormattedCitation":"(OJK, 2017)","previouslyFormattedCitation":"(OJK, 2017)"},"properties":{"noteIndex":0},"schema":"https://github.com/citation-style-language/schema/raw/master/csl-citation.json"}</w:instrText>
      </w:r>
      <w:r w:rsidRPr="00231A9E">
        <w:rPr>
          <w:sz w:val="24"/>
          <w:szCs w:val="24"/>
        </w:rPr>
        <w:fldChar w:fldCharType="separate"/>
      </w:r>
      <w:r w:rsidR="008B2A65" w:rsidRPr="008B2A65">
        <w:rPr>
          <w:noProof/>
          <w:sz w:val="24"/>
          <w:szCs w:val="24"/>
        </w:rPr>
        <w:t>(OJK, 2017)</w:t>
      </w:r>
      <w:r w:rsidRPr="00231A9E">
        <w:rPr>
          <w:sz w:val="24"/>
          <w:szCs w:val="24"/>
        </w:rPr>
        <w:fldChar w:fldCharType="end"/>
      </w:r>
      <w:r w:rsidRPr="00231A9E">
        <w:rPr>
          <w:sz w:val="24"/>
          <w:szCs w:val="24"/>
        </w:rPr>
        <w:t xml:space="preserve"> menyatakan bahwa :</w:t>
      </w:r>
    </w:p>
    <w:p w14:paraId="1481F3AD" w14:textId="77777777" w:rsidR="00231A9E" w:rsidRDefault="00231A9E" w:rsidP="00231A9E">
      <w:pPr>
        <w:ind w:firstLine="720"/>
        <w:jc w:val="both"/>
        <w:rPr>
          <w:sz w:val="24"/>
          <w:szCs w:val="24"/>
          <w:lang w:val="id-ID"/>
        </w:rPr>
      </w:pPr>
      <w:r w:rsidRPr="00231A9E">
        <w:rPr>
          <w:sz w:val="24"/>
          <w:szCs w:val="24"/>
        </w:rPr>
        <w:t>“Net Interest Margin adalah perbandingan rasio pendapatan bunga bersih (pendapatan bunga dikurangi biaya bunga) terhadap aktiva produktif. Aktiva produktif yaitu investasi dana bank baik dalam rupiah maupun valas dalam bentuk kredit, surat berharga, penempatan dana antar bank, penyertaan, termasuk komitmen dan kontijensi pada transaksi rekening administratif.”</w:t>
      </w:r>
    </w:p>
    <w:p w14:paraId="586DFD93" w14:textId="77777777" w:rsidR="00EC5935" w:rsidRPr="00EC5935" w:rsidRDefault="00EC5935" w:rsidP="00231A9E">
      <w:pPr>
        <w:ind w:firstLine="720"/>
        <w:jc w:val="both"/>
        <w:rPr>
          <w:sz w:val="24"/>
          <w:szCs w:val="24"/>
          <w:lang w:val="id-ID"/>
        </w:rPr>
      </w:pPr>
    </w:p>
    <w:p w14:paraId="0EA5E66B" w14:textId="77777777" w:rsidR="00572980" w:rsidRPr="00F824C8" w:rsidRDefault="00231A9E" w:rsidP="00231A9E">
      <w:pPr>
        <w:spacing w:line="480" w:lineRule="auto"/>
        <w:ind w:firstLine="720"/>
        <w:jc w:val="both"/>
        <w:rPr>
          <w:sz w:val="24"/>
          <w:szCs w:val="24"/>
          <w:lang w:val="id-ID"/>
        </w:rPr>
      </w:pPr>
      <w:r w:rsidRPr="00231A9E">
        <w:rPr>
          <w:sz w:val="24"/>
          <w:szCs w:val="24"/>
        </w:rPr>
        <w:t xml:space="preserve">Sedangkan menurut </w:t>
      </w:r>
      <w:r w:rsidR="00572980">
        <w:rPr>
          <w:sz w:val="24"/>
          <w:szCs w:val="24"/>
        </w:rPr>
        <w:fldChar w:fldCharType="begin" w:fldLock="1"/>
      </w:r>
      <w:r w:rsidR="00142EF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572980">
        <w:rPr>
          <w:sz w:val="24"/>
          <w:szCs w:val="24"/>
        </w:rPr>
        <w:fldChar w:fldCharType="separate"/>
      </w:r>
      <w:r w:rsidR="00F824C8" w:rsidRPr="00F824C8">
        <w:rPr>
          <w:noProof/>
          <w:sz w:val="24"/>
          <w:szCs w:val="24"/>
        </w:rPr>
        <w:t>(Taswan, 2015, hal. 167)</w:t>
      </w:r>
      <w:r w:rsidR="00572980">
        <w:rPr>
          <w:sz w:val="24"/>
          <w:szCs w:val="24"/>
        </w:rPr>
        <w:fldChar w:fldCharType="end"/>
      </w:r>
      <w:r w:rsidR="00F824C8">
        <w:rPr>
          <w:sz w:val="24"/>
          <w:szCs w:val="24"/>
          <w:lang w:val="id-ID"/>
        </w:rPr>
        <w:t xml:space="preserve"> menyatakan bahwa :</w:t>
      </w:r>
    </w:p>
    <w:p w14:paraId="0D854D92" w14:textId="77777777" w:rsidR="00231A9E" w:rsidRDefault="00F824C8" w:rsidP="00F824C8">
      <w:pPr>
        <w:ind w:firstLine="720"/>
        <w:jc w:val="both"/>
        <w:rPr>
          <w:lang w:val="id-ID"/>
        </w:rPr>
      </w:pPr>
      <w:r>
        <w:rPr>
          <w:lang w:val="id-ID"/>
        </w:rPr>
        <w:t>“</w:t>
      </w:r>
      <w:r w:rsidR="00D147EA" w:rsidRPr="00F824C8">
        <w:rPr>
          <w:i/>
        </w:rPr>
        <w:t>Net Interest Margin</w:t>
      </w:r>
      <w:r w:rsidR="00D147EA">
        <w:t xml:space="preserve"> (NIM) adalah rasio yang membandingkan antara pendapatan bunga bersih terhadap rata-rata aktiva produktif. Rasio NIM yang semakin besar mengindikasikan semakin baiknya kinerja bank da</w:t>
      </w:r>
      <w:r w:rsidR="00A47386">
        <w:t>lam memperoleh pendapatan bunga</w:t>
      </w:r>
      <w:r w:rsidR="00572980">
        <w:rPr>
          <w:lang w:val="id-ID"/>
        </w:rPr>
        <w:t>.</w:t>
      </w:r>
      <w:r>
        <w:rPr>
          <w:lang w:val="id-ID"/>
        </w:rPr>
        <w:t>”</w:t>
      </w:r>
    </w:p>
    <w:p w14:paraId="4DFDA471" w14:textId="77777777" w:rsidR="00F824C8" w:rsidRPr="00572980" w:rsidRDefault="00F824C8" w:rsidP="00F824C8">
      <w:pPr>
        <w:ind w:firstLine="720"/>
        <w:jc w:val="both"/>
        <w:rPr>
          <w:sz w:val="24"/>
          <w:szCs w:val="24"/>
          <w:lang w:val="id-ID"/>
        </w:rPr>
      </w:pPr>
    </w:p>
    <w:p w14:paraId="169A6B0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3D09B00F" w14:textId="77777777" w:rsidR="00231A9E" w:rsidRDefault="00231A9E" w:rsidP="00231A9E">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 sumber dana yang dikumpulkan”.</w:t>
      </w:r>
    </w:p>
    <w:p w14:paraId="37B3FD3A" w14:textId="77777777" w:rsidR="00EC5935" w:rsidRPr="00EC5935" w:rsidRDefault="00EC5935" w:rsidP="00231A9E">
      <w:pPr>
        <w:ind w:firstLine="720"/>
        <w:jc w:val="both"/>
        <w:rPr>
          <w:sz w:val="24"/>
          <w:szCs w:val="24"/>
          <w:lang w:val="id-ID"/>
        </w:rPr>
      </w:pPr>
    </w:p>
    <w:p w14:paraId="02F8E195" w14:textId="3039AC43" w:rsidR="00F60494" w:rsidRPr="00F60494" w:rsidRDefault="00231A9E" w:rsidP="00CF48D9">
      <w:pPr>
        <w:spacing w:line="480" w:lineRule="auto"/>
        <w:ind w:firstLine="720"/>
        <w:jc w:val="both"/>
        <w:rPr>
          <w:sz w:val="24"/>
          <w:szCs w:val="24"/>
          <w:lang w:val="id-ID"/>
        </w:rPr>
      </w:pPr>
      <w:r w:rsidRPr="00231A9E">
        <w:rPr>
          <w:sz w:val="24"/>
          <w:szCs w:val="24"/>
        </w:rPr>
        <w:t>Dari pengertian diatas dapat disimpulkan bahwa net interest margin adalah rasio yang dapat mengukur kemampuan bank dalam mengelola aktiva produktifnya untuk d</w:t>
      </w:r>
      <w:r w:rsidR="008753EF">
        <w:rPr>
          <w:sz w:val="24"/>
          <w:szCs w:val="24"/>
          <w:lang w:val="id-ID"/>
        </w:rPr>
        <w:t>a</w:t>
      </w:r>
      <w:r w:rsidRPr="00231A9E">
        <w:rPr>
          <w:sz w:val="24"/>
          <w:szCs w:val="24"/>
        </w:rPr>
        <w:t>pat mendapat keuntungan dari bunga bersih.</w:t>
      </w:r>
    </w:p>
    <w:p w14:paraId="20F2C967" w14:textId="77777777" w:rsidR="00231A9E" w:rsidRPr="00A63E3B" w:rsidRDefault="00231A9E" w:rsidP="00A63E3B">
      <w:pPr>
        <w:pStyle w:val="Heading3"/>
        <w:rPr>
          <w:b/>
        </w:rPr>
      </w:pPr>
      <w:bookmarkStart w:id="263" w:name="_Toc135749006"/>
      <w:bookmarkStart w:id="264" w:name="_Toc135749570"/>
      <w:bookmarkStart w:id="265" w:name="_Toc135749656"/>
      <w:bookmarkStart w:id="266" w:name="_Toc139703340"/>
      <w:bookmarkStart w:id="267" w:name="_Toc143176701"/>
      <w:r w:rsidRPr="00A63E3B">
        <w:rPr>
          <w:b/>
        </w:rPr>
        <w:t>2.6.2</w:t>
      </w:r>
      <w:r w:rsidRPr="00A63E3B">
        <w:rPr>
          <w:b/>
        </w:rPr>
        <w:tab/>
        <w:t xml:space="preserve">Perhitungan </w:t>
      </w:r>
      <w:r w:rsidRPr="00A63E3B">
        <w:rPr>
          <w:b/>
          <w:i/>
        </w:rPr>
        <w:t>Net Interest Margin (NIM)</w:t>
      </w:r>
      <w:bookmarkEnd w:id="263"/>
      <w:bookmarkEnd w:id="264"/>
      <w:bookmarkEnd w:id="265"/>
      <w:bookmarkEnd w:id="266"/>
      <w:bookmarkEnd w:id="267"/>
    </w:p>
    <w:p w14:paraId="1D2537B5" w14:textId="64ABD0F0"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Net Interest Margin (NIM)</w:t>
      </w:r>
      <w:r w:rsidRPr="00231A9E">
        <w:rPr>
          <w:sz w:val="24"/>
          <w:szCs w:val="24"/>
        </w:rPr>
        <w:t xml:space="preserve"> menurut Surat Edaran Bank Indonesia No. 13/24/DPNP </w:t>
      </w:r>
      <w:r w:rsidRPr="00231A9E">
        <w:rPr>
          <w:sz w:val="24"/>
          <w:szCs w:val="24"/>
        </w:rPr>
        <w:fldChar w:fldCharType="begin" w:fldLock="1"/>
      </w:r>
      <w:r w:rsidR="00E01625">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Pr="00231A9E">
        <w:rPr>
          <w:sz w:val="24"/>
          <w:szCs w:val="24"/>
        </w:rPr>
        <w:fldChar w:fldCharType="separate"/>
      </w:r>
      <w:r w:rsidR="008B2A65" w:rsidRPr="008B2A65">
        <w:rPr>
          <w:noProof/>
          <w:sz w:val="24"/>
          <w:szCs w:val="24"/>
        </w:rPr>
        <w:t>(BI, 2011)</w:t>
      </w:r>
      <w:r w:rsidRPr="00231A9E">
        <w:rPr>
          <w:sz w:val="24"/>
          <w:szCs w:val="24"/>
        </w:rPr>
        <w:fldChar w:fldCharType="end"/>
      </w:r>
      <w:r w:rsidRPr="00231A9E">
        <w:rPr>
          <w:sz w:val="24"/>
          <w:szCs w:val="24"/>
        </w:rPr>
        <w:t xml:space="preserve"> tanggal 25 Oktober 2011 adalah sebagai berikut :</w:t>
      </w:r>
    </w:p>
    <w:p w14:paraId="37D6E994" w14:textId="77777777"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85888" behindDoc="0" locked="0" layoutInCell="1" allowOverlap="1" wp14:anchorId="20B1EE21" wp14:editId="3F2E5A0F">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355D040D" w14:textId="77777777" w:rsidR="00F446AB" w:rsidRPr="00713272" w:rsidRDefault="00F446AB"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49.9pt;margin-top:17.55pt;width:73.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" filled="f" stroked="f">
                <v:textbox style="mso-fit-shape-to-text:t">
                  <w:txbxContent>
                    <w:p w14:paraId="355D040D" w14:textId="77777777" w:rsidR="00F446AB" w:rsidRPr="00713272" w:rsidRDefault="00F446AB"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4864" behindDoc="0" locked="0" layoutInCell="1" allowOverlap="1" wp14:anchorId="2E3ADEAE" wp14:editId="291ECA5F">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2CE6C718" w14:textId="77777777" w:rsidR="00F446AB" w:rsidRPr="00713272" w:rsidRDefault="00F446AB"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107.35pt;margin-top:26pt;width:186.95pt;height:21.75pt;z-index:2516848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" filled="f" stroked="f">
                <v:textbox>
                  <w:txbxContent>
                    <w:p w14:paraId="2CE6C718" w14:textId="77777777" w:rsidR="00F446AB" w:rsidRPr="00713272" w:rsidRDefault="00F446AB" w:rsidP="00231A9E">
                      <w:pPr>
                        <w:rPr>
                          <w:sz w:val="24"/>
                        </w:rPr>
                      </w:pPr>
                      <w:r w:rsidRPr="00713272">
                        <w:rPr>
                          <w:sz w:val="24"/>
                        </w:rPr>
                        <w:t>Rata – rata Aktifa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2816" behindDoc="0" locked="0" layoutInCell="1" allowOverlap="1" wp14:anchorId="242E8382" wp14:editId="2777D66A">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3CA80" w14:textId="77777777" w:rsidR="00F446AB" w:rsidRPr="00741015" w:rsidRDefault="00F446AB"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2" type="#_x0000_t202" style="position:absolute;left:0;text-align:left;margin-left:116pt;margin-top:6.4pt;width:1in;height:24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" filled="f" stroked="f" strokeweight=".5pt">
                <v:textbox>
                  <w:txbxContent>
                    <w:p w14:paraId="7933CA80" w14:textId="77777777" w:rsidR="00F446AB" w:rsidRPr="00741015" w:rsidRDefault="00F446AB"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1792" behindDoc="0" locked="0" layoutInCell="1" allowOverlap="1" wp14:anchorId="3B695F39" wp14:editId="5476E8D2">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93B9258" w14:textId="77777777" w:rsidR="00F446AB" w:rsidRPr="00741015" w:rsidRDefault="00F446AB" w:rsidP="00231A9E">
                            <w:pPr>
                              <w:rPr>
                                <w:sz w:val="26"/>
                                <w:szCs w:val="26"/>
                              </w:rPr>
                            </w:pPr>
                            <w:r w:rsidRPr="00741015">
                              <w:rPr>
                                <w:sz w:val="26"/>
                                <w:szCs w:val="26"/>
                              </w:rPr>
                              <w:t>NIM</w:t>
                            </w:r>
                            <w:r>
                              <w:rPr>
                                <w:sz w:val="26"/>
                                <w:szCs w:val="26"/>
                              </w:rPr>
                              <w:t xml:space="preserve"> =</w:t>
                            </w:r>
                          </w:p>
                          <w:p w14:paraId="5D6A0EA3" w14:textId="77777777" w:rsidR="00F446AB" w:rsidRDefault="00F446AB"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05pt;margin-top:17pt;width:59.25pt;height:3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" filled="f" stroked="f">
                <v:textbox>
                  <w:txbxContent>
                    <w:p w14:paraId="593B9258" w14:textId="77777777" w:rsidR="00F446AB" w:rsidRPr="00741015" w:rsidRDefault="00F446AB" w:rsidP="00231A9E">
                      <w:pPr>
                        <w:rPr>
                          <w:sz w:val="26"/>
                          <w:szCs w:val="26"/>
                        </w:rPr>
                      </w:pPr>
                      <w:r w:rsidRPr="00741015">
                        <w:rPr>
                          <w:sz w:val="26"/>
                          <w:szCs w:val="26"/>
                        </w:rPr>
                        <w:t>NIM</w:t>
                      </w:r>
                      <w:r>
                        <w:rPr>
                          <w:sz w:val="26"/>
                          <w:szCs w:val="26"/>
                        </w:rPr>
                        <w:t xml:space="preserve"> =</w:t>
                      </w:r>
                    </w:p>
                    <w:p w14:paraId="5D6A0EA3" w14:textId="77777777" w:rsidR="00F446AB" w:rsidRDefault="00F446AB"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680768" behindDoc="0" locked="0" layoutInCell="1" allowOverlap="1" wp14:anchorId="70CE9554" wp14:editId="4043BDF0">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7C9135D" id="Rectangle 39" o:spid="_x0000_s1026" style="position:absolute;margin-left:67.45pt;margin-top:6.55pt;width:233.2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" fillcolor="white [3201]" strokecolor="black [3200]" strokeweight="1pt"/>
            </w:pict>
          </mc:Fallback>
        </mc:AlternateContent>
      </w:r>
    </w:p>
    <w:p w14:paraId="4ACBAFE7" w14:textId="77777777"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3840" behindDoc="0" locked="0" layoutInCell="1" allowOverlap="1" wp14:anchorId="01DA74EF" wp14:editId="34C4B903">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9A06A8F" id="Straight Connector 290"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" strokecolor="black [3040]"/>
            </w:pict>
          </mc:Fallback>
        </mc:AlternateContent>
      </w:r>
      <w:r w:rsidR="00231A9E" w:rsidRPr="00231A9E">
        <w:rPr>
          <w:b/>
          <w:sz w:val="24"/>
          <w:szCs w:val="24"/>
        </w:rPr>
        <w:t xml:space="preserve">  </w:t>
      </w:r>
    </w:p>
    <w:p w14:paraId="0328024B" w14:textId="77777777"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14:paraId="30ECB4C3" w14:textId="77777777" w:rsidR="00231A9E" w:rsidRPr="00231A9E" w:rsidRDefault="00231A9E" w:rsidP="00231A9E">
      <w:pPr>
        <w:spacing w:line="480" w:lineRule="auto"/>
        <w:ind w:firstLine="720"/>
        <w:jc w:val="both"/>
        <w:rPr>
          <w:sz w:val="24"/>
          <w:szCs w:val="24"/>
        </w:rPr>
      </w:pPr>
      <w:r w:rsidRPr="00231A9E">
        <w:rPr>
          <w:sz w:val="24"/>
          <w:szCs w:val="24"/>
        </w:rPr>
        <w:t>Berdasarkan formula diatas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14:paraId="03DF7B8E" w14:textId="77777777" w:rsidR="00231A9E" w:rsidRPr="003C064F" w:rsidRDefault="00231A9E" w:rsidP="0098373D">
      <w:pPr>
        <w:pStyle w:val="Heading2"/>
      </w:pPr>
      <w:bookmarkStart w:id="268" w:name="_Toc135749008"/>
      <w:bookmarkStart w:id="269" w:name="_Toc135749572"/>
      <w:bookmarkStart w:id="270" w:name="_Toc135749658"/>
      <w:bookmarkStart w:id="271" w:name="_Toc139703341"/>
      <w:bookmarkStart w:id="272" w:name="_Toc143176702"/>
      <w:r w:rsidRPr="003C064F">
        <w:t>2.7</w:t>
      </w:r>
      <w:r w:rsidRPr="003C064F">
        <w:tab/>
      </w:r>
      <w:r w:rsidRPr="00A63E3B">
        <w:rPr>
          <w:i/>
        </w:rPr>
        <w:t>Return On Asset (ROA)</w:t>
      </w:r>
      <w:bookmarkEnd w:id="268"/>
      <w:bookmarkEnd w:id="269"/>
      <w:bookmarkEnd w:id="270"/>
      <w:bookmarkEnd w:id="271"/>
      <w:bookmarkEnd w:id="272"/>
    </w:p>
    <w:p w14:paraId="2F93B17B" w14:textId="77777777" w:rsidR="00231A9E" w:rsidRPr="00A63E3B" w:rsidRDefault="00231A9E" w:rsidP="00A63E3B">
      <w:pPr>
        <w:pStyle w:val="Heading3"/>
        <w:rPr>
          <w:b/>
        </w:rPr>
      </w:pPr>
      <w:bookmarkStart w:id="273" w:name="_Toc135749009"/>
      <w:bookmarkStart w:id="274" w:name="_Toc135749573"/>
      <w:bookmarkStart w:id="275" w:name="_Toc135749659"/>
      <w:bookmarkStart w:id="276" w:name="_Toc139703342"/>
      <w:bookmarkStart w:id="277" w:name="_Toc143176703"/>
      <w:r w:rsidRPr="00A63E3B">
        <w:rPr>
          <w:b/>
        </w:rPr>
        <w:t>2.7.1</w:t>
      </w:r>
      <w:r w:rsidRPr="00A63E3B">
        <w:rPr>
          <w:b/>
        </w:rPr>
        <w:tab/>
        <w:t xml:space="preserve">Pengertian </w:t>
      </w:r>
      <w:r w:rsidRPr="00A63E3B">
        <w:rPr>
          <w:b/>
          <w:i/>
        </w:rPr>
        <w:t>Return On Asset (ROA)</w:t>
      </w:r>
      <w:bookmarkEnd w:id="273"/>
      <w:bookmarkEnd w:id="274"/>
      <w:bookmarkEnd w:id="275"/>
      <w:bookmarkEnd w:id="276"/>
      <w:bookmarkEnd w:id="277"/>
    </w:p>
    <w:p w14:paraId="500C8CAE"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0C7DD69E" w14:textId="77777777" w:rsidR="00231A9E" w:rsidRDefault="00231A9E" w:rsidP="00231A9E">
      <w:pPr>
        <w:ind w:firstLine="720"/>
        <w:jc w:val="both"/>
        <w:rPr>
          <w:sz w:val="24"/>
          <w:szCs w:val="24"/>
          <w:lang w:val="id-ID"/>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w:t>
      </w:r>
      <w:r w:rsidRPr="00231A9E">
        <w:rPr>
          <w:sz w:val="24"/>
          <w:szCs w:val="24"/>
        </w:rPr>
        <w:lastRenderedPageBreak/>
        <w:t xml:space="preserve">lebih baik atas profitabilitas perusahaan karena menunjukan efektivitas manajemen dalam menggunakan aktiva untuk memperoleh pendapatan". </w:t>
      </w:r>
    </w:p>
    <w:p w14:paraId="529F11FC" w14:textId="77777777" w:rsidR="00DD281F" w:rsidRPr="00DD281F" w:rsidRDefault="00DD281F" w:rsidP="00231A9E">
      <w:pPr>
        <w:ind w:firstLine="720"/>
        <w:jc w:val="both"/>
        <w:rPr>
          <w:sz w:val="24"/>
          <w:szCs w:val="24"/>
          <w:lang w:val="id-ID"/>
        </w:rPr>
      </w:pPr>
    </w:p>
    <w:p w14:paraId="3B81DF4B"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untuk menghasilkan keuntungan dengan memanfaatkan aktiva yang dimilikinya. Semakin besar ROA menunjukkan kinerja perusahaan semakin baik.</w:t>
      </w:r>
    </w:p>
    <w:p w14:paraId="0060058F"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 dalam menciptakan laba bersih.</w:t>
      </w:r>
    </w:p>
    <w:p w14:paraId="7EC1F319" w14:textId="77777777" w:rsidR="00231A9E" w:rsidRPr="00231A9E" w:rsidRDefault="00231A9E" w:rsidP="00231A9E">
      <w:pPr>
        <w:spacing w:line="480" w:lineRule="auto"/>
        <w:ind w:firstLine="720"/>
        <w:jc w:val="both"/>
        <w:rPr>
          <w:sz w:val="24"/>
          <w:szCs w:val="24"/>
        </w:rPr>
      </w:pPr>
      <w:r w:rsidRPr="00231A9E">
        <w:rPr>
          <w:sz w:val="24"/>
          <w:szCs w:val="24"/>
        </w:rPr>
        <w:t>Berdasarkan pernyataan diatas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14:paraId="7197F01B" w14:textId="77777777" w:rsidR="00231A9E" w:rsidRPr="00A63E3B" w:rsidRDefault="00231A9E" w:rsidP="00A63E3B">
      <w:pPr>
        <w:pStyle w:val="Heading3"/>
        <w:rPr>
          <w:b/>
        </w:rPr>
      </w:pPr>
      <w:bookmarkStart w:id="278" w:name="_Toc135749010"/>
      <w:bookmarkStart w:id="279" w:name="_Toc135749574"/>
      <w:bookmarkStart w:id="280" w:name="_Toc135749660"/>
      <w:bookmarkStart w:id="281" w:name="_Toc139703343"/>
      <w:bookmarkStart w:id="282" w:name="_Toc143176704"/>
      <w:r w:rsidRPr="00A63E3B">
        <w:rPr>
          <w:b/>
        </w:rPr>
        <w:t>2.7.2</w:t>
      </w:r>
      <w:r w:rsidRPr="00A63E3B">
        <w:rPr>
          <w:b/>
        </w:rPr>
        <w:tab/>
        <w:t xml:space="preserve">Perhitungan </w:t>
      </w:r>
      <w:r w:rsidRPr="00A63E3B">
        <w:rPr>
          <w:b/>
          <w:i/>
        </w:rPr>
        <w:t>Return On Asset (ROA)</w:t>
      </w:r>
      <w:bookmarkEnd w:id="278"/>
      <w:bookmarkEnd w:id="279"/>
      <w:bookmarkEnd w:id="280"/>
      <w:bookmarkEnd w:id="281"/>
      <w:bookmarkEnd w:id="282"/>
    </w:p>
    <w:p w14:paraId="6CE324EE"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8960" behindDoc="0" locked="0" layoutInCell="1" allowOverlap="1" wp14:anchorId="79FA66CE" wp14:editId="1646DEF4">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183462F3" w14:textId="77777777" w:rsidR="00F446AB" w:rsidRPr="004947B0" w:rsidRDefault="00F446AB" w:rsidP="00231A9E">
                            <w:pPr>
                              <w:rPr>
                                <w:sz w:val="24"/>
                              </w:rPr>
                            </w:pPr>
                            <w:r w:rsidRPr="004947B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left:0;text-align:left;margin-left:151pt;margin-top:51.55pt;width:186.95pt;height:25.5pt;z-index:2516889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a6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" filled="f" stroked="f">
                <v:textbox>
                  <w:txbxContent>
                    <w:p w14:paraId="183462F3" w14:textId="77777777" w:rsidR="00F446AB" w:rsidRPr="004947B0" w:rsidRDefault="00F446AB" w:rsidP="00231A9E">
                      <w:pPr>
                        <w:rPr>
                          <w:sz w:val="24"/>
                        </w:rPr>
                      </w:pPr>
                      <w:r w:rsidRPr="004947B0">
                        <w:rPr>
                          <w:sz w:val="24"/>
                        </w:rPr>
                        <w:t>Earning After Tax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92032" behindDoc="0" locked="0" layoutInCell="1" allowOverlap="1" wp14:anchorId="37E402B2" wp14:editId="41482827">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14:paraId="11ECB73D" w14:textId="77777777" w:rsidR="00F446AB" w:rsidRPr="004947B0" w:rsidRDefault="00F446AB"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78.3pt;margin-top:54.9pt;width:68.25pt;height:110.55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" filled="f" stroked="f">
                <v:textbox style="mso-fit-shape-to-text:t">
                  <w:txbxContent>
                    <w:p w14:paraId="11ECB73D" w14:textId="77777777" w:rsidR="00F446AB" w:rsidRPr="004947B0" w:rsidRDefault="00F446AB" w:rsidP="00231A9E">
                      <w:pPr>
                        <w:rPr>
                          <w:sz w:val="24"/>
                        </w:rPr>
                      </w:pPr>
                      <w:r w:rsidRPr="004947B0">
                        <w:rPr>
                          <w:sz w:val="24"/>
                        </w:rPr>
                        <w:t>X 100%</w:t>
                      </w:r>
                    </w:p>
                  </w:txbxContent>
                </v:textbox>
              </v:shape>
            </w:pict>
          </mc:Fallback>
        </mc:AlternateContent>
      </w:r>
      <w:r w:rsidR="00DD281F" w:rsidRPr="00231A9E">
        <w:rPr>
          <w:noProof/>
          <w:sz w:val="24"/>
          <w:szCs w:val="24"/>
          <w:lang w:val="id-ID" w:eastAsia="id-ID"/>
        </w:rPr>
        <mc:AlternateContent>
          <mc:Choice Requires="wps">
            <w:drawing>
              <wp:anchor distT="0" distB="0" distL="114300" distR="114300" simplePos="0" relativeHeight="251686912" behindDoc="0" locked="0" layoutInCell="1" allowOverlap="1" wp14:anchorId="08393092" wp14:editId="150900B2">
                <wp:simplePos x="0" y="0"/>
                <wp:positionH relativeFrom="column">
                  <wp:posOffset>1338580</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6280DEE" id="Rectangle 293" o:spid="_x0000_s1026" style="position:absolute;margin-left:105.4pt;margin-top:47.3pt;width:219pt;height:45.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" fillcolor="white [3201]" strokecolor="black [3200]" strokeweight="1pt"/>
            </w:pict>
          </mc:Fallback>
        </mc:AlternateContent>
      </w:r>
      <w:r w:rsidR="00231A9E" w:rsidRPr="00231A9E">
        <w:rPr>
          <w:sz w:val="24"/>
          <w:szCs w:val="24"/>
        </w:rPr>
        <w:tab/>
        <w:t>Adapun rumus untuk menghitung Return On Asset (ROA) adalah sebagai berikut :</w:t>
      </w:r>
    </w:p>
    <w:p w14:paraId="610CB8AB"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9984" behindDoc="0" locked="0" layoutInCell="1" allowOverlap="1" wp14:anchorId="156C7439" wp14:editId="7CB37416">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B22BCE3" id="Straight Connector 296"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CHxIol3QAA&#10;AAkBAAAPAAAAAAAAAAAAAAAAAPMDAABkcnMvZG93bnJldi54bWxQSwUGAAAAAAQABADzAAAA/QQA&#10;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87936" behindDoc="0" locked="0" layoutInCell="1" allowOverlap="1" wp14:anchorId="0B7977D7" wp14:editId="4DF732B8">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14:paraId="0D3A5CCE" w14:textId="77777777" w:rsidR="00F446AB" w:rsidRPr="004947B0" w:rsidRDefault="00F446AB"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05.35pt;margin-top:4.15pt;width:81.75pt;height:24.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uL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" filled="f" stroked="f">
                <v:textbox>
                  <w:txbxContent>
                    <w:p w14:paraId="0D3A5CCE" w14:textId="77777777" w:rsidR="00F446AB" w:rsidRPr="004947B0" w:rsidRDefault="00F446AB"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91008" behindDoc="0" locked="0" layoutInCell="1" allowOverlap="1" wp14:anchorId="1F619EDA" wp14:editId="7F17DB25">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1164F190" w14:textId="77777777" w:rsidR="00F446AB" w:rsidRPr="004947B0" w:rsidRDefault="00F446AB"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71.8pt;margin-top:15.55pt;width:93.7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" filled="f" stroked="f">
                <v:textbox>
                  <w:txbxContent>
                    <w:p w14:paraId="1164F190" w14:textId="77777777" w:rsidR="00F446AB" w:rsidRPr="004947B0" w:rsidRDefault="00F446AB" w:rsidP="00231A9E">
                      <w:pPr>
                        <w:rPr>
                          <w:sz w:val="24"/>
                        </w:rPr>
                      </w:pPr>
                      <w:r w:rsidRPr="004947B0">
                        <w:rPr>
                          <w:sz w:val="24"/>
                        </w:rPr>
                        <w:t xml:space="preserve">Total Asset </w:t>
                      </w:r>
                    </w:p>
                  </w:txbxContent>
                </v:textbox>
              </v:shape>
            </w:pict>
          </mc:Fallback>
        </mc:AlternateContent>
      </w:r>
    </w:p>
    <w:p w14:paraId="40155BDA" w14:textId="77777777" w:rsidR="00DD281F" w:rsidRDefault="00231A9E" w:rsidP="00231A9E">
      <w:pPr>
        <w:tabs>
          <w:tab w:val="left" w:pos="2415"/>
        </w:tabs>
        <w:rPr>
          <w:sz w:val="24"/>
          <w:szCs w:val="24"/>
          <w:lang w:val="id-ID"/>
        </w:rPr>
      </w:pPr>
      <w:r w:rsidRPr="00231A9E">
        <w:rPr>
          <w:sz w:val="24"/>
          <w:szCs w:val="24"/>
        </w:rPr>
        <w:tab/>
      </w:r>
    </w:p>
    <w:p w14:paraId="0E718AF9" w14:textId="2F924B93" w:rsidR="00231A9E" w:rsidRDefault="00CF1851" w:rsidP="00CF48D9">
      <w:pPr>
        <w:tabs>
          <w:tab w:val="left" w:pos="2415"/>
        </w:tabs>
        <w:jc w:val="center"/>
        <w:rPr>
          <w:sz w:val="24"/>
          <w:szCs w:val="24"/>
          <w:lang w:val="id-ID"/>
        </w:rPr>
      </w:pPr>
      <w:r>
        <w:rPr>
          <w:sz w:val="24"/>
          <w:szCs w:val="24"/>
        </w:rPr>
        <w:t>Sumber : Kasmir (201</w:t>
      </w:r>
      <w:r>
        <w:rPr>
          <w:sz w:val="24"/>
          <w:szCs w:val="24"/>
          <w:lang w:val="id-ID"/>
        </w:rPr>
        <w:t>8</w:t>
      </w:r>
      <w:r w:rsidR="005C5124">
        <w:rPr>
          <w:sz w:val="24"/>
          <w:szCs w:val="24"/>
          <w:lang w:val="id-ID"/>
        </w:rPr>
        <w:t>:199</w:t>
      </w:r>
      <w:r w:rsidR="00231A9E" w:rsidRPr="00231A9E">
        <w:rPr>
          <w:sz w:val="24"/>
          <w:szCs w:val="24"/>
        </w:rPr>
        <w:t>)</w:t>
      </w:r>
    </w:p>
    <w:p w14:paraId="34ED1E97" w14:textId="77777777" w:rsidR="00B57C91" w:rsidRPr="00B57C91" w:rsidRDefault="00B57C91" w:rsidP="00231A9E">
      <w:pPr>
        <w:tabs>
          <w:tab w:val="left" w:pos="2415"/>
        </w:tabs>
        <w:rPr>
          <w:sz w:val="24"/>
          <w:szCs w:val="24"/>
          <w:lang w:val="id-ID"/>
        </w:rPr>
      </w:pPr>
    </w:p>
    <w:p w14:paraId="07BB602C" w14:textId="77777777" w:rsidR="00231A9E" w:rsidRPr="00231A9E" w:rsidRDefault="00231A9E" w:rsidP="00231A9E">
      <w:pPr>
        <w:tabs>
          <w:tab w:val="left" w:pos="851"/>
        </w:tabs>
        <w:spacing w:line="480" w:lineRule="auto"/>
        <w:jc w:val="both"/>
        <w:rPr>
          <w:sz w:val="24"/>
          <w:szCs w:val="24"/>
        </w:rPr>
      </w:pPr>
      <w:r w:rsidRPr="00231A9E">
        <w:rPr>
          <w:sz w:val="24"/>
          <w:szCs w:val="24"/>
        </w:rPr>
        <w:tab/>
        <w:t>ROA merupakan rasio pengukuran profitabilitas yang sering digunakan oleh manajer</w:t>
      </w:r>
      <w:r w:rsidR="00E94122">
        <w:rPr>
          <w:sz w:val="24"/>
          <w:szCs w:val="24"/>
        </w:rPr>
        <w:t xml:space="preserve"> keuangan untuk mengukur efekti</w:t>
      </w:r>
      <w:r w:rsidR="00E94122">
        <w:rPr>
          <w:sz w:val="24"/>
          <w:szCs w:val="24"/>
          <w:lang w:val="id-ID"/>
        </w:rPr>
        <w:t>v</w:t>
      </w:r>
      <w:r w:rsidRPr="00231A9E">
        <w:rPr>
          <w:sz w:val="24"/>
          <w:szCs w:val="24"/>
        </w:rPr>
        <w:t xml:space="preserve">itas keseluruhan dalam menghasilkan laba dengan aset yang tersedia. Berdasarkan hal ini, maka faktor </w:t>
      </w:r>
      <w:r w:rsidRPr="00231A9E">
        <w:rPr>
          <w:sz w:val="24"/>
          <w:szCs w:val="24"/>
        </w:rPr>
        <w:lastRenderedPageBreak/>
        <w:t xml:space="preserve">yang mempengaruhi profitabilitas adalah laba bersih setelah pajak, penjualan bersih dan total aset. Semakin tinggi hasil ROA suatu perusahaan mencerminkan bahwa rendahnya penggunaan aset untuk menghasilkan laba. </w:t>
      </w:r>
    </w:p>
    <w:p w14:paraId="3A653F3E" w14:textId="77777777" w:rsidR="00231A9E" w:rsidRPr="00A63E3B" w:rsidRDefault="00231A9E" w:rsidP="00A63E3B">
      <w:pPr>
        <w:pStyle w:val="Heading3"/>
        <w:rPr>
          <w:b/>
        </w:rPr>
      </w:pPr>
      <w:bookmarkStart w:id="283" w:name="_Toc135749011"/>
      <w:bookmarkStart w:id="284" w:name="_Toc135749575"/>
      <w:bookmarkStart w:id="285" w:name="_Toc135749661"/>
      <w:bookmarkStart w:id="286" w:name="_Toc139703344"/>
      <w:bookmarkStart w:id="287" w:name="_Toc143176705"/>
      <w:r w:rsidRPr="00A63E3B">
        <w:rPr>
          <w:b/>
        </w:rPr>
        <w:t>2.7.3</w:t>
      </w:r>
      <w:r w:rsidRPr="00A63E3B">
        <w:rPr>
          <w:b/>
        </w:rPr>
        <w:tab/>
        <w:t xml:space="preserve">Keunggulan </w:t>
      </w:r>
      <w:r w:rsidRPr="00A63E3B">
        <w:rPr>
          <w:b/>
          <w:i/>
        </w:rPr>
        <w:t>Return On Asset (ROA)</w:t>
      </w:r>
      <w:bookmarkEnd w:id="283"/>
      <w:bookmarkEnd w:id="284"/>
      <w:bookmarkEnd w:id="285"/>
      <w:bookmarkEnd w:id="286"/>
      <w:bookmarkEnd w:id="287"/>
      <w:r w:rsidRPr="00A63E3B">
        <w:rPr>
          <w:b/>
        </w:rPr>
        <w:t xml:space="preserve"> </w:t>
      </w:r>
    </w:p>
    <w:p w14:paraId="5937FD65" w14:textId="77777777"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return on assets (ROA):</w:t>
      </w:r>
    </w:p>
    <w:p w14:paraId="5400FDA8"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dibandingkan dengan rasio industri, sehingga posisi perusahaan dalam industri dapat terlihat jelas</w:t>
      </w:r>
      <w:r w:rsidR="00AB4740">
        <w:rPr>
          <w:sz w:val="24"/>
          <w:szCs w:val="24"/>
          <w:lang w:val="id-ID"/>
        </w:rPr>
        <w:t>.</w:t>
      </w:r>
    </w:p>
    <w:p w14:paraId="450FFA6F"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mengukur efisiensi penggunaan modal secara menyeluruh</w:t>
      </w:r>
      <w:r w:rsidR="00AB4740">
        <w:rPr>
          <w:sz w:val="24"/>
          <w:szCs w:val="24"/>
          <w:lang w:val="id-ID"/>
        </w:rPr>
        <w:t>.</w:t>
      </w:r>
    </w:p>
    <w:p w14:paraId="11075D74"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digunakan untuk mengukur efisiensi pada level divisi dan produk</w:t>
      </w:r>
      <w:r w:rsidR="00AB4740">
        <w:rPr>
          <w:sz w:val="24"/>
          <w:szCs w:val="24"/>
          <w:lang w:val="id-ID"/>
        </w:rPr>
        <w:t>.</w:t>
      </w:r>
    </w:p>
    <w:p w14:paraId="6298D88C"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14:paraId="1CB84F8C" w14:textId="77777777" w:rsidR="00AB4740" w:rsidRPr="00AB4740"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14:paraId="65D07BC8" w14:textId="77777777" w:rsidR="00231A9E" w:rsidRPr="00AB4740" w:rsidRDefault="00AB4740" w:rsidP="0098373D">
      <w:pPr>
        <w:pStyle w:val="Heading2"/>
      </w:pPr>
      <w:bookmarkStart w:id="288" w:name="_Toc135749012"/>
      <w:bookmarkStart w:id="289" w:name="_Toc135749576"/>
      <w:bookmarkStart w:id="290" w:name="_Toc135749662"/>
      <w:bookmarkStart w:id="291" w:name="_Toc139703345"/>
      <w:bookmarkStart w:id="292" w:name="_Toc143176706"/>
      <w:r w:rsidRPr="00AB4740">
        <w:t>2.8</w:t>
      </w:r>
      <w:r w:rsidRPr="00AB4740">
        <w:tab/>
      </w:r>
      <w:r w:rsidR="00231A9E" w:rsidRPr="00AB4740">
        <w:t>Pengaruh Antar Variabel</w:t>
      </w:r>
      <w:bookmarkEnd w:id="288"/>
      <w:bookmarkEnd w:id="289"/>
      <w:bookmarkEnd w:id="290"/>
      <w:bookmarkEnd w:id="291"/>
      <w:bookmarkEnd w:id="292"/>
      <w:r w:rsidR="00231A9E" w:rsidRPr="00AB4740">
        <w:t xml:space="preserve"> </w:t>
      </w:r>
    </w:p>
    <w:p w14:paraId="0A29A444" w14:textId="77777777" w:rsidR="00B57C91" w:rsidRPr="00B57C91" w:rsidRDefault="00231A9E" w:rsidP="004B379E">
      <w:pPr>
        <w:pStyle w:val="ListParagraph"/>
        <w:widowControl/>
        <w:numPr>
          <w:ilvl w:val="0"/>
          <w:numId w:val="14"/>
        </w:numPr>
        <w:tabs>
          <w:tab w:val="left" w:pos="709"/>
        </w:tabs>
        <w:autoSpaceDE/>
        <w:autoSpaceDN/>
        <w:spacing w:after="200" w:line="480" w:lineRule="auto"/>
        <w:ind w:hanging="654"/>
        <w:contextualSpacing/>
        <w:rPr>
          <w:b/>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Terhadap </w:t>
      </w:r>
      <w:r w:rsidRPr="00231A9E">
        <w:rPr>
          <w:i/>
          <w:sz w:val="24"/>
          <w:szCs w:val="24"/>
        </w:rPr>
        <w:t>Return On Asset (ROA)</w:t>
      </w:r>
    </w:p>
    <w:p w14:paraId="7A8F7ACC" w14:textId="77777777" w:rsidR="00231A9E" w:rsidRPr="00B57C91" w:rsidRDefault="00B57C91" w:rsidP="00B57C91">
      <w:pPr>
        <w:pStyle w:val="ListParagraph"/>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r w:rsidR="00231A9E" w:rsidRPr="00B57C91">
        <w:rPr>
          <w:i/>
          <w:sz w:val="24"/>
          <w:szCs w:val="24"/>
        </w:rPr>
        <w:t>Loan</w:t>
      </w:r>
      <w:r w:rsidR="00231A9E" w:rsidRPr="00B57C91">
        <w:rPr>
          <w:i/>
          <w:spacing w:val="-15"/>
          <w:sz w:val="24"/>
          <w:szCs w:val="24"/>
        </w:rPr>
        <w:t xml:space="preserve"> </w:t>
      </w:r>
      <w:r w:rsidR="00231A9E" w:rsidRPr="00B57C91">
        <w:rPr>
          <w:i/>
          <w:sz w:val="24"/>
          <w:szCs w:val="24"/>
        </w:rPr>
        <w:t>to</w:t>
      </w:r>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r w:rsidR="00231A9E" w:rsidRPr="00B57C91">
        <w:rPr>
          <w:i/>
          <w:sz w:val="24"/>
          <w:szCs w:val="24"/>
        </w:rPr>
        <w:t xml:space="preserve">Ratio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Interest Margin (NIM) </w:t>
      </w:r>
      <w:r w:rsidR="00231A9E" w:rsidRPr="00B57C91">
        <w:rPr>
          <w:sz w:val="24"/>
          <w:szCs w:val="24"/>
        </w:rPr>
        <w:t xml:space="preserve">secara simultan berpengaruh signifikan terhadap </w:t>
      </w:r>
      <w:r w:rsidR="00231A9E" w:rsidRPr="00B57C91">
        <w:rPr>
          <w:i/>
          <w:sz w:val="24"/>
          <w:szCs w:val="24"/>
        </w:rPr>
        <w:t>Return</w:t>
      </w:r>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r w:rsidR="00231A9E" w:rsidRPr="00B57C91">
        <w:rPr>
          <w:i/>
          <w:sz w:val="24"/>
          <w:szCs w:val="24"/>
        </w:rPr>
        <w:t>Asset</w:t>
      </w:r>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menunjukan</w:t>
      </w:r>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Devisa yang terdaftar di Bursa Efek Indonesia Tahun 2015 - 2017, yang ditunjukan dengan nilai uji t sebesar 1.704 dengan p-value 0.004 &lt; </w:t>
      </w:r>
      <w:r w:rsidR="00231A9E" w:rsidRPr="00B57C91">
        <w:rPr>
          <w:color w:val="202124"/>
          <w:sz w:val="24"/>
          <w:szCs w:val="24"/>
          <w:shd w:val="clear" w:color="auto" w:fill="FFFFFF"/>
        </w:rPr>
        <w:t xml:space="preserve">α </w:t>
      </w:r>
      <w:r w:rsidR="00231A9E" w:rsidRPr="00B57C91">
        <w:rPr>
          <w:color w:val="202124"/>
          <w:sz w:val="24"/>
          <w:szCs w:val="24"/>
          <w:shd w:val="clear" w:color="auto" w:fill="FFFFFF"/>
        </w:rPr>
        <w:lastRenderedPageBreak/>
        <w:t>=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 et al., 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melibatkan tentang </w:t>
      </w:r>
      <w:r w:rsidR="00231A9E" w:rsidRPr="00B57C91">
        <w:rPr>
          <w:i/>
          <w:sz w:val="24"/>
          <w:szCs w:val="24"/>
        </w:rPr>
        <w:t>Loan to Deposit Ratio (LDR)</w:t>
      </w:r>
      <w:r w:rsidR="00231A9E" w:rsidRPr="00B57C91">
        <w:rPr>
          <w:sz w:val="24"/>
          <w:szCs w:val="24"/>
        </w:rPr>
        <w:t xml:space="preserve"> sebagai variabel independennya dan dalam hasil uji mereka LDR memiliki pengaruh positif terhadap ROA.</w:t>
      </w:r>
    </w:p>
    <w:p w14:paraId="6D66E9DB" w14:textId="77777777" w:rsidR="00B57C91" w:rsidRPr="00B57C91" w:rsidRDefault="00231A9E" w:rsidP="004B379E">
      <w:pPr>
        <w:pStyle w:val="ListParagraph"/>
        <w:widowControl/>
        <w:numPr>
          <w:ilvl w:val="0"/>
          <w:numId w:val="1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026593E" w14:textId="77777777" w:rsidR="00231A9E" w:rsidRPr="00B57C91" w:rsidRDefault="00B57C91" w:rsidP="00B57C91">
      <w:pPr>
        <w:pStyle w:val="ListParagraph"/>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menunjukan</w:t>
      </w:r>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Net Interest Margin (NIM)</w:t>
      </w:r>
      <w:r w:rsidR="00231A9E" w:rsidRPr="00B57C91">
        <w:rPr>
          <w:sz w:val="24"/>
          <w:szCs w:val="24"/>
        </w:rPr>
        <w:t xml:space="preserve"> sebagai variabel independennya dan dalam hasil uji mereka NIM memiliki pengaruh positif terhadap ROA.</w:t>
      </w:r>
    </w:p>
    <w:p w14:paraId="1A6A19F3" w14:textId="562046C4" w:rsidR="00CF48D9" w:rsidRPr="00CF48D9" w:rsidRDefault="00231A9E" w:rsidP="004B379E">
      <w:pPr>
        <w:pStyle w:val="ListParagraph"/>
        <w:widowControl/>
        <w:numPr>
          <w:ilvl w:val="0"/>
          <w:numId w:val="1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BD6A9EE" w14:textId="77777777" w:rsidR="00E94122" w:rsidRPr="00EE42FF" w:rsidRDefault="00231A9E" w:rsidP="00EE42FF">
      <w:pPr>
        <w:pStyle w:val="ListParagraph"/>
        <w:tabs>
          <w:tab w:val="left" w:pos="0"/>
        </w:tabs>
        <w:spacing w:line="480" w:lineRule="auto"/>
        <w:ind w:left="709"/>
        <w:rPr>
          <w:sz w:val="24"/>
          <w:szCs w:val="24"/>
          <w:lang w:val="id-ID"/>
        </w:rPr>
      </w:pPr>
      <w:r w:rsidRPr="00231A9E">
        <w:rPr>
          <w:sz w:val="24"/>
          <w:szCs w:val="24"/>
        </w:rPr>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 xml:space="preserve">(Ramadanti &amp; </w:t>
      </w:r>
      <w:r w:rsidRPr="00231A9E">
        <w:rPr>
          <w:noProof/>
          <w:sz w:val="24"/>
          <w:szCs w:val="24"/>
        </w:rPr>
        <w:lastRenderedPageBreak/>
        <w:t>Setyowati, 2022)</w:t>
      </w:r>
      <w:r w:rsidRPr="00231A9E">
        <w:rPr>
          <w:sz w:val="24"/>
          <w:szCs w:val="24"/>
        </w:rPr>
        <w:fldChar w:fldCharType="end"/>
      </w:r>
      <w:r w:rsidRPr="00231A9E">
        <w:rPr>
          <w:sz w:val="24"/>
          <w:szCs w:val="24"/>
        </w:rPr>
        <w:t xml:space="preserve"> menunjukan bahwa LDR dan NIM berdasarkan hasil uji t berpengaruh positif terhadap ROA dengan hasil perhitungan R</w:t>
      </w:r>
      <w:r w:rsidRPr="00231A9E">
        <w:rPr>
          <w:sz w:val="24"/>
          <w:szCs w:val="24"/>
          <w:vertAlign w:val="superscript"/>
        </w:rPr>
        <w:t xml:space="preserve">2 </w:t>
      </w:r>
      <w:r w:rsidRPr="00231A9E">
        <w:rPr>
          <w:sz w:val="24"/>
          <w:szCs w:val="24"/>
        </w:rPr>
        <w:t>menunjukan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541DF68" w14:textId="77777777" w:rsidR="00231A9E" w:rsidRPr="00AB4740" w:rsidRDefault="00231A9E" w:rsidP="0098373D">
      <w:pPr>
        <w:pStyle w:val="Heading2"/>
      </w:pPr>
      <w:bookmarkStart w:id="293" w:name="_Toc135749013"/>
      <w:bookmarkStart w:id="294" w:name="_Toc135749577"/>
      <w:bookmarkStart w:id="295" w:name="_Toc135749663"/>
      <w:bookmarkStart w:id="296" w:name="_Toc139703346"/>
      <w:bookmarkStart w:id="297" w:name="_Toc143176707"/>
      <w:r w:rsidRPr="00AB4740">
        <w:t>2.9</w:t>
      </w:r>
      <w:r w:rsidRPr="00AB4740">
        <w:tab/>
        <w:t>Kerangka Pemikiran dan Paradigma</w:t>
      </w:r>
      <w:bookmarkEnd w:id="293"/>
      <w:bookmarkEnd w:id="294"/>
      <w:bookmarkEnd w:id="295"/>
      <w:bookmarkEnd w:id="296"/>
      <w:bookmarkEnd w:id="297"/>
    </w:p>
    <w:p w14:paraId="2B2491B8" w14:textId="77777777" w:rsid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14:paraId="581E9DBB" w14:textId="5F0DA617" w:rsidR="005B0090" w:rsidRPr="00E344AE" w:rsidRDefault="005B0090" w:rsidP="00231A9E">
      <w:pPr>
        <w:tabs>
          <w:tab w:val="left" w:pos="0"/>
        </w:tabs>
        <w:spacing w:line="480" w:lineRule="auto"/>
        <w:jc w:val="both"/>
        <w:rPr>
          <w:sz w:val="18"/>
          <w:szCs w:val="18"/>
          <w:lang w:val="en-US"/>
        </w:rPr>
      </w:pPr>
      <w:r>
        <w:rPr>
          <w:sz w:val="24"/>
          <w:szCs w:val="24"/>
          <w:shd w:val="clear" w:color="auto" w:fill="FFFFFF"/>
        </w:rPr>
        <w:tab/>
      </w:r>
      <w:r w:rsidRPr="005B0090">
        <w:rPr>
          <w:sz w:val="24"/>
          <w:szCs w:val="24"/>
          <w:shd w:val="clear" w:color="auto" w:fill="FFFFFF"/>
        </w:rPr>
        <w:t>Grand</w:t>
      </w:r>
      <w:r w:rsidR="00BF5EBF">
        <w:rPr>
          <w:sz w:val="24"/>
          <w:szCs w:val="24"/>
          <w:shd w:val="clear" w:color="auto" w:fill="FFFFFF"/>
          <w:lang w:val="en-US"/>
        </w:rPr>
        <w:t xml:space="preserve"> </w:t>
      </w:r>
      <w:r w:rsidRPr="005B0090">
        <w:rPr>
          <w:sz w:val="24"/>
          <w:szCs w:val="24"/>
          <w:shd w:val="clear" w:color="auto" w:fill="FFFFFF"/>
        </w:rPr>
        <w:t>Theory</w:t>
      </w:r>
      <w:r w:rsidR="00BF5EBF">
        <w:rPr>
          <w:sz w:val="24"/>
          <w:szCs w:val="24"/>
          <w:shd w:val="clear" w:color="auto" w:fill="FFFFFF"/>
          <w:lang w:val="en-US"/>
        </w:rPr>
        <w:t xml:space="preserve"> </w:t>
      </w:r>
      <w:r w:rsidRPr="005B0090">
        <w:rPr>
          <w:sz w:val="24"/>
          <w:szCs w:val="24"/>
          <w:shd w:val="clear" w:color="auto" w:fill="FFFFFF"/>
        </w:rPr>
        <w:t>yang</w:t>
      </w:r>
      <w:r w:rsidR="00BF5EBF">
        <w:rPr>
          <w:sz w:val="24"/>
          <w:szCs w:val="24"/>
          <w:shd w:val="clear" w:color="auto" w:fill="FFFFFF"/>
          <w:lang w:val="en-US"/>
        </w:rPr>
        <w:t xml:space="preserve"> </w:t>
      </w:r>
      <w:r w:rsidRPr="005B0090">
        <w:rPr>
          <w:sz w:val="24"/>
          <w:szCs w:val="24"/>
          <w:shd w:val="clear" w:color="auto" w:fill="FFFFFF"/>
        </w:rPr>
        <w:t>melandasi penelitian</w:t>
      </w:r>
      <w:r w:rsidR="00BF5EBF">
        <w:rPr>
          <w:sz w:val="24"/>
          <w:szCs w:val="24"/>
          <w:shd w:val="clear" w:color="auto" w:fill="FFFFFF"/>
          <w:lang w:val="en-US"/>
        </w:rPr>
        <w:t xml:space="preserve"> </w:t>
      </w:r>
      <w:r w:rsidRPr="005B0090">
        <w:rPr>
          <w:sz w:val="24"/>
          <w:szCs w:val="24"/>
          <w:shd w:val="clear" w:color="auto" w:fill="FFFFFF"/>
        </w:rPr>
        <w:t>ini</w:t>
      </w:r>
      <w:r w:rsidR="00BF5EBF">
        <w:rPr>
          <w:sz w:val="24"/>
          <w:szCs w:val="24"/>
          <w:shd w:val="clear" w:color="auto" w:fill="FFFFFF"/>
          <w:lang w:val="en-US"/>
        </w:rPr>
        <w:t xml:space="preserve"> </w:t>
      </w:r>
      <w:r w:rsidRPr="005B0090">
        <w:rPr>
          <w:sz w:val="24"/>
          <w:szCs w:val="24"/>
          <w:shd w:val="clear" w:color="auto" w:fill="FFFFFF"/>
        </w:rPr>
        <w:t>adalah</w:t>
      </w:r>
      <w:r w:rsidR="00BF5EBF">
        <w:rPr>
          <w:sz w:val="24"/>
          <w:szCs w:val="24"/>
          <w:shd w:val="clear" w:color="auto" w:fill="FFFFFF"/>
          <w:lang w:val="en-US"/>
        </w:rPr>
        <w:t xml:space="preserve"> </w:t>
      </w:r>
      <w:r w:rsidRPr="005B0090">
        <w:rPr>
          <w:sz w:val="24"/>
          <w:szCs w:val="24"/>
          <w:shd w:val="clear" w:color="auto" w:fill="FFFFFF"/>
        </w:rPr>
        <w:t>Teori</w:t>
      </w:r>
      <w:r w:rsidR="00BF5EBF">
        <w:rPr>
          <w:sz w:val="24"/>
          <w:szCs w:val="24"/>
          <w:shd w:val="clear" w:color="auto" w:fill="FFFFFF"/>
          <w:lang w:val="en-US"/>
        </w:rPr>
        <w:t xml:space="preserve"> </w:t>
      </w:r>
      <w:r w:rsidRPr="005B0090">
        <w:rPr>
          <w:sz w:val="24"/>
          <w:szCs w:val="24"/>
          <w:shd w:val="clear" w:color="auto" w:fill="FFFFFF"/>
        </w:rPr>
        <w:t xml:space="preserve">Sinyal </w:t>
      </w:r>
      <w:r w:rsidRPr="005B0090">
        <w:rPr>
          <w:i/>
          <w:iCs/>
          <w:sz w:val="24"/>
          <w:szCs w:val="24"/>
          <w:shd w:val="clear" w:color="auto" w:fill="FFFFFF"/>
        </w:rPr>
        <w:t>(Signalling   Theory).</w:t>
      </w:r>
      <w:r>
        <w:rPr>
          <w:i/>
          <w:iCs/>
          <w:sz w:val="24"/>
          <w:szCs w:val="24"/>
          <w:shd w:val="clear" w:color="auto" w:fill="FFFFFF"/>
          <w:lang w:val="en-US"/>
        </w:rPr>
        <w:t xml:space="preserve"> </w:t>
      </w:r>
      <w:r w:rsidRPr="005B0090">
        <w:rPr>
          <w:i/>
          <w:iCs/>
          <w:sz w:val="24"/>
          <w:szCs w:val="24"/>
          <w:shd w:val="clear" w:color="auto" w:fill="FFFFFF"/>
        </w:rPr>
        <w:t>Signalling   Theory</w:t>
      </w:r>
      <w:r w:rsidR="00BF5EBF">
        <w:rPr>
          <w:lang w:val="en-US"/>
        </w:rPr>
        <w:t xml:space="preserve"> </w:t>
      </w:r>
      <w:r w:rsidR="00BF5EBF" w:rsidRPr="00BF5EBF">
        <w:rPr>
          <w:sz w:val="24"/>
          <w:szCs w:val="24"/>
        </w:rPr>
        <w:t>digunakan untuk memahami suatu tindakan oleh pihak manajemen dalam menyampaikan informasi kepada investor yang pada akhirnya dapat mengubah keputusan investor dalam melihat kondisi perusahaan</w:t>
      </w:r>
      <w:r w:rsidR="00E01625">
        <w:rPr>
          <w:sz w:val="24"/>
          <w:szCs w:val="24"/>
          <w:lang w:val="id-ID"/>
        </w:rPr>
        <w:t xml:space="preserve"> </w:t>
      </w:r>
      <w:r w:rsidR="00E01625">
        <w:rPr>
          <w:sz w:val="24"/>
          <w:szCs w:val="24"/>
          <w:lang w:val="id-ID"/>
        </w:rPr>
        <w:fldChar w:fldCharType="begin" w:fldLock="1"/>
      </w:r>
      <w:r w:rsidR="00FD004D">
        <w:rPr>
          <w:sz w:val="24"/>
          <w:szCs w:val="24"/>
          <w:lang w:val="id-ID"/>
        </w:rPr>
        <w:instrText>ADDIN CSL_CITATION {"citationItems":[{"id":"ITEM-1","itemData":{"author":[{"dropping-particle":"","family":"Suganda","given":"Tarsisius Renald","non-dropping-particle":"","parse-names":false,"suffix":""}],"id":"ITEM-1","issued":{"date-parts":[["2018"]]},"publisher":"Seribu Bintang","publisher-place":"Malang","title":"Event Sudy: Teori dan Pembahasan Reaksi Pasar Modal Indonesia","type":"book"},"locator":"15","uris":["http://www.mendeley.com/documents/?uuid=72cbe122-4177-4bc3-b1cc-19c3d4a75efe"]}],"mendeley":{"formattedCitation":"(Suganda, 2018, hal. 15)","plainTextFormattedCitation":"(Suganda, 2018, hal. 15)","previouslyFormattedCitation":"(Suganda, 2018, hal. 15)"},"properties":{"noteIndex":0},"schema":"https://github.com/citation-style-language/schema/raw/master/csl-citation.json"}</w:instrText>
      </w:r>
      <w:r w:rsidR="00E01625">
        <w:rPr>
          <w:sz w:val="24"/>
          <w:szCs w:val="24"/>
          <w:lang w:val="id-ID"/>
        </w:rPr>
        <w:fldChar w:fldCharType="separate"/>
      </w:r>
      <w:r w:rsidR="00E01625" w:rsidRPr="00E01625">
        <w:rPr>
          <w:noProof/>
          <w:sz w:val="24"/>
          <w:szCs w:val="24"/>
          <w:lang w:val="id-ID"/>
        </w:rPr>
        <w:t>(Suganda, 2018, hal. 15)</w:t>
      </w:r>
      <w:r w:rsidR="00E01625">
        <w:rPr>
          <w:sz w:val="24"/>
          <w:szCs w:val="24"/>
          <w:lang w:val="id-ID"/>
        </w:rPr>
        <w:fldChar w:fldCharType="end"/>
      </w:r>
      <w:r w:rsidR="00006863">
        <w:rPr>
          <w:sz w:val="24"/>
          <w:szCs w:val="24"/>
          <w:lang w:val="en-US"/>
        </w:rPr>
        <w:t xml:space="preserve">. </w:t>
      </w:r>
      <w:r w:rsidR="00E661A5" w:rsidRPr="00E661A5">
        <w:rPr>
          <w:sz w:val="24"/>
          <w:szCs w:val="24"/>
          <w:shd w:val="clear" w:color="auto" w:fill="FFFFFF"/>
        </w:rPr>
        <w:t>Pada teori</w:t>
      </w:r>
      <w:r w:rsidR="008C77AA">
        <w:rPr>
          <w:sz w:val="24"/>
          <w:szCs w:val="24"/>
          <w:shd w:val="clear" w:color="auto" w:fill="FFFFFF"/>
          <w:lang w:val="en-US"/>
        </w:rPr>
        <w:t xml:space="preserve"> </w:t>
      </w:r>
      <w:r w:rsidR="00E661A5" w:rsidRPr="00E661A5">
        <w:rPr>
          <w:sz w:val="24"/>
          <w:szCs w:val="24"/>
          <w:shd w:val="clear" w:color="auto" w:fill="FFFFFF"/>
        </w:rPr>
        <w:t>sinyal</w:t>
      </w:r>
      <w:r w:rsidR="008C77AA">
        <w:rPr>
          <w:sz w:val="24"/>
          <w:szCs w:val="24"/>
          <w:shd w:val="clear" w:color="auto" w:fill="FFFFFF"/>
          <w:lang w:val="en-US"/>
        </w:rPr>
        <w:t xml:space="preserve"> </w:t>
      </w:r>
      <w:r w:rsidR="00E661A5" w:rsidRPr="00E661A5">
        <w:rPr>
          <w:sz w:val="24"/>
          <w:szCs w:val="24"/>
          <w:shd w:val="clear" w:color="auto" w:fill="FFFFFF"/>
        </w:rPr>
        <w:t>dijelaskan</w:t>
      </w:r>
      <w:r w:rsidR="008C77AA">
        <w:rPr>
          <w:sz w:val="24"/>
          <w:szCs w:val="24"/>
          <w:shd w:val="clear" w:color="auto" w:fill="FFFFFF"/>
          <w:lang w:val="en-US"/>
        </w:rPr>
        <w:t xml:space="preserve"> </w:t>
      </w:r>
      <w:r w:rsidR="00E661A5" w:rsidRPr="00E661A5">
        <w:rPr>
          <w:sz w:val="24"/>
          <w:szCs w:val="24"/>
          <w:shd w:val="clear" w:color="auto" w:fill="FFFFFF"/>
        </w:rPr>
        <w:t>adanya</w:t>
      </w:r>
      <w:r w:rsidR="008C77AA">
        <w:rPr>
          <w:sz w:val="24"/>
          <w:szCs w:val="24"/>
          <w:shd w:val="clear" w:color="auto" w:fill="FFFFFF"/>
          <w:lang w:val="en-US"/>
        </w:rPr>
        <w:t xml:space="preserve"> kestabilan </w:t>
      </w:r>
      <w:r w:rsidR="00E661A5" w:rsidRPr="00E661A5">
        <w:rPr>
          <w:sz w:val="24"/>
          <w:szCs w:val="24"/>
          <w:shd w:val="clear" w:color="auto" w:fill="FFFFFF"/>
        </w:rPr>
        <w:t>informasi</w:t>
      </w:r>
      <w:r w:rsidR="00DB6F2B">
        <w:rPr>
          <w:sz w:val="24"/>
          <w:szCs w:val="24"/>
          <w:shd w:val="clear" w:color="auto" w:fill="FFFFFF"/>
          <w:lang w:val="en-US"/>
        </w:rPr>
        <w:t xml:space="preserve"> </w:t>
      </w:r>
      <w:r w:rsidR="00E661A5" w:rsidRPr="00E661A5">
        <w:rPr>
          <w:sz w:val="24"/>
          <w:szCs w:val="24"/>
          <w:shd w:val="clear" w:color="auto" w:fill="FFFFFF"/>
        </w:rPr>
        <w:t>antara</w:t>
      </w:r>
      <w:r w:rsidR="00DB6F2B">
        <w:rPr>
          <w:sz w:val="24"/>
          <w:szCs w:val="24"/>
          <w:shd w:val="clear" w:color="auto" w:fill="FFFFFF"/>
          <w:lang w:val="en-US"/>
        </w:rPr>
        <w:t xml:space="preserve"> </w:t>
      </w:r>
      <w:r w:rsidR="00E661A5" w:rsidRPr="00E661A5">
        <w:rPr>
          <w:sz w:val="24"/>
          <w:szCs w:val="24"/>
          <w:shd w:val="clear" w:color="auto" w:fill="FFFFFF"/>
        </w:rPr>
        <w:t>perusahaan</w:t>
      </w:r>
      <w:r w:rsidR="00DB6F2B">
        <w:rPr>
          <w:sz w:val="24"/>
          <w:szCs w:val="24"/>
          <w:shd w:val="clear" w:color="auto" w:fill="FFFFFF"/>
          <w:lang w:val="en-US"/>
        </w:rPr>
        <w:t xml:space="preserve"> </w:t>
      </w:r>
      <w:r w:rsidR="00E661A5" w:rsidRPr="00E661A5">
        <w:rPr>
          <w:sz w:val="24"/>
          <w:szCs w:val="24"/>
          <w:shd w:val="clear" w:color="auto" w:fill="FFFFFF"/>
        </w:rPr>
        <w:t>dengan pihak-pihak</w:t>
      </w:r>
      <w:r w:rsidR="00DB6F2B">
        <w:rPr>
          <w:sz w:val="24"/>
          <w:szCs w:val="24"/>
          <w:shd w:val="clear" w:color="auto" w:fill="FFFFFF"/>
          <w:lang w:val="en-US"/>
        </w:rPr>
        <w:t xml:space="preserve"> </w:t>
      </w:r>
      <w:r w:rsidR="00E661A5" w:rsidRPr="00E661A5">
        <w:rPr>
          <w:sz w:val="24"/>
          <w:szCs w:val="24"/>
          <w:shd w:val="clear" w:color="auto" w:fill="FFFFFF"/>
        </w:rPr>
        <w:t>yang</w:t>
      </w:r>
      <w:r w:rsidR="00DB6F2B">
        <w:rPr>
          <w:sz w:val="24"/>
          <w:szCs w:val="24"/>
          <w:shd w:val="clear" w:color="auto" w:fill="FFFFFF"/>
          <w:lang w:val="en-US"/>
        </w:rPr>
        <w:t xml:space="preserve"> </w:t>
      </w:r>
      <w:r w:rsidR="00E661A5" w:rsidRPr="00E661A5">
        <w:rPr>
          <w:sz w:val="24"/>
          <w:szCs w:val="24"/>
          <w:shd w:val="clear" w:color="auto" w:fill="FFFFFF"/>
        </w:rPr>
        <w:t>berkepentingan.</w:t>
      </w:r>
      <w:r w:rsidR="00DB6F2B">
        <w:rPr>
          <w:sz w:val="24"/>
          <w:szCs w:val="24"/>
          <w:shd w:val="clear" w:color="auto" w:fill="FFFFFF"/>
          <w:lang w:val="en-US"/>
        </w:rPr>
        <w:t xml:space="preserve"> </w:t>
      </w:r>
      <w:r w:rsidR="00E344AE">
        <w:rPr>
          <w:sz w:val="24"/>
          <w:szCs w:val="24"/>
          <w:shd w:val="clear" w:color="auto" w:fill="FFFFFF"/>
          <w:lang w:val="en-US"/>
        </w:rPr>
        <w:t xml:space="preserve">Oleh karena itu, </w:t>
      </w:r>
      <w:r w:rsidR="00E344AE" w:rsidRPr="00E344AE">
        <w:rPr>
          <w:sz w:val="24"/>
          <w:szCs w:val="24"/>
          <w:shd w:val="clear" w:color="auto" w:fill="FFFFFF"/>
        </w:rPr>
        <w:t xml:space="preserve">perusahaan perlu menyampaikan informasi berguna melalui </w:t>
      </w:r>
      <w:r w:rsidR="00E344AE" w:rsidRPr="00E344AE">
        <w:rPr>
          <w:sz w:val="24"/>
          <w:szCs w:val="24"/>
          <w:shd w:val="clear" w:color="auto" w:fill="FFFFFF"/>
        </w:rPr>
        <w:lastRenderedPageBreak/>
        <w:t>laporan   keuangan</w:t>
      </w:r>
      <w:r w:rsidR="00DB6F2B">
        <w:rPr>
          <w:sz w:val="24"/>
          <w:szCs w:val="24"/>
          <w:shd w:val="clear" w:color="auto" w:fill="FFFFFF"/>
          <w:lang w:val="en-US"/>
        </w:rPr>
        <w:t xml:space="preserve"> </w:t>
      </w:r>
      <w:r w:rsidR="00E344AE" w:rsidRPr="00E344AE">
        <w:rPr>
          <w:sz w:val="24"/>
          <w:szCs w:val="24"/>
          <w:shd w:val="clear" w:color="auto" w:fill="FFFFFF"/>
        </w:rPr>
        <w:t>kepada</w:t>
      </w:r>
      <w:r w:rsidR="00DB6F2B">
        <w:rPr>
          <w:sz w:val="24"/>
          <w:szCs w:val="24"/>
          <w:shd w:val="clear" w:color="auto" w:fill="FFFFFF"/>
          <w:lang w:val="en-US"/>
        </w:rPr>
        <w:t xml:space="preserve"> </w:t>
      </w:r>
      <w:r w:rsidR="00E344AE" w:rsidRPr="00E344AE">
        <w:rPr>
          <w:sz w:val="24"/>
          <w:szCs w:val="24"/>
          <w:shd w:val="clear" w:color="auto" w:fill="FFFFFF"/>
        </w:rPr>
        <w:t>pihak-pihak yang</w:t>
      </w:r>
      <w:r w:rsidR="008C77AA">
        <w:rPr>
          <w:sz w:val="24"/>
          <w:szCs w:val="24"/>
          <w:shd w:val="clear" w:color="auto" w:fill="FFFFFF"/>
          <w:lang w:val="en-US"/>
        </w:rPr>
        <w:t xml:space="preserve"> </w:t>
      </w:r>
      <w:r w:rsidR="00E344AE" w:rsidRPr="00E344AE">
        <w:rPr>
          <w:sz w:val="24"/>
          <w:szCs w:val="24"/>
          <w:shd w:val="clear" w:color="auto" w:fill="FFFFFF"/>
        </w:rPr>
        <w:t>berkepentingan</w:t>
      </w:r>
      <w:r w:rsidR="008C77AA">
        <w:rPr>
          <w:sz w:val="24"/>
          <w:szCs w:val="24"/>
          <w:shd w:val="clear" w:color="auto" w:fill="FFFFFF"/>
          <w:lang w:val="en-US"/>
        </w:rPr>
        <w:t xml:space="preserve"> </w:t>
      </w:r>
      <w:r w:rsidR="00E344AE" w:rsidRPr="00E344AE">
        <w:rPr>
          <w:sz w:val="24"/>
          <w:szCs w:val="24"/>
          <w:shd w:val="clear" w:color="auto" w:fill="FFFFFF"/>
        </w:rPr>
        <w:t>untuk</w:t>
      </w:r>
      <w:r w:rsidR="008C77AA">
        <w:rPr>
          <w:sz w:val="24"/>
          <w:szCs w:val="24"/>
          <w:shd w:val="clear" w:color="auto" w:fill="FFFFFF"/>
          <w:lang w:val="en-US"/>
        </w:rPr>
        <w:t xml:space="preserve"> </w:t>
      </w:r>
      <w:r w:rsidR="00E344AE" w:rsidRPr="00E344AE">
        <w:rPr>
          <w:sz w:val="24"/>
          <w:szCs w:val="24"/>
          <w:shd w:val="clear" w:color="auto" w:fill="FFFFFF"/>
        </w:rPr>
        <w:t>keputusan investasi mendatang</w:t>
      </w:r>
      <w:r w:rsidR="00E344AE">
        <w:rPr>
          <w:sz w:val="24"/>
          <w:szCs w:val="24"/>
          <w:shd w:val="clear" w:color="auto" w:fill="FFFFFF"/>
          <w:lang w:val="en-US"/>
        </w:rPr>
        <w:t xml:space="preserve">. </w:t>
      </w:r>
      <w:r w:rsidR="00243F28" w:rsidRPr="00243F28">
        <w:rPr>
          <w:i/>
          <w:iCs/>
          <w:sz w:val="24"/>
          <w:szCs w:val="24"/>
          <w:shd w:val="clear" w:color="auto" w:fill="FFFFFF"/>
          <w:lang w:val="en-US"/>
        </w:rPr>
        <w:t>Signaling theory</w:t>
      </w:r>
      <w:r w:rsidR="00243F28" w:rsidRPr="00243F28">
        <w:rPr>
          <w:sz w:val="24"/>
          <w:szCs w:val="24"/>
          <w:shd w:val="clear" w:color="auto" w:fill="FFFFFF"/>
          <w:lang w:val="en-US"/>
        </w:rPr>
        <w:t xml:space="preserve"> juga dapat dilihat dari perspektif risiko bisnis, dimana risiko bisnis yang lebih tinggi dipersepsikan secara negatif oleh calon investor sehingga mempengaruhi keinginan mereka untuk berinvestasi. Peluang investasi yang tinggi juga akan dipersepsikan sebagai sinyal positif yang akan mempengaruhi penilaian investor terhadap perusahaan.</w:t>
      </w:r>
    </w:p>
    <w:p w14:paraId="34F6F9C4" w14:textId="77777777"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efisi</w:t>
      </w:r>
      <w:r w:rsidRPr="00231A9E">
        <w:rPr>
          <w:sz w:val="24"/>
          <w:szCs w:val="24"/>
        </w:rPr>
        <w:t>ensi dalam memperoleh laba, salah satunya yaitu ROA menjadi alat ukur sehat atau tidaknya suatu bank. Dimana bank dikatakan sehat jika tingka</w:t>
      </w:r>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n</w:t>
      </w:r>
      <w:r w:rsidR="001D0BB9">
        <w:rPr>
          <w:sz w:val="24"/>
          <w:szCs w:val="24"/>
        </w:rPr>
        <w:t>ya kecil. LDR dan NIM salah s</w:t>
      </w:r>
      <w:r w:rsidR="001D0BB9">
        <w:rPr>
          <w:sz w:val="24"/>
          <w:szCs w:val="24"/>
          <w:lang w:val="id-ID"/>
        </w:rPr>
        <w:t>atu</w:t>
      </w:r>
      <w:r w:rsidRPr="00231A9E">
        <w:rPr>
          <w:sz w:val="24"/>
          <w:szCs w:val="24"/>
        </w:rPr>
        <w:t xml:space="preserve"> yang berhubungan dengan tingkat perolehan ROA.</w:t>
      </w:r>
    </w:p>
    <w:p w14:paraId="01D89758" w14:textId="77777777" w:rsidR="00231A9E" w:rsidRPr="00231A9E" w:rsidRDefault="00231A9E" w:rsidP="00231A9E">
      <w:pPr>
        <w:tabs>
          <w:tab w:val="left" w:pos="0"/>
        </w:tabs>
        <w:spacing w:line="480" w:lineRule="auto"/>
        <w:jc w:val="both"/>
        <w:rPr>
          <w:sz w:val="24"/>
          <w:szCs w:val="24"/>
        </w:rPr>
      </w:pPr>
      <w:r w:rsidRPr="00231A9E">
        <w:rPr>
          <w:sz w:val="24"/>
          <w:szCs w:val="24"/>
        </w:rPr>
        <w:tab/>
        <w:t>Berdasarkan fenomena yang sudah dijelaskan pada latar belakang menunjukan adanya fenomena yang terjadi pada LDR dan NIM yang mempengaruhi tingkat perolehan ROA.</w:t>
      </w:r>
    </w:p>
    <w:p w14:paraId="6D32B4DA"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kegiatan operasi suatu entitas selama periode tertentu untuk disampaikan kepada pihak luar.</w:t>
      </w:r>
    </w:p>
    <w:p w14:paraId="4D50FDA4"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w:t>
      </w:r>
      <w:r w:rsidRPr="00231A9E">
        <w:rPr>
          <w:sz w:val="24"/>
          <w:szCs w:val="24"/>
        </w:rPr>
        <w:lastRenderedPageBreak/>
        <w:t xml:space="preserve">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14:paraId="371F6375" w14:textId="77777777" w:rsidR="00231A9E" w:rsidRPr="002B33EE" w:rsidRDefault="00231A9E" w:rsidP="00231A9E">
      <w:pPr>
        <w:tabs>
          <w:tab w:val="left" w:pos="0"/>
        </w:tabs>
        <w:spacing w:line="480" w:lineRule="auto"/>
        <w:jc w:val="both"/>
        <w:rPr>
          <w:sz w:val="24"/>
          <w:szCs w:val="24"/>
          <w:lang w:val="id-ID"/>
        </w:rPr>
      </w:pPr>
      <w:r w:rsidRPr="00231A9E">
        <w:rPr>
          <w:sz w:val="24"/>
          <w:szCs w:val="24"/>
        </w:rPr>
        <w:tab/>
        <w:t>Variabel yan</w:t>
      </w:r>
      <w:r w:rsidR="001D0BB9">
        <w:rPr>
          <w:sz w:val="24"/>
          <w:szCs w:val="24"/>
        </w:rPr>
        <w:t>g akan diteliti dalam pen</w:t>
      </w:r>
      <w:r w:rsidR="001D0BB9">
        <w:rPr>
          <w:sz w:val="24"/>
          <w:szCs w:val="24"/>
          <w:lang w:val="id-ID"/>
        </w:rPr>
        <w:t>elitian</w:t>
      </w:r>
      <w:r w:rsidR="00A347FE">
        <w:rPr>
          <w:sz w:val="24"/>
          <w:szCs w:val="24"/>
        </w:rPr>
        <w:t xml:space="preserve"> ada dua variabel indepen</w:t>
      </w:r>
      <w:r w:rsidR="00A347FE">
        <w:rPr>
          <w:sz w:val="24"/>
          <w:szCs w:val="24"/>
          <w:lang w:val="id-ID"/>
        </w:rPr>
        <w:t>den</w:t>
      </w:r>
      <w:r w:rsidRPr="00231A9E">
        <w:rPr>
          <w:sz w:val="24"/>
          <w:szCs w:val="24"/>
        </w:rPr>
        <w:t xml:space="preserve"> yaitu </w:t>
      </w:r>
      <w:r w:rsidRPr="00231A9E">
        <w:rPr>
          <w:i/>
          <w:sz w:val="24"/>
          <w:szCs w:val="24"/>
        </w:rPr>
        <w:t>Loan to Deposit Ratio (LDR)</w:t>
      </w:r>
      <w:r w:rsidRPr="00231A9E">
        <w:rPr>
          <w:sz w:val="24"/>
          <w:szCs w:val="24"/>
        </w:rPr>
        <w:t xml:space="preserve"> (X1) dan </w:t>
      </w:r>
      <w:r w:rsidRPr="00231A9E">
        <w:rPr>
          <w:i/>
          <w:sz w:val="24"/>
          <w:szCs w:val="24"/>
        </w:rPr>
        <w:t>Net Interest Margin (NIM)</w:t>
      </w:r>
      <w:r w:rsidRPr="00231A9E">
        <w:rPr>
          <w:sz w:val="24"/>
          <w:szCs w:val="24"/>
        </w:rPr>
        <w:t xml:space="preserve"> (X2) serta satu variabel dependen yaitu </w:t>
      </w:r>
      <w:r w:rsidRPr="00231A9E">
        <w:rPr>
          <w:i/>
          <w:sz w:val="24"/>
          <w:szCs w:val="24"/>
        </w:rPr>
        <w:t>Return On Asset (ROA)</w:t>
      </w:r>
      <w:r w:rsidRPr="00231A9E">
        <w:rPr>
          <w:sz w:val="24"/>
          <w:szCs w:val="24"/>
        </w:rPr>
        <w:t xml:space="preserve"> (Y). Objek dalam penelitian ini adalah Perusahaan Perbankan yang terdaftar di Bursa Efek Indonesia (BEI) Periode 2017-2021. Dibawah ini definisi </w:t>
      </w:r>
      <w:r w:rsidR="002B33EE">
        <w:rPr>
          <w:sz w:val="24"/>
          <w:szCs w:val="24"/>
        </w:rPr>
        <w:t>dari masing – masing variabel :</w:t>
      </w:r>
    </w:p>
    <w:p w14:paraId="4A37420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44ED5EDC" w14:textId="77777777" w:rsidR="00AB4740" w:rsidRDefault="00231A9E" w:rsidP="004A27AB">
      <w:pPr>
        <w:ind w:firstLine="720"/>
        <w:jc w:val="both"/>
        <w:rPr>
          <w:sz w:val="24"/>
          <w:szCs w:val="24"/>
          <w:lang w:val="id-ID"/>
        </w:rPr>
      </w:pPr>
      <w:r w:rsidRPr="00231A9E">
        <w:rPr>
          <w:sz w:val="24"/>
          <w:szCs w:val="24"/>
        </w:rPr>
        <w:t>“Loan to Deposit Ratio (LDR) digunakan untuk mengukur kemampuan bank tersebut mampu membayar utang</w:t>
      </w:r>
      <w:r w:rsidR="00A347FE">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w:t>
      </w:r>
      <w:r w:rsidR="004A27AB">
        <w:rPr>
          <w:sz w:val="24"/>
          <w:szCs w:val="24"/>
        </w:rPr>
        <w:t>an terhadap dana pihak ketiga”.</w:t>
      </w:r>
    </w:p>
    <w:p w14:paraId="615D06F8" w14:textId="77777777" w:rsidR="004A27AB" w:rsidRPr="004A27AB" w:rsidRDefault="004A27AB" w:rsidP="004A27AB">
      <w:pPr>
        <w:ind w:firstLine="720"/>
        <w:jc w:val="both"/>
        <w:rPr>
          <w:sz w:val="24"/>
          <w:szCs w:val="24"/>
          <w:lang w:val="id-ID"/>
        </w:rPr>
      </w:pPr>
    </w:p>
    <w:p w14:paraId="48E14B42" w14:textId="3AEC5CC8"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r w:rsidRPr="00231A9E">
        <w:rPr>
          <w:i/>
          <w:sz w:val="24"/>
          <w:szCs w:val="24"/>
        </w:rPr>
        <w:t>Loan to Deposit Ratio (LDR)</w:t>
      </w:r>
      <w:r w:rsidRPr="00231A9E">
        <w:rPr>
          <w:sz w:val="24"/>
          <w:szCs w:val="24"/>
        </w:rPr>
        <w:t xml:space="preserve"> adalah sebagai berikut :</w:t>
      </w:r>
    </w:p>
    <w:p w14:paraId="061103CA" w14:textId="1426723D" w:rsidR="00231A9E" w:rsidRPr="00231A9E" w:rsidRDefault="002E01B0"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98176" behindDoc="0" locked="0" layoutInCell="1" allowOverlap="1" wp14:anchorId="6A822F87" wp14:editId="719A246B">
                <wp:simplePos x="0" y="0"/>
                <wp:positionH relativeFrom="column">
                  <wp:posOffset>3456940</wp:posOffset>
                </wp:positionH>
                <wp:positionV relativeFrom="paragraph">
                  <wp:posOffset>213360</wp:posOffset>
                </wp:positionV>
                <wp:extent cx="773430"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430" cy="1403985"/>
                        </a:xfrm>
                        <a:prstGeom prst="rect">
                          <a:avLst/>
                        </a:prstGeom>
                        <a:noFill/>
                        <a:ln w="9525">
                          <a:noFill/>
                          <a:miter lim="800000"/>
                          <a:headEnd/>
                          <a:tailEnd/>
                        </a:ln>
                      </wps:spPr>
                      <wps:txbx>
                        <w:txbxContent>
                          <w:p w14:paraId="0903EA52" w14:textId="77777777" w:rsidR="00F446AB" w:rsidRPr="00792CF0" w:rsidRDefault="00F446AB"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272.2pt;margin-top:16.8pt;width:60.9pt;height:110.55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" filled="f" stroked="f">
                <v:textbox style="mso-fit-shape-to-text:t">
                  <w:txbxContent>
                    <w:p w14:paraId="0903EA52" w14:textId="77777777" w:rsidR="00F446AB" w:rsidRPr="00792CF0" w:rsidRDefault="00F446AB"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6128" behindDoc="0" locked="0" layoutInCell="1" allowOverlap="1" wp14:anchorId="0C582EAB" wp14:editId="6248910B">
                <wp:simplePos x="0" y="0"/>
                <wp:positionH relativeFrom="column">
                  <wp:posOffset>1691640</wp:posOffset>
                </wp:positionH>
                <wp:positionV relativeFrom="paragraph">
                  <wp:posOffset>11430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AAB34CB" w14:textId="77777777" w:rsidR="00F446AB" w:rsidRPr="00792CF0" w:rsidRDefault="00F446AB"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left:0;text-align:left;margin-left:133.2pt;margin-top:9pt;width:186.95pt;height:110.55pt;z-index:2516961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uUy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" filled="f" stroked="f">
                <v:textbox style="mso-fit-shape-to-text:t">
                  <w:txbxContent>
                    <w:p w14:paraId="4AAB34CB" w14:textId="77777777" w:rsidR="00F446AB" w:rsidRPr="00792CF0" w:rsidRDefault="00F446AB"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4080" behindDoc="0" locked="0" layoutInCell="1" allowOverlap="1" wp14:anchorId="1E4D8231" wp14:editId="7AF27EE5">
                <wp:simplePos x="0" y="0"/>
                <wp:positionH relativeFrom="column">
                  <wp:posOffset>1224915</wp:posOffset>
                </wp:positionH>
                <wp:positionV relativeFrom="paragraph">
                  <wp:posOffset>222885</wp:posOffset>
                </wp:positionV>
                <wp:extent cx="662940"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 cy="1403985"/>
                        </a:xfrm>
                        <a:prstGeom prst="rect">
                          <a:avLst/>
                        </a:prstGeom>
                        <a:noFill/>
                        <a:ln w="9525">
                          <a:noFill/>
                          <a:miter lim="800000"/>
                          <a:headEnd/>
                          <a:tailEnd/>
                        </a:ln>
                      </wps:spPr>
                      <wps:txbx>
                        <w:txbxContent>
                          <w:p w14:paraId="3919E375" w14:textId="77777777" w:rsidR="00F446AB" w:rsidRPr="00792CF0" w:rsidRDefault="00F446AB"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0" type="#_x0000_t202" style="position:absolute;left:0;text-align:left;margin-left:96.45pt;margin-top:17.55pt;width:52.2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" filled="f" stroked="f">
                <v:textbox style="mso-fit-shape-to-text:t">
                  <w:txbxContent>
                    <w:p w14:paraId="3919E375" w14:textId="77777777" w:rsidR="00F446AB" w:rsidRPr="00792CF0" w:rsidRDefault="00F446AB" w:rsidP="00231A9E">
                      <w:pPr>
                        <w:rPr>
                          <w:sz w:val="24"/>
                        </w:rPr>
                      </w:pPr>
                      <w:r w:rsidRPr="00792CF0">
                        <w:rPr>
                          <w:sz w:val="24"/>
                        </w:rPr>
                        <w:t>LDR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3056" behindDoc="0" locked="0" layoutInCell="1" allowOverlap="1" wp14:anchorId="513F255C" wp14:editId="21F93CB1">
                <wp:simplePos x="0" y="0"/>
                <wp:positionH relativeFrom="column">
                  <wp:posOffset>1228090</wp:posOffset>
                </wp:positionH>
                <wp:positionV relativeFrom="paragraph">
                  <wp:posOffset>96520</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0" o:spid="_x0000_s1026" style="position:absolute;margin-left:96.7pt;margin-top:7.6pt;width:226.25pt;height:45.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" fillcolor="white [3201]" strokecolor="black [3200]" strokeweight="1pt"/>
            </w:pict>
          </mc:Fallback>
        </mc:AlternateContent>
      </w:r>
    </w:p>
    <w:p w14:paraId="55CB0392" w14:textId="4AE8DBE4" w:rsidR="002B33EE" w:rsidRDefault="002E01B0" w:rsidP="00231A9E">
      <w:pPr>
        <w:spacing w:line="480" w:lineRule="auto"/>
        <w:ind w:left="720" w:firstLine="720"/>
        <w:jc w:val="both"/>
        <w:rPr>
          <w:sz w:val="24"/>
          <w:szCs w:val="24"/>
          <w:lang w:val="id-ID"/>
        </w:rPr>
      </w:pPr>
      <w:r w:rsidRPr="00231A9E">
        <w:rPr>
          <w:noProof/>
          <w:sz w:val="24"/>
          <w:szCs w:val="24"/>
          <w:lang w:val="id-ID" w:eastAsia="id-ID"/>
        </w:rPr>
        <mc:AlternateContent>
          <mc:Choice Requires="wps">
            <w:drawing>
              <wp:anchor distT="0" distB="0" distL="114300" distR="114300" simplePos="0" relativeHeight="251697152" behindDoc="0" locked="0" layoutInCell="1" allowOverlap="1" wp14:anchorId="32282052" wp14:editId="3B77BED8">
                <wp:simplePos x="0" y="0"/>
                <wp:positionH relativeFrom="column">
                  <wp:posOffset>1750695</wp:posOffset>
                </wp:positionH>
                <wp:positionV relativeFrom="paragraph">
                  <wp:posOffset>-1270</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49F3B9F" w14:textId="77777777" w:rsidR="00F446AB" w:rsidRPr="00792CF0" w:rsidRDefault="00F446AB"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1" type="#_x0000_t202" style="position:absolute;left:0;text-align:left;margin-left:137.85pt;margin-top:-.1pt;width:186.95pt;height:110.55pt;z-index:2516971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" filled="f" stroked="f">
                <v:textbox style="mso-fit-shape-to-text:t">
                  <w:txbxContent>
                    <w:p w14:paraId="349F3B9F" w14:textId="77777777" w:rsidR="00F446AB" w:rsidRPr="00792CF0" w:rsidRDefault="00F446AB"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5104" behindDoc="0" locked="0" layoutInCell="1" allowOverlap="1" wp14:anchorId="4662FAF1" wp14:editId="00348A6A">
                <wp:simplePos x="0" y="0"/>
                <wp:positionH relativeFrom="column">
                  <wp:posOffset>1823720</wp:posOffset>
                </wp:positionH>
                <wp:positionV relativeFrom="paragraph">
                  <wp:posOffset>13335</wp:posOffset>
                </wp:positionV>
                <wp:extent cx="1647825"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43.6pt,1.05pt" to="273.3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" strokecolor="black [3040]"/>
            </w:pict>
          </mc:Fallback>
        </mc:AlternateContent>
      </w:r>
    </w:p>
    <w:p w14:paraId="6854D1CD" w14:textId="5818C8A0" w:rsidR="00231A9E" w:rsidRPr="00231A9E" w:rsidRDefault="002124FE" w:rsidP="00665D15">
      <w:pPr>
        <w:spacing w:line="480" w:lineRule="auto"/>
        <w:jc w:val="center"/>
        <w:rPr>
          <w:sz w:val="24"/>
          <w:szCs w:val="24"/>
        </w:rPr>
      </w:pPr>
      <w:r>
        <w:rPr>
          <w:sz w:val="24"/>
          <w:szCs w:val="24"/>
        </w:rPr>
        <w:t>Sumber : Kasmir (201</w:t>
      </w:r>
      <w:r>
        <w:rPr>
          <w:sz w:val="24"/>
          <w:szCs w:val="24"/>
          <w:lang w:val="id-ID"/>
        </w:rPr>
        <w:t>8</w:t>
      </w:r>
      <w:r w:rsidR="00231A9E" w:rsidRPr="00231A9E">
        <w:rPr>
          <w:sz w:val="24"/>
          <w:szCs w:val="24"/>
        </w:rPr>
        <w:t>:225)</w:t>
      </w:r>
    </w:p>
    <w:p w14:paraId="1901968B" w14:textId="77777777"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6CF909A4" w14:textId="77777777" w:rsidR="002B33EE" w:rsidRDefault="00231A9E" w:rsidP="00AB4740">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w:t>
      </w:r>
      <w:r w:rsidR="00AB4740">
        <w:rPr>
          <w:sz w:val="24"/>
          <w:szCs w:val="24"/>
        </w:rPr>
        <w:t xml:space="preserve"> sumber dana yang dikumpulkan”.</w:t>
      </w:r>
    </w:p>
    <w:p w14:paraId="28F3CCCB" w14:textId="77777777" w:rsidR="00AB4740" w:rsidRPr="00AB4740" w:rsidRDefault="00AB4740" w:rsidP="00AB4740">
      <w:pPr>
        <w:ind w:firstLine="720"/>
        <w:jc w:val="both"/>
        <w:rPr>
          <w:sz w:val="24"/>
          <w:szCs w:val="24"/>
          <w:lang w:val="id-ID"/>
        </w:rPr>
      </w:pPr>
    </w:p>
    <w:p w14:paraId="2C045719" w14:textId="77777777" w:rsidR="00231A9E" w:rsidRDefault="00231A9E" w:rsidP="00231A9E">
      <w:pPr>
        <w:spacing w:line="480" w:lineRule="auto"/>
        <w:ind w:firstLine="720"/>
        <w:jc w:val="both"/>
        <w:rPr>
          <w:sz w:val="24"/>
          <w:szCs w:val="24"/>
          <w:lang w:val="id-ID"/>
        </w:rPr>
      </w:pPr>
      <w:r w:rsidRPr="00231A9E">
        <w:rPr>
          <w:sz w:val="24"/>
          <w:szCs w:val="24"/>
        </w:rPr>
        <w:t xml:space="preserve">Rumus </w:t>
      </w:r>
      <w:r w:rsidRPr="00231A9E">
        <w:rPr>
          <w:i/>
          <w:sz w:val="24"/>
          <w:szCs w:val="24"/>
        </w:rPr>
        <w:t>Net Interest Margin (NIM)</w:t>
      </w:r>
      <w:r w:rsidRPr="00231A9E">
        <w:rPr>
          <w:sz w:val="24"/>
          <w:szCs w:val="24"/>
        </w:rPr>
        <w:t xml:space="preserve"> menurut Surat Edaran Bank Indonesia No. 13/24/DPNP tanggal 25 Oktober 2011 adalah sebagai berikut :</w:t>
      </w:r>
    </w:p>
    <w:p w14:paraId="3D8E1B45" w14:textId="77777777"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702272" behindDoc="0" locked="0" layoutInCell="1" allowOverlap="1" wp14:anchorId="6CF904E9" wp14:editId="283E534F">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444F7106" w14:textId="77777777" w:rsidR="00F446AB" w:rsidRPr="00713272" w:rsidRDefault="00F446AB"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260.05pt;margin-top:16.7pt;width:73.5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" filled="f" stroked="f">
                <v:textbox style="mso-fit-shape-to-text:t">
                  <w:txbxContent>
                    <w:p w14:paraId="444F7106" w14:textId="77777777" w:rsidR="00F446AB" w:rsidRPr="00713272" w:rsidRDefault="00F446AB"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0224" behindDoc="0" locked="0" layoutInCell="1" allowOverlap="1" wp14:anchorId="7A0ED07E" wp14:editId="256166F7">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D22526" id="Straight Connector 29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704320" behindDoc="0" locked="0" layoutInCell="1" allowOverlap="1" wp14:anchorId="24B7C881" wp14:editId="3993CE3C">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14:paraId="10C950F5" w14:textId="77777777" w:rsidR="00F446AB" w:rsidRPr="00222234" w:rsidRDefault="00F446AB" w:rsidP="00231A9E">
                            <w:pPr>
                              <w:rPr>
                                <w:sz w:val="24"/>
                              </w:rPr>
                            </w:pPr>
                            <w:r w:rsidRPr="00222234">
                              <w:rPr>
                                <w:sz w:val="24"/>
                              </w:rPr>
                              <w:t>Pendapatan Bunga Bersih</w:t>
                            </w:r>
                          </w:p>
                          <w:p w14:paraId="16338845" w14:textId="77777777" w:rsidR="00F446AB" w:rsidRDefault="00F446AB"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3" type="#_x0000_t202" style="position:absolute;left:0;text-align:left;margin-left:122.95pt;margin-top:5.15pt;width:186.95pt;height:22.7pt;z-index:2517043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" filled="f" stroked="f">
                <v:textbox>
                  <w:txbxContent>
                    <w:p w14:paraId="10C950F5" w14:textId="77777777" w:rsidR="00F446AB" w:rsidRPr="00222234" w:rsidRDefault="00F446AB" w:rsidP="00231A9E">
                      <w:pPr>
                        <w:rPr>
                          <w:sz w:val="24"/>
                        </w:rPr>
                      </w:pPr>
                      <w:r w:rsidRPr="00222234">
                        <w:rPr>
                          <w:sz w:val="24"/>
                        </w:rPr>
                        <w:t>Pendapatan Bunga Bersih</w:t>
                      </w:r>
                    </w:p>
                    <w:p w14:paraId="16338845" w14:textId="77777777" w:rsidR="00F446AB" w:rsidRDefault="00F446AB"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99200" behindDoc="0" locked="0" layoutInCell="1" allowOverlap="1" wp14:anchorId="765BB7AC" wp14:editId="37A2468F">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10DA254" w14:textId="77777777" w:rsidR="00F446AB" w:rsidRPr="00741015" w:rsidRDefault="00F446AB" w:rsidP="00231A9E">
                            <w:pPr>
                              <w:rPr>
                                <w:sz w:val="26"/>
                                <w:szCs w:val="26"/>
                              </w:rPr>
                            </w:pPr>
                            <w:r w:rsidRPr="00741015">
                              <w:rPr>
                                <w:sz w:val="26"/>
                                <w:szCs w:val="26"/>
                              </w:rPr>
                              <w:t>NIM</w:t>
                            </w:r>
                            <w:r>
                              <w:rPr>
                                <w:sz w:val="26"/>
                                <w:szCs w:val="26"/>
                              </w:rPr>
                              <w:t xml:space="preserve"> =</w:t>
                            </w:r>
                          </w:p>
                          <w:p w14:paraId="13195D51" w14:textId="77777777" w:rsidR="00F446AB" w:rsidRDefault="00F446AB"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79.55pt;margin-top:12.75pt;width:59.25pt;height:30.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" filled="f" stroked="f">
                <v:textbox>
                  <w:txbxContent>
                    <w:p w14:paraId="510DA254" w14:textId="77777777" w:rsidR="00F446AB" w:rsidRPr="00741015" w:rsidRDefault="00F446AB" w:rsidP="00231A9E">
                      <w:pPr>
                        <w:rPr>
                          <w:sz w:val="26"/>
                          <w:szCs w:val="26"/>
                        </w:rPr>
                      </w:pPr>
                      <w:r w:rsidRPr="00741015">
                        <w:rPr>
                          <w:sz w:val="26"/>
                          <w:szCs w:val="26"/>
                        </w:rPr>
                        <w:t>NIM</w:t>
                      </w:r>
                      <w:r>
                        <w:rPr>
                          <w:sz w:val="26"/>
                          <w:szCs w:val="26"/>
                        </w:rPr>
                        <w:t xml:space="preserve"> =</w:t>
                      </w:r>
                    </w:p>
                    <w:p w14:paraId="13195D51" w14:textId="77777777" w:rsidR="00F446AB" w:rsidRDefault="00F446AB"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703296" behindDoc="0" locked="0" layoutInCell="1" allowOverlap="1" wp14:anchorId="6779A633" wp14:editId="40E9F2F4">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B90E29A" id="Rectangle 301" o:spid="_x0000_s1026" style="position:absolute;margin-left:80pt;margin-top:3.35pt;width:232.6pt;height:45.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" filled="f" strokecolor="black [3200]" strokeweight="1pt"/>
            </w:pict>
          </mc:Fallback>
        </mc:AlternateContent>
      </w:r>
    </w:p>
    <w:p w14:paraId="0FB900F5" w14:textId="77777777"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701248" behindDoc="0" locked="0" layoutInCell="1" allowOverlap="1" wp14:anchorId="6A1A6137" wp14:editId="11106E60">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3D10C3A9" w14:textId="77777777" w:rsidR="00F446AB" w:rsidRPr="00713272" w:rsidRDefault="00F446AB"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5" type="#_x0000_t202" style="position:absolute;left:0;text-align:left;margin-left:121.25pt;margin-top:-.15pt;width:186.95pt;height:21.75pt;z-index:2517012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e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" filled="f" stroked="f">
                <v:textbox>
                  <w:txbxContent>
                    <w:p w14:paraId="3D10C3A9" w14:textId="77777777" w:rsidR="00F446AB" w:rsidRPr="00713272" w:rsidRDefault="00F446AB" w:rsidP="00231A9E">
                      <w:pPr>
                        <w:rPr>
                          <w:sz w:val="24"/>
                        </w:rPr>
                      </w:pPr>
                      <w:r w:rsidRPr="00713272">
                        <w:rPr>
                          <w:sz w:val="24"/>
                        </w:rPr>
                        <w:t>Rata – rata Aktifa Produktif</w:t>
                      </w:r>
                    </w:p>
                  </w:txbxContent>
                </v:textbox>
              </v:shape>
            </w:pict>
          </mc:Fallback>
        </mc:AlternateContent>
      </w:r>
    </w:p>
    <w:p w14:paraId="47667724" w14:textId="77777777" w:rsidR="00231A9E" w:rsidRPr="00231A9E" w:rsidRDefault="00231A9E" w:rsidP="00231A9E">
      <w:pPr>
        <w:spacing w:line="480" w:lineRule="auto"/>
        <w:jc w:val="both"/>
        <w:rPr>
          <w:sz w:val="24"/>
          <w:szCs w:val="24"/>
        </w:rPr>
      </w:pPr>
      <w:r w:rsidRPr="00231A9E">
        <w:rPr>
          <w:b/>
          <w:sz w:val="24"/>
          <w:szCs w:val="24"/>
        </w:rPr>
        <w:lastRenderedPageBreak/>
        <w:tab/>
      </w:r>
      <w:r w:rsidRPr="00231A9E">
        <w:rPr>
          <w:b/>
          <w:sz w:val="24"/>
          <w:szCs w:val="24"/>
        </w:rPr>
        <w:tab/>
        <w:t xml:space="preserve">    </w:t>
      </w:r>
      <w:r w:rsidRPr="00231A9E">
        <w:rPr>
          <w:sz w:val="24"/>
          <w:szCs w:val="24"/>
        </w:rPr>
        <w:t>Sumber : SE BI No. 13/24/DPNP Tahun 2011</w:t>
      </w:r>
    </w:p>
    <w:p w14:paraId="40F58C80"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271BDDF9" w14:textId="77777777" w:rsidR="00231A9E" w:rsidRPr="00231A9E" w:rsidRDefault="00231A9E" w:rsidP="00231A9E">
      <w:pPr>
        <w:ind w:firstLine="720"/>
        <w:jc w:val="both"/>
        <w:rPr>
          <w:sz w:val="24"/>
          <w:szCs w:val="24"/>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731F5A44" w14:textId="77777777" w:rsidR="00231A9E" w:rsidRPr="00231A9E" w:rsidRDefault="00231A9E" w:rsidP="00231A9E">
      <w:pPr>
        <w:ind w:firstLine="720"/>
        <w:jc w:val="both"/>
        <w:rPr>
          <w:sz w:val="24"/>
          <w:szCs w:val="24"/>
        </w:rPr>
      </w:pPr>
    </w:p>
    <w:p w14:paraId="14D6E77B" w14:textId="77777777" w:rsidR="00231A9E" w:rsidRDefault="00231A9E" w:rsidP="00231A9E">
      <w:pPr>
        <w:ind w:firstLine="720"/>
        <w:jc w:val="both"/>
        <w:rPr>
          <w:sz w:val="24"/>
          <w:szCs w:val="24"/>
          <w:lang w:val="id-ID"/>
        </w:rPr>
      </w:pPr>
      <w:r w:rsidRPr="00231A9E">
        <w:rPr>
          <w:sz w:val="24"/>
          <w:szCs w:val="24"/>
        </w:rPr>
        <w:t>Adapun rumus untuk menghitung Return On Asset (ROA) adalah sebagai berikut :</w:t>
      </w:r>
    </w:p>
    <w:p w14:paraId="137B0811" w14:textId="77777777" w:rsidR="00872DE1" w:rsidRPr="00872DE1" w:rsidRDefault="00872DE1" w:rsidP="00231A9E">
      <w:pPr>
        <w:ind w:firstLine="720"/>
        <w:jc w:val="both"/>
        <w:rPr>
          <w:sz w:val="24"/>
          <w:szCs w:val="24"/>
          <w:lang w:val="id-ID"/>
        </w:rPr>
      </w:pPr>
    </w:p>
    <w:p w14:paraId="71F1385C" w14:textId="77777777"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707392" behindDoc="0" locked="0" layoutInCell="1" allowOverlap="1" wp14:anchorId="3E6701DC" wp14:editId="10BF3C7A">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A19BE8" id="Rectangle 305" o:spid="_x0000_s1026" style="position:absolute;margin-left:108.9pt;margin-top:-11.35pt;width:226.25pt;height:45.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710464" behindDoc="0" locked="0" layoutInCell="1" allowOverlap="1" wp14:anchorId="137FC8D9" wp14:editId="2848ECF9">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14:paraId="72B97858" w14:textId="77777777" w:rsidR="00F446AB" w:rsidRPr="00222234" w:rsidRDefault="00F446AB"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279.95pt;margin-top:.55pt;width:63.3pt;height:110.55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" filled="f" stroked="f">
                <v:textbox style="mso-fit-shape-to-text:t">
                  <w:txbxContent>
                    <w:p w14:paraId="72B97858" w14:textId="77777777" w:rsidR="00F446AB" w:rsidRPr="00222234" w:rsidRDefault="00F446AB"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9440" behindDoc="0" locked="0" layoutInCell="1" allowOverlap="1" wp14:anchorId="10B7D285" wp14:editId="7713E56C">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E7E2249" w14:textId="77777777" w:rsidR="00F446AB" w:rsidRPr="00222234" w:rsidRDefault="00F446AB" w:rsidP="00231A9E">
                            <w:pPr>
                              <w:rPr>
                                <w:sz w:val="24"/>
                              </w:rPr>
                            </w:pPr>
                            <w:r w:rsidRPr="00222234">
                              <w:rPr>
                                <w:sz w:val="24"/>
                              </w:rPr>
                              <w:t>Earning After Tax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7" type="#_x0000_t202" style="position:absolute;left:0;text-align:left;margin-left:148.2pt;margin-top:-6.2pt;width:186.95pt;height:110.55pt;z-index:2517094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" filled="f" stroked="f">
                <v:textbox style="mso-fit-shape-to-text:t">
                  <w:txbxContent>
                    <w:p w14:paraId="5E7E2249" w14:textId="77777777" w:rsidR="00F446AB" w:rsidRPr="00222234" w:rsidRDefault="00F446AB" w:rsidP="00231A9E">
                      <w:pPr>
                        <w:rPr>
                          <w:sz w:val="24"/>
                        </w:rPr>
                      </w:pPr>
                      <w:r w:rsidRPr="00222234">
                        <w:rPr>
                          <w:sz w:val="24"/>
                        </w:rPr>
                        <w:t>Earning After Tax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8416" behindDoc="0" locked="0" layoutInCell="1" allowOverlap="1" wp14:anchorId="51554769" wp14:editId="4FA165A1">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867D466" w14:textId="77777777" w:rsidR="00F446AB" w:rsidRPr="00222234" w:rsidRDefault="00F446AB"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8" type="#_x0000_t202" style="position:absolute;left:0;text-align:left;margin-left:105.45pt;margin-top:.7pt;width:186.95pt;height:110.55pt;z-index:2517084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" filled="f" stroked="f">
                <v:textbox style="mso-fit-shape-to-text:t">
                  <w:txbxContent>
                    <w:p w14:paraId="2867D466" w14:textId="77777777" w:rsidR="00F446AB" w:rsidRPr="00222234" w:rsidRDefault="00F446AB"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6368" behindDoc="0" locked="0" layoutInCell="1" allowOverlap="1" wp14:anchorId="7DC4AD32" wp14:editId="7D3563F3">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AFEF916" w14:textId="77777777" w:rsidR="00F446AB" w:rsidRPr="004947B0" w:rsidRDefault="00F446AB"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71.8pt;margin-top:8.25pt;width:93.7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" filled="f" stroked="f">
                <v:textbox>
                  <w:txbxContent>
                    <w:p w14:paraId="2AFEF916" w14:textId="77777777" w:rsidR="00F446AB" w:rsidRPr="004947B0" w:rsidRDefault="00F446AB" w:rsidP="00231A9E">
                      <w:pPr>
                        <w:rPr>
                          <w:sz w:val="24"/>
                        </w:rPr>
                      </w:pPr>
                      <w:r w:rsidRPr="004947B0">
                        <w:rPr>
                          <w:sz w:val="24"/>
                        </w:rPr>
                        <w:t xml:space="preserve">Total Asset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5344" behindDoc="0" locked="0" layoutInCell="1" allowOverlap="1" wp14:anchorId="04486D2C" wp14:editId="6990E941">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8115E4" id="Straight Connector 304"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DZElYh3QAA&#10;AAkBAAAPAAAAAAAAAAAAAAAAAPMDAABkcnMvZG93bnJldi54bWxQSwUGAAAAAAQABADzAAAA/QQA&#10;AAAA&#10;" strokecolor="black [3040]"/>
            </w:pict>
          </mc:Fallback>
        </mc:AlternateContent>
      </w:r>
    </w:p>
    <w:p w14:paraId="4E0C0680" w14:textId="77777777" w:rsidR="00872DE1" w:rsidRDefault="00231A9E" w:rsidP="00231A9E">
      <w:pPr>
        <w:tabs>
          <w:tab w:val="left" w:pos="2415"/>
        </w:tabs>
        <w:rPr>
          <w:sz w:val="24"/>
          <w:szCs w:val="24"/>
          <w:lang w:val="id-ID"/>
        </w:rPr>
      </w:pPr>
      <w:r w:rsidRPr="00231A9E">
        <w:rPr>
          <w:sz w:val="24"/>
          <w:szCs w:val="24"/>
        </w:rPr>
        <w:tab/>
      </w:r>
    </w:p>
    <w:p w14:paraId="3E6237B0" w14:textId="77777777"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14:paraId="58FF36F3" w14:textId="77777777" w:rsidR="00872DE1" w:rsidRPr="00872DE1" w:rsidRDefault="00872DE1" w:rsidP="00231A9E">
      <w:pPr>
        <w:tabs>
          <w:tab w:val="left" w:pos="2415"/>
        </w:tabs>
        <w:rPr>
          <w:sz w:val="24"/>
          <w:szCs w:val="24"/>
          <w:lang w:val="id-ID"/>
        </w:rPr>
      </w:pPr>
    </w:p>
    <w:p w14:paraId="51EBE437" w14:textId="77777777"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19EE6F3" w14:textId="77777777" w:rsidR="00231A9E" w:rsidRPr="00231A9E" w:rsidRDefault="00231A9E" w:rsidP="00FC11B9">
      <w:pPr>
        <w:tabs>
          <w:tab w:val="left" w:pos="0"/>
        </w:tabs>
        <w:spacing w:line="480" w:lineRule="auto"/>
        <w:jc w:val="both"/>
        <w:rPr>
          <w:sz w:val="24"/>
          <w:szCs w:val="24"/>
        </w:rPr>
      </w:pPr>
      <w:r w:rsidRPr="00231A9E">
        <w:rPr>
          <w:sz w:val="24"/>
          <w:szCs w:val="24"/>
        </w:rPr>
        <w:tab/>
        <w:t>Berdasarkan dari kerangka pemikiran diatas, maka penulis menggambarkan kerangka pemikiran sebagai berikut :</w:t>
      </w:r>
      <w:r w:rsidRPr="00231A9E">
        <w:rPr>
          <w:sz w:val="24"/>
          <w:szCs w:val="24"/>
        </w:rPr>
        <w:br w:type="page"/>
      </w:r>
    </w:p>
    <w:p w14:paraId="280ED15E" w14:textId="77777777" w:rsidR="00231A9E" w:rsidRPr="00231A9E" w:rsidRDefault="00B16B17" w:rsidP="00B16B17">
      <w:pPr>
        <w:tabs>
          <w:tab w:val="left" w:pos="0"/>
        </w:tabs>
        <w:spacing w:line="480" w:lineRule="auto"/>
        <w:jc w:val="center"/>
        <w:rPr>
          <w:sz w:val="24"/>
          <w:szCs w:val="24"/>
        </w:rPr>
      </w:pPr>
      <w:r>
        <w:rPr>
          <w:noProof/>
          <w:sz w:val="24"/>
          <w:szCs w:val="24"/>
          <w:lang w:val="id-ID" w:eastAsia="id-ID"/>
        </w:rPr>
        <w:lastRenderedPageBreak/>
        <w:drawing>
          <wp:inline distT="0" distB="0" distL="0" distR="0" wp14:anchorId="77514C42" wp14:editId="04E78487">
            <wp:extent cx="4395637" cy="7724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emikiran-Page-2.drawio (2).png"/>
                    <pic:cNvPicPr/>
                  </pic:nvPicPr>
                  <pic:blipFill>
                    <a:blip r:embed="rId22">
                      <a:extLst>
                        <a:ext uri="{28A0092B-C50C-407E-A947-70E740481C1C}">
                          <a14:useLocalDpi xmlns:a14="http://schemas.microsoft.com/office/drawing/2010/main" val="0"/>
                        </a:ext>
                      </a:extLst>
                    </a:blip>
                    <a:stretch>
                      <a:fillRect/>
                    </a:stretch>
                  </pic:blipFill>
                  <pic:spPr>
                    <a:xfrm>
                      <a:off x="0" y="0"/>
                      <a:ext cx="4399364" cy="7731325"/>
                    </a:xfrm>
                    <a:prstGeom prst="rect">
                      <a:avLst/>
                    </a:prstGeom>
                    <a:ln>
                      <a:noFill/>
                    </a:ln>
                  </pic:spPr>
                </pic:pic>
              </a:graphicData>
            </a:graphic>
          </wp:inline>
        </w:drawing>
      </w:r>
    </w:p>
    <w:p w14:paraId="5B82DBDD" w14:textId="77777777" w:rsidR="00F70C7D" w:rsidRPr="00F70C7D" w:rsidRDefault="00F70C7D" w:rsidP="00F70C7D">
      <w:pPr>
        <w:pStyle w:val="Caption"/>
        <w:spacing w:line="480" w:lineRule="auto"/>
        <w:jc w:val="center"/>
        <w:rPr>
          <w:b w:val="0"/>
          <w:color w:val="000000" w:themeColor="text1"/>
          <w:sz w:val="24"/>
          <w:szCs w:val="24"/>
          <w:lang w:val="id-ID"/>
        </w:rPr>
      </w:pPr>
      <w:bookmarkStart w:id="298" w:name="_Toc139464031"/>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89367A">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Kerangka Pemikiran</w:t>
      </w:r>
      <w:bookmarkEnd w:id="298"/>
    </w:p>
    <w:p w14:paraId="46398986" w14:textId="77777777"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14:paraId="285DA429" w14:textId="77777777"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40D3EEF5" wp14:editId="1D830486">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14:paraId="2B6F8180" w14:textId="77777777" w:rsidR="00F70C7D" w:rsidRPr="00F70C7D" w:rsidRDefault="00F70C7D" w:rsidP="00F70C7D">
      <w:pPr>
        <w:pStyle w:val="Caption"/>
        <w:spacing w:line="480" w:lineRule="auto"/>
        <w:jc w:val="center"/>
        <w:rPr>
          <w:color w:val="000000" w:themeColor="text1"/>
          <w:sz w:val="24"/>
          <w:szCs w:val="24"/>
          <w:lang w:val="id-ID"/>
        </w:rPr>
      </w:pPr>
      <w:bookmarkStart w:id="299" w:name="_Toc139464032"/>
      <w:bookmarkStart w:id="300" w:name="_Toc135749014"/>
      <w:bookmarkStart w:id="301" w:name="_Toc135749578"/>
      <w:bookmarkStart w:id="302" w:name="_Toc135749664"/>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89367A">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Paradigma Penelitian</w:t>
      </w:r>
      <w:bookmarkEnd w:id="299"/>
    </w:p>
    <w:p w14:paraId="6FC7E5B6" w14:textId="77777777" w:rsidR="00231A9E" w:rsidRPr="00AB4740" w:rsidRDefault="00231A9E" w:rsidP="0098373D">
      <w:pPr>
        <w:pStyle w:val="Heading2"/>
      </w:pPr>
      <w:bookmarkStart w:id="303" w:name="_Toc139703347"/>
      <w:bookmarkStart w:id="304" w:name="_Toc143176708"/>
      <w:r w:rsidRPr="00AB4740">
        <w:t>2.10</w:t>
      </w:r>
      <w:r w:rsidRPr="00AB4740">
        <w:tab/>
        <w:t>Hipotesis</w:t>
      </w:r>
      <w:bookmarkEnd w:id="300"/>
      <w:bookmarkEnd w:id="301"/>
      <w:bookmarkEnd w:id="302"/>
      <w:bookmarkEnd w:id="303"/>
      <w:bookmarkEnd w:id="304"/>
    </w:p>
    <w:p w14:paraId="4F305599" w14:textId="087F5D6D" w:rsidR="0054117A" w:rsidRDefault="00231A9E" w:rsidP="00231A9E">
      <w:pPr>
        <w:tabs>
          <w:tab w:val="left" w:pos="0"/>
        </w:tabs>
        <w:spacing w:line="480" w:lineRule="auto"/>
        <w:jc w:val="both"/>
        <w:rPr>
          <w:sz w:val="24"/>
          <w:szCs w:val="24"/>
        </w:rPr>
      </w:pPr>
      <w:r w:rsidRPr="00231A9E">
        <w:rPr>
          <w:sz w:val="24"/>
          <w:szCs w:val="24"/>
        </w:rPr>
        <w:tab/>
      </w:r>
      <w:r w:rsidR="0054117A">
        <w:rPr>
          <w:sz w:val="24"/>
          <w:szCs w:val="24"/>
        </w:rPr>
        <w:t>Sebagai lem</w:t>
      </w:r>
      <w:r w:rsidR="0054117A" w:rsidRPr="00231A9E">
        <w:rPr>
          <w:sz w:val="24"/>
          <w:szCs w:val="24"/>
        </w:rPr>
        <w:t>baga keuangan, bank perlu menjaga kinerjanya agar dapat</w:t>
      </w:r>
      <w:r w:rsidR="0054117A" w:rsidRPr="00231A9E">
        <w:rPr>
          <w:spacing w:val="-57"/>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 secara optimal. Salah satu faktor yang harus diperhatikan oleh bank</w:t>
      </w:r>
      <w:r w:rsidR="0054117A" w:rsidRPr="00231A9E">
        <w:rPr>
          <w:spacing w:val="1"/>
          <w:sz w:val="24"/>
          <w:szCs w:val="24"/>
        </w:rPr>
        <w:t xml:space="preserve"> </w:t>
      </w:r>
      <w:r w:rsidR="0054117A" w:rsidRPr="00231A9E">
        <w:rPr>
          <w:sz w:val="24"/>
          <w:szCs w:val="24"/>
        </w:rPr>
        <w:t>agar</w:t>
      </w:r>
      <w:r w:rsidR="0054117A" w:rsidRPr="00231A9E">
        <w:rPr>
          <w:spacing w:val="-9"/>
          <w:sz w:val="24"/>
          <w:szCs w:val="24"/>
        </w:rPr>
        <w:t xml:space="preserve"> </w:t>
      </w:r>
      <w:r w:rsidR="0054117A" w:rsidRPr="00231A9E">
        <w:rPr>
          <w:sz w:val="24"/>
          <w:szCs w:val="24"/>
        </w:rPr>
        <w:t>dapat</w:t>
      </w:r>
      <w:r w:rsidR="0054117A" w:rsidRPr="00231A9E">
        <w:rPr>
          <w:spacing w:val="-7"/>
          <w:sz w:val="24"/>
          <w:szCs w:val="24"/>
        </w:rPr>
        <w:t xml:space="preserve"> </w:t>
      </w:r>
      <w:r w:rsidR="0054117A" w:rsidRPr="00231A9E">
        <w:rPr>
          <w:sz w:val="24"/>
          <w:szCs w:val="24"/>
        </w:rPr>
        <w:t>bertahan</w:t>
      </w:r>
      <w:r w:rsidR="0054117A" w:rsidRPr="00231A9E">
        <w:rPr>
          <w:spacing w:val="-9"/>
          <w:sz w:val="24"/>
          <w:szCs w:val="24"/>
        </w:rPr>
        <w:t xml:space="preserve"> </w:t>
      </w:r>
      <w:r w:rsidR="0054117A" w:rsidRPr="00231A9E">
        <w:rPr>
          <w:sz w:val="24"/>
          <w:szCs w:val="24"/>
        </w:rPr>
        <w:t>adalah</w:t>
      </w:r>
      <w:r w:rsidR="0054117A" w:rsidRPr="00231A9E">
        <w:rPr>
          <w:spacing w:val="-8"/>
          <w:sz w:val="24"/>
          <w:szCs w:val="24"/>
        </w:rPr>
        <w:t xml:space="preserve"> </w:t>
      </w:r>
      <w:r w:rsidR="0054117A" w:rsidRPr="00231A9E">
        <w:rPr>
          <w:sz w:val="24"/>
          <w:szCs w:val="24"/>
        </w:rPr>
        <w:t>kinerja</w:t>
      </w:r>
      <w:r w:rsidR="0054117A" w:rsidRPr="00231A9E">
        <w:rPr>
          <w:spacing w:val="-6"/>
          <w:sz w:val="24"/>
          <w:szCs w:val="24"/>
        </w:rPr>
        <w:t xml:space="preserve"> </w:t>
      </w:r>
      <w:r w:rsidR="0054117A" w:rsidRPr="00231A9E">
        <w:rPr>
          <w:sz w:val="24"/>
          <w:szCs w:val="24"/>
        </w:rPr>
        <w:t>keuangan</w:t>
      </w:r>
      <w:r w:rsidR="0054117A" w:rsidRPr="00231A9E">
        <w:rPr>
          <w:spacing w:val="-9"/>
          <w:sz w:val="24"/>
          <w:szCs w:val="24"/>
        </w:rPr>
        <w:t xml:space="preserve"> </w:t>
      </w:r>
      <w:r w:rsidR="0054117A" w:rsidRPr="00231A9E">
        <w:rPr>
          <w:sz w:val="24"/>
          <w:szCs w:val="24"/>
        </w:rPr>
        <w:t>bank.</w:t>
      </w:r>
      <w:r w:rsidR="0054117A" w:rsidRPr="00231A9E">
        <w:rPr>
          <w:spacing w:val="-3"/>
          <w:sz w:val="24"/>
          <w:szCs w:val="24"/>
        </w:rPr>
        <w:t xml:space="preserve"> </w:t>
      </w:r>
      <w:r w:rsidR="0054117A" w:rsidRPr="00231A9E">
        <w:rPr>
          <w:sz w:val="24"/>
          <w:szCs w:val="24"/>
        </w:rPr>
        <w:t>Kinerja</w:t>
      </w:r>
      <w:r w:rsidR="0054117A" w:rsidRPr="00231A9E">
        <w:rPr>
          <w:spacing w:val="-10"/>
          <w:sz w:val="24"/>
          <w:szCs w:val="24"/>
        </w:rPr>
        <w:t xml:space="preserve"> </w:t>
      </w:r>
      <w:r w:rsidR="0054117A" w:rsidRPr="00231A9E">
        <w:rPr>
          <w:sz w:val="24"/>
          <w:szCs w:val="24"/>
        </w:rPr>
        <w:t>merupakan</w:t>
      </w:r>
      <w:r w:rsidR="0054117A" w:rsidRPr="00231A9E">
        <w:rPr>
          <w:spacing w:val="-8"/>
          <w:sz w:val="24"/>
          <w:szCs w:val="24"/>
        </w:rPr>
        <w:t xml:space="preserve"> </w:t>
      </w:r>
      <w:r w:rsidR="0054117A" w:rsidRPr="00231A9E">
        <w:rPr>
          <w:sz w:val="24"/>
          <w:szCs w:val="24"/>
        </w:rPr>
        <w:t>hal</w:t>
      </w:r>
      <w:r w:rsidR="0054117A" w:rsidRPr="00231A9E">
        <w:rPr>
          <w:spacing w:val="-7"/>
          <w:sz w:val="24"/>
          <w:szCs w:val="24"/>
        </w:rPr>
        <w:t xml:space="preserve"> </w:t>
      </w:r>
      <w:r w:rsidR="0054117A" w:rsidRPr="00231A9E">
        <w:rPr>
          <w:sz w:val="24"/>
          <w:szCs w:val="24"/>
        </w:rPr>
        <w:t>yang</w:t>
      </w:r>
      <w:r w:rsidR="0054117A" w:rsidRPr="00231A9E">
        <w:rPr>
          <w:spacing w:val="-58"/>
          <w:sz w:val="24"/>
          <w:szCs w:val="24"/>
        </w:rPr>
        <w:t xml:space="preserve"> </w:t>
      </w:r>
      <w:r w:rsidR="0054117A" w:rsidRPr="00231A9E">
        <w:rPr>
          <w:sz w:val="24"/>
          <w:szCs w:val="24"/>
        </w:rPr>
        <w:t>krusial</w:t>
      </w:r>
      <w:r w:rsidR="0054117A">
        <w:rPr>
          <w:spacing w:val="1"/>
          <w:sz w:val="24"/>
          <w:szCs w:val="24"/>
          <w:lang w:val="id-ID"/>
        </w:rPr>
        <w:t xml:space="preserve"> </w:t>
      </w:r>
      <w:r w:rsidR="0054117A" w:rsidRPr="00231A9E">
        <w:rPr>
          <w:sz w:val="24"/>
          <w:szCs w:val="24"/>
        </w:rPr>
        <w:t>bagi</w:t>
      </w:r>
      <w:r w:rsidR="0054117A" w:rsidRPr="00231A9E">
        <w:rPr>
          <w:spacing w:val="1"/>
          <w:sz w:val="24"/>
          <w:szCs w:val="24"/>
        </w:rPr>
        <w:t xml:space="preserve"> </w:t>
      </w:r>
      <w:r w:rsidR="0054117A" w:rsidRPr="00231A9E">
        <w:rPr>
          <w:sz w:val="24"/>
          <w:szCs w:val="24"/>
        </w:rPr>
        <w:t>suatu</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erupak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kepercaya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wajib</w:t>
      </w:r>
      <w:r w:rsidR="0054117A" w:rsidRPr="00231A9E">
        <w:rPr>
          <w:spacing w:val="1"/>
          <w:sz w:val="24"/>
          <w:szCs w:val="24"/>
        </w:rPr>
        <w:t xml:space="preserve"> </w:t>
      </w:r>
      <w:r w:rsidR="0054117A" w:rsidRPr="00231A9E">
        <w:rPr>
          <w:sz w:val="24"/>
          <w:szCs w:val="24"/>
        </w:rPr>
        <w:t>menampakan</w:t>
      </w:r>
      <w:r w:rsidR="0054117A" w:rsidRPr="00231A9E">
        <w:rPr>
          <w:spacing w:val="1"/>
          <w:sz w:val="24"/>
          <w:szCs w:val="24"/>
        </w:rPr>
        <w:t xml:space="preserve"> </w:t>
      </w:r>
      <w:r w:rsidR="0054117A" w:rsidRPr="00231A9E">
        <w:rPr>
          <w:sz w:val="24"/>
          <w:szCs w:val="24"/>
        </w:rPr>
        <w:t>kredibilitasnya.</w:t>
      </w:r>
      <w:r w:rsidR="0054117A" w:rsidRPr="00231A9E">
        <w:rPr>
          <w:spacing w:val="1"/>
          <w:sz w:val="24"/>
          <w:szCs w:val="24"/>
        </w:rPr>
        <w:t xml:space="preserve"> </w:t>
      </w:r>
      <w:r w:rsidR="0054117A" w:rsidRPr="00231A9E">
        <w:rPr>
          <w:sz w:val="24"/>
          <w:szCs w:val="24"/>
        </w:rPr>
        <w:t>Salah</w:t>
      </w:r>
      <w:r w:rsidR="0054117A" w:rsidRPr="00231A9E">
        <w:rPr>
          <w:spacing w:val="1"/>
          <w:sz w:val="24"/>
          <w:szCs w:val="24"/>
        </w:rPr>
        <w:t xml:space="preserve"> </w:t>
      </w:r>
      <w:r w:rsidR="0054117A" w:rsidRPr="00231A9E">
        <w:rPr>
          <w:sz w:val="24"/>
          <w:szCs w:val="24"/>
        </w:rPr>
        <w:t>satu</w:t>
      </w:r>
      <w:r w:rsidR="0054117A" w:rsidRPr="00231A9E">
        <w:rPr>
          <w:spacing w:val="1"/>
          <w:sz w:val="24"/>
          <w:szCs w:val="24"/>
        </w:rPr>
        <w:t xml:space="preserve"> </w:t>
      </w:r>
      <w:r w:rsidR="0054117A" w:rsidRPr="00231A9E">
        <w:rPr>
          <w:sz w:val="24"/>
          <w:szCs w:val="24"/>
        </w:rPr>
        <w:t>indikator</w:t>
      </w:r>
      <w:r w:rsidR="0054117A" w:rsidRPr="00231A9E">
        <w:rPr>
          <w:spacing w:val="-7"/>
          <w:sz w:val="24"/>
          <w:szCs w:val="24"/>
        </w:rPr>
        <w:t xml:space="preserve"> </w:t>
      </w:r>
      <w:r w:rsidR="0054117A" w:rsidRPr="00231A9E">
        <w:rPr>
          <w:sz w:val="24"/>
          <w:szCs w:val="24"/>
        </w:rPr>
        <w:t>yang</w:t>
      </w:r>
      <w:r w:rsidR="0054117A" w:rsidRPr="00231A9E">
        <w:rPr>
          <w:spacing w:val="-6"/>
          <w:sz w:val="24"/>
          <w:szCs w:val="24"/>
        </w:rPr>
        <w:t xml:space="preserve"> </w:t>
      </w:r>
      <w:r w:rsidR="0054117A" w:rsidRPr="00231A9E">
        <w:rPr>
          <w:sz w:val="24"/>
          <w:szCs w:val="24"/>
        </w:rPr>
        <w:t>paling</w:t>
      </w:r>
      <w:r w:rsidR="0054117A" w:rsidRPr="00231A9E">
        <w:rPr>
          <w:spacing w:val="-6"/>
          <w:sz w:val="24"/>
          <w:szCs w:val="24"/>
        </w:rPr>
        <w:t xml:space="preserve"> </w:t>
      </w:r>
      <w:r w:rsidR="0054117A" w:rsidRPr="00231A9E">
        <w:rPr>
          <w:sz w:val="24"/>
          <w:szCs w:val="24"/>
        </w:rPr>
        <w:t>tepat</w:t>
      </w:r>
      <w:r w:rsidR="0054117A">
        <w:rPr>
          <w:spacing w:val="-7"/>
          <w:sz w:val="24"/>
          <w:szCs w:val="24"/>
          <w:lang w:val="id-ID"/>
        </w:rPr>
        <w:t xml:space="preserve"> </w:t>
      </w:r>
      <w:r w:rsidR="0054117A" w:rsidRPr="00231A9E">
        <w:rPr>
          <w:sz w:val="24"/>
          <w:szCs w:val="24"/>
        </w:rPr>
        <w:t>untuk</w:t>
      </w:r>
      <w:r w:rsidR="0054117A" w:rsidRPr="00231A9E">
        <w:rPr>
          <w:spacing w:val="-6"/>
          <w:sz w:val="24"/>
          <w:szCs w:val="24"/>
        </w:rPr>
        <w:t xml:space="preserve"> </w:t>
      </w:r>
      <w:r w:rsidR="0054117A" w:rsidRPr="00231A9E">
        <w:rPr>
          <w:sz w:val="24"/>
          <w:szCs w:val="24"/>
        </w:rPr>
        <w:t>mengukur</w:t>
      </w:r>
      <w:r w:rsidR="0054117A" w:rsidRPr="00231A9E">
        <w:rPr>
          <w:spacing w:val="-7"/>
          <w:sz w:val="24"/>
          <w:szCs w:val="24"/>
        </w:rPr>
        <w:t xml:space="preserve"> </w:t>
      </w:r>
      <w:r w:rsidR="0054117A" w:rsidRPr="00231A9E">
        <w:rPr>
          <w:sz w:val="24"/>
          <w:szCs w:val="24"/>
        </w:rPr>
        <w:t>kinerja</w:t>
      </w:r>
      <w:r w:rsidR="0054117A" w:rsidRPr="00231A9E">
        <w:rPr>
          <w:spacing w:val="-8"/>
          <w:sz w:val="24"/>
          <w:szCs w:val="24"/>
        </w:rPr>
        <w:t xml:space="preserve"> </w:t>
      </w:r>
      <w:r w:rsidR="0054117A" w:rsidRPr="00231A9E">
        <w:rPr>
          <w:sz w:val="24"/>
          <w:szCs w:val="24"/>
        </w:rPr>
        <w:t>keuangan</w:t>
      </w:r>
      <w:r w:rsidR="0054117A" w:rsidRPr="00231A9E">
        <w:rPr>
          <w:spacing w:val="-6"/>
          <w:sz w:val="24"/>
          <w:szCs w:val="24"/>
        </w:rPr>
        <w:t xml:space="preserve"> </w:t>
      </w:r>
      <w:r w:rsidR="0054117A" w:rsidRPr="00231A9E">
        <w:rPr>
          <w:sz w:val="24"/>
          <w:szCs w:val="24"/>
        </w:rPr>
        <w:t>suatu</w:t>
      </w:r>
      <w:r w:rsidR="0054117A" w:rsidRPr="00231A9E">
        <w:rPr>
          <w:spacing w:val="-6"/>
          <w:sz w:val="24"/>
          <w:szCs w:val="24"/>
        </w:rPr>
        <w:t xml:space="preserve"> </w:t>
      </w:r>
      <w:r w:rsidR="0054117A" w:rsidRPr="00231A9E">
        <w:rPr>
          <w:sz w:val="24"/>
          <w:szCs w:val="24"/>
        </w:rPr>
        <w:t>perusahaan</w:t>
      </w:r>
      <w:r w:rsidR="0054117A" w:rsidRPr="00231A9E">
        <w:rPr>
          <w:spacing w:val="-58"/>
          <w:sz w:val="24"/>
          <w:szCs w:val="24"/>
        </w:rPr>
        <w:t xml:space="preserve"> </w:t>
      </w:r>
      <w:r w:rsidR="0054117A" w:rsidRPr="00231A9E">
        <w:rPr>
          <w:sz w:val="24"/>
          <w:szCs w:val="24"/>
        </w:rPr>
        <w:t>berdasarkan</w:t>
      </w:r>
      <w:r w:rsidR="0054117A" w:rsidRPr="00231A9E">
        <w:rPr>
          <w:spacing w:val="1"/>
          <w:sz w:val="24"/>
          <w:szCs w:val="24"/>
        </w:rPr>
        <w:t xml:space="preserve"> </w:t>
      </w:r>
      <w:r w:rsidR="0054117A" w:rsidRPr="00231A9E">
        <w:rPr>
          <w:sz w:val="24"/>
          <w:szCs w:val="24"/>
        </w:rPr>
        <w:t>rasio</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w:t>
      </w:r>
      <w:r w:rsidR="0054117A" w:rsidRPr="00231A9E">
        <w:rPr>
          <w:spacing w:val="1"/>
          <w:sz w:val="24"/>
          <w:szCs w:val="24"/>
        </w:rPr>
        <w:t xml:space="preserve"> </w:t>
      </w:r>
      <w:r w:rsidR="0054117A" w:rsidRPr="00231A9E">
        <w:rPr>
          <w:sz w:val="24"/>
          <w:szCs w:val="24"/>
        </w:rPr>
        <w:t>di</w:t>
      </w:r>
      <w:r w:rsidR="0054117A" w:rsidRPr="00231A9E">
        <w:rPr>
          <w:spacing w:val="1"/>
          <w:sz w:val="24"/>
          <w:szCs w:val="24"/>
        </w:rPr>
        <w:t xml:space="preserve"> </w:t>
      </w:r>
      <w:r w:rsidR="0054117A" w:rsidRPr="00231A9E">
        <w:rPr>
          <w:sz w:val="24"/>
          <w:szCs w:val="24"/>
        </w:rPr>
        <w:t>Indonesia</w:t>
      </w:r>
      <w:r w:rsidR="0054117A" w:rsidRPr="00231A9E">
        <w:rPr>
          <w:spacing w:val="1"/>
          <w:sz w:val="24"/>
          <w:szCs w:val="24"/>
        </w:rPr>
        <w:t xml:space="preserve"> </w:t>
      </w:r>
      <w:r w:rsidR="0054117A" w:rsidRPr="00231A9E">
        <w:rPr>
          <w:sz w:val="24"/>
          <w:szCs w:val="24"/>
        </w:rPr>
        <w:t>berlomba-lomba</w:t>
      </w:r>
      <w:r w:rsidR="0054117A" w:rsidRPr="00231A9E">
        <w:rPr>
          <w:spacing w:val="1"/>
          <w:sz w:val="24"/>
          <w:szCs w:val="24"/>
        </w:rPr>
        <w:t xml:space="preserve"> </w:t>
      </w:r>
      <w:r w:rsidR="0054117A" w:rsidRPr="00231A9E">
        <w:rPr>
          <w:sz w:val="24"/>
          <w:szCs w:val="24"/>
        </w:rPr>
        <w:t>untuk</w:t>
      </w:r>
      <w:r w:rsidR="0054117A" w:rsidRPr="00231A9E">
        <w:rPr>
          <w:spacing w:val="1"/>
          <w:sz w:val="24"/>
          <w:szCs w:val="24"/>
        </w:rPr>
        <w:t xml:space="preserve"> </w:t>
      </w:r>
      <w:r w:rsidR="0054117A" w:rsidRPr="00231A9E">
        <w:rPr>
          <w:sz w:val="24"/>
          <w:szCs w:val="24"/>
        </w:rPr>
        <w:t>mencapai</w:t>
      </w:r>
      <w:r w:rsidR="0054117A" w:rsidRPr="00231A9E">
        <w:rPr>
          <w:spacing w:val="1"/>
          <w:sz w:val="24"/>
          <w:szCs w:val="24"/>
        </w:rPr>
        <w:t xml:space="preserve"> </w:t>
      </w:r>
      <w:r w:rsidR="0054117A" w:rsidRPr="00231A9E">
        <w:rPr>
          <w:sz w:val="24"/>
          <w:szCs w:val="24"/>
        </w:rPr>
        <w:t>tingkat</w:t>
      </w:r>
      <w:r w:rsidR="0054117A" w:rsidRPr="00231A9E">
        <w:rPr>
          <w:spacing w:val="1"/>
          <w:sz w:val="24"/>
          <w:szCs w:val="24"/>
        </w:rPr>
        <w:t xml:space="preserve"> </w:t>
      </w:r>
      <w:r w:rsidR="0054117A" w:rsidRPr="00231A9E">
        <w:rPr>
          <w:sz w:val="24"/>
          <w:szCs w:val="24"/>
        </w:rPr>
        <w:t>laba</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maksimal</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tinggi</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baik</w:t>
      </w:r>
      <w:r w:rsidR="0054117A" w:rsidRPr="00231A9E">
        <w:rPr>
          <w:spacing w:val="1"/>
          <w:sz w:val="24"/>
          <w:szCs w:val="24"/>
        </w:rPr>
        <w:t xml:space="preserve"> </w:t>
      </w:r>
      <w:r w:rsidR="0054117A" w:rsidRPr="00231A9E">
        <w:rPr>
          <w:sz w:val="24"/>
          <w:szCs w:val="24"/>
        </w:rPr>
        <w:t>juga</w:t>
      </w:r>
      <w:r w:rsidR="0054117A" w:rsidRPr="00231A9E">
        <w:rPr>
          <w:spacing w:val="1"/>
          <w:sz w:val="24"/>
          <w:szCs w:val="24"/>
        </w:rPr>
        <w:t xml:space="preserve"> </w:t>
      </w:r>
      <w:r w:rsidR="0054117A" w:rsidRPr="00231A9E">
        <w:rPr>
          <w:sz w:val="24"/>
          <w:szCs w:val="24"/>
        </w:rPr>
        <w:t>kinerja</w:t>
      </w:r>
      <w:r w:rsidR="0054117A" w:rsidRPr="00231A9E">
        <w:rPr>
          <w:spacing w:val="17"/>
          <w:sz w:val="24"/>
          <w:szCs w:val="24"/>
        </w:rPr>
        <w:t xml:space="preserve"> </w:t>
      </w:r>
      <w:r w:rsidR="0054117A" w:rsidRPr="00231A9E">
        <w:rPr>
          <w:sz w:val="24"/>
          <w:szCs w:val="24"/>
        </w:rPr>
        <w:t>keuangan</w:t>
      </w:r>
      <w:r w:rsidR="0054117A" w:rsidRPr="00231A9E">
        <w:rPr>
          <w:spacing w:val="20"/>
          <w:sz w:val="24"/>
          <w:szCs w:val="24"/>
        </w:rPr>
        <w:t xml:space="preserve"> </w:t>
      </w:r>
      <w:r w:rsidR="0054117A" w:rsidRPr="00231A9E">
        <w:rPr>
          <w:sz w:val="24"/>
          <w:szCs w:val="24"/>
        </w:rPr>
        <w:t>perbankan</w:t>
      </w:r>
      <w:r w:rsidR="0054117A" w:rsidRPr="00231A9E">
        <w:rPr>
          <w:spacing w:val="18"/>
          <w:sz w:val="24"/>
          <w:szCs w:val="24"/>
        </w:rPr>
        <w:t xml:space="preserve"> </w:t>
      </w:r>
      <w:r w:rsidR="0054117A" w:rsidRPr="00231A9E">
        <w:rPr>
          <w:sz w:val="24"/>
          <w:szCs w:val="24"/>
        </w:rPr>
        <w:t>tersebut.</w:t>
      </w:r>
      <w:r w:rsidR="0054117A" w:rsidRPr="00231A9E">
        <w:rPr>
          <w:spacing w:val="18"/>
          <w:sz w:val="24"/>
          <w:szCs w:val="24"/>
        </w:rPr>
        <w:t xml:space="preserve"> </w:t>
      </w:r>
      <w:r w:rsidR="0054117A" w:rsidRPr="00231A9E">
        <w:rPr>
          <w:sz w:val="24"/>
          <w:szCs w:val="24"/>
        </w:rPr>
        <w:t>Rasio</w:t>
      </w:r>
      <w:r w:rsidR="0054117A" w:rsidRPr="00231A9E">
        <w:rPr>
          <w:spacing w:val="18"/>
          <w:sz w:val="24"/>
          <w:szCs w:val="24"/>
        </w:rPr>
        <w:t xml:space="preserve"> </w:t>
      </w:r>
      <w:r w:rsidR="0054117A" w:rsidRPr="00231A9E">
        <w:rPr>
          <w:sz w:val="24"/>
          <w:szCs w:val="24"/>
        </w:rPr>
        <w:t>yang</w:t>
      </w:r>
      <w:r w:rsidR="0054117A" w:rsidRPr="00231A9E">
        <w:rPr>
          <w:spacing w:val="25"/>
          <w:sz w:val="24"/>
          <w:szCs w:val="24"/>
        </w:rPr>
        <w:t xml:space="preserve"> </w:t>
      </w:r>
      <w:r w:rsidR="0054117A" w:rsidRPr="00231A9E">
        <w:rPr>
          <w:sz w:val="24"/>
          <w:szCs w:val="24"/>
        </w:rPr>
        <w:t>digunakan</w:t>
      </w:r>
      <w:r w:rsidR="0054117A" w:rsidRPr="00231A9E">
        <w:rPr>
          <w:spacing w:val="17"/>
          <w:sz w:val="24"/>
          <w:szCs w:val="24"/>
        </w:rPr>
        <w:t xml:space="preserve"> </w:t>
      </w:r>
      <w:r w:rsidR="0054117A" w:rsidRPr="00231A9E">
        <w:rPr>
          <w:sz w:val="24"/>
          <w:szCs w:val="24"/>
        </w:rPr>
        <w:t>untuk</w:t>
      </w:r>
      <w:r w:rsidR="0054117A" w:rsidRPr="00231A9E">
        <w:rPr>
          <w:spacing w:val="21"/>
          <w:sz w:val="24"/>
          <w:szCs w:val="24"/>
        </w:rPr>
        <w:t xml:space="preserve"> </w:t>
      </w:r>
      <w:r w:rsidR="0054117A" w:rsidRPr="00231A9E">
        <w:rPr>
          <w:sz w:val="24"/>
          <w:szCs w:val="24"/>
        </w:rPr>
        <w:t>menguku</w:t>
      </w:r>
      <w:r w:rsidR="0054117A" w:rsidRPr="00231A9E">
        <w:rPr>
          <w:sz w:val="24"/>
          <w:szCs w:val="24"/>
          <w:lang w:val="id-ID"/>
        </w:rPr>
        <w:t xml:space="preserve">r </w:t>
      </w:r>
      <w:r w:rsidR="0054117A" w:rsidRPr="00231A9E">
        <w:rPr>
          <w:sz w:val="24"/>
          <w:szCs w:val="24"/>
        </w:rPr>
        <w:t xml:space="preserve">kinerja profitabilitas yaitu merupakan </w:t>
      </w:r>
      <w:r w:rsidR="0054117A" w:rsidRPr="00231A9E">
        <w:rPr>
          <w:i/>
          <w:sz w:val="24"/>
          <w:szCs w:val="24"/>
        </w:rPr>
        <w:t>Return on asset</w:t>
      </w:r>
      <w:r w:rsidR="0054117A" w:rsidRPr="00231A9E">
        <w:rPr>
          <w:i/>
          <w:spacing w:val="1"/>
          <w:sz w:val="24"/>
          <w:szCs w:val="24"/>
        </w:rPr>
        <w:t xml:space="preserve"> </w:t>
      </w:r>
      <w:r w:rsidR="0054117A" w:rsidRPr="00231A9E">
        <w:rPr>
          <w:sz w:val="24"/>
          <w:szCs w:val="24"/>
        </w:rPr>
        <w:t>(ROA)</w:t>
      </w:r>
      <w:r w:rsidR="0054117A" w:rsidRPr="00231A9E">
        <w:rPr>
          <w:sz w:val="24"/>
          <w:szCs w:val="24"/>
          <w:lang w:val="id-ID"/>
        </w:rPr>
        <w:t>.</w:t>
      </w:r>
      <w:r w:rsidR="0054117A" w:rsidRPr="00AE6ECD">
        <w:rPr>
          <w:sz w:val="24"/>
          <w:szCs w:val="24"/>
        </w:rPr>
        <w:t xml:space="preserve"> </w:t>
      </w:r>
      <w:r w:rsidR="00AE6ECD" w:rsidRPr="00AE6ECD">
        <w:rPr>
          <w:sz w:val="24"/>
          <w:szCs w:val="24"/>
        </w:rPr>
        <w:t>R</w:t>
      </w:r>
      <w:r w:rsidR="00AE6ECD" w:rsidRPr="00231A9E">
        <w:rPr>
          <w:sz w:val="24"/>
          <w:szCs w:val="24"/>
        </w:rPr>
        <w:t>asio-</w:t>
      </w:r>
      <w:r w:rsidR="00AE6ECD" w:rsidRPr="00231A9E">
        <w:rPr>
          <w:spacing w:val="1"/>
          <w:sz w:val="24"/>
          <w:szCs w:val="24"/>
        </w:rPr>
        <w:t xml:space="preserve"> </w:t>
      </w:r>
      <w:r w:rsidR="00AE6ECD" w:rsidRPr="00231A9E">
        <w:rPr>
          <w:sz w:val="24"/>
          <w:szCs w:val="24"/>
        </w:rPr>
        <w:t>rasio yang dapat mempengaruhi kinerja profitabilitas (ROA) yakni diantaranya rasio</w:t>
      </w:r>
      <w:r w:rsidR="00AE6ECD" w:rsidRPr="00231A9E">
        <w:rPr>
          <w:spacing w:val="-1"/>
          <w:sz w:val="24"/>
          <w:szCs w:val="24"/>
        </w:rPr>
        <w:t xml:space="preserve"> </w:t>
      </w:r>
      <w:r w:rsidR="00AE6ECD" w:rsidRPr="00231A9E">
        <w:rPr>
          <w:i/>
          <w:sz w:val="24"/>
          <w:szCs w:val="24"/>
        </w:rPr>
        <w:t>Loan to</w:t>
      </w:r>
      <w:r w:rsidR="00AE6ECD" w:rsidRPr="00231A9E">
        <w:rPr>
          <w:i/>
          <w:spacing w:val="-1"/>
          <w:sz w:val="24"/>
          <w:szCs w:val="24"/>
        </w:rPr>
        <w:t xml:space="preserve"> </w:t>
      </w:r>
      <w:r w:rsidR="00AE6ECD" w:rsidRPr="00231A9E">
        <w:rPr>
          <w:i/>
          <w:sz w:val="24"/>
          <w:szCs w:val="24"/>
        </w:rPr>
        <w:t xml:space="preserve">Deposit Ratio </w:t>
      </w:r>
      <w:r w:rsidR="00AE6ECD" w:rsidRPr="00231A9E">
        <w:rPr>
          <w:sz w:val="24"/>
          <w:szCs w:val="24"/>
        </w:rPr>
        <w:t>(LDR</w:t>
      </w:r>
      <w:r w:rsidR="00AE6ECD" w:rsidRPr="00AE6ECD">
        <w:rPr>
          <w:sz w:val="24"/>
          <w:szCs w:val="24"/>
        </w:rPr>
        <w:t>), s</w:t>
      </w:r>
      <w:r w:rsidR="00AE6ECD" w:rsidRPr="00231A9E">
        <w:rPr>
          <w:sz w:val="24"/>
          <w:szCs w:val="24"/>
          <w:lang w:val="id-ID"/>
        </w:rPr>
        <w:t xml:space="preserve">edangkan </w:t>
      </w:r>
      <w:r w:rsidR="00AE6ECD" w:rsidRPr="00231A9E">
        <w:rPr>
          <w:sz w:val="24"/>
          <w:szCs w:val="24"/>
        </w:rPr>
        <w:t xml:space="preserve">rasio </w:t>
      </w:r>
      <w:r w:rsidR="00AE6ECD" w:rsidRPr="00231A9E">
        <w:rPr>
          <w:sz w:val="24"/>
          <w:szCs w:val="24"/>
          <w:lang w:val="id-ID"/>
        </w:rPr>
        <w:t xml:space="preserve">lainnya </w:t>
      </w:r>
      <w:r w:rsidR="00AE6ECD" w:rsidRPr="00231A9E">
        <w:rPr>
          <w:sz w:val="24"/>
          <w:szCs w:val="24"/>
        </w:rPr>
        <w:t>yang dapat mempengaruhi kinerja profitabilitas (ROA) yakni</w:t>
      </w:r>
      <w:r w:rsidR="00AE6ECD" w:rsidRPr="00231A9E">
        <w:rPr>
          <w:sz w:val="24"/>
          <w:szCs w:val="24"/>
          <w:lang w:val="id-ID"/>
        </w:rPr>
        <w:t xml:space="preserve"> </w:t>
      </w:r>
      <w:r w:rsidR="00AE6ECD" w:rsidRPr="00231A9E">
        <w:rPr>
          <w:i/>
          <w:sz w:val="24"/>
          <w:szCs w:val="24"/>
        </w:rPr>
        <w:t>Net Interest</w:t>
      </w:r>
      <w:r w:rsidR="00AE6ECD" w:rsidRPr="00231A9E">
        <w:rPr>
          <w:i/>
          <w:spacing w:val="1"/>
          <w:sz w:val="24"/>
          <w:szCs w:val="24"/>
        </w:rPr>
        <w:t xml:space="preserve"> </w:t>
      </w:r>
      <w:r w:rsidR="00AE6ECD" w:rsidRPr="00231A9E">
        <w:rPr>
          <w:i/>
          <w:sz w:val="24"/>
          <w:szCs w:val="24"/>
        </w:rPr>
        <w:t>Margin</w:t>
      </w:r>
      <w:r w:rsidR="00AE6ECD" w:rsidRPr="00231A9E">
        <w:rPr>
          <w:i/>
          <w:spacing w:val="1"/>
          <w:sz w:val="24"/>
          <w:szCs w:val="24"/>
        </w:rPr>
        <w:t xml:space="preserve"> </w:t>
      </w:r>
      <w:r w:rsidR="00AE6ECD" w:rsidRPr="00231A9E">
        <w:rPr>
          <w:sz w:val="24"/>
          <w:szCs w:val="24"/>
        </w:rPr>
        <w:t>(NIM)</w:t>
      </w:r>
      <w:r w:rsidR="00AE6ECD" w:rsidRPr="00AE6ECD">
        <w:rPr>
          <w:sz w:val="24"/>
          <w:szCs w:val="24"/>
        </w:rPr>
        <w:t>.</w:t>
      </w:r>
    </w:p>
    <w:p w14:paraId="71B9DDE9" w14:textId="0808C7FB" w:rsidR="001A1330" w:rsidRDefault="00AE6ECD" w:rsidP="00231A9E">
      <w:pPr>
        <w:tabs>
          <w:tab w:val="left" w:pos="0"/>
        </w:tabs>
        <w:spacing w:line="480" w:lineRule="auto"/>
        <w:jc w:val="both"/>
        <w:rPr>
          <w:sz w:val="24"/>
          <w:szCs w:val="24"/>
        </w:rPr>
      </w:pPr>
      <w:r>
        <w:rPr>
          <w:sz w:val="24"/>
          <w:szCs w:val="24"/>
        </w:rPr>
        <w:tab/>
      </w:r>
      <w:r w:rsidR="0013603C" w:rsidRPr="0013603C">
        <w:rPr>
          <w:sz w:val="24"/>
          <w:szCs w:val="24"/>
        </w:rPr>
        <w:t xml:space="preserve">Rasio LDR dapat digunakan sebagai alat untuk mengukur kemampuan </w:t>
      </w:r>
      <w:r w:rsidR="0013603C" w:rsidRPr="0013603C">
        <w:rPr>
          <w:sz w:val="24"/>
          <w:szCs w:val="24"/>
        </w:rPr>
        <w:lastRenderedPageBreak/>
        <w:t>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w:t>
      </w:r>
      <w:r w:rsidR="004E602E" w:rsidRPr="004E602E">
        <w:rPr>
          <w:sz w:val="24"/>
          <w:szCs w:val="24"/>
        </w:rPr>
        <w:t xml:space="preserve"> Rasio LDR dapat menunjukan perbandingan antara kredit yang dibandingkan dengan deposit yang dimiliki oleh bank, semakin tinggi </w:t>
      </w:r>
      <w:r w:rsidR="000647F0" w:rsidRPr="000647F0">
        <w:rPr>
          <w:sz w:val="24"/>
          <w:szCs w:val="24"/>
        </w:rPr>
        <w:t xml:space="preserve">rasio ini maka semakin rendah kemampuan likuiditas bank yang bersangkutan </w:t>
      </w:r>
      <w:r w:rsidR="0061333B" w:rsidRPr="0061333B">
        <w:rPr>
          <w:sz w:val="24"/>
          <w:szCs w:val="24"/>
        </w:rPr>
        <w:t xml:space="preserve">sehingga kemungkinan suatu bank dalam kondisi buruk itu semakin besar. </w:t>
      </w:r>
      <w:r w:rsidR="00725EE9" w:rsidRPr="00725EE9">
        <w:rPr>
          <w:sz w:val="24"/>
          <w:szCs w:val="24"/>
        </w:rPr>
        <w:t>Rasio</w:t>
      </w:r>
      <w:r w:rsidR="0061333B" w:rsidRPr="0061333B">
        <w:rPr>
          <w:sz w:val="24"/>
          <w:szCs w:val="24"/>
        </w:rPr>
        <w:t xml:space="preserve"> LDR</w:t>
      </w:r>
      <w:r w:rsidR="00725EE9" w:rsidRPr="00725EE9">
        <w:rPr>
          <w:sz w:val="24"/>
          <w:szCs w:val="24"/>
        </w:rPr>
        <w:t xml:space="preserve"> merupakan indikator kerawanan dan juga kemampuan suatu bank, menurut Surat Edar</w:t>
      </w:r>
      <w:r w:rsidR="00725EE9" w:rsidRPr="001A1330">
        <w:rPr>
          <w:sz w:val="24"/>
          <w:szCs w:val="24"/>
        </w:rPr>
        <w:t>an Bank Indonesia Nomor 17/11/PBI/</w:t>
      </w:r>
      <w:r w:rsidR="001A1330" w:rsidRPr="001A1330">
        <w:rPr>
          <w:sz w:val="24"/>
          <w:szCs w:val="24"/>
        </w:rPr>
        <w:t>2015 Bank Indonesia menetapkan besarnya rasio LDR Yaitu 78-92%.</w:t>
      </w:r>
    </w:p>
    <w:p w14:paraId="58816CC2" w14:textId="2F2E80D5" w:rsidR="00AE6ECD" w:rsidRPr="00870533" w:rsidRDefault="00F819E5" w:rsidP="00231A9E">
      <w:pPr>
        <w:tabs>
          <w:tab w:val="left" w:pos="0"/>
        </w:tabs>
        <w:spacing w:line="480" w:lineRule="auto"/>
        <w:jc w:val="both"/>
        <w:rPr>
          <w:sz w:val="24"/>
          <w:szCs w:val="24"/>
        </w:rPr>
      </w:pPr>
      <w:r>
        <w:rPr>
          <w:sz w:val="24"/>
          <w:szCs w:val="24"/>
        </w:rPr>
        <w:tab/>
      </w:r>
      <w:r w:rsidR="003B0806" w:rsidRPr="003B0806">
        <w:rPr>
          <w:sz w:val="24"/>
          <w:szCs w:val="24"/>
        </w:rPr>
        <w:t xml:space="preserve"> </w:t>
      </w:r>
      <w:r w:rsidRPr="00F819E5">
        <w:rPr>
          <w:sz w:val="24"/>
          <w:szCs w:val="24"/>
        </w:rPr>
        <w:t>S</w:t>
      </w:r>
      <w:r w:rsidRPr="00B57C91">
        <w:rPr>
          <w:sz w:val="24"/>
          <w:szCs w:val="24"/>
        </w:rPr>
        <w:t>etiap bank yang memiliki tingkat rasio NIM yang tinggi cenderung memiliki tingkat ROA yang tinggi pula</w:t>
      </w:r>
      <w:r w:rsidR="00B02D3B" w:rsidRPr="00B02D3B">
        <w:rPr>
          <w:sz w:val="24"/>
          <w:szCs w:val="24"/>
        </w:rPr>
        <w:t>,</w:t>
      </w:r>
      <w:r w:rsidR="00065267" w:rsidRPr="00065267">
        <w:rPr>
          <w:sz w:val="24"/>
          <w:szCs w:val="24"/>
        </w:rPr>
        <w:t xml:space="preserve"> NIM merupakan rasio yang menunjukan kemampuan manajemen bank d</w:t>
      </w:r>
      <w:r w:rsidR="00E87EE3" w:rsidRPr="00E87EE3">
        <w:rPr>
          <w:sz w:val="24"/>
          <w:szCs w:val="24"/>
        </w:rPr>
        <w:t>al</w:t>
      </w:r>
      <w:r w:rsidR="00065267" w:rsidRPr="00065267">
        <w:rPr>
          <w:sz w:val="24"/>
          <w:szCs w:val="24"/>
        </w:rPr>
        <w:t>am mengelola aktiva produktifnya untuk men</w:t>
      </w:r>
      <w:r w:rsidR="00E87EE3" w:rsidRPr="00E87EE3">
        <w:rPr>
          <w:sz w:val="24"/>
          <w:szCs w:val="24"/>
        </w:rPr>
        <w:t>ghasilkan pendapatan bunga bersih</w:t>
      </w:r>
      <w:r w:rsidR="00B02D3B" w:rsidRPr="00B02D3B">
        <w:rPr>
          <w:sz w:val="24"/>
          <w:szCs w:val="24"/>
        </w:rPr>
        <w:t xml:space="preserve">. </w:t>
      </w:r>
      <w:r w:rsidR="00B02D3B" w:rsidRPr="00082E17">
        <w:rPr>
          <w:sz w:val="24"/>
          <w:szCs w:val="24"/>
        </w:rPr>
        <w:t xml:space="preserve">Jika selisih pendapatan bunga </w:t>
      </w:r>
      <w:r w:rsidR="00384016" w:rsidRPr="00082E17">
        <w:rPr>
          <w:sz w:val="24"/>
          <w:szCs w:val="24"/>
        </w:rPr>
        <w:t>dengan biaya bunga cukup besar berarti profitabilitas kian membesar</w:t>
      </w:r>
      <w:r w:rsidR="00082E17" w:rsidRPr="002A5396">
        <w:rPr>
          <w:sz w:val="24"/>
          <w:szCs w:val="24"/>
        </w:rPr>
        <w:t xml:space="preserve">, Rasio ini memperlihatkan kapabilitas perbankan menciptakan penghasilan melalui bunga dengan mencermati kinerja penyaluran kredit, terlebih penghasilan dari vitas berbankan bergantung dari selisih bank yang tersalurkan. NIM yang kian tinggi memperjelas bila kian efektif bank menempatkan aktiva produktif berwujud kredit sehingga </w:t>
      </w:r>
      <w:r w:rsidR="002A5396" w:rsidRPr="002A5396">
        <w:rPr>
          <w:sz w:val="24"/>
          <w:szCs w:val="24"/>
        </w:rPr>
        <w:t>ak</w:t>
      </w:r>
      <w:r w:rsidR="00082E17" w:rsidRPr="002A5396">
        <w:rPr>
          <w:sz w:val="24"/>
          <w:szCs w:val="24"/>
        </w:rPr>
        <w:t>an besar untung yang didapat melalui penghasilan bunga.</w:t>
      </w:r>
      <w:r w:rsidR="002A5396" w:rsidRPr="002A5396">
        <w:rPr>
          <w:sz w:val="24"/>
          <w:szCs w:val="24"/>
        </w:rPr>
        <w:t xml:space="preserve"> </w:t>
      </w:r>
      <w:r w:rsidR="00870533" w:rsidRPr="00870533">
        <w:rPr>
          <w:sz w:val="24"/>
          <w:szCs w:val="24"/>
        </w:rPr>
        <w:t xml:space="preserve">Berdasarkan Surat Edaran Bank Indonesia No. 15/7/DPNP/2015, menetapkan standar NIM sebesar 4,5%. emakin tinggi rasio ini maka akan meningkatkan pendapatan bunga </w:t>
      </w:r>
      <w:r w:rsidR="00870533" w:rsidRPr="00870533">
        <w:rPr>
          <w:sz w:val="24"/>
          <w:szCs w:val="24"/>
        </w:rPr>
        <w:lastRenderedPageBreak/>
        <w:t>atas aktiva produktif yang dikelola bank sehingga laba akan meningkat, sehingga dapat disimpulkan bahwa semakin besar NIM suatu bank maka semakin besar pula ROA perusahaan yang berarti kinerja keuangan semakin baik. lebih baik atau meningkat. Jika NIM diatas 4,5% maka dikatakan sehat dan jika dibawah 4,5% dikatakan tidak sehat.</w:t>
      </w:r>
    </w:p>
    <w:p w14:paraId="62C46BA1" w14:textId="47F50DA5" w:rsidR="00231A9E" w:rsidRPr="00231A9E" w:rsidRDefault="00870533" w:rsidP="00231A9E">
      <w:pPr>
        <w:tabs>
          <w:tab w:val="left" w:pos="0"/>
        </w:tabs>
        <w:spacing w:line="480" w:lineRule="auto"/>
        <w:jc w:val="both"/>
        <w:rPr>
          <w:sz w:val="24"/>
          <w:szCs w:val="24"/>
        </w:rPr>
      </w:pPr>
      <w:r>
        <w:rPr>
          <w:sz w:val="24"/>
          <w:szCs w:val="24"/>
        </w:rPr>
        <w:tab/>
      </w:r>
      <w:r w:rsidR="00231A9E" w:rsidRPr="00231A9E">
        <w:rPr>
          <w:sz w:val="24"/>
          <w:szCs w:val="24"/>
        </w:rPr>
        <w:t>Berdasarkan teori yang telah dikaji oleh penulis</w:t>
      </w:r>
      <w:r w:rsidR="00A347FE">
        <w:rPr>
          <w:sz w:val="24"/>
          <w:szCs w:val="24"/>
          <w:lang w:val="id-ID"/>
        </w:rPr>
        <w:t xml:space="preserve"> </w:t>
      </w:r>
      <w:r w:rsidR="00231A9E" w:rsidRPr="00231A9E">
        <w:rPr>
          <w:sz w:val="24"/>
          <w:szCs w:val="24"/>
        </w:rPr>
        <w:t>dalam kerangka pemikiran, maka hipotesis penelitian yang berupa jawaban sementara dari hasil penelitian adalah sebagai berikut:</w:t>
      </w:r>
    </w:p>
    <w:p w14:paraId="2461EAB6" w14:textId="0908BC5D" w:rsidR="00231A9E" w:rsidRPr="00CD385D" w:rsidRDefault="00654297" w:rsidP="004B379E">
      <w:pPr>
        <w:pStyle w:val="ListParagraph"/>
        <w:widowControl/>
        <w:numPr>
          <w:ilvl w:val="0"/>
          <w:numId w:val="16"/>
        </w:numPr>
        <w:tabs>
          <w:tab w:val="left" w:pos="0"/>
        </w:tabs>
        <w:autoSpaceDE/>
        <w:autoSpaceDN/>
        <w:spacing w:after="200" w:line="480" w:lineRule="auto"/>
        <w:contextualSpacing/>
        <w:rPr>
          <w:sz w:val="24"/>
          <w:szCs w:val="24"/>
        </w:rPr>
      </w:pPr>
      <w:r>
        <w:rPr>
          <w:sz w:val="24"/>
          <w:szCs w:val="24"/>
        </w:rPr>
        <w:t>H</w:t>
      </w:r>
      <w:r>
        <w:rPr>
          <w:sz w:val="24"/>
          <w:szCs w:val="24"/>
          <w:lang w:val="id-ID"/>
        </w:rPr>
        <w:t>0</w:t>
      </w:r>
      <w:r>
        <w:rPr>
          <w:sz w:val="24"/>
          <w:szCs w:val="24"/>
          <w:vertAlign w:val="subscript"/>
          <w:lang w:val="id-ID"/>
        </w:rPr>
        <w:t xml:space="preserve">1 </w:t>
      </w:r>
      <w:r w:rsidR="00231A9E" w:rsidRPr="00231A9E">
        <w:rPr>
          <w:sz w:val="24"/>
          <w:szCs w:val="24"/>
        </w:rPr>
        <w:t xml:space="preserve">: </w:t>
      </w:r>
      <w:r w:rsidR="00231A9E" w:rsidRPr="00231A9E">
        <w:rPr>
          <w:i/>
          <w:sz w:val="24"/>
          <w:szCs w:val="24"/>
        </w:rPr>
        <w:t xml:space="preserve">Loan to Deposit Ratio </w:t>
      </w:r>
      <w:r w:rsidR="00231A9E" w:rsidRPr="00CD385D">
        <w:rPr>
          <w:sz w:val="24"/>
          <w:szCs w:val="24"/>
        </w:rPr>
        <w:t>(LDR)</w:t>
      </w:r>
      <w:r w:rsidR="00A347FE">
        <w:rPr>
          <w:sz w:val="24"/>
          <w:szCs w:val="24"/>
        </w:rPr>
        <w:t xml:space="preserve"> </w:t>
      </w:r>
      <w:r w:rsidR="00624F39">
        <w:rPr>
          <w:sz w:val="24"/>
          <w:szCs w:val="24"/>
          <w:lang w:val="id-ID"/>
        </w:rPr>
        <w:t xml:space="preserve">tidak </w:t>
      </w:r>
      <w:r w:rsidR="00A347FE">
        <w:rPr>
          <w:sz w:val="24"/>
          <w:szCs w:val="24"/>
        </w:rPr>
        <w:t xml:space="preserve">berpengaruh </w:t>
      </w:r>
      <w:r w:rsidR="00231A9E" w:rsidRPr="00231A9E">
        <w:rPr>
          <w:sz w:val="24"/>
          <w:szCs w:val="24"/>
        </w:rPr>
        <w:t xml:space="preserve">terhadap </w:t>
      </w:r>
      <w:r w:rsidR="00231A9E" w:rsidRPr="00231A9E">
        <w:rPr>
          <w:i/>
          <w:sz w:val="24"/>
          <w:szCs w:val="24"/>
        </w:rPr>
        <w:t xml:space="preserve">Return On Asset </w:t>
      </w:r>
      <w:r w:rsidR="00231A9E" w:rsidRPr="00CD385D">
        <w:rPr>
          <w:sz w:val="24"/>
          <w:szCs w:val="24"/>
        </w:rPr>
        <w:t>(ROA).</w:t>
      </w:r>
    </w:p>
    <w:p w14:paraId="378E2DDB" w14:textId="3A1B8C9B" w:rsidR="00654297" w:rsidRPr="00CD385D" w:rsidRDefault="00654297" w:rsidP="00654297">
      <w:pPr>
        <w:pStyle w:val="ListParagraph"/>
        <w:widowControl/>
        <w:tabs>
          <w:tab w:val="left" w:pos="0"/>
        </w:tabs>
        <w:autoSpaceDE/>
        <w:autoSpaceDN/>
        <w:spacing w:after="200" w:line="480" w:lineRule="auto"/>
        <w:ind w:left="720" w:firstLine="0"/>
        <w:contextualSpacing/>
        <w:rPr>
          <w:sz w:val="24"/>
          <w:szCs w:val="24"/>
        </w:rPr>
      </w:pPr>
      <w:r>
        <w:rPr>
          <w:sz w:val="24"/>
          <w:szCs w:val="24"/>
          <w:lang w:val="id-ID"/>
        </w:rPr>
        <w:t>H1</w:t>
      </w:r>
      <w:r>
        <w:rPr>
          <w:sz w:val="24"/>
          <w:szCs w:val="24"/>
          <w:vertAlign w:val="subscript"/>
          <w:lang w:val="id-ID"/>
        </w:rPr>
        <w:t xml:space="preserve">1 : </w:t>
      </w:r>
      <w:r w:rsidRPr="00231A9E">
        <w:rPr>
          <w:i/>
          <w:sz w:val="24"/>
          <w:szCs w:val="24"/>
        </w:rPr>
        <w:t xml:space="preserve">Loan to Deposit Ratio </w:t>
      </w:r>
      <w:r w:rsidRPr="00CD385D">
        <w:rPr>
          <w:sz w:val="24"/>
          <w:szCs w:val="24"/>
        </w:rPr>
        <w:t>(LDR)</w:t>
      </w:r>
      <w:r>
        <w:rPr>
          <w:sz w:val="24"/>
          <w:szCs w:val="24"/>
        </w:rPr>
        <w:t xml:space="preserve"> 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5B761F2F" w14:textId="2F2EF1CF" w:rsidR="00231A9E" w:rsidRPr="00624F39" w:rsidRDefault="00624F39" w:rsidP="004B379E">
      <w:pPr>
        <w:pStyle w:val="ListParagraph"/>
        <w:widowControl/>
        <w:numPr>
          <w:ilvl w:val="0"/>
          <w:numId w:val="16"/>
        </w:numPr>
        <w:tabs>
          <w:tab w:val="left" w:pos="0"/>
        </w:tabs>
        <w:autoSpaceDE/>
        <w:autoSpaceDN/>
        <w:spacing w:after="200" w:line="480" w:lineRule="auto"/>
        <w:contextualSpacing/>
        <w:rPr>
          <w:sz w:val="24"/>
          <w:szCs w:val="24"/>
        </w:rPr>
      </w:pPr>
      <w:r>
        <w:rPr>
          <w:sz w:val="24"/>
          <w:szCs w:val="24"/>
        </w:rPr>
        <w:t>H</w:t>
      </w:r>
      <w:r>
        <w:rPr>
          <w:sz w:val="24"/>
          <w:szCs w:val="24"/>
          <w:lang w:val="id-ID"/>
        </w:rPr>
        <w:t>0</w:t>
      </w:r>
      <w:r>
        <w:rPr>
          <w:sz w:val="24"/>
          <w:szCs w:val="24"/>
          <w:vertAlign w:val="subscript"/>
          <w:lang w:val="id-ID"/>
        </w:rPr>
        <w:t xml:space="preserve">2 </w:t>
      </w:r>
      <w:r w:rsidR="00231A9E" w:rsidRPr="00231A9E">
        <w:rPr>
          <w:sz w:val="24"/>
          <w:szCs w:val="24"/>
        </w:rPr>
        <w:t xml:space="preserve">: </w:t>
      </w:r>
      <w:r w:rsidR="00231A9E" w:rsidRPr="00231A9E">
        <w:rPr>
          <w:i/>
          <w:sz w:val="24"/>
          <w:szCs w:val="24"/>
        </w:rPr>
        <w:t xml:space="preserve">Net Interest Margin </w:t>
      </w:r>
      <w:r w:rsidR="00231A9E" w:rsidRPr="00CD385D">
        <w:rPr>
          <w:sz w:val="24"/>
          <w:szCs w:val="24"/>
        </w:rPr>
        <w:t>(NIM)</w:t>
      </w:r>
      <w:r w:rsidR="00A347FE">
        <w:rPr>
          <w:sz w:val="24"/>
          <w:szCs w:val="24"/>
        </w:rPr>
        <w:t xml:space="preserve"> </w:t>
      </w:r>
      <w:r>
        <w:rPr>
          <w:sz w:val="24"/>
          <w:szCs w:val="24"/>
          <w:lang w:val="id-ID"/>
        </w:rPr>
        <w:t xml:space="preserve">tidak </w:t>
      </w:r>
      <w:r w:rsidR="00A347FE">
        <w:rPr>
          <w:sz w:val="24"/>
          <w:szCs w:val="24"/>
        </w:rPr>
        <w:t xml:space="preserve">berpengaruh </w:t>
      </w:r>
      <w:r w:rsidR="00231A9E" w:rsidRPr="00231A9E">
        <w:rPr>
          <w:sz w:val="24"/>
          <w:szCs w:val="24"/>
        </w:rPr>
        <w:t xml:space="preserve">terhadap </w:t>
      </w:r>
      <w:r w:rsidR="00231A9E" w:rsidRPr="00231A9E">
        <w:rPr>
          <w:i/>
          <w:sz w:val="24"/>
          <w:szCs w:val="24"/>
        </w:rPr>
        <w:t xml:space="preserve">Return On Asset </w:t>
      </w:r>
      <w:r w:rsidR="00231A9E" w:rsidRPr="00CD385D">
        <w:rPr>
          <w:sz w:val="24"/>
          <w:szCs w:val="24"/>
        </w:rPr>
        <w:t>(ROA).</w:t>
      </w:r>
    </w:p>
    <w:p w14:paraId="0EEF2FC8" w14:textId="7FA9EFC2" w:rsidR="00624F39" w:rsidRDefault="00624F39" w:rsidP="00624F39">
      <w:pPr>
        <w:pStyle w:val="ListParagraph"/>
        <w:widowControl/>
        <w:tabs>
          <w:tab w:val="left" w:pos="0"/>
        </w:tabs>
        <w:autoSpaceDE/>
        <w:autoSpaceDN/>
        <w:spacing w:after="200" w:line="480" w:lineRule="auto"/>
        <w:ind w:left="720" w:firstLine="0"/>
        <w:contextualSpacing/>
        <w:rPr>
          <w:i/>
          <w:sz w:val="24"/>
          <w:szCs w:val="24"/>
          <w:lang w:val="id-ID"/>
        </w:rPr>
      </w:pPr>
      <w:r>
        <w:rPr>
          <w:sz w:val="24"/>
          <w:szCs w:val="24"/>
        </w:rPr>
        <w:t>H</w:t>
      </w:r>
      <w:r>
        <w:rPr>
          <w:sz w:val="24"/>
          <w:szCs w:val="24"/>
          <w:lang w:val="id-ID"/>
        </w:rPr>
        <w:t>1</w:t>
      </w:r>
      <w:r>
        <w:rPr>
          <w:sz w:val="24"/>
          <w:szCs w:val="24"/>
          <w:vertAlign w:val="subscript"/>
          <w:lang w:val="id-ID"/>
        </w:rPr>
        <w:t xml:space="preserve">2 </w:t>
      </w:r>
      <w:r w:rsidRPr="00231A9E">
        <w:rPr>
          <w:sz w:val="24"/>
          <w:szCs w:val="24"/>
        </w:rPr>
        <w:t xml:space="preserve">: </w:t>
      </w:r>
      <w:r w:rsidRPr="00231A9E">
        <w:rPr>
          <w:i/>
          <w:sz w:val="24"/>
          <w:szCs w:val="24"/>
        </w:rPr>
        <w:t xml:space="preserve">Net Interest Margin </w:t>
      </w:r>
      <w:r w:rsidRPr="00CD385D">
        <w:rPr>
          <w:sz w:val="24"/>
          <w:szCs w:val="24"/>
        </w:rPr>
        <w:t>(NIM)</w:t>
      </w:r>
      <w:r>
        <w:rPr>
          <w:sz w:val="24"/>
          <w:szCs w:val="24"/>
        </w:rPr>
        <w:t xml:space="preserve"> 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10EA11A3" w14:textId="6FE88911" w:rsidR="00CD385D" w:rsidRPr="001D282E" w:rsidRDefault="00CD385D" w:rsidP="004B379E">
      <w:pPr>
        <w:pStyle w:val="ListParagraph"/>
        <w:widowControl/>
        <w:numPr>
          <w:ilvl w:val="0"/>
          <w:numId w:val="16"/>
        </w:numPr>
        <w:tabs>
          <w:tab w:val="left" w:pos="0"/>
        </w:tabs>
        <w:autoSpaceDE/>
        <w:autoSpaceDN/>
        <w:spacing w:after="200" w:line="480" w:lineRule="auto"/>
        <w:contextualSpacing/>
        <w:rPr>
          <w:sz w:val="24"/>
          <w:szCs w:val="24"/>
        </w:rPr>
      </w:pPr>
      <w:r>
        <w:rPr>
          <w:sz w:val="24"/>
          <w:szCs w:val="24"/>
          <w:lang w:val="id-ID"/>
        </w:rPr>
        <w:t>H0</w:t>
      </w:r>
      <w:r w:rsidR="001D282E">
        <w:rPr>
          <w:sz w:val="24"/>
          <w:szCs w:val="24"/>
          <w:vertAlign w:val="subscript"/>
          <w:lang w:val="id-ID"/>
        </w:rPr>
        <w:t>3</w:t>
      </w:r>
      <w:r>
        <w:rPr>
          <w:sz w:val="24"/>
          <w:szCs w:val="24"/>
          <w:vertAlign w:val="subscript"/>
          <w:lang w:val="id-ID"/>
        </w:rPr>
        <w:t xml:space="preserve"> : </w:t>
      </w:r>
      <w:r w:rsidRPr="00231A9E">
        <w:rPr>
          <w:i/>
          <w:sz w:val="24"/>
          <w:szCs w:val="24"/>
        </w:rPr>
        <w:t xml:space="preserve">Loan to Deposit Ratio </w:t>
      </w:r>
      <w:r w:rsidRPr="00CD385D">
        <w:rPr>
          <w:sz w:val="24"/>
          <w:szCs w:val="24"/>
        </w:rPr>
        <w:t>(LDR)</w:t>
      </w:r>
      <w:r>
        <w:rPr>
          <w:sz w:val="24"/>
          <w:szCs w:val="24"/>
          <w:lang w:val="id-ID"/>
        </w:rPr>
        <w:t xml:space="preserve"> dan </w:t>
      </w:r>
      <w:r w:rsidRPr="00231A9E">
        <w:rPr>
          <w:i/>
          <w:sz w:val="24"/>
          <w:szCs w:val="24"/>
        </w:rPr>
        <w:t xml:space="preserve">Net Interest Margin </w:t>
      </w:r>
      <w:r w:rsidRPr="00CD385D">
        <w:rPr>
          <w:sz w:val="24"/>
          <w:szCs w:val="24"/>
        </w:rPr>
        <w:t>(NIM)</w:t>
      </w:r>
      <w:r>
        <w:rPr>
          <w:sz w:val="24"/>
          <w:szCs w:val="24"/>
        </w:rPr>
        <w:t xml:space="preserve"> </w:t>
      </w:r>
      <w:r>
        <w:rPr>
          <w:sz w:val="24"/>
          <w:szCs w:val="24"/>
          <w:lang w:val="id-ID"/>
        </w:rPr>
        <w:t xml:space="preserve">tidak </w:t>
      </w:r>
      <w:r>
        <w:rPr>
          <w:sz w:val="24"/>
          <w:szCs w:val="24"/>
        </w:rPr>
        <w:t xml:space="preserve">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5A90D6F7" w14:textId="220E6578" w:rsidR="001D282E" w:rsidRPr="001D282E" w:rsidRDefault="001D282E" w:rsidP="001D282E">
      <w:pPr>
        <w:pStyle w:val="ListParagraph"/>
        <w:widowControl/>
        <w:tabs>
          <w:tab w:val="left" w:pos="0"/>
        </w:tabs>
        <w:autoSpaceDE/>
        <w:autoSpaceDN/>
        <w:spacing w:after="200" w:line="480" w:lineRule="auto"/>
        <w:ind w:left="720" w:firstLine="0"/>
        <w:contextualSpacing/>
        <w:rPr>
          <w:sz w:val="24"/>
          <w:szCs w:val="24"/>
        </w:rPr>
      </w:pPr>
      <w:r>
        <w:rPr>
          <w:sz w:val="24"/>
          <w:szCs w:val="24"/>
          <w:lang w:val="id-ID"/>
        </w:rPr>
        <w:t>H1</w:t>
      </w:r>
      <w:r>
        <w:rPr>
          <w:sz w:val="24"/>
          <w:szCs w:val="24"/>
          <w:vertAlign w:val="subscript"/>
          <w:lang w:val="id-ID"/>
        </w:rPr>
        <w:t xml:space="preserve">3 : </w:t>
      </w:r>
      <w:r w:rsidRPr="00231A9E">
        <w:rPr>
          <w:i/>
          <w:sz w:val="24"/>
          <w:szCs w:val="24"/>
        </w:rPr>
        <w:t xml:space="preserve">Loan to Deposit Ratio </w:t>
      </w:r>
      <w:r w:rsidRPr="00CD385D">
        <w:rPr>
          <w:sz w:val="24"/>
          <w:szCs w:val="24"/>
        </w:rPr>
        <w:t>(LDR)</w:t>
      </w:r>
      <w:r>
        <w:rPr>
          <w:sz w:val="24"/>
          <w:szCs w:val="24"/>
          <w:lang w:val="id-ID"/>
        </w:rPr>
        <w:t xml:space="preserve"> dan </w:t>
      </w:r>
      <w:r w:rsidRPr="00231A9E">
        <w:rPr>
          <w:i/>
          <w:sz w:val="24"/>
          <w:szCs w:val="24"/>
        </w:rPr>
        <w:t xml:space="preserve">Net Interest Margin </w:t>
      </w:r>
      <w:r w:rsidRPr="00CD385D">
        <w:rPr>
          <w:sz w:val="24"/>
          <w:szCs w:val="24"/>
        </w:rPr>
        <w:t>(NIM)</w:t>
      </w:r>
      <w:r>
        <w:rPr>
          <w:sz w:val="24"/>
          <w:szCs w:val="24"/>
        </w:rPr>
        <w:t xml:space="preserve"> 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46DF4098" w14:textId="77777777" w:rsidR="001D282E" w:rsidRPr="00654297" w:rsidRDefault="001D282E" w:rsidP="001D282E">
      <w:pPr>
        <w:pStyle w:val="ListParagraph"/>
        <w:widowControl/>
        <w:tabs>
          <w:tab w:val="left" w:pos="0"/>
        </w:tabs>
        <w:autoSpaceDE/>
        <w:autoSpaceDN/>
        <w:spacing w:after="200" w:line="480" w:lineRule="auto"/>
        <w:ind w:left="720" w:firstLine="0"/>
        <w:contextualSpacing/>
        <w:rPr>
          <w:sz w:val="24"/>
          <w:szCs w:val="24"/>
        </w:rPr>
      </w:pPr>
    </w:p>
    <w:p w14:paraId="0210C2AB" w14:textId="669F8624" w:rsidR="007D62D5" w:rsidRPr="007D62D5" w:rsidRDefault="007D62D5" w:rsidP="00CD385D">
      <w:pPr>
        <w:pStyle w:val="ListParagraph"/>
        <w:widowControl/>
        <w:tabs>
          <w:tab w:val="left" w:pos="0"/>
        </w:tabs>
        <w:autoSpaceDE/>
        <w:autoSpaceDN/>
        <w:spacing w:after="200" w:line="480" w:lineRule="auto"/>
        <w:ind w:left="720" w:firstLine="0"/>
        <w:contextualSpacing/>
        <w:rPr>
          <w:sz w:val="24"/>
          <w:szCs w:val="24"/>
          <w:lang w:val="id-ID"/>
        </w:rPr>
      </w:pPr>
    </w:p>
    <w:p w14:paraId="1D67A549" w14:textId="77777777" w:rsidR="002C2639" w:rsidRDefault="002C2639" w:rsidP="001D282E">
      <w:pPr>
        <w:spacing w:line="480" w:lineRule="auto"/>
        <w:rPr>
          <w:sz w:val="24"/>
          <w:szCs w:val="24"/>
          <w:lang w:val="id-ID"/>
        </w:rPr>
      </w:pPr>
    </w:p>
    <w:p w14:paraId="2C3CA375" w14:textId="77777777" w:rsidR="001E4D0E" w:rsidRDefault="001E4D0E" w:rsidP="000507DE">
      <w:pPr>
        <w:spacing w:line="480" w:lineRule="auto"/>
        <w:jc w:val="center"/>
        <w:rPr>
          <w:b/>
          <w:sz w:val="24"/>
          <w:szCs w:val="24"/>
          <w:lang w:val="id-ID"/>
        </w:rPr>
        <w:sectPr w:rsidR="001E4D0E" w:rsidSect="000E5797">
          <w:headerReference w:type="default" r:id="rId24"/>
          <w:footerReference w:type="default" r:id="rId25"/>
          <w:pgSz w:w="11910" w:h="16840"/>
          <w:pgMar w:top="2268" w:right="1701" w:bottom="1701" w:left="2268" w:header="851" w:footer="998" w:gutter="0"/>
          <w:pgNumType w:start="15"/>
          <w:cols w:space="720"/>
        </w:sectPr>
      </w:pPr>
    </w:p>
    <w:p w14:paraId="2D57935A" w14:textId="77777777" w:rsidR="000507DE" w:rsidRPr="0098373D" w:rsidRDefault="000507DE" w:rsidP="00C15982">
      <w:pPr>
        <w:pStyle w:val="Heading1"/>
      </w:pPr>
      <w:bookmarkStart w:id="305" w:name="_Toc135749015"/>
      <w:bookmarkStart w:id="306" w:name="_Toc135749579"/>
      <w:bookmarkStart w:id="307" w:name="_Toc135749665"/>
      <w:bookmarkStart w:id="308" w:name="_Toc139703348"/>
      <w:bookmarkStart w:id="309" w:name="_Toc143176709"/>
      <w:r w:rsidRPr="0098373D">
        <w:lastRenderedPageBreak/>
        <w:t>BAB III</w:t>
      </w:r>
      <w:bookmarkEnd w:id="305"/>
      <w:bookmarkEnd w:id="306"/>
      <w:bookmarkEnd w:id="307"/>
      <w:bookmarkEnd w:id="308"/>
      <w:bookmarkEnd w:id="309"/>
    </w:p>
    <w:p w14:paraId="4678D3B7" w14:textId="752674F1" w:rsidR="000507DE" w:rsidRPr="00BF6C40" w:rsidRDefault="000507DE" w:rsidP="00BF6C40">
      <w:pPr>
        <w:pStyle w:val="Heading1"/>
        <w:rPr>
          <w:lang w:val="id-ID"/>
        </w:rPr>
      </w:pPr>
      <w:bookmarkStart w:id="310" w:name="_Toc135749016"/>
      <w:bookmarkStart w:id="311" w:name="_Toc135749580"/>
      <w:bookmarkStart w:id="312" w:name="_Toc135749666"/>
      <w:bookmarkStart w:id="313" w:name="_Toc139703349"/>
      <w:bookmarkStart w:id="314" w:name="_Toc143176710"/>
      <w:r w:rsidRPr="0098373D">
        <w:t>OBJEK DAN METODE PENELITIAN</w:t>
      </w:r>
      <w:bookmarkEnd w:id="310"/>
      <w:bookmarkEnd w:id="311"/>
      <w:bookmarkEnd w:id="312"/>
      <w:bookmarkEnd w:id="313"/>
      <w:bookmarkEnd w:id="314"/>
    </w:p>
    <w:p w14:paraId="245EEA19" w14:textId="77777777" w:rsidR="000507DE" w:rsidRPr="0098373D" w:rsidRDefault="000507DE" w:rsidP="0098373D">
      <w:pPr>
        <w:pStyle w:val="Heading2"/>
      </w:pPr>
      <w:bookmarkStart w:id="315" w:name="_Toc135749017"/>
      <w:bookmarkStart w:id="316" w:name="_Toc135749581"/>
      <w:bookmarkStart w:id="317" w:name="_Toc135749667"/>
      <w:bookmarkStart w:id="318" w:name="_Toc139703350"/>
      <w:bookmarkStart w:id="319" w:name="_Toc143176711"/>
      <w:r w:rsidRPr="0098373D">
        <w:t>3.1</w:t>
      </w:r>
      <w:r w:rsidRPr="0098373D">
        <w:tab/>
        <w:t>Objek Penelitian</w:t>
      </w:r>
      <w:bookmarkEnd w:id="315"/>
      <w:bookmarkEnd w:id="316"/>
      <w:bookmarkEnd w:id="317"/>
      <w:bookmarkEnd w:id="318"/>
      <w:bookmarkEnd w:id="319"/>
    </w:p>
    <w:p w14:paraId="68479A05" w14:textId="77777777"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dikan bahan penelitian, lalu ma</w:t>
      </w:r>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pengertian objek penelitian adalah “suatu atribut atau sifat atau nilai dari orang, objek atau kegiatan yang mempunyai variasi tertentu yang diteta</w:t>
      </w:r>
      <w:r w:rsidR="00A347FE">
        <w:rPr>
          <w:sz w:val="24"/>
          <w:szCs w:val="24"/>
          <w:lang w:val="id-ID"/>
        </w:rPr>
        <w:t>p</w:t>
      </w:r>
      <w:r w:rsidRPr="000507DE">
        <w:rPr>
          <w:sz w:val="24"/>
          <w:szCs w:val="24"/>
        </w:rPr>
        <w:t>kan oleh peneliti untuk dipelajari dan kemudian ditarik kesimpulannya”.</w:t>
      </w:r>
    </w:p>
    <w:p w14:paraId="1DECA2F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14:paraId="1A34757C" w14:textId="77777777"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14:paraId="698BDFC6" w14:textId="77777777" w:rsidR="000507DE" w:rsidRPr="00926C90" w:rsidRDefault="000507DE" w:rsidP="00926C90">
      <w:pPr>
        <w:spacing w:line="480" w:lineRule="auto"/>
        <w:ind w:firstLine="720"/>
        <w:jc w:val="both"/>
        <w:rPr>
          <w:sz w:val="24"/>
          <w:szCs w:val="24"/>
          <w:lang w:val="id-ID"/>
        </w:rPr>
      </w:pPr>
      <w:r w:rsidRPr="000507DE">
        <w:rPr>
          <w:sz w:val="24"/>
          <w:szCs w:val="24"/>
        </w:rPr>
        <w:t>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Loan to Deposit Ratio (LDR) (X1) dan Net Interest Margin (NIM) (X2), lalu variabel d</w:t>
      </w:r>
      <w:r w:rsidR="00122CB4">
        <w:rPr>
          <w:sz w:val="24"/>
          <w:szCs w:val="24"/>
          <w:lang w:val="id-ID"/>
        </w:rPr>
        <w:t>e</w:t>
      </w:r>
      <w:r w:rsidRPr="000507DE">
        <w:rPr>
          <w:sz w:val="24"/>
          <w:szCs w:val="24"/>
        </w:rPr>
        <w:t>penden yaitu Return On Asset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614A4F1" w14:textId="77777777" w:rsidR="000507DE" w:rsidRPr="0098373D" w:rsidRDefault="000507DE" w:rsidP="0098373D">
      <w:pPr>
        <w:pStyle w:val="Heading2"/>
      </w:pPr>
      <w:bookmarkStart w:id="320" w:name="_Toc135749018"/>
      <w:bookmarkStart w:id="321" w:name="_Toc135749582"/>
      <w:bookmarkStart w:id="322" w:name="_Toc135749668"/>
      <w:bookmarkStart w:id="323" w:name="_Toc139703351"/>
      <w:bookmarkStart w:id="324" w:name="_Toc143176712"/>
      <w:r w:rsidRPr="0098373D">
        <w:t>3.2</w:t>
      </w:r>
      <w:r w:rsidRPr="0098373D">
        <w:tab/>
        <w:t>Metode Penelitian</w:t>
      </w:r>
      <w:bookmarkEnd w:id="320"/>
      <w:bookmarkEnd w:id="321"/>
      <w:bookmarkEnd w:id="322"/>
      <w:bookmarkEnd w:id="323"/>
      <w:bookmarkEnd w:id="324"/>
      <w:r w:rsidRPr="0098373D">
        <w:t xml:space="preserve"> </w:t>
      </w:r>
    </w:p>
    <w:p w14:paraId="51088E9C" w14:textId="77777777" w:rsidR="000507DE" w:rsidRPr="00A63E3B" w:rsidRDefault="000507DE" w:rsidP="00A63E3B">
      <w:pPr>
        <w:pStyle w:val="Heading3"/>
        <w:rPr>
          <w:b/>
        </w:rPr>
      </w:pPr>
      <w:bookmarkStart w:id="325" w:name="_Toc135749019"/>
      <w:bookmarkStart w:id="326" w:name="_Toc135749583"/>
      <w:bookmarkStart w:id="327" w:name="_Toc135749669"/>
      <w:bookmarkStart w:id="328" w:name="_Toc139703352"/>
      <w:bookmarkStart w:id="329" w:name="_Toc143176713"/>
      <w:r w:rsidRPr="00A63E3B">
        <w:rPr>
          <w:b/>
        </w:rPr>
        <w:t>3.2.1</w:t>
      </w:r>
      <w:r w:rsidRPr="00A63E3B">
        <w:rPr>
          <w:b/>
        </w:rPr>
        <w:tab/>
        <w:t>Desain Penelitian</w:t>
      </w:r>
      <w:bookmarkEnd w:id="325"/>
      <w:bookmarkEnd w:id="326"/>
      <w:bookmarkEnd w:id="327"/>
      <w:bookmarkEnd w:id="328"/>
      <w:bookmarkEnd w:id="329"/>
      <w:r w:rsidRPr="00A63E3B">
        <w:rPr>
          <w:b/>
        </w:rPr>
        <w:t xml:space="preserve"> </w:t>
      </w:r>
    </w:p>
    <w:p w14:paraId="5D506CFB" w14:textId="77777777" w:rsidR="00965E69" w:rsidRDefault="000507DE" w:rsidP="00383AD6">
      <w:pPr>
        <w:spacing w:line="480" w:lineRule="auto"/>
        <w:ind w:firstLine="720"/>
        <w:jc w:val="both"/>
        <w:rPr>
          <w:sz w:val="24"/>
          <w:szCs w:val="24"/>
        </w:rPr>
        <w:sectPr w:rsidR="00965E69" w:rsidSect="00965E69">
          <w:headerReference w:type="default" r:id="rId26"/>
          <w:footerReference w:type="default" r:id="rId27"/>
          <w:pgSz w:w="11910" w:h="16840"/>
          <w:pgMar w:top="2268" w:right="1701" w:bottom="1701" w:left="2268" w:header="851" w:footer="998" w:gutter="0"/>
          <w:pgNumType w:start="43"/>
          <w:cols w:space="720"/>
        </w:sectPr>
      </w:pPr>
      <w:r w:rsidRPr="000507DE">
        <w:rPr>
          <w:sz w:val="24"/>
          <w:szCs w:val="24"/>
        </w:rPr>
        <w:t xml:space="preserve">Desain penelitian adalah merancang strategi untuk mencari sesuatu. Pada </w:t>
      </w:r>
    </w:p>
    <w:p w14:paraId="3DE29BB0" w14:textId="64D86966" w:rsidR="000507DE" w:rsidRPr="000507DE" w:rsidRDefault="000507DE" w:rsidP="00B52C7F">
      <w:pPr>
        <w:spacing w:line="480" w:lineRule="auto"/>
        <w:jc w:val="both"/>
        <w:rPr>
          <w:sz w:val="24"/>
          <w:szCs w:val="24"/>
        </w:rPr>
      </w:pPr>
      <w:r w:rsidRPr="000507DE">
        <w:rPr>
          <w:sz w:val="24"/>
          <w:szCs w:val="24"/>
        </w:rPr>
        <w:lastRenderedPageBreak/>
        <w:t xml:space="preserve">dasarnya pada dua aspek penting yang harus diperhatikan dalam desain penelitian. Pertama, kita harus merinci secara tepat apa yang ingin kita cari. Kedua, kita 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14:paraId="397B8D46" w14:textId="77777777" w:rsidR="000507DE" w:rsidRPr="00A63E3B" w:rsidRDefault="0098373D" w:rsidP="00A63E3B">
      <w:pPr>
        <w:pStyle w:val="Heading3"/>
        <w:rPr>
          <w:b/>
        </w:rPr>
      </w:pPr>
      <w:bookmarkStart w:id="330" w:name="_Toc135749020"/>
      <w:bookmarkStart w:id="331" w:name="_Toc135749584"/>
      <w:bookmarkStart w:id="332" w:name="_Toc135749670"/>
      <w:bookmarkStart w:id="333" w:name="_Toc139703353"/>
      <w:bookmarkStart w:id="334" w:name="_Toc143176714"/>
      <w:r w:rsidRPr="00A63E3B">
        <w:rPr>
          <w:b/>
        </w:rPr>
        <w:t>3.2.2</w:t>
      </w:r>
      <w:r w:rsidRPr="00A63E3B">
        <w:rPr>
          <w:b/>
        </w:rPr>
        <w:tab/>
      </w:r>
      <w:r w:rsidR="000507DE" w:rsidRPr="00A63E3B">
        <w:rPr>
          <w:b/>
        </w:rPr>
        <w:t>Unit Analisis</w:t>
      </w:r>
      <w:bookmarkEnd w:id="330"/>
      <w:bookmarkEnd w:id="331"/>
      <w:bookmarkEnd w:id="332"/>
      <w:bookmarkEnd w:id="333"/>
      <w:bookmarkEnd w:id="334"/>
      <w:r w:rsidR="000507DE" w:rsidRPr="00A63E3B">
        <w:rPr>
          <w:b/>
        </w:rPr>
        <w:t xml:space="preserve"> </w:t>
      </w:r>
    </w:p>
    <w:p w14:paraId="53E78434" w14:textId="77777777"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14:paraId="73C7AD8F" w14:textId="77777777" w:rsidR="000507DE" w:rsidRPr="00A63E3B" w:rsidRDefault="000507DE" w:rsidP="00A63E3B">
      <w:pPr>
        <w:pStyle w:val="Heading3"/>
        <w:rPr>
          <w:b/>
        </w:rPr>
      </w:pPr>
      <w:bookmarkStart w:id="335" w:name="_Toc135749021"/>
      <w:bookmarkStart w:id="336" w:name="_Toc135749585"/>
      <w:bookmarkStart w:id="337" w:name="_Toc135749671"/>
      <w:bookmarkStart w:id="338" w:name="_Toc139703354"/>
      <w:bookmarkStart w:id="339" w:name="_Toc143176715"/>
      <w:r w:rsidRPr="00A63E3B">
        <w:rPr>
          <w:b/>
        </w:rPr>
        <w:t>3.2.3</w:t>
      </w:r>
      <w:r w:rsidRPr="00A63E3B">
        <w:rPr>
          <w:b/>
        </w:rPr>
        <w:tab/>
        <w:t>Data dan Sumber Data</w:t>
      </w:r>
      <w:bookmarkEnd w:id="335"/>
      <w:bookmarkEnd w:id="336"/>
      <w:bookmarkEnd w:id="337"/>
      <w:bookmarkEnd w:id="338"/>
      <w:bookmarkEnd w:id="339"/>
      <w:r w:rsidRPr="00A63E3B">
        <w:rPr>
          <w:b/>
        </w:rPr>
        <w:t xml:space="preserve"> </w:t>
      </w:r>
    </w:p>
    <w:p w14:paraId="4E5A2BA7"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28" w:history="1">
        <w:r w:rsidRPr="000507DE">
          <w:rPr>
            <w:rStyle w:val="Hyperlink"/>
            <w:sz w:val="24"/>
            <w:szCs w:val="24"/>
            <w:lang w:val="id-ID"/>
          </w:rPr>
          <w:t>www.idx.co.id</w:t>
        </w:r>
      </w:hyperlink>
      <w:r w:rsidRPr="000507DE">
        <w:rPr>
          <w:sz w:val="24"/>
          <w:szCs w:val="24"/>
          <w:lang w:val="id-ID"/>
        </w:rPr>
        <w:t xml:space="preserve">. </w:t>
      </w:r>
    </w:p>
    <w:p w14:paraId="7449844D" w14:textId="77777777" w:rsidR="000507DE" w:rsidRPr="00A63E3B" w:rsidRDefault="000507DE" w:rsidP="00A63E3B">
      <w:pPr>
        <w:pStyle w:val="Heading3"/>
        <w:rPr>
          <w:b/>
        </w:rPr>
      </w:pPr>
      <w:bookmarkStart w:id="340" w:name="_Toc135749022"/>
      <w:bookmarkStart w:id="341" w:name="_Toc135749586"/>
      <w:bookmarkStart w:id="342" w:name="_Toc135749672"/>
      <w:bookmarkStart w:id="343" w:name="_Toc139703355"/>
      <w:bookmarkStart w:id="344" w:name="_Toc143176716"/>
      <w:r w:rsidRPr="00A63E3B">
        <w:rPr>
          <w:b/>
        </w:rPr>
        <w:lastRenderedPageBreak/>
        <w:t>3.2.4</w:t>
      </w:r>
      <w:r w:rsidRPr="00A63E3B">
        <w:rPr>
          <w:b/>
        </w:rPr>
        <w:tab/>
        <w:t>Populasi dan Sampel</w:t>
      </w:r>
      <w:bookmarkEnd w:id="340"/>
      <w:bookmarkEnd w:id="341"/>
      <w:bookmarkEnd w:id="342"/>
      <w:bookmarkEnd w:id="343"/>
      <w:bookmarkEnd w:id="344"/>
    </w:p>
    <w:p w14:paraId="4365679F" w14:textId="77777777"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eristik tertentu yang ditetakap</w:t>
      </w:r>
      <w:r w:rsidR="00122CB4">
        <w:rPr>
          <w:sz w:val="24"/>
          <w:szCs w:val="24"/>
          <w:lang w:val="id-ID"/>
        </w:rPr>
        <w:t>k</w:t>
      </w:r>
      <w:r w:rsidRPr="000507DE">
        <w:rPr>
          <w:sz w:val="24"/>
          <w:szCs w:val="24"/>
        </w:rPr>
        <w:t>an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29"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14:paraId="24451D19" w14:textId="77777777" w:rsidR="000507DE" w:rsidRPr="000507DE" w:rsidRDefault="00122CB4" w:rsidP="000507DE">
      <w:pPr>
        <w:spacing w:line="480" w:lineRule="auto"/>
        <w:ind w:firstLine="709"/>
        <w:jc w:val="both"/>
        <w:rPr>
          <w:sz w:val="24"/>
          <w:szCs w:val="24"/>
          <w:lang w:val="id-ID"/>
        </w:rPr>
      </w:pPr>
      <w:r>
        <w:rPr>
          <w:sz w:val="24"/>
          <w:szCs w:val="24"/>
        </w:rPr>
        <w:t>Tekni</w:t>
      </w:r>
      <w:r>
        <w:rPr>
          <w:sz w:val="24"/>
          <w:szCs w:val="24"/>
          <w:lang w:val="id-ID"/>
        </w:rPr>
        <w:t>k</w:t>
      </w:r>
      <w:r w:rsidR="000507DE" w:rsidRPr="000507DE">
        <w:rPr>
          <w:sz w:val="24"/>
          <w:szCs w:val="24"/>
        </w:rPr>
        <w:t xml:space="preserve"> pengambilan sampling yang digunakan dalam penelitian ini adalah menggunakan purposive sampling. </w:t>
      </w:r>
      <w:r w:rsidR="008500A6">
        <w:rPr>
          <w:sz w:val="24"/>
          <w:szCs w:val="24"/>
          <w:lang w:val="id-ID"/>
        </w:rPr>
        <w:t>M</w:t>
      </w:r>
      <w:r w:rsidR="000507DE" w:rsidRPr="000507DE">
        <w:rPr>
          <w:sz w:val="24"/>
          <w:szCs w:val="24"/>
        </w:rPr>
        <w:t xml:space="preserve">enurut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r w:rsidR="000507DE" w:rsidRPr="000507DE">
        <w:rPr>
          <w:sz w:val="24"/>
          <w:szCs w:val="24"/>
        </w:rPr>
        <w:t xml:space="preserve">purposi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14:paraId="0A7A15DC" w14:textId="77777777" w:rsidR="000507DE" w:rsidRPr="000507DE" w:rsidRDefault="000507DE" w:rsidP="004B379E">
      <w:pPr>
        <w:widowControl/>
        <w:numPr>
          <w:ilvl w:val="0"/>
          <w:numId w:val="17"/>
        </w:numPr>
        <w:autoSpaceDE/>
        <w:autoSpaceDN/>
        <w:spacing w:line="480" w:lineRule="auto"/>
        <w:jc w:val="both"/>
        <w:rPr>
          <w:sz w:val="24"/>
          <w:szCs w:val="24"/>
        </w:rPr>
      </w:pPr>
      <w:r w:rsidRPr="000507DE">
        <w:rPr>
          <w:sz w:val="24"/>
          <w:szCs w:val="24"/>
        </w:rPr>
        <w:t>Perusahaan perbankan yang listing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08A5613B"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14:paraId="4B8FD2C6"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14:paraId="6795D490"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oran keuangan periode tahun 201</w:t>
      </w:r>
      <w:r w:rsidR="00644855">
        <w:rPr>
          <w:sz w:val="24"/>
          <w:szCs w:val="24"/>
          <w:lang w:val="id-ID"/>
        </w:rPr>
        <w:t>8</w:t>
      </w:r>
      <w:r w:rsidR="00F43389">
        <w:rPr>
          <w:sz w:val="24"/>
          <w:szCs w:val="24"/>
          <w:lang w:val="id-ID"/>
        </w:rPr>
        <w:t xml:space="preserve"> </w:t>
      </w:r>
      <w:r w:rsidRPr="000507DE">
        <w:rPr>
          <w:sz w:val="24"/>
          <w:szCs w:val="24"/>
          <w:lang w:val="id-ID"/>
        </w:rPr>
        <w:t>-</w:t>
      </w:r>
      <w:r w:rsidR="00F43389">
        <w:rPr>
          <w:sz w:val="24"/>
          <w:szCs w:val="24"/>
          <w:lang w:val="id-ID"/>
        </w:rPr>
        <w:t xml:space="preserve"> 2022</w:t>
      </w:r>
      <w:r w:rsidRPr="000507DE">
        <w:rPr>
          <w:sz w:val="24"/>
          <w:szCs w:val="24"/>
          <w:lang w:val="id-ID"/>
        </w:rPr>
        <w:t>.</w:t>
      </w:r>
    </w:p>
    <w:p w14:paraId="7A0881F5" w14:textId="35479A86" w:rsidR="000507DE" w:rsidRPr="000507DE" w:rsidRDefault="000507DE" w:rsidP="000507DE">
      <w:pPr>
        <w:spacing w:line="480" w:lineRule="auto"/>
        <w:ind w:firstLine="360"/>
        <w:jc w:val="both"/>
        <w:rPr>
          <w:sz w:val="24"/>
          <w:szCs w:val="24"/>
          <w:lang w:eastAsia="zh-CN"/>
        </w:rPr>
      </w:pPr>
      <w:r w:rsidRPr="000507DE">
        <w:rPr>
          <w:sz w:val="24"/>
          <w:szCs w:val="24"/>
        </w:rPr>
        <w:lastRenderedPageBreak/>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r w:rsidR="00813535">
        <w:rPr>
          <w:sz w:val="24"/>
          <w:szCs w:val="24"/>
        </w:rPr>
        <w:t xml:space="preserve"> sampel yang diambil sebanyak 2</w:t>
      </w:r>
      <w:r w:rsidR="00813535">
        <w:rPr>
          <w:sz w:val="24"/>
          <w:szCs w:val="24"/>
          <w:lang w:val="id-ID"/>
        </w:rPr>
        <w:t>3</w:t>
      </w:r>
      <w:r w:rsidRPr="000507DE">
        <w:rPr>
          <w:sz w:val="24"/>
          <w:szCs w:val="24"/>
        </w:rPr>
        <w:t xml:space="preserve"> perusahaan perbankan yang memenuhi kriteria dalam menentukan sampelnya.</w:t>
      </w:r>
    </w:p>
    <w:p w14:paraId="336E988E" w14:textId="77777777" w:rsidR="000507DE" w:rsidRPr="00352538" w:rsidRDefault="00352538" w:rsidP="00352538">
      <w:pPr>
        <w:pStyle w:val="Caption"/>
        <w:spacing w:line="480" w:lineRule="auto"/>
        <w:jc w:val="center"/>
        <w:rPr>
          <w:color w:val="000000" w:themeColor="text1"/>
          <w:sz w:val="24"/>
          <w:szCs w:val="24"/>
          <w:lang w:val="id-ID"/>
        </w:rPr>
      </w:pPr>
      <w:bookmarkStart w:id="345" w:name="_Toc139463952"/>
      <w:bookmarkStart w:id="346" w:name="_Toc143177181"/>
      <w:r w:rsidRPr="00352538">
        <w:rPr>
          <w:color w:val="000000" w:themeColor="text1"/>
          <w:sz w:val="24"/>
          <w:szCs w:val="24"/>
        </w:rPr>
        <w:t xml:space="preserve">Tabel 3. </w:t>
      </w:r>
      <w:r w:rsidRPr="00352538">
        <w:rPr>
          <w:color w:val="000000" w:themeColor="text1"/>
          <w:sz w:val="24"/>
          <w:szCs w:val="24"/>
        </w:rPr>
        <w:fldChar w:fldCharType="begin"/>
      </w:r>
      <w:r w:rsidRPr="00352538">
        <w:rPr>
          <w:color w:val="000000" w:themeColor="text1"/>
          <w:sz w:val="24"/>
          <w:szCs w:val="24"/>
        </w:rPr>
        <w:instrText xml:space="preserve"> SEQ Tabel_3. \* ARABIC </w:instrText>
      </w:r>
      <w:r w:rsidRPr="00352538">
        <w:rPr>
          <w:color w:val="000000" w:themeColor="text1"/>
          <w:sz w:val="24"/>
          <w:szCs w:val="24"/>
        </w:rPr>
        <w:fldChar w:fldCharType="separate"/>
      </w:r>
      <w:r w:rsidR="0089367A">
        <w:rPr>
          <w:noProof/>
          <w:color w:val="000000" w:themeColor="text1"/>
          <w:sz w:val="24"/>
          <w:szCs w:val="24"/>
        </w:rPr>
        <w:t>1</w:t>
      </w:r>
      <w:r w:rsidRPr="00352538">
        <w:rPr>
          <w:color w:val="000000" w:themeColor="text1"/>
          <w:sz w:val="24"/>
          <w:szCs w:val="24"/>
        </w:rPr>
        <w:fldChar w:fldCharType="end"/>
      </w:r>
      <w:r w:rsidRPr="00352538">
        <w:rPr>
          <w:color w:val="000000" w:themeColor="text1"/>
          <w:sz w:val="24"/>
          <w:szCs w:val="24"/>
          <w:lang w:val="id-ID"/>
        </w:rPr>
        <w:t xml:space="preserve"> Sampel Penelitian</w:t>
      </w:r>
      <w:bookmarkEnd w:id="345"/>
      <w:bookmarkEnd w:id="346"/>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3819BCA6" w14:textId="77777777" w:rsidTr="00CC670C">
        <w:trPr>
          <w:tblHeader/>
        </w:trPr>
        <w:tc>
          <w:tcPr>
            <w:tcW w:w="959" w:type="dxa"/>
            <w:shd w:val="clear" w:color="auto" w:fill="auto"/>
          </w:tcPr>
          <w:p w14:paraId="34DF3F80"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521" w:type="dxa"/>
            <w:shd w:val="clear" w:color="auto" w:fill="auto"/>
          </w:tcPr>
          <w:p w14:paraId="7393E903" w14:textId="77777777" w:rsidR="000507DE" w:rsidRPr="000507DE" w:rsidRDefault="000507DE" w:rsidP="000507DE">
            <w:pPr>
              <w:spacing w:line="480" w:lineRule="auto"/>
              <w:jc w:val="center"/>
              <w:rPr>
                <w:sz w:val="24"/>
                <w:szCs w:val="24"/>
                <w:lang w:val="id-ID"/>
              </w:rPr>
            </w:pPr>
            <w:r w:rsidRPr="000507DE">
              <w:rPr>
                <w:sz w:val="24"/>
                <w:szCs w:val="24"/>
                <w:lang w:val="id-ID"/>
              </w:rPr>
              <w:t>Kode</w:t>
            </w:r>
          </w:p>
        </w:tc>
        <w:tc>
          <w:tcPr>
            <w:tcW w:w="5141" w:type="dxa"/>
            <w:shd w:val="clear" w:color="auto" w:fill="auto"/>
          </w:tcPr>
          <w:p w14:paraId="0C5F1E4A" w14:textId="77777777" w:rsidR="000507DE" w:rsidRPr="000507DE" w:rsidRDefault="000507DE" w:rsidP="000507DE">
            <w:pPr>
              <w:spacing w:line="480" w:lineRule="auto"/>
              <w:jc w:val="center"/>
              <w:rPr>
                <w:sz w:val="24"/>
                <w:szCs w:val="24"/>
                <w:lang w:val="id-ID"/>
              </w:rPr>
            </w:pPr>
            <w:r w:rsidRPr="000507DE">
              <w:rPr>
                <w:sz w:val="24"/>
                <w:szCs w:val="24"/>
                <w:lang w:val="id-ID"/>
              </w:rPr>
              <w:t>Nama Perusahan</w:t>
            </w:r>
          </w:p>
        </w:tc>
      </w:tr>
      <w:tr w:rsidR="000507DE" w:rsidRPr="000507DE" w14:paraId="5BCC4652" w14:textId="77777777" w:rsidTr="00BB22AC">
        <w:tc>
          <w:tcPr>
            <w:tcW w:w="959" w:type="dxa"/>
            <w:shd w:val="clear" w:color="auto" w:fill="auto"/>
          </w:tcPr>
          <w:p w14:paraId="4E66F5E2" w14:textId="77777777"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14:paraId="5EF3C72D" w14:textId="77777777"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14:paraId="492CEEA7" w14:textId="77777777"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14:paraId="31E7CBA2" w14:textId="77777777" w:rsidTr="00BB22AC">
        <w:tc>
          <w:tcPr>
            <w:tcW w:w="959" w:type="dxa"/>
            <w:shd w:val="clear" w:color="auto" w:fill="auto"/>
          </w:tcPr>
          <w:p w14:paraId="21230F91" w14:textId="54323033" w:rsidR="000507DE" w:rsidRPr="000507DE" w:rsidRDefault="00053A2D" w:rsidP="000507DE">
            <w:pPr>
              <w:spacing w:line="480" w:lineRule="auto"/>
              <w:jc w:val="center"/>
              <w:rPr>
                <w:sz w:val="24"/>
                <w:szCs w:val="24"/>
                <w:lang w:val="id-ID"/>
              </w:rPr>
            </w:pPr>
            <w:r>
              <w:rPr>
                <w:sz w:val="24"/>
                <w:szCs w:val="24"/>
                <w:lang w:val="id-ID"/>
              </w:rPr>
              <w:t>2</w:t>
            </w:r>
          </w:p>
        </w:tc>
        <w:tc>
          <w:tcPr>
            <w:tcW w:w="1521" w:type="dxa"/>
            <w:shd w:val="clear" w:color="auto" w:fill="auto"/>
          </w:tcPr>
          <w:p w14:paraId="5918F9BA" w14:textId="77777777"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14:paraId="2E313C6C" w14:textId="77777777"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14:paraId="5609E7B7" w14:textId="77777777" w:rsidTr="00BB22AC">
        <w:tc>
          <w:tcPr>
            <w:tcW w:w="959" w:type="dxa"/>
            <w:shd w:val="clear" w:color="auto" w:fill="auto"/>
          </w:tcPr>
          <w:p w14:paraId="247BDBDF" w14:textId="73BC98EE" w:rsidR="000507DE" w:rsidRPr="000507DE" w:rsidRDefault="00053A2D" w:rsidP="000507DE">
            <w:pPr>
              <w:spacing w:line="480" w:lineRule="auto"/>
              <w:jc w:val="center"/>
              <w:rPr>
                <w:sz w:val="24"/>
                <w:szCs w:val="24"/>
                <w:lang w:val="id-ID"/>
              </w:rPr>
            </w:pPr>
            <w:r>
              <w:rPr>
                <w:sz w:val="24"/>
                <w:szCs w:val="24"/>
                <w:lang w:val="id-ID"/>
              </w:rPr>
              <w:t>3</w:t>
            </w:r>
          </w:p>
        </w:tc>
        <w:tc>
          <w:tcPr>
            <w:tcW w:w="1521" w:type="dxa"/>
            <w:shd w:val="clear" w:color="auto" w:fill="auto"/>
          </w:tcPr>
          <w:p w14:paraId="3EAEC192" w14:textId="77777777"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14:paraId="5144C36C" w14:textId="77777777"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14:paraId="4F81B2D9" w14:textId="77777777" w:rsidTr="00BB22AC">
        <w:tc>
          <w:tcPr>
            <w:tcW w:w="959" w:type="dxa"/>
            <w:shd w:val="clear" w:color="auto" w:fill="auto"/>
          </w:tcPr>
          <w:p w14:paraId="550B3D62" w14:textId="3713B440" w:rsidR="000507DE" w:rsidRPr="000507DE" w:rsidRDefault="00053A2D" w:rsidP="000507DE">
            <w:pPr>
              <w:spacing w:line="480" w:lineRule="auto"/>
              <w:jc w:val="center"/>
              <w:rPr>
                <w:sz w:val="24"/>
                <w:szCs w:val="24"/>
                <w:lang w:val="id-ID"/>
              </w:rPr>
            </w:pPr>
            <w:r>
              <w:rPr>
                <w:sz w:val="24"/>
                <w:szCs w:val="24"/>
                <w:lang w:val="id-ID"/>
              </w:rPr>
              <w:t>4</w:t>
            </w:r>
          </w:p>
        </w:tc>
        <w:tc>
          <w:tcPr>
            <w:tcW w:w="1521" w:type="dxa"/>
            <w:shd w:val="clear" w:color="auto" w:fill="auto"/>
          </w:tcPr>
          <w:p w14:paraId="2B3EB3A4" w14:textId="77777777"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14:paraId="1F7E68A8" w14:textId="77777777" w:rsidR="000507DE" w:rsidRPr="000507DE" w:rsidRDefault="000507DE" w:rsidP="000507DE">
            <w:pPr>
              <w:spacing w:line="480" w:lineRule="auto"/>
              <w:rPr>
                <w:sz w:val="24"/>
                <w:szCs w:val="24"/>
                <w:lang w:val="id-ID"/>
              </w:rPr>
            </w:pPr>
            <w:r w:rsidRPr="000507DE">
              <w:rPr>
                <w:sz w:val="24"/>
                <w:szCs w:val="24"/>
              </w:rPr>
              <w:t>PT. Bank Central Asia Tbk</w:t>
            </w:r>
          </w:p>
        </w:tc>
      </w:tr>
      <w:tr w:rsidR="000507DE" w:rsidRPr="000507DE" w14:paraId="4D559E7C" w14:textId="77777777" w:rsidTr="00BB22AC">
        <w:tc>
          <w:tcPr>
            <w:tcW w:w="959" w:type="dxa"/>
            <w:shd w:val="clear" w:color="auto" w:fill="auto"/>
          </w:tcPr>
          <w:p w14:paraId="41A07E85" w14:textId="59FE2BB2" w:rsidR="000507DE" w:rsidRPr="000507DE" w:rsidRDefault="00053A2D" w:rsidP="000507DE">
            <w:pPr>
              <w:spacing w:line="480" w:lineRule="auto"/>
              <w:jc w:val="center"/>
              <w:rPr>
                <w:sz w:val="24"/>
                <w:szCs w:val="24"/>
                <w:lang w:val="id-ID"/>
              </w:rPr>
            </w:pPr>
            <w:r>
              <w:rPr>
                <w:sz w:val="24"/>
                <w:szCs w:val="24"/>
                <w:lang w:val="id-ID"/>
              </w:rPr>
              <w:t>5</w:t>
            </w:r>
          </w:p>
        </w:tc>
        <w:tc>
          <w:tcPr>
            <w:tcW w:w="1521" w:type="dxa"/>
            <w:shd w:val="clear" w:color="auto" w:fill="auto"/>
          </w:tcPr>
          <w:p w14:paraId="45229220" w14:textId="77777777"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14:paraId="5A4CBF59" w14:textId="77777777"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14:paraId="35C7326A" w14:textId="77777777" w:rsidTr="00BB22AC">
        <w:tc>
          <w:tcPr>
            <w:tcW w:w="959" w:type="dxa"/>
            <w:shd w:val="clear" w:color="auto" w:fill="auto"/>
          </w:tcPr>
          <w:p w14:paraId="68ADDD20" w14:textId="3A4CB06C" w:rsidR="000507DE" w:rsidRPr="000507DE" w:rsidRDefault="00053A2D" w:rsidP="000507DE">
            <w:pPr>
              <w:spacing w:line="480" w:lineRule="auto"/>
              <w:jc w:val="center"/>
              <w:rPr>
                <w:sz w:val="24"/>
                <w:szCs w:val="24"/>
                <w:lang w:val="id-ID"/>
              </w:rPr>
            </w:pPr>
            <w:r>
              <w:rPr>
                <w:sz w:val="24"/>
                <w:szCs w:val="24"/>
                <w:lang w:val="id-ID"/>
              </w:rPr>
              <w:t>6</w:t>
            </w:r>
          </w:p>
        </w:tc>
        <w:tc>
          <w:tcPr>
            <w:tcW w:w="1521" w:type="dxa"/>
            <w:shd w:val="clear" w:color="auto" w:fill="auto"/>
          </w:tcPr>
          <w:p w14:paraId="71090BE8" w14:textId="77777777"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14:paraId="031ACA15" w14:textId="77777777"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14:paraId="6732D25E" w14:textId="77777777" w:rsidTr="00BB22AC">
        <w:tc>
          <w:tcPr>
            <w:tcW w:w="959" w:type="dxa"/>
            <w:shd w:val="clear" w:color="auto" w:fill="auto"/>
          </w:tcPr>
          <w:p w14:paraId="35E5DB7C" w14:textId="788DFA45" w:rsidR="000507DE" w:rsidRPr="000507DE" w:rsidRDefault="00053A2D" w:rsidP="000507DE">
            <w:pPr>
              <w:spacing w:line="480" w:lineRule="auto"/>
              <w:jc w:val="center"/>
              <w:rPr>
                <w:sz w:val="24"/>
                <w:szCs w:val="24"/>
                <w:lang w:val="id-ID"/>
              </w:rPr>
            </w:pPr>
            <w:r>
              <w:rPr>
                <w:sz w:val="24"/>
                <w:szCs w:val="24"/>
                <w:lang w:val="id-ID"/>
              </w:rPr>
              <w:t>7</w:t>
            </w:r>
          </w:p>
        </w:tc>
        <w:tc>
          <w:tcPr>
            <w:tcW w:w="1521" w:type="dxa"/>
            <w:shd w:val="clear" w:color="auto" w:fill="auto"/>
          </w:tcPr>
          <w:p w14:paraId="4E21FFC2" w14:textId="77777777"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14:paraId="095D9BE8" w14:textId="77777777"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14:paraId="3B630747" w14:textId="77777777" w:rsidTr="00BB22AC">
        <w:tc>
          <w:tcPr>
            <w:tcW w:w="959" w:type="dxa"/>
            <w:shd w:val="clear" w:color="auto" w:fill="auto"/>
          </w:tcPr>
          <w:p w14:paraId="23BD5E1B" w14:textId="50B216A1" w:rsidR="000507DE" w:rsidRPr="000507DE" w:rsidRDefault="00053A2D" w:rsidP="000507DE">
            <w:pPr>
              <w:spacing w:line="480" w:lineRule="auto"/>
              <w:jc w:val="center"/>
              <w:rPr>
                <w:sz w:val="24"/>
                <w:szCs w:val="24"/>
                <w:lang w:val="id-ID"/>
              </w:rPr>
            </w:pPr>
            <w:r>
              <w:rPr>
                <w:sz w:val="24"/>
                <w:szCs w:val="24"/>
                <w:lang w:val="id-ID"/>
              </w:rPr>
              <w:t>8</w:t>
            </w:r>
          </w:p>
        </w:tc>
        <w:tc>
          <w:tcPr>
            <w:tcW w:w="1521" w:type="dxa"/>
            <w:shd w:val="clear" w:color="auto" w:fill="auto"/>
          </w:tcPr>
          <w:p w14:paraId="32CFF240" w14:textId="77777777"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14:paraId="6E8D3CD1" w14:textId="77777777"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14:paraId="0AF73781" w14:textId="77777777" w:rsidTr="00BB22AC">
        <w:tc>
          <w:tcPr>
            <w:tcW w:w="959" w:type="dxa"/>
            <w:shd w:val="clear" w:color="auto" w:fill="auto"/>
          </w:tcPr>
          <w:p w14:paraId="611AF141" w14:textId="50DE3D5A" w:rsidR="000507DE" w:rsidRPr="000507DE" w:rsidRDefault="00053A2D" w:rsidP="000507DE">
            <w:pPr>
              <w:spacing w:line="480" w:lineRule="auto"/>
              <w:jc w:val="center"/>
              <w:rPr>
                <w:sz w:val="24"/>
                <w:szCs w:val="24"/>
                <w:lang w:val="id-ID"/>
              </w:rPr>
            </w:pPr>
            <w:r>
              <w:rPr>
                <w:sz w:val="24"/>
                <w:szCs w:val="24"/>
                <w:lang w:val="id-ID"/>
              </w:rPr>
              <w:t>9</w:t>
            </w:r>
          </w:p>
        </w:tc>
        <w:tc>
          <w:tcPr>
            <w:tcW w:w="1521" w:type="dxa"/>
            <w:shd w:val="clear" w:color="auto" w:fill="auto"/>
          </w:tcPr>
          <w:p w14:paraId="61A628DF" w14:textId="77777777"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14:paraId="3E7AE02F" w14:textId="77777777" w:rsidR="000507DE" w:rsidRPr="000507DE" w:rsidRDefault="000507DE" w:rsidP="000507DE">
            <w:pPr>
              <w:spacing w:line="480" w:lineRule="auto"/>
              <w:rPr>
                <w:sz w:val="24"/>
                <w:szCs w:val="24"/>
                <w:lang w:val="id-ID"/>
              </w:rPr>
            </w:pPr>
            <w:r w:rsidRPr="000507DE">
              <w:rPr>
                <w:sz w:val="24"/>
                <w:szCs w:val="24"/>
              </w:rPr>
              <w:t>PT. Bank Jtrust Indonesia Tbk</w:t>
            </w:r>
          </w:p>
        </w:tc>
      </w:tr>
      <w:tr w:rsidR="000507DE" w:rsidRPr="000507DE" w14:paraId="70B720AF" w14:textId="77777777" w:rsidTr="00BB22AC">
        <w:tc>
          <w:tcPr>
            <w:tcW w:w="959" w:type="dxa"/>
            <w:shd w:val="clear" w:color="auto" w:fill="auto"/>
          </w:tcPr>
          <w:p w14:paraId="49190DD4" w14:textId="7E3B7D4B" w:rsidR="000507DE" w:rsidRPr="000507DE" w:rsidRDefault="00053A2D" w:rsidP="000507DE">
            <w:pPr>
              <w:spacing w:line="480" w:lineRule="auto"/>
              <w:jc w:val="center"/>
              <w:rPr>
                <w:sz w:val="24"/>
                <w:szCs w:val="24"/>
                <w:lang w:val="id-ID"/>
              </w:rPr>
            </w:pPr>
            <w:r>
              <w:rPr>
                <w:sz w:val="24"/>
                <w:szCs w:val="24"/>
                <w:lang w:val="id-ID"/>
              </w:rPr>
              <w:t>10</w:t>
            </w:r>
          </w:p>
        </w:tc>
        <w:tc>
          <w:tcPr>
            <w:tcW w:w="1521" w:type="dxa"/>
            <w:shd w:val="clear" w:color="auto" w:fill="auto"/>
          </w:tcPr>
          <w:p w14:paraId="6134602C" w14:textId="77777777"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14:paraId="315A4FE0" w14:textId="77777777"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14:paraId="265E47AB" w14:textId="77777777" w:rsidTr="00BB22AC">
        <w:tc>
          <w:tcPr>
            <w:tcW w:w="959" w:type="dxa"/>
            <w:shd w:val="clear" w:color="auto" w:fill="auto"/>
          </w:tcPr>
          <w:p w14:paraId="3C6DD163" w14:textId="759D19BC" w:rsidR="000507DE" w:rsidRPr="000507DE" w:rsidRDefault="00053A2D" w:rsidP="000507DE">
            <w:pPr>
              <w:spacing w:line="480" w:lineRule="auto"/>
              <w:jc w:val="center"/>
              <w:rPr>
                <w:sz w:val="24"/>
                <w:szCs w:val="24"/>
                <w:lang w:val="id-ID"/>
              </w:rPr>
            </w:pPr>
            <w:r>
              <w:rPr>
                <w:sz w:val="24"/>
                <w:szCs w:val="24"/>
                <w:lang w:val="id-ID"/>
              </w:rPr>
              <w:t>11</w:t>
            </w:r>
          </w:p>
        </w:tc>
        <w:tc>
          <w:tcPr>
            <w:tcW w:w="1521" w:type="dxa"/>
            <w:shd w:val="clear" w:color="auto" w:fill="auto"/>
          </w:tcPr>
          <w:p w14:paraId="5C068786" w14:textId="77777777"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14:paraId="018A013E" w14:textId="77777777"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14:paraId="3B190AAD" w14:textId="77777777" w:rsidTr="00BB22AC">
        <w:tc>
          <w:tcPr>
            <w:tcW w:w="959" w:type="dxa"/>
            <w:shd w:val="clear" w:color="auto" w:fill="auto"/>
          </w:tcPr>
          <w:p w14:paraId="09F0420B" w14:textId="31F89917" w:rsidR="000507DE" w:rsidRPr="000507DE" w:rsidRDefault="00053A2D" w:rsidP="000507DE">
            <w:pPr>
              <w:spacing w:line="480" w:lineRule="auto"/>
              <w:jc w:val="center"/>
              <w:rPr>
                <w:sz w:val="24"/>
                <w:szCs w:val="24"/>
                <w:lang w:val="id-ID"/>
              </w:rPr>
            </w:pPr>
            <w:r>
              <w:rPr>
                <w:sz w:val="24"/>
                <w:szCs w:val="24"/>
                <w:lang w:val="id-ID"/>
              </w:rPr>
              <w:t>12</w:t>
            </w:r>
          </w:p>
        </w:tc>
        <w:tc>
          <w:tcPr>
            <w:tcW w:w="1521" w:type="dxa"/>
            <w:shd w:val="clear" w:color="auto" w:fill="auto"/>
          </w:tcPr>
          <w:p w14:paraId="61225395" w14:textId="77777777"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14:paraId="7CED6A6E" w14:textId="77777777"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14:paraId="11C3D405" w14:textId="77777777" w:rsidTr="00BB22AC">
        <w:tc>
          <w:tcPr>
            <w:tcW w:w="959" w:type="dxa"/>
            <w:shd w:val="clear" w:color="auto" w:fill="auto"/>
          </w:tcPr>
          <w:p w14:paraId="4ABB6D7B" w14:textId="480DA44E" w:rsidR="000507DE" w:rsidRPr="000507DE" w:rsidRDefault="00053A2D" w:rsidP="000507DE">
            <w:pPr>
              <w:spacing w:line="480" w:lineRule="auto"/>
              <w:jc w:val="center"/>
              <w:rPr>
                <w:sz w:val="24"/>
                <w:szCs w:val="24"/>
                <w:lang w:val="id-ID"/>
              </w:rPr>
            </w:pPr>
            <w:r>
              <w:rPr>
                <w:sz w:val="24"/>
                <w:szCs w:val="24"/>
                <w:lang w:val="id-ID"/>
              </w:rPr>
              <w:t>13</w:t>
            </w:r>
          </w:p>
        </w:tc>
        <w:tc>
          <w:tcPr>
            <w:tcW w:w="1521" w:type="dxa"/>
            <w:shd w:val="clear" w:color="auto" w:fill="auto"/>
          </w:tcPr>
          <w:p w14:paraId="1363F156" w14:textId="77777777"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14:paraId="7C2E280F" w14:textId="77777777"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14:paraId="1C894EED" w14:textId="77777777" w:rsidTr="00BB22AC">
        <w:tc>
          <w:tcPr>
            <w:tcW w:w="959" w:type="dxa"/>
            <w:shd w:val="clear" w:color="auto" w:fill="auto"/>
          </w:tcPr>
          <w:p w14:paraId="20A96E01" w14:textId="12294C1B" w:rsidR="000507DE" w:rsidRPr="000507DE" w:rsidRDefault="00053A2D" w:rsidP="000507DE">
            <w:pPr>
              <w:spacing w:line="480" w:lineRule="auto"/>
              <w:jc w:val="center"/>
              <w:rPr>
                <w:sz w:val="24"/>
                <w:szCs w:val="24"/>
                <w:lang w:val="id-ID"/>
              </w:rPr>
            </w:pPr>
            <w:r>
              <w:rPr>
                <w:sz w:val="24"/>
                <w:szCs w:val="24"/>
                <w:lang w:val="id-ID"/>
              </w:rPr>
              <w:t>14</w:t>
            </w:r>
          </w:p>
        </w:tc>
        <w:tc>
          <w:tcPr>
            <w:tcW w:w="1521" w:type="dxa"/>
            <w:shd w:val="clear" w:color="auto" w:fill="auto"/>
          </w:tcPr>
          <w:p w14:paraId="1EEDD9F5" w14:textId="77777777"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14:paraId="25CF4B52" w14:textId="77777777"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14:paraId="208F5918" w14:textId="77777777" w:rsidTr="00BB22AC">
        <w:tc>
          <w:tcPr>
            <w:tcW w:w="959" w:type="dxa"/>
            <w:shd w:val="clear" w:color="auto" w:fill="auto"/>
          </w:tcPr>
          <w:p w14:paraId="5AA58E2C" w14:textId="37D0619C" w:rsidR="000507DE" w:rsidRPr="000507DE" w:rsidRDefault="00053A2D" w:rsidP="000507DE">
            <w:pPr>
              <w:spacing w:line="480" w:lineRule="auto"/>
              <w:jc w:val="center"/>
              <w:rPr>
                <w:sz w:val="24"/>
                <w:szCs w:val="24"/>
                <w:lang w:val="id-ID"/>
              </w:rPr>
            </w:pPr>
            <w:r>
              <w:rPr>
                <w:sz w:val="24"/>
                <w:szCs w:val="24"/>
                <w:lang w:val="id-ID"/>
              </w:rPr>
              <w:t>15</w:t>
            </w:r>
          </w:p>
        </w:tc>
        <w:tc>
          <w:tcPr>
            <w:tcW w:w="1521" w:type="dxa"/>
            <w:shd w:val="clear" w:color="auto" w:fill="auto"/>
          </w:tcPr>
          <w:p w14:paraId="1C4C110B" w14:textId="77777777"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14:paraId="2D368B6B" w14:textId="77777777"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14:paraId="0D328EDA" w14:textId="77777777" w:rsidTr="00BB22AC">
        <w:tc>
          <w:tcPr>
            <w:tcW w:w="959" w:type="dxa"/>
            <w:shd w:val="clear" w:color="auto" w:fill="auto"/>
          </w:tcPr>
          <w:p w14:paraId="3659C3AA" w14:textId="5BC6F5B4" w:rsidR="000507DE" w:rsidRPr="000507DE" w:rsidRDefault="00053A2D" w:rsidP="000507DE">
            <w:pPr>
              <w:spacing w:line="480" w:lineRule="auto"/>
              <w:jc w:val="center"/>
              <w:rPr>
                <w:sz w:val="24"/>
                <w:szCs w:val="24"/>
                <w:lang w:val="id-ID"/>
              </w:rPr>
            </w:pPr>
            <w:r>
              <w:rPr>
                <w:sz w:val="24"/>
                <w:szCs w:val="24"/>
                <w:lang w:val="id-ID"/>
              </w:rPr>
              <w:t>16</w:t>
            </w:r>
          </w:p>
        </w:tc>
        <w:tc>
          <w:tcPr>
            <w:tcW w:w="1521" w:type="dxa"/>
            <w:shd w:val="clear" w:color="auto" w:fill="auto"/>
          </w:tcPr>
          <w:p w14:paraId="2CB41159" w14:textId="77777777"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14:paraId="130A4CD7" w14:textId="77777777"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14:paraId="73338D22" w14:textId="77777777" w:rsidTr="00BB22AC">
        <w:tc>
          <w:tcPr>
            <w:tcW w:w="959" w:type="dxa"/>
            <w:shd w:val="clear" w:color="auto" w:fill="auto"/>
          </w:tcPr>
          <w:p w14:paraId="679F0441" w14:textId="6FC74516" w:rsidR="000507DE" w:rsidRPr="000507DE" w:rsidRDefault="00053A2D" w:rsidP="000507DE">
            <w:pPr>
              <w:spacing w:line="480" w:lineRule="auto"/>
              <w:jc w:val="center"/>
              <w:rPr>
                <w:sz w:val="24"/>
                <w:szCs w:val="24"/>
                <w:lang w:val="id-ID"/>
              </w:rPr>
            </w:pPr>
            <w:r>
              <w:rPr>
                <w:sz w:val="24"/>
                <w:szCs w:val="24"/>
                <w:lang w:val="id-ID"/>
              </w:rPr>
              <w:t>17</w:t>
            </w:r>
          </w:p>
        </w:tc>
        <w:tc>
          <w:tcPr>
            <w:tcW w:w="1521" w:type="dxa"/>
            <w:shd w:val="clear" w:color="auto" w:fill="auto"/>
          </w:tcPr>
          <w:p w14:paraId="5A732141" w14:textId="77777777"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14:paraId="0DCFAD2F" w14:textId="77777777" w:rsidR="000507DE" w:rsidRPr="000507DE" w:rsidRDefault="000507DE" w:rsidP="000507DE">
            <w:pPr>
              <w:spacing w:line="480" w:lineRule="auto"/>
              <w:rPr>
                <w:sz w:val="24"/>
                <w:szCs w:val="24"/>
                <w:lang w:val="id-ID"/>
              </w:rPr>
            </w:pPr>
            <w:r w:rsidRPr="000507DE">
              <w:rPr>
                <w:sz w:val="24"/>
                <w:szCs w:val="24"/>
              </w:rPr>
              <w:t>PT. Bank of India Indonesia Tbk</w:t>
            </w:r>
          </w:p>
        </w:tc>
      </w:tr>
      <w:tr w:rsidR="000507DE" w:rsidRPr="000507DE" w14:paraId="347E3D6A" w14:textId="77777777" w:rsidTr="00BB22AC">
        <w:tc>
          <w:tcPr>
            <w:tcW w:w="959" w:type="dxa"/>
            <w:shd w:val="clear" w:color="auto" w:fill="auto"/>
          </w:tcPr>
          <w:p w14:paraId="1BBA3FE0" w14:textId="2364EC16" w:rsidR="000507DE" w:rsidRPr="000507DE" w:rsidRDefault="00053A2D" w:rsidP="000507DE">
            <w:pPr>
              <w:spacing w:line="480" w:lineRule="auto"/>
              <w:jc w:val="center"/>
              <w:rPr>
                <w:sz w:val="24"/>
                <w:szCs w:val="24"/>
                <w:lang w:val="id-ID"/>
              </w:rPr>
            </w:pPr>
            <w:r>
              <w:rPr>
                <w:sz w:val="24"/>
                <w:szCs w:val="24"/>
                <w:lang w:val="id-ID"/>
              </w:rPr>
              <w:lastRenderedPageBreak/>
              <w:t>18</w:t>
            </w:r>
          </w:p>
        </w:tc>
        <w:tc>
          <w:tcPr>
            <w:tcW w:w="1521" w:type="dxa"/>
            <w:shd w:val="clear" w:color="auto" w:fill="auto"/>
          </w:tcPr>
          <w:p w14:paraId="533124DA" w14:textId="77777777"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14:paraId="1F5FAD0B" w14:textId="77777777"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14:paraId="6D05065B" w14:textId="77777777" w:rsidTr="00BB22AC">
        <w:tc>
          <w:tcPr>
            <w:tcW w:w="959" w:type="dxa"/>
            <w:shd w:val="clear" w:color="auto" w:fill="auto"/>
          </w:tcPr>
          <w:p w14:paraId="6A06CABF" w14:textId="6B8FF237" w:rsidR="000507DE" w:rsidRPr="000507DE" w:rsidRDefault="00053A2D" w:rsidP="000507DE">
            <w:pPr>
              <w:spacing w:line="480" w:lineRule="auto"/>
              <w:jc w:val="center"/>
              <w:rPr>
                <w:sz w:val="24"/>
                <w:szCs w:val="24"/>
                <w:lang w:val="id-ID"/>
              </w:rPr>
            </w:pPr>
            <w:r>
              <w:rPr>
                <w:sz w:val="24"/>
                <w:szCs w:val="24"/>
                <w:lang w:val="id-ID"/>
              </w:rPr>
              <w:t>19</w:t>
            </w:r>
          </w:p>
        </w:tc>
        <w:tc>
          <w:tcPr>
            <w:tcW w:w="1521" w:type="dxa"/>
            <w:shd w:val="clear" w:color="auto" w:fill="auto"/>
          </w:tcPr>
          <w:p w14:paraId="219CE6EB" w14:textId="77777777"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14:paraId="1B537D92" w14:textId="77777777"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14:paraId="040D88E1" w14:textId="77777777" w:rsidTr="00BB22AC">
        <w:tc>
          <w:tcPr>
            <w:tcW w:w="959" w:type="dxa"/>
            <w:shd w:val="clear" w:color="auto" w:fill="auto"/>
          </w:tcPr>
          <w:p w14:paraId="74D1B35D" w14:textId="72CC6499" w:rsidR="000507DE" w:rsidRPr="000507DE" w:rsidRDefault="00053A2D" w:rsidP="000507DE">
            <w:pPr>
              <w:spacing w:line="480" w:lineRule="auto"/>
              <w:jc w:val="center"/>
              <w:rPr>
                <w:sz w:val="24"/>
                <w:szCs w:val="24"/>
                <w:lang w:val="id-ID"/>
              </w:rPr>
            </w:pPr>
            <w:r>
              <w:rPr>
                <w:sz w:val="24"/>
                <w:szCs w:val="24"/>
                <w:lang w:val="id-ID"/>
              </w:rPr>
              <w:t>20</w:t>
            </w:r>
          </w:p>
        </w:tc>
        <w:tc>
          <w:tcPr>
            <w:tcW w:w="1521" w:type="dxa"/>
            <w:shd w:val="clear" w:color="auto" w:fill="auto"/>
          </w:tcPr>
          <w:p w14:paraId="2BDADC9D" w14:textId="77777777"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14:paraId="064E472F" w14:textId="77777777"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14:paraId="5631C37D" w14:textId="77777777" w:rsidTr="00BB22AC">
        <w:tc>
          <w:tcPr>
            <w:tcW w:w="959" w:type="dxa"/>
            <w:shd w:val="clear" w:color="auto" w:fill="auto"/>
          </w:tcPr>
          <w:p w14:paraId="1648D910" w14:textId="4260535E" w:rsidR="000507DE" w:rsidRPr="000507DE" w:rsidRDefault="00053A2D" w:rsidP="000507DE">
            <w:pPr>
              <w:spacing w:line="480" w:lineRule="auto"/>
              <w:jc w:val="center"/>
              <w:rPr>
                <w:sz w:val="24"/>
                <w:szCs w:val="24"/>
                <w:lang w:val="id-ID"/>
              </w:rPr>
            </w:pPr>
            <w:r>
              <w:rPr>
                <w:sz w:val="24"/>
                <w:szCs w:val="24"/>
                <w:lang w:val="id-ID"/>
              </w:rPr>
              <w:t>21</w:t>
            </w:r>
          </w:p>
        </w:tc>
        <w:tc>
          <w:tcPr>
            <w:tcW w:w="1521" w:type="dxa"/>
            <w:shd w:val="clear" w:color="auto" w:fill="auto"/>
          </w:tcPr>
          <w:p w14:paraId="03BBEC92" w14:textId="77777777"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14:paraId="5B6F4187" w14:textId="77777777"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0507DE" w:rsidRPr="000507DE" w14:paraId="1281AFF1" w14:textId="77777777" w:rsidTr="00BB22AC">
        <w:tc>
          <w:tcPr>
            <w:tcW w:w="959" w:type="dxa"/>
            <w:shd w:val="clear" w:color="auto" w:fill="auto"/>
          </w:tcPr>
          <w:p w14:paraId="677B063E" w14:textId="498010C6" w:rsidR="000507DE" w:rsidRPr="000507DE" w:rsidRDefault="00053A2D" w:rsidP="000507DE">
            <w:pPr>
              <w:spacing w:line="480" w:lineRule="auto"/>
              <w:jc w:val="center"/>
              <w:rPr>
                <w:sz w:val="24"/>
                <w:szCs w:val="24"/>
                <w:lang w:val="id-ID"/>
              </w:rPr>
            </w:pPr>
            <w:r>
              <w:rPr>
                <w:sz w:val="24"/>
                <w:szCs w:val="24"/>
                <w:lang w:val="id-ID"/>
              </w:rPr>
              <w:t>22</w:t>
            </w:r>
          </w:p>
        </w:tc>
        <w:tc>
          <w:tcPr>
            <w:tcW w:w="1521" w:type="dxa"/>
            <w:shd w:val="clear" w:color="auto" w:fill="auto"/>
          </w:tcPr>
          <w:p w14:paraId="75AB6BAF" w14:textId="77777777" w:rsidR="000507DE" w:rsidRPr="000507DE" w:rsidRDefault="000507DE" w:rsidP="000507DE">
            <w:pPr>
              <w:spacing w:line="480" w:lineRule="auto"/>
              <w:jc w:val="center"/>
              <w:rPr>
                <w:sz w:val="24"/>
                <w:szCs w:val="24"/>
                <w:lang w:val="id-ID"/>
              </w:rPr>
            </w:pPr>
            <w:r w:rsidRPr="000507DE">
              <w:rPr>
                <w:sz w:val="24"/>
                <w:szCs w:val="24"/>
                <w:lang w:val="id-ID"/>
              </w:rPr>
              <w:t>MEGA</w:t>
            </w:r>
          </w:p>
        </w:tc>
        <w:tc>
          <w:tcPr>
            <w:tcW w:w="5141" w:type="dxa"/>
            <w:shd w:val="clear" w:color="auto" w:fill="auto"/>
          </w:tcPr>
          <w:p w14:paraId="4C4F1FBF" w14:textId="77777777" w:rsidR="000507DE" w:rsidRPr="000507DE" w:rsidRDefault="000507DE" w:rsidP="000507DE">
            <w:pPr>
              <w:spacing w:line="480" w:lineRule="auto"/>
              <w:rPr>
                <w:sz w:val="24"/>
                <w:szCs w:val="24"/>
                <w:lang w:val="id-ID"/>
              </w:rPr>
            </w:pPr>
            <w:r w:rsidRPr="000507DE">
              <w:rPr>
                <w:sz w:val="24"/>
                <w:szCs w:val="24"/>
              </w:rPr>
              <w:t>PT. Bank Mega Tbk</w:t>
            </w:r>
          </w:p>
        </w:tc>
      </w:tr>
      <w:tr w:rsidR="000507DE" w:rsidRPr="000507DE" w14:paraId="44305789" w14:textId="77777777" w:rsidTr="00BB22AC">
        <w:tc>
          <w:tcPr>
            <w:tcW w:w="959" w:type="dxa"/>
            <w:shd w:val="clear" w:color="auto" w:fill="auto"/>
          </w:tcPr>
          <w:p w14:paraId="144763F4" w14:textId="73F80387" w:rsidR="000507DE" w:rsidRPr="000507DE" w:rsidRDefault="00053A2D" w:rsidP="000507DE">
            <w:pPr>
              <w:spacing w:line="480" w:lineRule="auto"/>
              <w:jc w:val="center"/>
              <w:rPr>
                <w:sz w:val="24"/>
                <w:szCs w:val="24"/>
                <w:lang w:val="id-ID"/>
              </w:rPr>
            </w:pPr>
            <w:r>
              <w:rPr>
                <w:sz w:val="24"/>
                <w:szCs w:val="24"/>
                <w:lang w:val="id-ID"/>
              </w:rPr>
              <w:t>23</w:t>
            </w:r>
          </w:p>
        </w:tc>
        <w:tc>
          <w:tcPr>
            <w:tcW w:w="1521" w:type="dxa"/>
            <w:shd w:val="clear" w:color="auto" w:fill="auto"/>
          </w:tcPr>
          <w:p w14:paraId="11D25259" w14:textId="77777777" w:rsidR="000507DE" w:rsidRPr="000507DE" w:rsidRDefault="000507DE" w:rsidP="000507DE">
            <w:pPr>
              <w:spacing w:line="480" w:lineRule="auto"/>
              <w:jc w:val="center"/>
              <w:rPr>
                <w:sz w:val="24"/>
                <w:szCs w:val="24"/>
                <w:lang w:val="id-ID"/>
              </w:rPr>
            </w:pPr>
            <w:r w:rsidRPr="000507DE">
              <w:rPr>
                <w:sz w:val="24"/>
                <w:szCs w:val="24"/>
                <w:lang w:val="id-ID"/>
              </w:rPr>
              <w:t>NISP</w:t>
            </w:r>
          </w:p>
        </w:tc>
        <w:tc>
          <w:tcPr>
            <w:tcW w:w="5141" w:type="dxa"/>
            <w:shd w:val="clear" w:color="auto" w:fill="auto"/>
          </w:tcPr>
          <w:p w14:paraId="4CADD77B" w14:textId="77777777" w:rsidR="000507DE" w:rsidRPr="000507DE" w:rsidRDefault="000507DE" w:rsidP="000507DE">
            <w:pPr>
              <w:spacing w:line="480" w:lineRule="auto"/>
              <w:rPr>
                <w:sz w:val="24"/>
                <w:szCs w:val="24"/>
                <w:lang w:val="id-ID"/>
              </w:rPr>
            </w:pPr>
            <w:r w:rsidRPr="000507DE">
              <w:rPr>
                <w:sz w:val="24"/>
                <w:szCs w:val="24"/>
              </w:rPr>
              <w:t>PT. Bank OCBC NISP Tbk</w:t>
            </w:r>
          </w:p>
        </w:tc>
      </w:tr>
    </w:tbl>
    <w:p w14:paraId="511046B5" w14:textId="7875723B" w:rsidR="00053A2D" w:rsidRPr="00053A2D" w:rsidRDefault="00053A2D" w:rsidP="00053A2D">
      <w:pPr>
        <w:spacing w:line="480" w:lineRule="auto"/>
        <w:ind w:firstLine="709"/>
        <w:rPr>
          <w:sz w:val="24"/>
          <w:szCs w:val="24"/>
          <w:lang w:val="id-ID" w:eastAsia="zh-CN"/>
        </w:rPr>
      </w:pPr>
      <w:r>
        <w:rPr>
          <w:sz w:val="24"/>
          <w:szCs w:val="24"/>
          <w:lang w:val="id-ID" w:eastAsia="zh-CN"/>
        </w:rPr>
        <w:t>Sumber : Data diolah, 2023</w:t>
      </w:r>
    </w:p>
    <w:p w14:paraId="350F879F" w14:textId="77777777" w:rsidR="000507DE" w:rsidRPr="00A63E3B" w:rsidRDefault="000507DE" w:rsidP="00A63E3B">
      <w:pPr>
        <w:pStyle w:val="Heading3"/>
        <w:rPr>
          <w:b/>
        </w:rPr>
      </w:pPr>
      <w:bookmarkStart w:id="347" w:name="_Toc135749023"/>
      <w:bookmarkStart w:id="348" w:name="_Toc135749587"/>
      <w:bookmarkStart w:id="349" w:name="_Toc135749673"/>
      <w:bookmarkStart w:id="350" w:name="_Toc139703356"/>
      <w:bookmarkStart w:id="351" w:name="_Toc143176717"/>
      <w:r w:rsidRPr="00A63E3B">
        <w:rPr>
          <w:b/>
        </w:rPr>
        <w:t>3.2.5</w:t>
      </w:r>
      <w:r w:rsidRPr="00A63E3B">
        <w:rPr>
          <w:b/>
        </w:rPr>
        <w:tab/>
        <w:t>Operasional Variabel</w:t>
      </w:r>
      <w:bookmarkEnd w:id="347"/>
      <w:bookmarkEnd w:id="348"/>
      <w:bookmarkEnd w:id="349"/>
      <w:bookmarkEnd w:id="350"/>
      <w:bookmarkEnd w:id="351"/>
    </w:p>
    <w:p w14:paraId="2FD29DC7" w14:textId="77777777"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14:paraId="3DFBABEB" w14:textId="77777777" w:rsidR="000507DE" w:rsidRPr="000507DE" w:rsidRDefault="000507DE" w:rsidP="004B379E">
      <w:pPr>
        <w:widowControl/>
        <w:numPr>
          <w:ilvl w:val="0"/>
          <w:numId w:val="18"/>
        </w:numPr>
        <w:autoSpaceDE/>
        <w:autoSpaceDN/>
        <w:spacing w:line="480" w:lineRule="auto"/>
        <w:jc w:val="both"/>
        <w:rPr>
          <w:sz w:val="24"/>
          <w:szCs w:val="24"/>
        </w:rPr>
      </w:pPr>
      <w:r w:rsidRPr="000507DE">
        <w:rPr>
          <w:sz w:val="24"/>
          <w:szCs w:val="24"/>
        </w:rPr>
        <w:t xml:space="preserve">Variabel Independen </w:t>
      </w:r>
    </w:p>
    <w:p w14:paraId="27B8FE05" w14:textId="69057595" w:rsidR="00781E07" w:rsidRPr="00781E07" w:rsidRDefault="000507DE" w:rsidP="00BE095D">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merupakan variabel yang me</w:t>
      </w:r>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r w:rsidRPr="000507DE">
        <w:rPr>
          <w:i/>
          <w:sz w:val="24"/>
          <w:szCs w:val="24"/>
        </w:rPr>
        <w:t>Loan to Deposit Ratio (LDR)</w:t>
      </w:r>
      <w:r w:rsidRPr="000507DE">
        <w:rPr>
          <w:sz w:val="24"/>
          <w:szCs w:val="24"/>
        </w:rPr>
        <w:t xml:space="preserve"> dan Net </w:t>
      </w:r>
      <w:r w:rsidRPr="000507DE">
        <w:rPr>
          <w:i/>
          <w:sz w:val="24"/>
          <w:szCs w:val="24"/>
        </w:rPr>
        <w:t>Interest Margin (NIM).</w:t>
      </w:r>
    </w:p>
    <w:p w14:paraId="7EF5CC78" w14:textId="77777777" w:rsidR="000507DE" w:rsidRPr="000507DE" w:rsidRDefault="000507DE" w:rsidP="004B379E">
      <w:pPr>
        <w:widowControl/>
        <w:numPr>
          <w:ilvl w:val="0"/>
          <w:numId w:val="18"/>
        </w:numPr>
        <w:autoSpaceDE/>
        <w:autoSpaceDN/>
        <w:spacing w:line="480" w:lineRule="auto"/>
        <w:jc w:val="both"/>
        <w:rPr>
          <w:sz w:val="24"/>
          <w:szCs w:val="24"/>
        </w:rPr>
      </w:pPr>
      <w:r w:rsidRPr="000507DE">
        <w:rPr>
          <w:sz w:val="24"/>
          <w:szCs w:val="24"/>
        </w:rPr>
        <w:t>Variabel Dependen</w:t>
      </w:r>
    </w:p>
    <w:p w14:paraId="36B222D0" w14:textId="77777777" w:rsidR="000507DE" w:rsidRPr="008500A6"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variabel dependen adalah vari</w:t>
      </w:r>
      <w:r w:rsidR="00122CB4">
        <w:rPr>
          <w:sz w:val="24"/>
          <w:szCs w:val="24"/>
          <w:lang w:val="id-ID"/>
        </w:rPr>
        <w:t>a</w:t>
      </w:r>
      <w:r w:rsidRPr="000507DE">
        <w:rPr>
          <w:sz w:val="24"/>
          <w:szCs w:val="24"/>
        </w:rPr>
        <w:t>bel yang dipengaruhi atau yang menjadi akibat karena adanya vari</w:t>
      </w:r>
      <w:r w:rsidR="005E3124">
        <w:rPr>
          <w:sz w:val="24"/>
          <w:szCs w:val="24"/>
          <w:lang w:val="id-ID"/>
        </w:rPr>
        <w:t>a</w:t>
      </w:r>
      <w:r w:rsidRPr="000507DE">
        <w:rPr>
          <w:sz w:val="24"/>
          <w:szCs w:val="24"/>
        </w:rPr>
        <w:t xml:space="preserve">bel yang dipengaruhi atau yang menjadi akibat karena adanya variabel bebas. Dalam penelitian ini yang menjadi variabel </w:t>
      </w:r>
      <w:r w:rsidRPr="000507DE">
        <w:rPr>
          <w:sz w:val="24"/>
          <w:szCs w:val="24"/>
        </w:rPr>
        <w:lastRenderedPageBreak/>
        <w:t xml:space="preserve">dependen yaitu </w:t>
      </w:r>
      <w:r w:rsidRPr="000507DE">
        <w:rPr>
          <w:i/>
          <w:sz w:val="24"/>
          <w:szCs w:val="24"/>
        </w:rPr>
        <w:t>Return On Asset (ROA</w:t>
      </w:r>
      <w:r w:rsidRPr="000507DE">
        <w:rPr>
          <w:sz w:val="24"/>
          <w:szCs w:val="24"/>
        </w:rPr>
        <w:t>).</w:t>
      </w:r>
    </w:p>
    <w:p w14:paraId="6AEE4BEB" w14:textId="77777777" w:rsidR="000507DE" w:rsidRPr="00F70C7D" w:rsidRDefault="00F70C7D" w:rsidP="00F70C7D">
      <w:pPr>
        <w:pStyle w:val="Caption"/>
        <w:spacing w:line="480" w:lineRule="auto"/>
        <w:jc w:val="center"/>
        <w:rPr>
          <w:color w:val="000000" w:themeColor="text1"/>
          <w:sz w:val="24"/>
          <w:szCs w:val="24"/>
          <w:lang w:val="id-ID"/>
        </w:rPr>
      </w:pPr>
      <w:bookmarkStart w:id="352" w:name="_Toc139463953"/>
      <w:bookmarkStart w:id="353" w:name="_Toc143177182"/>
      <w:r w:rsidRPr="00F70C7D">
        <w:rPr>
          <w:color w:val="000000" w:themeColor="text1"/>
          <w:sz w:val="24"/>
          <w:szCs w:val="24"/>
        </w:rPr>
        <w:t xml:space="preserve">Tabel 3. </w:t>
      </w:r>
      <w:r w:rsidRPr="00F70C7D">
        <w:rPr>
          <w:color w:val="000000" w:themeColor="text1"/>
          <w:sz w:val="24"/>
          <w:szCs w:val="24"/>
        </w:rPr>
        <w:fldChar w:fldCharType="begin"/>
      </w:r>
      <w:r w:rsidRPr="00F70C7D">
        <w:rPr>
          <w:color w:val="000000" w:themeColor="text1"/>
          <w:sz w:val="24"/>
          <w:szCs w:val="24"/>
        </w:rPr>
        <w:instrText xml:space="preserve"> SEQ Tabel_3. \* ARABIC </w:instrText>
      </w:r>
      <w:r w:rsidRPr="00F70C7D">
        <w:rPr>
          <w:color w:val="000000" w:themeColor="text1"/>
          <w:sz w:val="24"/>
          <w:szCs w:val="24"/>
        </w:rPr>
        <w:fldChar w:fldCharType="separate"/>
      </w:r>
      <w:r w:rsidR="0089367A">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Operasional Variabel</w:t>
      </w:r>
      <w:bookmarkEnd w:id="352"/>
      <w:bookmarkEnd w:id="3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9"/>
        <w:gridCol w:w="1098"/>
        <w:gridCol w:w="1418"/>
        <w:gridCol w:w="4253"/>
        <w:gridCol w:w="819"/>
      </w:tblGrid>
      <w:tr w:rsidR="000507DE" w:rsidRPr="000507DE" w14:paraId="57DC63AA" w14:textId="77777777" w:rsidTr="00904FF7">
        <w:trPr>
          <w:trHeight w:val="444"/>
          <w:tblHeader/>
        </w:trPr>
        <w:tc>
          <w:tcPr>
            <w:tcW w:w="349" w:type="pct"/>
            <w:shd w:val="clear" w:color="auto" w:fill="auto"/>
            <w:vAlign w:val="center"/>
          </w:tcPr>
          <w:p w14:paraId="52E365B7" w14:textId="77777777" w:rsidR="000507DE" w:rsidRPr="000507DE" w:rsidRDefault="000507DE" w:rsidP="00904FF7">
            <w:pPr>
              <w:spacing w:line="480" w:lineRule="auto"/>
              <w:jc w:val="center"/>
              <w:rPr>
                <w:sz w:val="24"/>
                <w:szCs w:val="24"/>
                <w:lang w:val="id-ID"/>
              </w:rPr>
            </w:pPr>
            <w:r w:rsidRPr="00904FF7">
              <w:rPr>
                <w:szCs w:val="24"/>
                <w:lang w:val="id-ID"/>
              </w:rPr>
              <w:t>No.</w:t>
            </w:r>
          </w:p>
        </w:tc>
        <w:tc>
          <w:tcPr>
            <w:tcW w:w="673" w:type="pct"/>
            <w:shd w:val="clear" w:color="auto" w:fill="auto"/>
            <w:vAlign w:val="center"/>
          </w:tcPr>
          <w:p w14:paraId="78C1F452" w14:textId="77777777" w:rsidR="000507DE" w:rsidRPr="000507DE" w:rsidRDefault="000507DE" w:rsidP="00904FF7">
            <w:pPr>
              <w:spacing w:line="480" w:lineRule="auto"/>
              <w:jc w:val="center"/>
              <w:rPr>
                <w:sz w:val="24"/>
                <w:szCs w:val="24"/>
              </w:rPr>
            </w:pPr>
            <w:r w:rsidRPr="000507DE">
              <w:rPr>
                <w:sz w:val="24"/>
                <w:szCs w:val="24"/>
              </w:rPr>
              <w:t>Variabel</w:t>
            </w:r>
          </w:p>
        </w:tc>
        <w:tc>
          <w:tcPr>
            <w:tcW w:w="869" w:type="pct"/>
            <w:shd w:val="clear" w:color="auto" w:fill="auto"/>
            <w:vAlign w:val="center"/>
          </w:tcPr>
          <w:p w14:paraId="43C6DBA2" w14:textId="77777777" w:rsidR="000507DE" w:rsidRPr="000507DE" w:rsidRDefault="000507DE" w:rsidP="00904FF7">
            <w:pPr>
              <w:spacing w:line="480" w:lineRule="auto"/>
              <w:jc w:val="center"/>
              <w:rPr>
                <w:sz w:val="24"/>
                <w:szCs w:val="24"/>
                <w:lang w:val="id-ID"/>
              </w:rPr>
            </w:pPr>
            <w:r w:rsidRPr="000507DE">
              <w:rPr>
                <w:sz w:val="24"/>
                <w:szCs w:val="24"/>
                <w:lang w:val="id-ID"/>
              </w:rPr>
              <w:t>Definisi</w:t>
            </w:r>
          </w:p>
        </w:tc>
        <w:tc>
          <w:tcPr>
            <w:tcW w:w="2607" w:type="pct"/>
            <w:shd w:val="clear" w:color="auto" w:fill="auto"/>
            <w:vAlign w:val="center"/>
          </w:tcPr>
          <w:p w14:paraId="3EE4BAC8" w14:textId="77777777" w:rsidR="000507DE" w:rsidRPr="000507DE" w:rsidRDefault="000507DE" w:rsidP="00904FF7">
            <w:pPr>
              <w:spacing w:line="480" w:lineRule="auto"/>
              <w:jc w:val="center"/>
              <w:rPr>
                <w:sz w:val="24"/>
                <w:szCs w:val="24"/>
                <w:lang w:val="id-ID"/>
              </w:rPr>
            </w:pPr>
            <w:r w:rsidRPr="000507DE">
              <w:rPr>
                <w:sz w:val="24"/>
                <w:szCs w:val="24"/>
                <w:lang w:val="id-ID"/>
              </w:rPr>
              <w:t>Indikator Pengukuran</w:t>
            </w:r>
          </w:p>
        </w:tc>
        <w:tc>
          <w:tcPr>
            <w:tcW w:w="502" w:type="pct"/>
            <w:shd w:val="clear" w:color="auto" w:fill="auto"/>
            <w:vAlign w:val="center"/>
          </w:tcPr>
          <w:p w14:paraId="67DE57D5" w14:textId="77777777" w:rsidR="000507DE" w:rsidRPr="000507DE" w:rsidRDefault="000507DE" w:rsidP="00904FF7">
            <w:pPr>
              <w:spacing w:line="480" w:lineRule="auto"/>
              <w:jc w:val="center"/>
              <w:rPr>
                <w:sz w:val="24"/>
                <w:szCs w:val="24"/>
                <w:lang w:val="id-ID"/>
              </w:rPr>
            </w:pPr>
            <w:r w:rsidRPr="000507DE">
              <w:rPr>
                <w:sz w:val="24"/>
                <w:szCs w:val="24"/>
                <w:lang w:val="id-ID"/>
              </w:rPr>
              <w:t>Skala</w:t>
            </w:r>
          </w:p>
        </w:tc>
      </w:tr>
      <w:tr w:rsidR="000507DE" w:rsidRPr="000507DE" w14:paraId="49D5E816" w14:textId="77777777" w:rsidTr="003968BD">
        <w:tc>
          <w:tcPr>
            <w:tcW w:w="349" w:type="pct"/>
            <w:shd w:val="clear" w:color="auto" w:fill="auto"/>
          </w:tcPr>
          <w:p w14:paraId="3CE85011" w14:textId="77777777" w:rsidR="000507DE" w:rsidRPr="000507DE" w:rsidRDefault="000507DE" w:rsidP="000507DE">
            <w:pPr>
              <w:spacing w:line="480" w:lineRule="auto"/>
              <w:rPr>
                <w:sz w:val="24"/>
                <w:szCs w:val="24"/>
                <w:lang w:val="id-ID"/>
              </w:rPr>
            </w:pPr>
            <w:r w:rsidRPr="000507DE">
              <w:rPr>
                <w:sz w:val="24"/>
                <w:szCs w:val="24"/>
                <w:lang w:val="id-ID"/>
              </w:rPr>
              <w:t>1.</w:t>
            </w:r>
          </w:p>
        </w:tc>
        <w:tc>
          <w:tcPr>
            <w:tcW w:w="673" w:type="pct"/>
            <w:shd w:val="clear" w:color="auto" w:fill="auto"/>
          </w:tcPr>
          <w:p w14:paraId="375477D0" w14:textId="77777777" w:rsidR="000507DE" w:rsidRPr="000507DE" w:rsidRDefault="000507DE" w:rsidP="000507DE">
            <w:pPr>
              <w:spacing w:line="480" w:lineRule="auto"/>
              <w:rPr>
                <w:sz w:val="24"/>
                <w:szCs w:val="24"/>
                <w:lang w:val="id-ID"/>
              </w:rPr>
            </w:pPr>
            <w:r w:rsidRPr="000507DE">
              <w:rPr>
                <w:sz w:val="24"/>
                <w:szCs w:val="24"/>
                <w:lang w:val="id-ID"/>
              </w:rPr>
              <w:t>Loan to Deposit Ratio (LDR)</w:t>
            </w:r>
          </w:p>
        </w:tc>
        <w:tc>
          <w:tcPr>
            <w:tcW w:w="869" w:type="pct"/>
            <w:shd w:val="clear" w:color="auto" w:fill="auto"/>
          </w:tcPr>
          <w:p w14:paraId="3E854606" w14:textId="77777777"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2607" w:type="pct"/>
            <w:shd w:val="clear" w:color="auto" w:fill="auto"/>
          </w:tcPr>
          <w:p w14:paraId="19DC1765" w14:textId="77777777"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3536" behindDoc="0" locked="0" layoutInCell="1" allowOverlap="1" wp14:anchorId="46514226" wp14:editId="5687F347">
                      <wp:simplePos x="0" y="0"/>
                      <wp:positionH relativeFrom="column">
                        <wp:posOffset>2035698</wp:posOffset>
                      </wp:positionH>
                      <wp:positionV relativeFrom="paragraph">
                        <wp:posOffset>129540</wp:posOffset>
                      </wp:positionV>
                      <wp:extent cx="780715" cy="361741"/>
                      <wp:effectExtent l="0" t="0" r="0" b="635"/>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0715" cy="3617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67704" w14:textId="77777777" w:rsidR="00F446AB" w:rsidRPr="00501DCD" w:rsidRDefault="00F446AB"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50" type="#_x0000_t202" style="position:absolute;margin-left:160.3pt;margin-top:10.2pt;width:61.45pt;height:2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" filled="f" stroked="f">
                      <v:textbox>
                        <w:txbxContent>
                          <w:p w14:paraId="19167704" w14:textId="77777777" w:rsidR="00F446AB" w:rsidRPr="00501DCD" w:rsidRDefault="00F446AB" w:rsidP="000507DE">
                            <w:r w:rsidRPr="00501DCD">
                              <w:rPr>
                                <w:lang w:val="id-ID"/>
                              </w:rPr>
                              <w:t>X 100%</w:t>
                            </w:r>
                          </w:p>
                        </w:txbxContent>
                      </v:textbox>
                    </v:shape>
                  </w:pict>
                </mc:Fallback>
              </mc:AlternateContent>
            </w:r>
            <w:r w:rsidRPr="000507DE">
              <w:rPr>
                <w:sz w:val="24"/>
                <w:szCs w:val="24"/>
                <w:lang w:val="id-ID"/>
              </w:rPr>
              <w:t xml:space="preserve">            Jumlah Kredit Pihak Ketiga</w:t>
            </w:r>
          </w:p>
          <w:p w14:paraId="2B7A2E8C" w14:textId="77777777"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2512" behindDoc="0" locked="0" layoutInCell="1" allowOverlap="1" wp14:anchorId="24DF6789" wp14:editId="2993B89B">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419BF15" id="_x0000_t32" coordsize="21600,21600" o:spt="32" o:oned="t" path="m,l21600,21600e" filled="f">
                      <v:path arrowok="t" fillok="f" o:connecttype="none"/>
                      <o:lock v:ext="edit" shapetype="t"/>
                    </v:shapetype>
                    <v:shape id="Straight Arrow Connector 53" o:spid="_x0000_s1026" type="#_x0000_t32" style="position:absolute;margin-left:35.25pt;margin-top:5.8pt;width:129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rPr>
              <w:t xml:space="preserve">LDR =                  </w:t>
            </w:r>
          </w:p>
          <w:p w14:paraId="095874D3" w14:textId="77777777"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14:paraId="21866C77" w14:textId="77777777" w:rsidR="008070FE" w:rsidRDefault="008070FE" w:rsidP="00B510AE">
            <w:pPr>
              <w:rPr>
                <w:sz w:val="24"/>
                <w:szCs w:val="24"/>
                <w:lang w:val="id-ID"/>
              </w:rPr>
            </w:pPr>
          </w:p>
          <w:p w14:paraId="3CFBD258" w14:textId="77777777"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502" w:type="pct"/>
            <w:shd w:val="clear" w:color="auto" w:fill="auto"/>
          </w:tcPr>
          <w:p w14:paraId="23C14DE4"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05F58535" w14:textId="77777777" w:rsidTr="003968BD">
        <w:tc>
          <w:tcPr>
            <w:tcW w:w="349" w:type="pct"/>
            <w:shd w:val="clear" w:color="auto" w:fill="auto"/>
          </w:tcPr>
          <w:p w14:paraId="2E35800A" w14:textId="77777777" w:rsidR="000507DE" w:rsidRPr="000507DE" w:rsidRDefault="000507DE" w:rsidP="000507DE">
            <w:pPr>
              <w:spacing w:line="480" w:lineRule="auto"/>
              <w:rPr>
                <w:sz w:val="24"/>
                <w:szCs w:val="24"/>
                <w:lang w:val="id-ID"/>
              </w:rPr>
            </w:pPr>
            <w:r w:rsidRPr="000507DE">
              <w:rPr>
                <w:sz w:val="24"/>
                <w:szCs w:val="24"/>
                <w:lang w:val="id-ID"/>
              </w:rPr>
              <w:t>2.</w:t>
            </w:r>
          </w:p>
        </w:tc>
        <w:tc>
          <w:tcPr>
            <w:tcW w:w="673" w:type="pct"/>
            <w:shd w:val="clear" w:color="auto" w:fill="auto"/>
          </w:tcPr>
          <w:p w14:paraId="557DD6A0" w14:textId="77777777" w:rsidR="000507DE" w:rsidRPr="000507DE" w:rsidRDefault="000507DE" w:rsidP="000507DE">
            <w:pPr>
              <w:spacing w:line="480" w:lineRule="auto"/>
              <w:rPr>
                <w:sz w:val="24"/>
                <w:szCs w:val="24"/>
                <w:lang w:val="id-ID"/>
              </w:rPr>
            </w:pPr>
            <w:r w:rsidRPr="000507DE">
              <w:rPr>
                <w:sz w:val="24"/>
                <w:szCs w:val="24"/>
                <w:lang w:val="id-ID"/>
              </w:rPr>
              <w:t xml:space="preserve">Net Interest </w:t>
            </w:r>
            <w:r w:rsidRPr="000507DE">
              <w:rPr>
                <w:sz w:val="24"/>
                <w:szCs w:val="24"/>
                <w:lang w:val="id-ID"/>
              </w:rPr>
              <w:lastRenderedPageBreak/>
              <w:t>Margin (NIM)</w:t>
            </w:r>
          </w:p>
        </w:tc>
        <w:tc>
          <w:tcPr>
            <w:tcW w:w="869" w:type="pct"/>
            <w:shd w:val="clear" w:color="auto" w:fill="auto"/>
          </w:tcPr>
          <w:p w14:paraId="579F8D8B" w14:textId="77777777" w:rsidR="000507DE" w:rsidRPr="00AC0FDB" w:rsidRDefault="00C71F64" w:rsidP="00C71F64">
            <w:pPr>
              <w:spacing w:line="480" w:lineRule="auto"/>
              <w:jc w:val="both"/>
              <w:rPr>
                <w:sz w:val="24"/>
                <w:szCs w:val="24"/>
                <w:lang w:val="id-ID"/>
              </w:rPr>
            </w:pPr>
            <w:r>
              <w:rPr>
                <w:sz w:val="24"/>
                <w:szCs w:val="24"/>
                <w:lang w:val="id-ID"/>
              </w:rPr>
              <w:lastRenderedPageBreak/>
              <w:t>M</w:t>
            </w:r>
            <w:r w:rsidR="00AC0FDB" w:rsidRPr="00231A9E">
              <w:rPr>
                <w:sz w:val="24"/>
                <w:szCs w:val="24"/>
              </w:rPr>
              <w:t xml:space="preserve">enurut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 xml:space="preserve">(Haryanto </w:t>
            </w:r>
            <w:r w:rsidR="00AC0FDB" w:rsidRPr="00231A9E">
              <w:rPr>
                <w:noProof/>
                <w:sz w:val="24"/>
                <w:szCs w:val="24"/>
              </w:rPr>
              <w:lastRenderedPageBreak/>
              <w:t>&amp; Widyarti, 2017)</w:t>
            </w:r>
            <w:r w:rsidR="00AC0FDB" w:rsidRPr="00231A9E">
              <w:rPr>
                <w:sz w:val="24"/>
                <w:szCs w:val="24"/>
              </w:rPr>
              <w:fldChar w:fldCharType="end"/>
            </w:r>
            <w:r w:rsidR="00AC0FDB" w:rsidRPr="00231A9E">
              <w:rPr>
                <w:sz w:val="24"/>
                <w:szCs w:val="24"/>
              </w:rPr>
              <w:t xml:space="preserve"> </w:t>
            </w:r>
            <w:r w:rsidR="00AC0FDB" w:rsidRPr="00231A9E">
              <w:rPr>
                <w:i/>
                <w:sz w:val="24"/>
                <w:szCs w:val="24"/>
              </w:rPr>
              <w:t>Net Interest Margin (NIM)</w:t>
            </w:r>
            <w:r w:rsidR="00AC0FDB" w:rsidRPr="00231A9E">
              <w:rPr>
                <w:sz w:val="24"/>
                <w:szCs w:val="24"/>
              </w:rPr>
              <w:t xml:space="preserve"> adalah rasio yang digunakan untuk mengukur tingkat rentabilitas yaitu tingkat efektivitas bank antara pendapatan bunga bersih dibandingkan den</w:t>
            </w:r>
            <w:r w:rsidR="00AC0FDB">
              <w:rPr>
                <w:sz w:val="24"/>
                <w:szCs w:val="24"/>
              </w:rPr>
              <w:t xml:space="preserve">gan rata-rata </w:t>
            </w:r>
            <w:r w:rsidR="00AC0FDB">
              <w:rPr>
                <w:sz w:val="24"/>
                <w:szCs w:val="24"/>
              </w:rPr>
              <w:lastRenderedPageBreak/>
              <w:t>aktiva produktif.</w:t>
            </w:r>
          </w:p>
        </w:tc>
        <w:tc>
          <w:tcPr>
            <w:tcW w:w="2607" w:type="pct"/>
            <w:shd w:val="clear" w:color="auto" w:fill="auto"/>
          </w:tcPr>
          <w:p w14:paraId="1F05EA09" w14:textId="77777777"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5584" behindDoc="0" locked="0" layoutInCell="1" allowOverlap="1" wp14:anchorId="231DD0E0" wp14:editId="582C3F73">
                      <wp:simplePos x="0" y="0"/>
                      <wp:positionH relativeFrom="column">
                        <wp:posOffset>2039955</wp:posOffset>
                      </wp:positionH>
                      <wp:positionV relativeFrom="paragraph">
                        <wp:posOffset>97218</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6DB1A" w14:textId="77777777" w:rsidR="00F446AB" w:rsidRPr="00501DCD" w:rsidRDefault="00F446AB"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51" type="#_x0000_t202" style="position:absolute;margin-left:160.65pt;margin-top:7.65pt;width:59.1pt;height:24.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HV1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" filled="f" stroked="f">
                      <v:textbox>
                        <w:txbxContent>
                          <w:p w14:paraId="7AD6DB1A" w14:textId="77777777" w:rsidR="00F446AB" w:rsidRPr="00501DCD" w:rsidRDefault="00F446AB" w:rsidP="000507DE">
                            <w:r w:rsidRPr="00501DCD">
                              <w:rPr>
                                <w:lang w:val="id-ID"/>
                              </w:rPr>
                              <w:t>X 100%</w:t>
                            </w:r>
                          </w:p>
                        </w:txbxContent>
                      </v:textbox>
                    </v:shape>
                  </w:pict>
                </mc:Fallback>
              </mc:AlternateContent>
            </w:r>
            <w:r w:rsidRPr="000507DE">
              <w:rPr>
                <w:sz w:val="24"/>
                <w:szCs w:val="24"/>
                <w:lang w:val="id-ID"/>
              </w:rPr>
              <w:t xml:space="preserve">             Pendapatan Bunga Bersih</w:t>
            </w:r>
          </w:p>
          <w:p w14:paraId="40F01B42" w14:textId="77777777"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714560" behindDoc="0" locked="0" layoutInCell="1" allowOverlap="1" wp14:anchorId="21E67483" wp14:editId="21107E8A">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06D25E" id="Straight Arrow Connector 51" o:spid="_x0000_s1026" type="#_x0000_t32" style="position:absolute;margin-left:35.25pt;margin-top:5.8pt;width:12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NIM</w:t>
            </w:r>
            <w:r w:rsidRPr="000507DE">
              <w:rPr>
                <w:sz w:val="24"/>
                <w:szCs w:val="24"/>
              </w:rPr>
              <w:t xml:space="preserve"> = </w:t>
            </w:r>
          </w:p>
          <w:p w14:paraId="56529176" w14:textId="392AEFA1" w:rsidR="00796818" w:rsidRPr="00292423" w:rsidRDefault="00501DCD" w:rsidP="00292423">
            <w:pPr>
              <w:spacing w:line="480" w:lineRule="auto"/>
              <w:rPr>
                <w:sz w:val="24"/>
                <w:szCs w:val="24"/>
                <w:lang w:val="id-ID"/>
              </w:rPr>
            </w:pPr>
            <w:r>
              <w:rPr>
                <w:sz w:val="24"/>
                <w:szCs w:val="24"/>
              </w:rPr>
              <w:t xml:space="preserve">              </w:t>
            </w:r>
            <w:r w:rsidR="000507DE" w:rsidRPr="000507DE">
              <w:rPr>
                <w:sz w:val="24"/>
                <w:szCs w:val="24"/>
                <w:lang w:val="id-ID"/>
              </w:rPr>
              <w:t>Rata-rata Aktiva Produktif</w:t>
            </w:r>
          </w:p>
          <w:p w14:paraId="38A33795" w14:textId="77777777" w:rsidR="00796818" w:rsidRPr="00231A9E" w:rsidRDefault="00796818" w:rsidP="00796818">
            <w:pPr>
              <w:spacing w:line="480" w:lineRule="auto"/>
              <w:jc w:val="both"/>
              <w:rPr>
                <w:sz w:val="24"/>
                <w:szCs w:val="24"/>
              </w:rPr>
            </w:pPr>
            <w:r w:rsidRPr="00231A9E">
              <w:rPr>
                <w:sz w:val="24"/>
                <w:szCs w:val="24"/>
              </w:rPr>
              <w:lastRenderedPageBreak/>
              <w:t>Sumber : SE BI No. 13/24/DPNP Tahun 2011</w:t>
            </w:r>
          </w:p>
          <w:p w14:paraId="68980F31" w14:textId="77777777" w:rsidR="00796818" w:rsidRPr="000507DE" w:rsidRDefault="00796818" w:rsidP="000507DE">
            <w:pPr>
              <w:spacing w:line="480" w:lineRule="auto"/>
              <w:rPr>
                <w:sz w:val="24"/>
                <w:szCs w:val="24"/>
                <w:lang w:val="id-ID"/>
              </w:rPr>
            </w:pPr>
          </w:p>
        </w:tc>
        <w:tc>
          <w:tcPr>
            <w:tcW w:w="502" w:type="pct"/>
            <w:shd w:val="clear" w:color="auto" w:fill="auto"/>
          </w:tcPr>
          <w:p w14:paraId="2C8BB041" w14:textId="77777777" w:rsidR="000507DE" w:rsidRPr="000507DE" w:rsidRDefault="000507DE" w:rsidP="000507DE">
            <w:pPr>
              <w:spacing w:line="480" w:lineRule="auto"/>
              <w:rPr>
                <w:sz w:val="24"/>
                <w:szCs w:val="24"/>
                <w:lang w:val="id-ID"/>
              </w:rPr>
            </w:pPr>
            <w:r w:rsidRPr="000507DE">
              <w:rPr>
                <w:sz w:val="24"/>
                <w:szCs w:val="24"/>
                <w:lang w:val="id-ID"/>
              </w:rPr>
              <w:lastRenderedPageBreak/>
              <w:t>Rasio</w:t>
            </w:r>
          </w:p>
        </w:tc>
      </w:tr>
      <w:tr w:rsidR="000507DE" w:rsidRPr="000507DE" w14:paraId="6F49396C" w14:textId="77777777" w:rsidTr="003968BD">
        <w:tc>
          <w:tcPr>
            <w:tcW w:w="349" w:type="pct"/>
            <w:shd w:val="clear" w:color="auto" w:fill="auto"/>
          </w:tcPr>
          <w:p w14:paraId="370402B1" w14:textId="77777777" w:rsidR="000507DE" w:rsidRPr="000507DE" w:rsidRDefault="000507DE" w:rsidP="000507DE">
            <w:pPr>
              <w:spacing w:line="480" w:lineRule="auto"/>
              <w:rPr>
                <w:sz w:val="24"/>
                <w:szCs w:val="24"/>
                <w:lang w:val="id-ID"/>
              </w:rPr>
            </w:pPr>
            <w:r w:rsidRPr="000507DE">
              <w:rPr>
                <w:sz w:val="24"/>
                <w:szCs w:val="24"/>
                <w:lang w:val="id-ID"/>
              </w:rPr>
              <w:lastRenderedPageBreak/>
              <w:t>3.</w:t>
            </w:r>
          </w:p>
        </w:tc>
        <w:tc>
          <w:tcPr>
            <w:tcW w:w="673" w:type="pct"/>
            <w:shd w:val="clear" w:color="auto" w:fill="auto"/>
          </w:tcPr>
          <w:p w14:paraId="2FE8223C" w14:textId="77777777" w:rsidR="000507DE" w:rsidRPr="000507DE" w:rsidRDefault="000507DE" w:rsidP="000507DE">
            <w:pPr>
              <w:spacing w:line="480" w:lineRule="auto"/>
              <w:rPr>
                <w:sz w:val="24"/>
                <w:szCs w:val="24"/>
                <w:lang w:val="id-ID"/>
              </w:rPr>
            </w:pPr>
            <w:r w:rsidRPr="000507DE">
              <w:rPr>
                <w:sz w:val="24"/>
                <w:szCs w:val="24"/>
                <w:lang w:val="id-ID"/>
              </w:rPr>
              <w:t>Return On Asset (ROA)</w:t>
            </w:r>
          </w:p>
        </w:tc>
        <w:tc>
          <w:tcPr>
            <w:tcW w:w="869" w:type="pct"/>
            <w:shd w:val="clear" w:color="auto" w:fill="auto"/>
          </w:tcPr>
          <w:p w14:paraId="77761AC8" w14:textId="77777777" w:rsidR="000507DE" w:rsidRPr="00585092" w:rsidRDefault="00585092" w:rsidP="00585092">
            <w:pPr>
              <w:spacing w:line="480" w:lineRule="auto"/>
              <w:jc w:val="both"/>
              <w:rPr>
                <w:sz w:val="24"/>
                <w:szCs w:val="24"/>
                <w:lang w:val="id-ID"/>
              </w:rPr>
            </w:pPr>
            <w:r>
              <w:rPr>
                <w:sz w:val="24"/>
                <w:szCs w:val="24"/>
                <w:lang w:val="id-ID"/>
              </w:rPr>
              <w:t>M</w:t>
            </w:r>
            <w:r w:rsidRPr="00231A9E">
              <w:rPr>
                <w:sz w:val="24"/>
                <w:szCs w:val="24"/>
              </w:rPr>
              <w:t xml:space="preserve">enurut </w:t>
            </w:r>
            <w:r w:rsidRPr="00231A9E">
              <w:rPr>
                <w:sz w:val="24"/>
                <w:szCs w:val="24"/>
              </w:rPr>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w:t>
            </w:r>
            <w:r>
              <w:rPr>
                <w:sz w:val="24"/>
                <w:szCs w:val="24"/>
              </w:rPr>
              <w:t xml:space="preserve"> dalam menciptakan laba bersih.</w:t>
            </w:r>
          </w:p>
        </w:tc>
        <w:tc>
          <w:tcPr>
            <w:tcW w:w="2607" w:type="pct"/>
            <w:shd w:val="clear" w:color="auto" w:fill="auto"/>
          </w:tcPr>
          <w:p w14:paraId="08EE5356" w14:textId="77777777" w:rsidR="000507DE" w:rsidRPr="000507DE" w:rsidRDefault="000507DE" w:rsidP="00C71F64">
            <w:pPr>
              <w:rPr>
                <w:sz w:val="24"/>
                <w:szCs w:val="24"/>
                <w:lang w:val="id-ID"/>
              </w:rPr>
            </w:pPr>
            <w:r w:rsidRPr="000507DE">
              <w:rPr>
                <w:noProof/>
                <w:sz w:val="24"/>
                <w:szCs w:val="24"/>
                <w:lang w:val="id-ID" w:eastAsia="id-ID"/>
              </w:rPr>
              <mc:AlternateContent>
                <mc:Choice Requires="wps">
                  <w:drawing>
                    <wp:anchor distT="0" distB="0" distL="114300" distR="114300" simplePos="0" relativeHeight="251717632" behindDoc="0" locked="0" layoutInCell="1" allowOverlap="1" wp14:anchorId="10D32969" wp14:editId="4EBFC9DC">
                      <wp:simplePos x="0" y="0"/>
                      <wp:positionH relativeFrom="column">
                        <wp:posOffset>2038350</wp:posOffset>
                      </wp:positionH>
                      <wp:positionV relativeFrom="paragraph">
                        <wp:posOffset>125207</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4F641" w14:textId="77777777" w:rsidR="00F446AB" w:rsidRPr="00501DCD" w:rsidRDefault="00F446AB"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052" type="#_x0000_t202" style="position:absolute;margin-left:160.5pt;margin-top:9.85pt;width:59.1pt;height:24.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hl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" filled="f" stroked="f">
                      <v:textbox>
                        <w:txbxContent>
                          <w:p w14:paraId="69A4F641" w14:textId="77777777" w:rsidR="00F446AB" w:rsidRPr="00501DCD" w:rsidRDefault="00F446AB" w:rsidP="000507DE">
                            <w:r w:rsidRPr="00501DCD">
                              <w:rPr>
                                <w:lang w:val="id-ID"/>
                              </w:rPr>
                              <w:t>X 100%</w:t>
                            </w:r>
                          </w:p>
                        </w:txbxContent>
                      </v:textbox>
                    </v:shape>
                  </w:pict>
                </mc:Fallback>
              </mc:AlternateContent>
            </w:r>
            <w:r w:rsidRPr="000507DE">
              <w:rPr>
                <w:sz w:val="24"/>
                <w:szCs w:val="24"/>
                <w:lang w:val="id-ID"/>
              </w:rPr>
              <w:t xml:space="preserve">             Earning After Tax (EAT)</w:t>
            </w:r>
          </w:p>
          <w:p w14:paraId="39FFB447" w14:textId="77777777"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716608" behindDoc="0" locked="0" layoutInCell="1" allowOverlap="1" wp14:anchorId="5FDABFBC" wp14:editId="65FA6683">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4EA987" id="Straight Arrow Connector 49" o:spid="_x0000_s1026" type="#_x0000_t32" style="position:absolute;margin-left:35.25pt;margin-top:5.8pt;width:129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ROA</w:t>
            </w:r>
            <w:r w:rsidRPr="000507DE">
              <w:rPr>
                <w:sz w:val="24"/>
                <w:szCs w:val="24"/>
              </w:rPr>
              <w:t xml:space="preserve"> = </w:t>
            </w:r>
          </w:p>
          <w:p w14:paraId="21B3DDD0" w14:textId="77777777"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Asset</w:t>
            </w:r>
          </w:p>
          <w:p w14:paraId="0C513C1F" w14:textId="77777777" w:rsidR="00796818" w:rsidRPr="000507DE" w:rsidRDefault="00CF1851" w:rsidP="000507DE">
            <w:pPr>
              <w:spacing w:line="480" w:lineRule="auto"/>
              <w:rPr>
                <w:sz w:val="24"/>
                <w:szCs w:val="24"/>
                <w:lang w:val="id-ID"/>
              </w:rPr>
            </w:pPr>
            <w:r>
              <w:rPr>
                <w:sz w:val="24"/>
                <w:szCs w:val="24"/>
              </w:rPr>
              <w:t>Sumber : Kasmir (201</w:t>
            </w:r>
            <w:r>
              <w:rPr>
                <w:sz w:val="24"/>
                <w:szCs w:val="24"/>
                <w:lang w:val="id-ID"/>
              </w:rPr>
              <w:t>8</w:t>
            </w:r>
            <w:r w:rsidR="00585092" w:rsidRPr="00231A9E">
              <w:rPr>
                <w:sz w:val="24"/>
                <w:szCs w:val="24"/>
              </w:rPr>
              <w:t>:199)</w:t>
            </w:r>
          </w:p>
        </w:tc>
        <w:tc>
          <w:tcPr>
            <w:tcW w:w="502" w:type="pct"/>
            <w:shd w:val="clear" w:color="auto" w:fill="auto"/>
          </w:tcPr>
          <w:p w14:paraId="237C36A6" w14:textId="77777777" w:rsidR="000507DE" w:rsidRPr="000507DE" w:rsidRDefault="000507DE" w:rsidP="000507DE">
            <w:pPr>
              <w:spacing w:line="480" w:lineRule="auto"/>
              <w:rPr>
                <w:sz w:val="24"/>
                <w:szCs w:val="24"/>
                <w:lang w:val="id-ID"/>
              </w:rPr>
            </w:pPr>
            <w:r w:rsidRPr="000507DE">
              <w:rPr>
                <w:sz w:val="24"/>
                <w:szCs w:val="24"/>
                <w:lang w:val="id-ID"/>
              </w:rPr>
              <w:t>Rasio</w:t>
            </w:r>
          </w:p>
        </w:tc>
      </w:tr>
    </w:tbl>
    <w:p w14:paraId="117CB411" w14:textId="7814A8F8" w:rsidR="00BE095D" w:rsidRPr="008853FD" w:rsidRDefault="00BE095D" w:rsidP="008853FD">
      <w:pPr>
        <w:spacing w:line="480" w:lineRule="auto"/>
        <w:jc w:val="center"/>
        <w:rPr>
          <w:sz w:val="24"/>
        </w:rPr>
      </w:pPr>
      <w:bookmarkStart w:id="354" w:name="_Toc135749024"/>
      <w:bookmarkStart w:id="355" w:name="_Toc135749588"/>
      <w:bookmarkStart w:id="356" w:name="_Toc135749674"/>
      <w:bookmarkStart w:id="357" w:name="_Toc139703357"/>
      <w:r w:rsidRPr="008853FD">
        <w:rPr>
          <w:sz w:val="24"/>
        </w:rPr>
        <w:t>Sumber : Data diolah, 2023</w:t>
      </w:r>
    </w:p>
    <w:p w14:paraId="672CCA23" w14:textId="77777777" w:rsidR="000507DE" w:rsidRPr="00A63E3B" w:rsidRDefault="000507DE" w:rsidP="00A63E3B">
      <w:pPr>
        <w:pStyle w:val="Heading3"/>
        <w:rPr>
          <w:b/>
        </w:rPr>
      </w:pPr>
      <w:bookmarkStart w:id="358" w:name="_Toc143176718"/>
      <w:r w:rsidRPr="00A63E3B">
        <w:rPr>
          <w:b/>
        </w:rPr>
        <w:t>3.2.6</w:t>
      </w:r>
      <w:r w:rsidRPr="00A63E3B">
        <w:rPr>
          <w:b/>
        </w:rPr>
        <w:tab/>
        <w:t>Metode Analisis Data</w:t>
      </w:r>
      <w:bookmarkEnd w:id="354"/>
      <w:bookmarkEnd w:id="355"/>
      <w:bookmarkEnd w:id="356"/>
      <w:bookmarkEnd w:id="357"/>
      <w:bookmarkEnd w:id="358"/>
      <w:r w:rsidRPr="00A63E3B">
        <w:rPr>
          <w:b/>
        </w:rPr>
        <w:t xml:space="preserve"> </w:t>
      </w:r>
    </w:p>
    <w:p w14:paraId="3C537BC1"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r w:rsidRPr="000507DE">
        <w:rPr>
          <w:i/>
          <w:sz w:val="24"/>
          <w:szCs w:val="24"/>
        </w:rPr>
        <w:t>Loan to Deposit Ratio (LDR)</w:t>
      </w:r>
      <w:r w:rsidRPr="000507DE">
        <w:rPr>
          <w:sz w:val="24"/>
          <w:szCs w:val="24"/>
          <w:lang w:val="id-ID"/>
        </w:rPr>
        <w:t xml:space="preserve"> dan </w:t>
      </w:r>
      <w:r w:rsidRPr="000507DE">
        <w:rPr>
          <w:i/>
          <w:sz w:val="24"/>
          <w:szCs w:val="24"/>
          <w:lang w:val="id-ID"/>
        </w:rPr>
        <w:t>Net Inter</w:t>
      </w:r>
      <w:r w:rsidR="005E3124">
        <w:rPr>
          <w:i/>
          <w:sz w:val="24"/>
          <w:szCs w:val="24"/>
          <w:lang w:val="id-ID"/>
        </w:rPr>
        <w:t>e</w:t>
      </w:r>
      <w:r w:rsidRPr="000507DE">
        <w:rPr>
          <w:i/>
          <w:sz w:val="24"/>
          <w:szCs w:val="24"/>
          <w:lang w:val="id-ID"/>
        </w:rPr>
        <w:t xml:space="preserve">st </w:t>
      </w:r>
      <w:r w:rsidRPr="000507DE">
        <w:rPr>
          <w:i/>
          <w:sz w:val="24"/>
          <w:szCs w:val="24"/>
          <w:lang w:val="id-ID"/>
        </w:rPr>
        <w:lastRenderedPageBreak/>
        <w:t>Margin (NIM)</w:t>
      </w:r>
      <w:r w:rsidRPr="000507DE">
        <w:rPr>
          <w:sz w:val="24"/>
          <w:szCs w:val="24"/>
        </w:rPr>
        <w:t xml:space="preserve"> terhadap </w:t>
      </w:r>
      <w:r w:rsidRPr="000507DE">
        <w:rPr>
          <w:i/>
          <w:sz w:val="24"/>
          <w:szCs w:val="24"/>
        </w:rPr>
        <w:t>Return on Asset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Penelitian ini melakukan analisa terhadap data yang sudah diuraikan dengan menggunakan metode</w:t>
      </w:r>
      <w:r w:rsidR="005E3124">
        <w:rPr>
          <w:sz w:val="24"/>
          <w:szCs w:val="24"/>
          <w:lang w:val="id-ID"/>
        </w:rPr>
        <w:t xml:space="preserve"> deskrip</w:t>
      </w:r>
      <w:r w:rsidRPr="000507DE">
        <w:rPr>
          <w:sz w:val="24"/>
          <w:szCs w:val="24"/>
          <w:lang w:val="id-ID"/>
        </w:rPr>
        <w:t xml:space="preserve">tif dan asosiatif, pada metode asosiatif penelitian ini menggunakan 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14:paraId="69BF6930" w14:textId="77777777"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k data seperti grafik, menganalisis data dan manajemen data serta hasil yang didapatkan lebih akurat dan cepat baik dengan aplikasi toolbar maupun syntax.</w:t>
      </w:r>
    </w:p>
    <w:p w14:paraId="6F333A9D" w14:textId="77777777" w:rsidR="000507DE" w:rsidRPr="00731713" w:rsidRDefault="000507DE" w:rsidP="007001E1">
      <w:pPr>
        <w:pStyle w:val="Heading4"/>
        <w:ind w:left="0"/>
      </w:pPr>
      <w:bookmarkStart w:id="359" w:name="_Toc135749675"/>
      <w:r w:rsidRPr="00731713">
        <w:t>3.2.6.1</w:t>
      </w:r>
      <w:r w:rsidRPr="00731713">
        <w:tab/>
        <w:t>Analisis Deskriptif</w:t>
      </w:r>
      <w:bookmarkEnd w:id="359"/>
    </w:p>
    <w:p w14:paraId="1B5C939F" w14:textId="77777777" w:rsid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Analisis deskriptif adalah penelitian untuk mengetahui nilai variabel mandiri satu atau lebih variabel tanpa membuat perbandingan atau dihubungkan dengan variabel lainnya. Pada penelitian ini untuk menggambarkan dari analisis data masing- masing variabel, penulis menggunakan analisis deskriptif dengan pendekatan tabel, grafik maupun gambar. Pada</w:t>
      </w:r>
      <w:r w:rsidR="00AE29DD">
        <w:rPr>
          <w:sz w:val="24"/>
          <w:szCs w:val="24"/>
        </w:rPr>
        <w:t xml:space="preserve"> penelitian ini analisis deskri</w:t>
      </w:r>
      <w:r w:rsidR="00AE29DD">
        <w:rPr>
          <w:sz w:val="24"/>
          <w:szCs w:val="24"/>
          <w:lang w:val="id-ID"/>
        </w:rPr>
        <w:t>p</w:t>
      </w:r>
      <w:r w:rsidRPr="000507DE">
        <w:rPr>
          <w:sz w:val="24"/>
          <w:szCs w:val="24"/>
        </w:rPr>
        <w:t xml:space="preserve">tif digunakan untuk mendeskripsikan bagaimana </w:t>
      </w:r>
      <w:r w:rsidRPr="000507DE">
        <w:rPr>
          <w:i/>
          <w:sz w:val="24"/>
          <w:szCs w:val="24"/>
        </w:rPr>
        <w:t>Loan to Deposit Ratio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Interest Margin (NIM) </w:t>
      </w:r>
      <w:r w:rsidRPr="000507DE">
        <w:rPr>
          <w:sz w:val="24"/>
          <w:szCs w:val="24"/>
        </w:rPr>
        <w:t>pada perusahaan perbankan yang terdaftar di Bursa Efek Indonesia (BEI) periode 2017 – 2021 dan bagaimana Return On Asset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14:paraId="0042DD19" w14:textId="77777777" w:rsidR="001C7C2C" w:rsidRPr="001C7C2C" w:rsidRDefault="001C7C2C" w:rsidP="000507DE">
      <w:pPr>
        <w:spacing w:line="480" w:lineRule="auto"/>
        <w:ind w:firstLine="720"/>
        <w:jc w:val="both"/>
        <w:rPr>
          <w:sz w:val="24"/>
          <w:szCs w:val="24"/>
          <w:lang w:val="id-ID"/>
        </w:rPr>
      </w:pPr>
    </w:p>
    <w:p w14:paraId="4997F488" w14:textId="77777777" w:rsidR="000507DE" w:rsidRPr="00731713" w:rsidRDefault="000507DE" w:rsidP="007001E1">
      <w:pPr>
        <w:pStyle w:val="Heading4"/>
        <w:ind w:left="0"/>
      </w:pPr>
      <w:bookmarkStart w:id="360" w:name="_Toc135749676"/>
      <w:r w:rsidRPr="00731713">
        <w:lastRenderedPageBreak/>
        <w:t>3.2.6.2</w:t>
      </w:r>
      <w:r w:rsidRPr="00731713">
        <w:tab/>
        <w:t>Analisis Asosiatif</w:t>
      </w:r>
      <w:bookmarkEnd w:id="360"/>
      <w:r w:rsidRPr="00731713">
        <w:t xml:space="preserve"> </w:t>
      </w:r>
    </w:p>
    <w:p w14:paraId="658CE0F7" w14:textId="77777777"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software STATA. Pada penelitian ini analisis asosiatif digunakan untuk mengetahui pengaruh </w:t>
      </w:r>
      <w:r w:rsidRPr="000507DE">
        <w:rPr>
          <w:i/>
          <w:sz w:val="24"/>
          <w:szCs w:val="24"/>
          <w:lang w:val="id-ID"/>
        </w:rPr>
        <w:t>Loan to Deposit Ratio (LDR)</w:t>
      </w:r>
      <w:r w:rsidRPr="000507DE">
        <w:rPr>
          <w:sz w:val="24"/>
          <w:szCs w:val="24"/>
          <w:lang w:val="id-ID"/>
        </w:rPr>
        <w:t xml:space="preserve"> dan </w:t>
      </w:r>
      <w:r w:rsidRPr="000507DE">
        <w:rPr>
          <w:i/>
          <w:sz w:val="24"/>
          <w:szCs w:val="24"/>
          <w:lang w:val="id-ID"/>
        </w:rPr>
        <w:t xml:space="preserve">Net Interest Margin (NIM) </w:t>
      </w:r>
      <w:r w:rsidRPr="000507DE">
        <w:rPr>
          <w:sz w:val="24"/>
          <w:szCs w:val="24"/>
          <w:lang w:val="id-ID"/>
        </w:rPr>
        <w:t xml:space="preserve">terhadap </w:t>
      </w:r>
      <w:r w:rsidRPr="000507DE">
        <w:rPr>
          <w:i/>
          <w:sz w:val="24"/>
          <w:szCs w:val="24"/>
          <w:lang w:val="id-ID"/>
        </w:rPr>
        <w:t>Return On Asset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14:paraId="689F6295" w14:textId="77777777" w:rsidR="000507DE" w:rsidRPr="00A63E3B" w:rsidRDefault="000507DE" w:rsidP="00A63E3B">
      <w:pPr>
        <w:pStyle w:val="Heading3"/>
        <w:rPr>
          <w:b/>
        </w:rPr>
      </w:pPr>
      <w:bookmarkStart w:id="361" w:name="_Toc135749025"/>
      <w:bookmarkStart w:id="362" w:name="_Toc135749589"/>
      <w:bookmarkStart w:id="363" w:name="_Toc135749677"/>
      <w:bookmarkStart w:id="364" w:name="_Toc139703358"/>
      <w:bookmarkStart w:id="365" w:name="_Toc143176719"/>
      <w:r w:rsidRPr="00A63E3B">
        <w:rPr>
          <w:b/>
        </w:rPr>
        <w:t>3.2.7</w:t>
      </w:r>
      <w:r w:rsidRPr="00A63E3B">
        <w:rPr>
          <w:b/>
        </w:rPr>
        <w:tab/>
        <w:t>Analisi</w:t>
      </w:r>
      <w:r w:rsidR="00AE29DD">
        <w:rPr>
          <w:b/>
        </w:rPr>
        <w:t>s</w:t>
      </w:r>
      <w:r w:rsidRPr="00A63E3B">
        <w:rPr>
          <w:b/>
        </w:rPr>
        <w:t xml:space="preserve"> Regresi</w:t>
      </w:r>
      <w:bookmarkEnd w:id="361"/>
      <w:bookmarkEnd w:id="362"/>
      <w:bookmarkEnd w:id="363"/>
      <w:bookmarkEnd w:id="364"/>
      <w:bookmarkEnd w:id="365"/>
    </w:p>
    <w:p w14:paraId="4595DBD3" w14:textId="77777777" w:rsidR="000507DE" w:rsidRPr="0053486F" w:rsidRDefault="000507DE" w:rsidP="00A63E3B">
      <w:pPr>
        <w:pStyle w:val="Heading4"/>
        <w:ind w:left="0"/>
      </w:pPr>
      <w:bookmarkStart w:id="366" w:name="_Toc135749678"/>
      <w:r w:rsidRPr="0053486F">
        <w:t>3.2.7.1</w:t>
      </w:r>
      <w:r w:rsidRPr="0053486F">
        <w:tab/>
        <w:t>Regresi Data Panel</w:t>
      </w:r>
      <w:bookmarkEnd w:id="366"/>
      <w:r w:rsidRPr="0053486F">
        <w:t xml:space="preserve"> </w:t>
      </w:r>
    </w:p>
    <w:p w14:paraId="211F047F" w14:textId="77777777"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r w:rsidRPr="000507DE">
        <w:rPr>
          <w:i/>
          <w:sz w:val="24"/>
          <w:szCs w:val="24"/>
        </w:rPr>
        <w:t>cross-section</w:t>
      </w:r>
      <w:r w:rsidRPr="000507DE">
        <w:rPr>
          <w:sz w:val="24"/>
          <w:szCs w:val="24"/>
        </w:rPr>
        <w:t xml:space="preserve"> dan </w:t>
      </w:r>
      <w:r w:rsidRPr="000507DE">
        <w:rPr>
          <w:i/>
          <w:sz w:val="24"/>
          <w:szCs w:val="24"/>
        </w:rPr>
        <w:t>time series</w:t>
      </w:r>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r w:rsidRPr="000507DE">
        <w:rPr>
          <w:i/>
          <w:sz w:val="24"/>
          <w:szCs w:val="24"/>
        </w:rPr>
        <w:t>cross-section</w:t>
      </w:r>
      <w:r w:rsidRPr="000507DE">
        <w:rPr>
          <w:i/>
          <w:sz w:val="24"/>
          <w:szCs w:val="24"/>
          <w:lang w:val="id-ID"/>
        </w:rPr>
        <w:t xml:space="preserve"> </w:t>
      </w:r>
      <w:r w:rsidRPr="000507DE">
        <w:rPr>
          <w:sz w:val="24"/>
          <w:szCs w:val="24"/>
          <w:lang w:val="id-ID"/>
        </w:rPr>
        <w:t>dan</w:t>
      </w:r>
      <w:r w:rsidRPr="000507DE">
        <w:rPr>
          <w:i/>
          <w:sz w:val="24"/>
          <w:szCs w:val="24"/>
          <w:lang w:val="id-ID"/>
        </w:rPr>
        <w:t xml:space="preserve"> </w:t>
      </w:r>
      <w:r w:rsidRPr="000507DE">
        <w:rPr>
          <w:i/>
          <w:sz w:val="24"/>
          <w:szCs w:val="24"/>
        </w:rPr>
        <w:t>time series</w:t>
      </w:r>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r w:rsidRPr="000507DE">
        <w:rPr>
          <w:sz w:val="24"/>
          <w:szCs w:val="24"/>
        </w:rPr>
        <w:t>erdapat tiga metode dalam mengestimasi model regresi dengan data panel, yaitu</w:t>
      </w:r>
      <w:r w:rsidRPr="000507DE">
        <w:rPr>
          <w:i/>
          <w:sz w:val="24"/>
          <w:szCs w:val="24"/>
          <w:lang w:val="id-ID"/>
        </w:rPr>
        <w:t xml:space="preserve"> Common Effect Model (CEM)</w:t>
      </w:r>
      <w:r w:rsidRPr="000507DE">
        <w:rPr>
          <w:sz w:val="24"/>
          <w:szCs w:val="24"/>
        </w:rPr>
        <w:t xml:space="preserve">, </w:t>
      </w:r>
      <w:r w:rsidRPr="000507DE">
        <w:rPr>
          <w:i/>
          <w:sz w:val="24"/>
          <w:szCs w:val="24"/>
        </w:rPr>
        <w:t>Fixed Effect</w:t>
      </w:r>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r w:rsidRPr="000507DE">
        <w:rPr>
          <w:i/>
          <w:sz w:val="24"/>
          <w:szCs w:val="24"/>
        </w:rPr>
        <w:t>Random Effect</w:t>
      </w:r>
      <w:r w:rsidRPr="000507DE">
        <w:rPr>
          <w:sz w:val="24"/>
          <w:szCs w:val="24"/>
        </w:rPr>
        <w:t xml:space="preserve"> (</w:t>
      </w:r>
      <w:r w:rsidRPr="000507DE">
        <w:rPr>
          <w:i/>
          <w:sz w:val="24"/>
          <w:szCs w:val="24"/>
        </w:rPr>
        <w:t>RE).</w:t>
      </w:r>
    </w:p>
    <w:p w14:paraId="3DFC439E" w14:textId="77777777" w:rsidR="000507DE" w:rsidRPr="000507DE" w:rsidRDefault="000507DE" w:rsidP="004B379E">
      <w:pPr>
        <w:widowControl/>
        <w:numPr>
          <w:ilvl w:val="0"/>
          <w:numId w:val="26"/>
        </w:numPr>
        <w:autoSpaceDE/>
        <w:autoSpaceDN/>
        <w:spacing w:line="480" w:lineRule="auto"/>
        <w:jc w:val="both"/>
        <w:rPr>
          <w:sz w:val="24"/>
          <w:szCs w:val="24"/>
          <w:lang w:val="id-ID"/>
        </w:rPr>
      </w:pPr>
      <w:r w:rsidRPr="000507DE">
        <w:rPr>
          <w:sz w:val="24"/>
          <w:szCs w:val="24"/>
        </w:rPr>
        <w:t xml:space="preserve">Common Effect Model (CEM) </w:t>
      </w:r>
    </w:p>
    <w:p w14:paraId="11BAE92E" w14:textId="77777777" w:rsidR="000507DE" w:rsidRPr="000507DE" w:rsidRDefault="000507DE" w:rsidP="000507DE">
      <w:pPr>
        <w:spacing w:line="480" w:lineRule="auto"/>
        <w:ind w:left="720" w:firstLine="720"/>
        <w:jc w:val="both"/>
        <w:rPr>
          <w:sz w:val="24"/>
          <w:szCs w:val="24"/>
        </w:rPr>
      </w:pPr>
      <w:r w:rsidRPr="000507DE">
        <w:rPr>
          <w:sz w:val="24"/>
          <w:szCs w:val="24"/>
        </w:rPr>
        <w:t>Common Effect Model (CEM) adalah model regresi data panel yang menggabungkan data time series dan cross section dengan pendekatan kuadrat paling kecil dan dapat menggunakan metode pooled least square. Asumsi common effect model ini adalah :</w:t>
      </w:r>
    </w:p>
    <w:p w14:paraId="4A9048F3" w14:textId="77777777" w:rsidR="000507DE" w:rsidRPr="000507DE" w:rsidRDefault="000507DE" w:rsidP="000507DE">
      <w:pPr>
        <w:pStyle w:val="ListParagraph"/>
        <w:spacing w:line="480" w:lineRule="auto"/>
        <w:jc w:val="center"/>
        <w:rPr>
          <w:sz w:val="24"/>
          <w:szCs w:val="24"/>
        </w:rPr>
      </w:pPr>
      <w:r w:rsidRPr="000507DE">
        <w:rPr>
          <w:sz w:val="24"/>
          <w:szCs w:val="24"/>
          <w:lang w:val="id-ID"/>
        </w:rPr>
        <w:t>Y</w:t>
      </w:r>
      <w:r w:rsidRPr="000507DE">
        <w:rPr>
          <w:sz w:val="24"/>
          <w:szCs w:val="24"/>
          <w:vertAlign w:val="subscript"/>
          <w:lang w:val="id-ID"/>
        </w:rPr>
        <w:t xml:space="preserve">it </w:t>
      </w:r>
      <w:r w:rsidRPr="000507DE">
        <w:rPr>
          <w:sz w:val="24"/>
          <w:szCs w:val="24"/>
        </w:rPr>
        <w:t>= ɑ +β</w:t>
      </w:r>
      <w:r w:rsidRPr="000507DE">
        <w:rPr>
          <w:sz w:val="24"/>
          <w:szCs w:val="24"/>
          <w:lang w:val="id-ID"/>
        </w:rPr>
        <w:t>X</w:t>
      </w:r>
      <w:r w:rsidRPr="000507DE">
        <w:rPr>
          <w:sz w:val="24"/>
          <w:szCs w:val="24"/>
          <w:vertAlign w:val="subscript"/>
        </w:rPr>
        <w:t>it</w:t>
      </w:r>
      <w:r w:rsidRPr="000507DE">
        <w:rPr>
          <w:sz w:val="24"/>
          <w:szCs w:val="24"/>
        </w:rPr>
        <w:t xml:space="preserve"> + </w:t>
      </w:r>
      <w:r w:rsidRPr="000507DE">
        <w:rPr>
          <w:sz w:val="24"/>
          <w:szCs w:val="24"/>
          <w:lang w:val="id-ID"/>
        </w:rPr>
        <w:t>e</w:t>
      </w:r>
      <w:r w:rsidRPr="000507DE">
        <w:rPr>
          <w:sz w:val="24"/>
          <w:szCs w:val="24"/>
          <w:vertAlign w:val="subscript"/>
        </w:rPr>
        <w:t>it</w:t>
      </w:r>
    </w:p>
    <w:p w14:paraId="1C4B77CF" w14:textId="77777777" w:rsidR="000507DE" w:rsidRPr="000507DE" w:rsidRDefault="000507DE" w:rsidP="000507DE">
      <w:pPr>
        <w:spacing w:line="480" w:lineRule="auto"/>
        <w:ind w:left="1134" w:firstLine="142"/>
        <w:jc w:val="both"/>
        <w:rPr>
          <w:sz w:val="24"/>
          <w:szCs w:val="24"/>
        </w:rPr>
      </w:pPr>
      <w:r w:rsidRPr="000507DE">
        <w:rPr>
          <w:sz w:val="24"/>
          <w:szCs w:val="24"/>
        </w:rPr>
        <w:lastRenderedPageBreak/>
        <w:t>Keterangan:</w:t>
      </w:r>
    </w:p>
    <w:p w14:paraId="163FF866" w14:textId="77777777" w:rsidR="000507DE" w:rsidRPr="000507DE" w:rsidRDefault="000507DE" w:rsidP="000507DE">
      <w:pPr>
        <w:spacing w:line="480" w:lineRule="auto"/>
        <w:ind w:left="1134" w:firstLine="142"/>
        <w:jc w:val="both"/>
        <w:rPr>
          <w:sz w:val="24"/>
          <w:szCs w:val="24"/>
        </w:rPr>
      </w:pPr>
      <w:r w:rsidRPr="000507DE">
        <w:rPr>
          <w:sz w:val="24"/>
          <w:szCs w:val="24"/>
          <w:lang w:val="id-ID"/>
        </w:rPr>
        <w:t>Y</w:t>
      </w:r>
      <w:r w:rsidRPr="000507DE">
        <w:rPr>
          <w:sz w:val="24"/>
          <w:szCs w:val="24"/>
          <w:vertAlign w:val="subscript"/>
          <w:lang w:val="id-ID"/>
        </w:rPr>
        <w:t>it</w:t>
      </w:r>
      <w:r w:rsidRPr="000507DE">
        <w:rPr>
          <w:sz w:val="24"/>
          <w:szCs w:val="24"/>
        </w:rPr>
        <w:tab/>
        <w:t>: Variabel Terikat</w:t>
      </w:r>
    </w:p>
    <w:p w14:paraId="2F291D60" w14:textId="77777777"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14:paraId="5758A7D1" w14:textId="77777777"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14:paraId="7F2AE2C0" w14:textId="77777777"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14:paraId="2B49DA2F" w14:textId="77777777"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r w:rsidRPr="000507DE">
        <w:rPr>
          <w:i/>
          <w:iCs/>
          <w:sz w:val="24"/>
          <w:szCs w:val="24"/>
        </w:rPr>
        <w:t>Cross Section</w:t>
      </w:r>
      <w:r w:rsidRPr="000507DE">
        <w:rPr>
          <w:sz w:val="24"/>
          <w:szCs w:val="24"/>
        </w:rPr>
        <w:tab/>
      </w:r>
      <w:r w:rsidRPr="000507DE">
        <w:rPr>
          <w:sz w:val="24"/>
          <w:szCs w:val="24"/>
        </w:rPr>
        <w:tab/>
      </w:r>
    </w:p>
    <w:p w14:paraId="4B440F6C" w14:textId="77777777" w:rsidR="000507DE" w:rsidRPr="000507DE" w:rsidRDefault="000507DE" w:rsidP="000507DE">
      <w:pPr>
        <w:spacing w:line="480" w:lineRule="auto"/>
        <w:ind w:left="1134" w:firstLine="142"/>
        <w:jc w:val="both"/>
        <w:rPr>
          <w:sz w:val="24"/>
          <w:szCs w:val="24"/>
        </w:rPr>
      </w:pPr>
      <w:r w:rsidRPr="000507DE">
        <w:rPr>
          <w:sz w:val="24"/>
          <w:szCs w:val="24"/>
        </w:rPr>
        <w:t>t</w:t>
      </w:r>
      <w:r w:rsidRPr="000507DE">
        <w:rPr>
          <w:sz w:val="24"/>
          <w:szCs w:val="24"/>
        </w:rPr>
        <w:tab/>
      </w:r>
      <w:r w:rsidRPr="000507DE">
        <w:rPr>
          <w:sz w:val="24"/>
          <w:szCs w:val="24"/>
        </w:rPr>
        <w:tab/>
        <w:t xml:space="preserve">: </w:t>
      </w:r>
      <w:r w:rsidRPr="000507DE">
        <w:rPr>
          <w:i/>
          <w:iCs/>
          <w:sz w:val="24"/>
          <w:szCs w:val="24"/>
        </w:rPr>
        <w:t>Time Series</w:t>
      </w:r>
    </w:p>
    <w:p w14:paraId="0D106D9E" w14:textId="77777777" w:rsidR="000507DE" w:rsidRPr="000507DE" w:rsidRDefault="000507DE" w:rsidP="000507DE">
      <w:pPr>
        <w:spacing w:line="480" w:lineRule="auto"/>
        <w:ind w:left="1134" w:firstLine="142"/>
        <w:jc w:val="both"/>
        <w:rPr>
          <w:i/>
          <w:iCs/>
          <w:sz w:val="24"/>
          <w:szCs w:val="24"/>
        </w:rPr>
      </w:pPr>
      <w:r w:rsidRPr="000507DE">
        <w:rPr>
          <w:sz w:val="24"/>
          <w:szCs w:val="24"/>
        </w:rPr>
        <w:t>Є</w:t>
      </w:r>
      <w:r w:rsidRPr="000507DE">
        <w:rPr>
          <w:sz w:val="24"/>
          <w:szCs w:val="24"/>
        </w:rPr>
        <w:tab/>
      </w:r>
      <w:r w:rsidRPr="000507DE">
        <w:rPr>
          <w:sz w:val="24"/>
          <w:szCs w:val="24"/>
        </w:rPr>
        <w:tab/>
        <w:t xml:space="preserve">: </w:t>
      </w:r>
      <w:r w:rsidRPr="000507DE">
        <w:rPr>
          <w:i/>
          <w:iCs/>
          <w:sz w:val="24"/>
          <w:szCs w:val="24"/>
        </w:rPr>
        <w:t xml:space="preserve">Error </w:t>
      </w:r>
    </w:p>
    <w:p w14:paraId="4A49EF89" w14:textId="77777777" w:rsidR="000507DE" w:rsidRPr="000507DE" w:rsidRDefault="000507DE" w:rsidP="004B379E">
      <w:pPr>
        <w:widowControl/>
        <w:numPr>
          <w:ilvl w:val="0"/>
          <w:numId w:val="26"/>
        </w:numPr>
        <w:autoSpaceDE/>
        <w:autoSpaceDN/>
        <w:spacing w:line="480" w:lineRule="auto"/>
        <w:rPr>
          <w:sz w:val="24"/>
          <w:szCs w:val="24"/>
          <w:lang w:val="id-ID"/>
        </w:rPr>
      </w:pPr>
      <w:r w:rsidRPr="000507DE">
        <w:rPr>
          <w:sz w:val="24"/>
          <w:szCs w:val="24"/>
        </w:rPr>
        <w:t xml:space="preserve">Fixed Effect Model (FEM) </w:t>
      </w:r>
    </w:p>
    <w:p w14:paraId="117729E6" w14:textId="77777777" w:rsidR="000507DE" w:rsidRPr="000507DE" w:rsidRDefault="000507DE" w:rsidP="000507DE">
      <w:pPr>
        <w:spacing w:line="480" w:lineRule="auto"/>
        <w:ind w:left="720" w:firstLine="720"/>
        <w:rPr>
          <w:sz w:val="24"/>
          <w:szCs w:val="24"/>
        </w:rPr>
      </w:pPr>
      <w:r w:rsidRPr="000507DE">
        <w:rPr>
          <w:sz w:val="24"/>
          <w:szCs w:val="24"/>
        </w:rPr>
        <w:t>Fixed effect model adalah model regresi data panel yang memiliki efek berbeda antar individu dan individu merupakan parameter yang tidak diketahui dan dapat diestimasi melalui teknik least square dummy. Asumsi fixed effect model adalah sebagai berikut :</w:t>
      </w:r>
    </w:p>
    <w:p w14:paraId="238F08D7"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r w:rsidRPr="000507DE">
        <w:rPr>
          <w:sz w:val="24"/>
          <w:szCs w:val="24"/>
          <w:lang w:val="id-ID"/>
        </w:rPr>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r w:rsidRPr="000507DE">
        <w:rPr>
          <w:sz w:val="24"/>
          <w:szCs w:val="24"/>
        </w:rPr>
        <w:t>X</w:t>
      </w:r>
      <w:r w:rsidRPr="000507DE">
        <w:rPr>
          <w:sz w:val="24"/>
          <w:szCs w:val="24"/>
          <w:vertAlign w:val="subscript"/>
        </w:rPr>
        <w:t xml:space="preserve">it + </w:t>
      </w:r>
      <w:r w:rsidRPr="000507DE">
        <w:rPr>
          <w:sz w:val="24"/>
          <w:szCs w:val="24"/>
          <w:lang w:val="id-ID"/>
        </w:rPr>
        <w:t>e</w:t>
      </w:r>
      <w:r w:rsidRPr="000507DE">
        <w:rPr>
          <w:sz w:val="24"/>
          <w:szCs w:val="24"/>
          <w:vertAlign w:val="subscript"/>
        </w:rPr>
        <w:t>it</w:t>
      </w:r>
    </w:p>
    <w:p w14:paraId="4152E0FE"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238E55A7" w14:textId="77777777" w:rsidR="000507DE" w:rsidRPr="000507DE" w:rsidRDefault="000507DE" w:rsidP="000507DE">
      <w:pPr>
        <w:spacing w:line="480" w:lineRule="auto"/>
        <w:ind w:left="720" w:firstLine="720"/>
        <w:rPr>
          <w:sz w:val="24"/>
          <w:szCs w:val="24"/>
        </w:rPr>
      </w:pPr>
      <w:r w:rsidRPr="000507DE">
        <w:rPr>
          <w:sz w:val="24"/>
          <w:szCs w:val="24"/>
        </w:rPr>
        <w:t>Y</w:t>
      </w:r>
      <w:r w:rsidRPr="000507DE">
        <w:rPr>
          <w:sz w:val="24"/>
          <w:szCs w:val="24"/>
          <w:vertAlign w:val="subscript"/>
          <w:lang w:val="id-ID"/>
        </w:rPr>
        <w:t>it</w:t>
      </w:r>
      <w:r w:rsidRPr="000507DE">
        <w:rPr>
          <w:sz w:val="24"/>
          <w:szCs w:val="24"/>
        </w:rPr>
        <w:t xml:space="preserve"> = variabel dependen </w:t>
      </w:r>
    </w:p>
    <w:p w14:paraId="2678B84B"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0042D9CF"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1FAA9565"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6E320A33"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0BE2BD5"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6AA45408" w14:textId="77777777" w:rsidR="000507DE" w:rsidRDefault="000507DE" w:rsidP="00FF0789">
      <w:pPr>
        <w:spacing w:line="480" w:lineRule="auto"/>
        <w:ind w:left="720" w:firstLine="720"/>
        <w:rPr>
          <w:sz w:val="24"/>
          <w:szCs w:val="24"/>
          <w:lang w:val="id-ID"/>
        </w:rPr>
      </w:pPr>
      <w:r w:rsidRPr="000507DE">
        <w:rPr>
          <w:sz w:val="24"/>
          <w:szCs w:val="24"/>
        </w:rPr>
        <w:t>e = error</w:t>
      </w:r>
    </w:p>
    <w:p w14:paraId="2028ADC6" w14:textId="77777777" w:rsidR="001C7C2C" w:rsidRPr="001C7C2C" w:rsidRDefault="001C7C2C" w:rsidP="00FF0789">
      <w:pPr>
        <w:spacing w:line="480" w:lineRule="auto"/>
        <w:ind w:left="720" w:firstLine="720"/>
        <w:rPr>
          <w:sz w:val="24"/>
          <w:szCs w:val="24"/>
          <w:lang w:val="id-ID"/>
        </w:rPr>
      </w:pPr>
    </w:p>
    <w:p w14:paraId="3D38A5F3" w14:textId="77777777" w:rsidR="000507DE" w:rsidRPr="000507DE" w:rsidRDefault="000507DE" w:rsidP="004B379E">
      <w:pPr>
        <w:widowControl/>
        <w:numPr>
          <w:ilvl w:val="0"/>
          <w:numId w:val="26"/>
        </w:numPr>
        <w:autoSpaceDE/>
        <w:autoSpaceDN/>
        <w:spacing w:line="480" w:lineRule="auto"/>
        <w:jc w:val="both"/>
        <w:rPr>
          <w:sz w:val="24"/>
          <w:szCs w:val="24"/>
          <w:lang w:val="id-ID"/>
        </w:rPr>
      </w:pPr>
      <w:r w:rsidRPr="000507DE">
        <w:rPr>
          <w:sz w:val="24"/>
          <w:szCs w:val="24"/>
        </w:rPr>
        <w:lastRenderedPageBreak/>
        <w:t xml:space="preserve">Random Effect Model (REM) </w:t>
      </w:r>
    </w:p>
    <w:p w14:paraId="41433C76" w14:textId="77777777" w:rsidR="000507DE" w:rsidRPr="000507DE" w:rsidRDefault="000507DE" w:rsidP="000507DE">
      <w:pPr>
        <w:spacing w:line="480" w:lineRule="auto"/>
        <w:ind w:left="720" w:firstLine="720"/>
        <w:jc w:val="both"/>
        <w:rPr>
          <w:sz w:val="24"/>
          <w:szCs w:val="24"/>
          <w:lang w:val="id-ID"/>
        </w:rPr>
      </w:pPr>
      <w:r w:rsidRPr="000507DE">
        <w:rPr>
          <w:sz w:val="24"/>
          <w:szCs w:val="24"/>
        </w:rPr>
        <w:t>Random effect model adalah model regresi data panel yang memiliki perbedaan dengan fixed effect model, pemakaian random effect model mampu menghemat pemakaian derajat kebebasan sehingga estimasi lebih efisien. Random effect model menggunakan generalized least square sebagai pendugaan parameter. Asumsi random effect model adalah sebagai berikut :</w:t>
      </w:r>
    </w:p>
    <w:p w14:paraId="4B7344E5"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r w:rsidRPr="000507DE">
        <w:rPr>
          <w:sz w:val="24"/>
          <w:szCs w:val="24"/>
          <w:vertAlign w:val="subscript"/>
          <w:lang w:val="id-ID"/>
        </w:rPr>
        <w:t>it</w:t>
      </w:r>
      <w:r w:rsidRPr="000507DE">
        <w:rPr>
          <w:sz w:val="24"/>
          <w:szCs w:val="24"/>
          <w:vertAlign w:val="subscript"/>
        </w:rPr>
        <w:t xml:space="preserve"> + </w:t>
      </w:r>
      <w:r w:rsidRPr="000507DE">
        <w:rPr>
          <w:sz w:val="24"/>
          <w:szCs w:val="24"/>
          <w:lang w:val="id-ID"/>
        </w:rPr>
        <w:t>e</w:t>
      </w:r>
      <w:r w:rsidRPr="000507DE">
        <w:rPr>
          <w:sz w:val="24"/>
          <w:szCs w:val="24"/>
          <w:vertAlign w:val="subscript"/>
        </w:rPr>
        <w:t>it</w:t>
      </w:r>
    </w:p>
    <w:p w14:paraId="2026F0B7"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10ED690F" w14:textId="77777777" w:rsidR="000507DE" w:rsidRPr="000507DE" w:rsidRDefault="000507DE" w:rsidP="000507DE">
      <w:pPr>
        <w:spacing w:line="480" w:lineRule="auto"/>
        <w:ind w:left="720" w:firstLine="720"/>
        <w:rPr>
          <w:sz w:val="24"/>
          <w:szCs w:val="24"/>
        </w:rPr>
      </w:pPr>
      <w:r w:rsidRPr="000507DE">
        <w:rPr>
          <w:sz w:val="24"/>
          <w:szCs w:val="24"/>
        </w:rPr>
        <w:t xml:space="preserve">Y = variabel dependen </w:t>
      </w:r>
    </w:p>
    <w:p w14:paraId="7EE43059"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131FC69D"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45132750"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0AD7FD56"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B1E747B"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7A675AE9" w14:textId="77777777" w:rsidR="000507DE" w:rsidRPr="00AE29DD" w:rsidRDefault="000507DE" w:rsidP="00AE29DD">
      <w:pPr>
        <w:spacing w:line="480" w:lineRule="auto"/>
        <w:ind w:left="720" w:firstLine="720"/>
        <w:rPr>
          <w:sz w:val="24"/>
          <w:szCs w:val="24"/>
          <w:lang w:val="id-ID" w:eastAsia="zh-CN"/>
        </w:rPr>
      </w:pPr>
      <w:r w:rsidRPr="000507DE">
        <w:rPr>
          <w:sz w:val="24"/>
          <w:szCs w:val="24"/>
        </w:rPr>
        <w:t>e = error</w:t>
      </w:r>
    </w:p>
    <w:p w14:paraId="6A17A0BE" w14:textId="77777777" w:rsidR="000507DE" w:rsidRPr="00731713" w:rsidRDefault="000507DE" w:rsidP="00424D81">
      <w:pPr>
        <w:pStyle w:val="Heading4"/>
        <w:ind w:left="0"/>
      </w:pPr>
      <w:bookmarkStart w:id="367" w:name="_Toc135749679"/>
      <w:r w:rsidRPr="00731713">
        <w:t>3.2.7.2 Pemilihan Model</w:t>
      </w:r>
      <w:bookmarkEnd w:id="367"/>
      <w:r w:rsidRPr="00731713">
        <w:t xml:space="preserve"> </w:t>
      </w:r>
    </w:p>
    <w:p w14:paraId="06BD6E68" w14:textId="539F466B" w:rsidR="00CB35F7" w:rsidRPr="000507DE" w:rsidRDefault="000507DE" w:rsidP="001C7C2C">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14:paraId="3A624A70"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t>Uji Chow</w:t>
      </w:r>
    </w:p>
    <w:p w14:paraId="67CE8845" w14:textId="77777777" w:rsidR="000507DE" w:rsidRPr="000507DE" w:rsidRDefault="000507DE" w:rsidP="001C7C2C">
      <w:pPr>
        <w:spacing w:line="480" w:lineRule="auto"/>
        <w:ind w:left="720" w:firstLine="360"/>
        <w:jc w:val="both"/>
        <w:rPr>
          <w:sz w:val="24"/>
          <w:szCs w:val="24"/>
          <w:lang w:val="id-ID"/>
        </w:rPr>
      </w:pPr>
      <w:r w:rsidRPr="000507DE">
        <w:rPr>
          <w:sz w:val="24"/>
          <w:szCs w:val="24"/>
        </w:rPr>
        <w:t xml:space="preserve">Uji ini dilakukan untuk menentukan model </w:t>
      </w:r>
      <w:r w:rsidRPr="000507DE">
        <w:rPr>
          <w:i/>
          <w:sz w:val="24"/>
          <w:szCs w:val="24"/>
        </w:rPr>
        <w:t>common effect</w:t>
      </w:r>
      <w:r w:rsidRPr="000507DE">
        <w:rPr>
          <w:sz w:val="24"/>
          <w:szCs w:val="24"/>
        </w:rPr>
        <w:t xml:space="preserve"> atau </w:t>
      </w:r>
      <w:r w:rsidRPr="000507DE">
        <w:rPr>
          <w:i/>
          <w:sz w:val="24"/>
          <w:szCs w:val="24"/>
        </w:rPr>
        <w:t>fixed effect</w:t>
      </w:r>
      <w:r w:rsidRPr="000507DE">
        <w:rPr>
          <w:sz w:val="24"/>
          <w:szCs w:val="24"/>
          <w:lang w:val="id-ID"/>
        </w:rPr>
        <w:t xml:space="preserve"> </w:t>
      </w:r>
      <w:r w:rsidRPr="000507DE">
        <w:rPr>
          <w:sz w:val="24"/>
          <w:szCs w:val="24"/>
        </w:rPr>
        <w:t xml:space="preserve">yang paling tepat digunakan dalam mengestimasi data panel. Untuk </w:t>
      </w:r>
      <w:r w:rsidRPr="000507DE">
        <w:rPr>
          <w:sz w:val="24"/>
          <w:szCs w:val="24"/>
        </w:rPr>
        <w:lastRenderedPageBreak/>
        <w:t xml:space="preserve">melakukan uji chow, data diregresikan terlebih dahulu dengan menggunakan model </w:t>
      </w:r>
      <w:r w:rsidRPr="000507DE">
        <w:rPr>
          <w:i/>
          <w:sz w:val="24"/>
          <w:szCs w:val="24"/>
        </w:rPr>
        <w:t xml:space="preserve">common effect </w:t>
      </w:r>
      <w:r w:rsidRPr="000507DE">
        <w:rPr>
          <w:sz w:val="24"/>
          <w:szCs w:val="24"/>
        </w:rPr>
        <w:t>dan</w:t>
      </w:r>
      <w:r w:rsidRPr="000507DE">
        <w:rPr>
          <w:i/>
          <w:sz w:val="24"/>
          <w:szCs w:val="24"/>
        </w:rPr>
        <w:t xml:space="preserve"> fixed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redundant fixed effect – likelihood ratio.</w:t>
      </w:r>
      <w:r w:rsidRPr="000507DE">
        <w:rPr>
          <w:sz w:val="24"/>
          <w:szCs w:val="24"/>
        </w:rPr>
        <w:t xml:space="preserve"> Selanju</w:t>
      </w:r>
      <w:r w:rsidR="00AE29DD">
        <w:rPr>
          <w:sz w:val="24"/>
          <w:szCs w:val="24"/>
        </w:rPr>
        <w:t>tnya, dibuat hipotesis untuk di</w:t>
      </w:r>
      <w:r w:rsidRPr="000507DE">
        <w:rPr>
          <w:sz w:val="24"/>
          <w:szCs w:val="24"/>
        </w:rPr>
        <w:t>uji, yaitu sebagai berikut :</w:t>
      </w:r>
    </w:p>
    <w:p w14:paraId="794EBA3F" w14:textId="77777777" w:rsidR="000507DE" w:rsidRPr="000507DE" w:rsidRDefault="000507DE" w:rsidP="004B379E">
      <w:pPr>
        <w:widowControl/>
        <w:numPr>
          <w:ilvl w:val="0"/>
          <w:numId w:val="20"/>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common effect</w:t>
      </w:r>
    </w:p>
    <w:p w14:paraId="5C4BF467" w14:textId="77777777" w:rsidR="000507DE" w:rsidRPr="000507DE" w:rsidRDefault="000507DE" w:rsidP="004B379E">
      <w:pPr>
        <w:widowControl/>
        <w:numPr>
          <w:ilvl w:val="0"/>
          <w:numId w:val="20"/>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t</w:t>
      </w:r>
    </w:p>
    <w:p w14:paraId="68EBF473" w14:textId="77777777" w:rsidR="000507DE" w:rsidRPr="000507DE" w:rsidRDefault="000507DE" w:rsidP="000507DE">
      <w:pPr>
        <w:spacing w:line="480" w:lineRule="auto"/>
        <w:ind w:left="720"/>
        <w:jc w:val="both"/>
        <w:rPr>
          <w:sz w:val="24"/>
          <w:szCs w:val="24"/>
          <w:lang w:val="id-ID"/>
        </w:rPr>
      </w:pPr>
      <w:r w:rsidRPr="000507DE">
        <w:rPr>
          <w:sz w:val="24"/>
          <w:szCs w:val="24"/>
        </w:rPr>
        <w:t>Pedoman yang akan digunakan dalam pengambilan kesimpulan uji chow adalah sebagai berikut:</w:t>
      </w:r>
    </w:p>
    <w:p w14:paraId="3F0DC23C" w14:textId="77777777" w:rsidR="000507DE" w:rsidRPr="000507DE" w:rsidRDefault="000507DE" w:rsidP="004B379E">
      <w:pPr>
        <w:widowControl/>
        <w:numPr>
          <w:ilvl w:val="0"/>
          <w:numId w:val="2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lt; α (5%), maka H0 ditolak, yang berarti model </w:t>
      </w:r>
      <w:r w:rsidRPr="000507DE">
        <w:rPr>
          <w:i/>
          <w:sz w:val="24"/>
          <w:szCs w:val="24"/>
        </w:rPr>
        <w:t>fixed effect</w:t>
      </w:r>
      <w:r w:rsidRPr="000507DE">
        <w:rPr>
          <w:sz w:val="24"/>
          <w:szCs w:val="24"/>
        </w:rPr>
        <w:t xml:space="preserve"> yang dipilih.</w:t>
      </w:r>
    </w:p>
    <w:p w14:paraId="1628815C" w14:textId="04A6E586" w:rsidR="00CF665C" w:rsidRPr="00CB35F7" w:rsidRDefault="000507DE" w:rsidP="004B379E">
      <w:pPr>
        <w:widowControl/>
        <w:numPr>
          <w:ilvl w:val="0"/>
          <w:numId w:val="2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2AF75301"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t>Uji Hausman</w:t>
      </w:r>
    </w:p>
    <w:p w14:paraId="6D382A1F" w14:textId="77777777" w:rsidR="000507DE" w:rsidRPr="000507DE" w:rsidRDefault="000507DE" w:rsidP="001C7C2C">
      <w:pPr>
        <w:spacing w:line="480" w:lineRule="auto"/>
        <w:ind w:left="720" w:firstLine="349"/>
        <w:jc w:val="both"/>
        <w:rPr>
          <w:sz w:val="24"/>
          <w:szCs w:val="24"/>
          <w:lang w:val="id-ID"/>
        </w:rPr>
      </w:pPr>
      <w:r w:rsidRPr="000507DE">
        <w:rPr>
          <w:sz w:val="24"/>
          <w:szCs w:val="24"/>
        </w:rPr>
        <w:t xml:space="preserve">Uji ini dilakukan untuk menentukan model </w:t>
      </w:r>
      <w:r w:rsidRPr="000507DE">
        <w:rPr>
          <w:i/>
          <w:sz w:val="24"/>
          <w:szCs w:val="24"/>
        </w:rPr>
        <w:t>fixed effect</w:t>
      </w:r>
      <w:r w:rsidRPr="000507DE">
        <w:rPr>
          <w:sz w:val="24"/>
          <w:szCs w:val="24"/>
        </w:rPr>
        <w:t xml:space="preserve"> atau </w:t>
      </w:r>
      <w:r w:rsidRPr="000507DE">
        <w:rPr>
          <w:i/>
          <w:sz w:val="24"/>
          <w:szCs w:val="24"/>
        </w:rPr>
        <w:t>random effect</w:t>
      </w:r>
      <w:r w:rsidRPr="000507DE">
        <w:rPr>
          <w:sz w:val="24"/>
          <w:szCs w:val="24"/>
          <w:lang w:val="id-ID"/>
        </w:rPr>
        <w:t xml:space="preserve"> </w:t>
      </w:r>
      <w:r w:rsidRPr="000507DE">
        <w:rPr>
          <w:sz w:val="24"/>
          <w:szCs w:val="24"/>
        </w:rPr>
        <w:t xml:space="preserve">yang paling tepat digunakan dalam mengestimasi data panel. Untuk melakukan uji hausman, data juga diregresikan dengan model </w:t>
      </w:r>
      <w:r w:rsidRPr="000507DE">
        <w:rPr>
          <w:i/>
          <w:sz w:val="24"/>
          <w:szCs w:val="24"/>
        </w:rPr>
        <w:t>fixed effect</w:t>
      </w:r>
      <w:r w:rsidRPr="000507DE">
        <w:rPr>
          <w:sz w:val="24"/>
          <w:szCs w:val="24"/>
        </w:rPr>
        <w:t xml:space="preserve"> dan </w:t>
      </w:r>
      <w:r w:rsidRPr="000507DE">
        <w:rPr>
          <w:i/>
          <w:sz w:val="24"/>
          <w:szCs w:val="24"/>
        </w:rPr>
        <w:t>random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correlated random effect – hausman test</w:t>
      </w:r>
      <w:r w:rsidRPr="000507DE">
        <w:rPr>
          <w:sz w:val="24"/>
          <w:szCs w:val="24"/>
        </w:rPr>
        <w:t>. Selanjutnya, dibuat hipotesis untuk diuji, yaitu sebagai berikut :</w:t>
      </w:r>
    </w:p>
    <w:p w14:paraId="1EB4E285" w14:textId="77777777" w:rsidR="000507DE" w:rsidRPr="000507DE" w:rsidRDefault="000507DE" w:rsidP="004B379E">
      <w:pPr>
        <w:widowControl/>
        <w:numPr>
          <w:ilvl w:val="0"/>
          <w:numId w:val="22"/>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random effect</w:t>
      </w:r>
    </w:p>
    <w:p w14:paraId="1C62DA84" w14:textId="77777777" w:rsidR="000507DE" w:rsidRPr="000507DE" w:rsidRDefault="000507DE" w:rsidP="004B379E">
      <w:pPr>
        <w:widowControl/>
        <w:numPr>
          <w:ilvl w:val="0"/>
          <w:numId w:val="22"/>
        </w:numPr>
        <w:autoSpaceDE/>
        <w:autoSpaceDN/>
        <w:spacing w:after="200" w:line="480" w:lineRule="auto"/>
        <w:jc w:val="both"/>
        <w:rPr>
          <w:sz w:val="24"/>
          <w:szCs w:val="24"/>
        </w:rPr>
      </w:pPr>
      <w:r w:rsidRPr="000507DE">
        <w:rPr>
          <w:sz w:val="24"/>
          <w:szCs w:val="24"/>
        </w:rPr>
        <w:lastRenderedPageBreak/>
        <w:t xml:space="preserve">H1 : maka digunakan model </w:t>
      </w:r>
      <w:r w:rsidRPr="000507DE">
        <w:rPr>
          <w:i/>
          <w:sz w:val="24"/>
          <w:szCs w:val="24"/>
        </w:rPr>
        <w:t>fixed effec</w:t>
      </w:r>
      <w:r w:rsidRPr="000507DE">
        <w:rPr>
          <w:i/>
          <w:sz w:val="24"/>
          <w:szCs w:val="24"/>
          <w:lang w:val="id-ID"/>
        </w:rPr>
        <w:t>t</w:t>
      </w:r>
    </w:p>
    <w:p w14:paraId="1765B766" w14:textId="77777777" w:rsidR="000507DE" w:rsidRPr="000507DE" w:rsidRDefault="000507DE" w:rsidP="000507DE">
      <w:pPr>
        <w:spacing w:line="480" w:lineRule="auto"/>
        <w:ind w:left="709"/>
        <w:jc w:val="both"/>
        <w:rPr>
          <w:sz w:val="24"/>
          <w:szCs w:val="24"/>
          <w:lang w:val="id-ID"/>
        </w:rPr>
      </w:pPr>
      <w:r w:rsidRPr="000507DE">
        <w:rPr>
          <w:sz w:val="24"/>
          <w:szCs w:val="24"/>
        </w:rPr>
        <w:t>Pedoman yang akan digunakan dalam pengambilan kesimpulan uji hausman</w:t>
      </w:r>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14:paraId="3439756F" w14:textId="77777777" w:rsidR="000507DE" w:rsidRPr="000507DE" w:rsidRDefault="000507DE" w:rsidP="004B379E">
      <w:pPr>
        <w:widowControl/>
        <w:numPr>
          <w:ilvl w:val="0"/>
          <w:numId w:val="2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r w:rsidRPr="000507DE">
        <w:rPr>
          <w:i/>
          <w:sz w:val="24"/>
          <w:szCs w:val="24"/>
        </w:rPr>
        <w:t>fixed effect</w:t>
      </w:r>
      <w:r w:rsidRPr="000507DE">
        <w:rPr>
          <w:sz w:val="24"/>
          <w:szCs w:val="24"/>
        </w:rPr>
        <w:t xml:space="preserve"> yang dipilih.</w:t>
      </w:r>
    </w:p>
    <w:p w14:paraId="1B5AF1B4" w14:textId="77777777" w:rsidR="000507DE" w:rsidRPr="000507DE" w:rsidRDefault="000507DE" w:rsidP="004B379E">
      <w:pPr>
        <w:widowControl/>
        <w:numPr>
          <w:ilvl w:val="0"/>
          <w:numId w:val="2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gt; α (5%), maka H0 diterima, yang berarti model </w:t>
      </w:r>
      <w:r w:rsidRPr="000507DE">
        <w:rPr>
          <w:i/>
          <w:sz w:val="24"/>
          <w:szCs w:val="24"/>
        </w:rPr>
        <w:t>random effect</w:t>
      </w:r>
      <w:r w:rsidRPr="000507DE">
        <w:rPr>
          <w:sz w:val="24"/>
          <w:szCs w:val="24"/>
        </w:rPr>
        <w:t xml:space="preserve"> yang dipilih.</w:t>
      </w:r>
    </w:p>
    <w:p w14:paraId="0AF739B8"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t>Uji Lagrange Multiplier</w:t>
      </w:r>
    </w:p>
    <w:p w14:paraId="496E0B94" w14:textId="77777777" w:rsidR="000507DE" w:rsidRPr="000507DE" w:rsidRDefault="000507DE" w:rsidP="001C7C2C">
      <w:pPr>
        <w:spacing w:line="480" w:lineRule="auto"/>
        <w:ind w:left="720" w:firstLine="360"/>
        <w:jc w:val="both"/>
        <w:rPr>
          <w:sz w:val="24"/>
          <w:szCs w:val="24"/>
          <w:lang w:val="id-ID"/>
        </w:rPr>
      </w:pPr>
      <w:r w:rsidRPr="000507DE">
        <w:rPr>
          <w:sz w:val="24"/>
          <w:szCs w:val="24"/>
        </w:rPr>
        <w:t xml:space="preserve">Uji ini dilakukan untuk menentukan model </w:t>
      </w:r>
      <w:r w:rsidRPr="000507DE">
        <w:rPr>
          <w:i/>
          <w:sz w:val="24"/>
          <w:szCs w:val="24"/>
        </w:rPr>
        <w:t>random effect</w:t>
      </w:r>
      <w:r w:rsidRPr="000507DE">
        <w:rPr>
          <w:sz w:val="24"/>
          <w:szCs w:val="24"/>
        </w:rPr>
        <w:t xml:space="preserve"> atau </w:t>
      </w:r>
      <w:r w:rsidRPr="000507DE">
        <w:rPr>
          <w:i/>
          <w:sz w:val="24"/>
          <w:szCs w:val="24"/>
        </w:rPr>
        <w:t>common effect</w:t>
      </w:r>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r w:rsidRPr="000507DE">
        <w:rPr>
          <w:i/>
          <w:sz w:val="24"/>
          <w:szCs w:val="24"/>
        </w:rPr>
        <w:t>random effect</w:t>
      </w:r>
      <w:r w:rsidRPr="000507DE">
        <w:rPr>
          <w:sz w:val="24"/>
          <w:szCs w:val="24"/>
        </w:rPr>
        <w:t xml:space="preserve"> dan </w:t>
      </w:r>
      <w:r w:rsidRPr="000507DE">
        <w:rPr>
          <w:i/>
          <w:sz w:val="24"/>
          <w:szCs w:val="24"/>
        </w:rPr>
        <w:t>common effect</w:t>
      </w:r>
      <w:r w:rsidRPr="000507DE">
        <w:rPr>
          <w:sz w:val="24"/>
          <w:szCs w:val="24"/>
        </w:rPr>
        <w:t xml:space="preserve">, kemudian dilakukan </w:t>
      </w:r>
      <w:r w:rsidRPr="000507DE">
        <w:rPr>
          <w:i/>
          <w:sz w:val="24"/>
          <w:szCs w:val="24"/>
        </w:rPr>
        <w:t xml:space="preserve">fixed/random effect testing </w:t>
      </w:r>
      <w:r w:rsidRPr="000507DE">
        <w:rPr>
          <w:sz w:val="24"/>
          <w:szCs w:val="24"/>
        </w:rPr>
        <w:t xml:space="preserve">dengan menggunakan </w:t>
      </w:r>
      <w:r w:rsidRPr="000507DE">
        <w:rPr>
          <w:i/>
          <w:sz w:val="24"/>
          <w:szCs w:val="24"/>
          <w:lang w:val="id-ID"/>
        </w:rPr>
        <w:t>c</w:t>
      </w:r>
      <w:r w:rsidRPr="000507DE">
        <w:rPr>
          <w:i/>
          <w:sz w:val="24"/>
          <w:szCs w:val="24"/>
        </w:rPr>
        <w:t>ommited random effect – lagrange multiplier</w:t>
      </w:r>
      <w:r w:rsidRPr="000507DE">
        <w:rPr>
          <w:sz w:val="24"/>
          <w:szCs w:val="24"/>
        </w:rPr>
        <w:t>. Selanjutnya, dibuat hipotesis untuk diuji, yaitu sebagai berikut :</w:t>
      </w:r>
    </w:p>
    <w:p w14:paraId="1DBF0E66" w14:textId="77777777" w:rsidR="000507DE" w:rsidRPr="000507DE" w:rsidRDefault="000507DE" w:rsidP="004B379E">
      <w:pPr>
        <w:widowControl/>
        <w:numPr>
          <w:ilvl w:val="0"/>
          <w:numId w:val="24"/>
        </w:numPr>
        <w:autoSpaceDE/>
        <w:autoSpaceDN/>
        <w:spacing w:after="200" w:line="480" w:lineRule="auto"/>
        <w:jc w:val="both"/>
        <w:rPr>
          <w:sz w:val="24"/>
          <w:szCs w:val="24"/>
          <w:lang w:val="id-ID"/>
        </w:rPr>
      </w:pPr>
      <w:r w:rsidRPr="000507DE">
        <w:rPr>
          <w:sz w:val="24"/>
          <w:szCs w:val="24"/>
        </w:rPr>
        <w:t xml:space="preserve">H0 : maka digunakan model </w:t>
      </w:r>
      <w:r w:rsidRPr="000507DE">
        <w:rPr>
          <w:i/>
          <w:sz w:val="24"/>
          <w:szCs w:val="24"/>
        </w:rPr>
        <w:t>common effect</w:t>
      </w:r>
    </w:p>
    <w:p w14:paraId="45982C88" w14:textId="77777777" w:rsidR="000507DE" w:rsidRPr="000507DE" w:rsidRDefault="000507DE" w:rsidP="004B379E">
      <w:pPr>
        <w:widowControl/>
        <w:numPr>
          <w:ilvl w:val="0"/>
          <w:numId w:val="24"/>
        </w:numPr>
        <w:autoSpaceDE/>
        <w:autoSpaceDN/>
        <w:spacing w:after="200" w:line="480" w:lineRule="auto"/>
        <w:jc w:val="both"/>
        <w:rPr>
          <w:i/>
          <w:sz w:val="24"/>
          <w:szCs w:val="24"/>
          <w:lang w:val="id-ID"/>
        </w:rPr>
      </w:pPr>
      <w:r w:rsidRPr="000507DE">
        <w:rPr>
          <w:sz w:val="24"/>
          <w:szCs w:val="24"/>
        </w:rPr>
        <w:t xml:space="preserve">H1 : maka digunakan model </w:t>
      </w:r>
      <w:r w:rsidRPr="000507DE">
        <w:rPr>
          <w:i/>
          <w:sz w:val="24"/>
          <w:szCs w:val="24"/>
        </w:rPr>
        <w:t>random effect</w:t>
      </w:r>
    </w:p>
    <w:p w14:paraId="79F13033" w14:textId="77777777" w:rsidR="000507DE" w:rsidRPr="000507DE" w:rsidRDefault="000507DE" w:rsidP="001C7C2C">
      <w:pPr>
        <w:spacing w:line="480" w:lineRule="auto"/>
        <w:ind w:left="720" w:firstLine="36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r w:rsidRPr="000507DE">
        <w:rPr>
          <w:i/>
          <w:sz w:val="24"/>
          <w:szCs w:val="24"/>
        </w:rPr>
        <w:t>Breusch-Pagan</w:t>
      </w:r>
      <w:r w:rsidRPr="000507DE">
        <w:rPr>
          <w:sz w:val="24"/>
          <w:szCs w:val="24"/>
        </w:rPr>
        <w:t xml:space="preserve">. Metode </w:t>
      </w:r>
      <w:r w:rsidRPr="000507DE">
        <w:rPr>
          <w:i/>
          <w:sz w:val="24"/>
          <w:szCs w:val="24"/>
        </w:rPr>
        <w:t>Breusch-Pagan</w:t>
      </w:r>
      <w:r w:rsidRPr="000507DE">
        <w:rPr>
          <w:sz w:val="24"/>
          <w:szCs w:val="24"/>
        </w:rPr>
        <w:t xml:space="preserve"> merupakan metode yang paling banyak digunakan oleh para peneliti dalam perhitungan uji LM. Adapun pedoman yang digunakan dalam pengambilan kesimpulan uji LM berdasarkan metode </w:t>
      </w:r>
      <w:r w:rsidRPr="000507DE">
        <w:rPr>
          <w:i/>
          <w:sz w:val="24"/>
          <w:szCs w:val="24"/>
        </w:rPr>
        <w:t>Breusch-Pagan</w:t>
      </w:r>
      <w:r w:rsidRPr="000507DE">
        <w:rPr>
          <w:sz w:val="24"/>
          <w:szCs w:val="24"/>
        </w:rPr>
        <w:t xml:space="preserve"> adalah sebagai berikut :</w:t>
      </w:r>
    </w:p>
    <w:p w14:paraId="34D309B7" w14:textId="77777777" w:rsidR="000507DE" w:rsidRPr="000507DE" w:rsidRDefault="000507DE" w:rsidP="004B379E">
      <w:pPr>
        <w:widowControl/>
        <w:numPr>
          <w:ilvl w:val="0"/>
          <w:numId w:val="25"/>
        </w:numPr>
        <w:autoSpaceDE/>
        <w:autoSpaceDN/>
        <w:spacing w:after="200" w:line="480" w:lineRule="auto"/>
        <w:jc w:val="both"/>
        <w:rPr>
          <w:sz w:val="24"/>
          <w:szCs w:val="24"/>
          <w:lang w:val="id-ID"/>
        </w:rPr>
      </w:pPr>
      <w:r w:rsidRPr="000507DE">
        <w:rPr>
          <w:sz w:val="24"/>
          <w:szCs w:val="24"/>
        </w:rPr>
        <w:lastRenderedPageBreak/>
        <w:t xml:space="preserve">Jika nilai </w:t>
      </w:r>
      <w:r w:rsidRPr="000507DE">
        <w:rPr>
          <w:i/>
          <w:sz w:val="24"/>
          <w:szCs w:val="24"/>
        </w:rPr>
        <w:t>Cross-section Breusch-Pagan</w:t>
      </w:r>
      <w:r w:rsidRPr="000507DE">
        <w:rPr>
          <w:sz w:val="24"/>
          <w:szCs w:val="24"/>
        </w:rPr>
        <w:t xml:space="preserve"> &lt; α (5%), maka H0 ditolak, yang berarti model </w:t>
      </w:r>
      <w:r w:rsidRPr="000507DE">
        <w:rPr>
          <w:i/>
          <w:sz w:val="24"/>
          <w:szCs w:val="24"/>
        </w:rPr>
        <w:t>random effect</w:t>
      </w:r>
      <w:r w:rsidRPr="000507DE">
        <w:rPr>
          <w:sz w:val="24"/>
          <w:szCs w:val="24"/>
        </w:rPr>
        <w:t xml:space="preserve"> yang dipilih.</w:t>
      </w:r>
    </w:p>
    <w:p w14:paraId="1F288E9E" w14:textId="77777777" w:rsidR="000507DE" w:rsidRPr="000507DE" w:rsidRDefault="000507DE" w:rsidP="004B379E">
      <w:pPr>
        <w:widowControl/>
        <w:numPr>
          <w:ilvl w:val="0"/>
          <w:numId w:val="2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71F414C5" w14:textId="77777777" w:rsidR="000507DE" w:rsidRPr="005D2DA4" w:rsidRDefault="005D2DA4" w:rsidP="006135B1">
      <w:pPr>
        <w:pStyle w:val="Heading4"/>
        <w:ind w:left="0"/>
      </w:pPr>
      <w:bookmarkStart w:id="368" w:name="_Toc135749680"/>
      <w:r w:rsidRPr="005D2DA4">
        <w:t xml:space="preserve">3.2.7.3  </w:t>
      </w:r>
      <w:r w:rsidR="000507DE" w:rsidRPr="005D2DA4">
        <w:t>Koefisien Determinasi (R</w:t>
      </w:r>
      <w:r>
        <w:rPr>
          <w:vertAlign w:val="superscript"/>
        </w:rPr>
        <w:t>2</w:t>
      </w:r>
      <w:r w:rsidR="000507DE" w:rsidRPr="005D2DA4">
        <w:t>)</w:t>
      </w:r>
      <w:bookmarkEnd w:id="368"/>
    </w:p>
    <w:p w14:paraId="0EA57DE7" w14:textId="57A0968E" w:rsidR="00F20710" w:rsidRDefault="000507DE" w:rsidP="001C7C2C">
      <w:pPr>
        <w:spacing w:line="480" w:lineRule="auto"/>
        <w:ind w:firstLine="851"/>
        <w:jc w:val="both"/>
        <w:rPr>
          <w:sz w:val="24"/>
          <w:szCs w:val="24"/>
          <w:lang w:val="id-ID"/>
        </w:rPr>
      </w:pPr>
      <w:r w:rsidRPr="000507DE">
        <w:rPr>
          <w:sz w:val="24"/>
          <w:szCs w:val="24"/>
        </w:rPr>
        <w:t xml:space="preserve">Menurut </w:t>
      </w:r>
      <w:r w:rsidR="007A4C07">
        <w:rPr>
          <w:sz w:val="24"/>
          <w:szCs w:val="24"/>
        </w:rPr>
        <w:fldChar w:fldCharType="begin" w:fldLock="1"/>
      </w:r>
      <w:r w:rsidR="00572980">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 hal. 55)"},"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kemampuan variabel independen dalam menjelaskan variasi variabel dependen amat terbatas. Koefisien determinasi memiliki kelemahan yang mendasar yaitu adanya bisa terhadap jumlah variabel independen yang dimasukkan kedalam model. Penggunaan nilai R-squared dibutuhkan karena setiap tambahan satu variabel independen akan meningkatkan koefisien determinasi (R</w:t>
      </w:r>
      <w:r w:rsidRPr="000507DE">
        <w:rPr>
          <w:sz w:val="24"/>
          <w:szCs w:val="24"/>
          <w:vertAlign w:val="superscript"/>
          <w:lang w:val="id-ID"/>
        </w:rPr>
        <w:t>2</w:t>
      </w:r>
      <w:r w:rsidRPr="000507DE">
        <w:rPr>
          <w:sz w:val="24"/>
          <w:szCs w:val="24"/>
        </w:rPr>
        <w:t>), meskipun variabel tersebut tidak 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14:paraId="46BCAC8A" w14:textId="77777777" w:rsidR="001C7C2C" w:rsidRDefault="001C7C2C" w:rsidP="001C7C2C">
      <w:pPr>
        <w:spacing w:line="480" w:lineRule="auto"/>
        <w:ind w:firstLine="851"/>
        <w:jc w:val="both"/>
        <w:rPr>
          <w:sz w:val="24"/>
          <w:szCs w:val="24"/>
          <w:lang w:val="id-ID"/>
        </w:rPr>
      </w:pPr>
    </w:p>
    <w:p w14:paraId="4F33F3A3" w14:textId="77777777" w:rsidR="001C7C2C" w:rsidRDefault="001C7C2C" w:rsidP="001C7C2C">
      <w:pPr>
        <w:spacing w:line="480" w:lineRule="auto"/>
        <w:ind w:firstLine="851"/>
        <w:jc w:val="both"/>
        <w:rPr>
          <w:sz w:val="24"/>
          <w:szCs w:val="24"/>
          <w:lang w:val="id-ID"/>
        </w:rPr>
      </w:pPr>
    </w:p>
    <w:p w14:paraId="17169553" w14:textId="77777777" w:rsidR="001C7C2C" w:rsidRDefault="001C7C2C" w:rsidP="001C7C2C">
      <w:pPr>
        <w:spacing w:line="480" w:lineRule="auto"/>
        <w:ind w:firstLine="851"/>
        <w:jc w:val="both"/>
        <w:rPr>
          <w:sz w:val="24"/>
          <w:szCs w:val="24"/>
          <w:lang w:val="id-ID"/>
        </w:rPr>
      </w:pPr>
    </w:p>
    <w:p w14:paraId="586B5436" w14:textId="77777777" w:rsidR="001C7C2C" w:rsidRPr="001C7C2C" w:rsidRDefault="001C7C2C" w:rsidP="001C7C2C">
      <w:pPr>
        <w:spacing w:line="480" w:lineRule="auto"/>
        <w:ind w:firstLine="851"/>
        <w:jc w:val="both"/>
        <w:rPr>
          <w:sz w:val="24"/>
          <w:szCs w:val="24"/>
          <w:lang w:val="id-ID"/>
        </w:rPr>
      </w:pPr>
    </w:p>
    <w:p w14:paraId="5C83CD32" w14:textId="77777777" w:rsidR="000507DE" w:rsidRPr="0053486F" w:rsidRDefault="00714649" w:rsidP="006135B1">
      <w:pPr>
        <w:pStyle w:val="Heading4"/>
        <w:ind w:left="0"/>
      </w:pPr>
      <w:bookmarkStart w:id="369" w:name="_Toc135749681"/>
      <w:r w:rsidRPr="0053486F">
        <w:lastRenderedPageBreak/>
        <w:t xml:space="preserve">3.2.7.4  </w:t>
      </w:r>
      <w:r w:rsidR="000507DE" w:rsidRPr="0053486F">
        <w:t>Uji Hipotesis</w:t>
      </w:r>
      <w:bookmarkEnd w:id="369"/>
      <w:r w:rsidR="000507DE" w:rsidRPr="0053486F">
        <w:t xml:space="preserve"> </w:t>
      </w:r>
    </w:p>
    <w:p w14:paraId="4763EEC0" w14:textId="77777777" w:rsidR="006135B1" w:rsidRDefault="000507DE" w:rsidP="004B379E">
      <w:pPr>
        <w:pStyle w:val="ListParagraph"/>
        <w:widowControl/>
        <w:numPr>
          <w:ilvl w:val="0"/>
          <w:numId w:val="29"/>
        </w:numPr>
        <w:autoSpaceDE/>
        <w:autoSpaceDN/>
        <w:spacing w:after="200" w:line="480" w:lineRule="auto"/>
        <w:ind w:left="851"/>
        <w:rPr>
          <w:sz w:val="24"/>
          <w:szCs w:val="24"/>
          <w:lang w:val="id-ID"/>
        </w:rPr>
      </w:pPr>
      <w:r w:rsidRPr="006135B1">
        <w:rPr>
          <w:sz w:val="24"/>
          <w:szCs w:val="24"/>
        </w:rPr>
        <w:t xml:space="preserve">Uji Statistik t </w:t>
      </w:r>
    </w:p>
    <w:p w14:paraId="5FCB11B1" w14:textId="77777777" w:rsidR="006135B1" w:rsidRDefault="000507DE" w:rsidP="001C7C2C">
      <w:pPr>
        <w:pStyle w:val="ListParagraph"/>
        <w:widowControl/>
        <w:autoSpaceDE/>
        <w:autoSpaceDN/>
        <w:spacing w:after="200" w:line="480" w:lineRule="auto"/>
        <w:ind w:left="851" w:firstLine="589"/>
        <w:rPr>
          <w:sz w:val="24"/>
          <w:szCs w:val="24"/>
          <w:lang w:val="id-ID"/>
        </w:rPr>
      </w:pPr>
      <w:r w:rsidRPr="006135B1">
        <w:rPr>
          <w:sz w:val="24"/>
          <w:szCs w:val="24"/>
        </w:rPr>
        <w:t xml:space="preserve">Uji t statistik bertujuan untuk menguji tingkat signifikansi variabel independen terhadap variabel dependen </w:t>
      </w:r>
      <w:r w:rsidR="00670577" w:rsidRPr="006135B1">
        <w:rPr>
          <w:sz w:val="24"/>
          <w:szCs w:val="24"/>
        </w:rPr>
        <w:fldChar w:fldCharType="begin" w:fldLock="1"/>
      </w:r>
      <w:r w:rsidR="00670577" w:rsidRPr="006135B1">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rPr>
        <w:fldChar w:fldCharType="separate"/>
      </w:r>
      <w:r w:rsidR="00670577" w:rsidRPr="006135B1">
        <w:rPr>
          <w:noProof/>
          <w:sz w:val="24"/>
          <w:szCs w:val="24"/>
        </w:rPr>
        <w:t>(Gujarati, 2013)</w:t>
      </w:r>
      <w:r w:rsidR="00670577" w:rsidRPr="006135B1">
        <w:rPr>
          <w:sz w:val="24"/>
          <w:szCs w:val="24"/>
        </w:rPr>
        <w:fldChar w:fldCharType="end"/>
      </w:r>
      <w:r w:rsidR="00670577" w:rsidRPr="006135B1">
        <w:rPr>
          <w:sz w:val="24"/>
          <w:szCs w:val="24"/>
          <w:lang w:val="id-ID"/>
        </w:rPr>
        <w:t>.</w:t>
      </w:r>
    </w:p>
    <w:p w14:paraId="0C729A41"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14:paraId="2394791F"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14:paraId="11F75502"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5884F0C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14:paraId="7F163EA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36ECBF7"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C936BDE" w14:textId="77777777" w:rsidR="000507DE" w:rsidRDefault="000507DE" w:rsidP="001C7C2C">
      <w:pPr>
        <w:pStyle w:val="ListParagraph"/>
        <w:widowControl/>
        <w:autoSpaceDE/>
        <w:autoSpaceDN/>
        <w:spacing w:after="200" w:line="480" w:lineRule="auto"/>
        <w:ind w:left="851" w:firstLine="589"/>
        <w:rPr>
          <w:sz w:val="24"/>
          <w:szCs w:val="24"/>
          <w:lang w:val="id-ID"/>
        </w:rPr>
      </w:pPr>
      <w:r w:rsidRPr="000507DE">
        <w:rPr>
          <w:sz w:val="24"/>
          <w:szCs w:val="24"/>
        </w:rPr>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5% dengan ketentuan degree of freedom (df) = n-k, dengan n adalah besarnya sampel, k merupakan jumlah variable</w:t>
      </w:r>
      <w:r w:rsidRPr="000507DE">
        <w:rPr>
          <w:sz w:val="24"/>
          <w:szCs w:val="24"/>
          <w:lang w:val="id-ID"/>
        </w:rPr>
        <w:t>.</w:t>
      </w:r>
    </w:p>
    <w:p w14:paraId="7DDBBAFD" w14:textId="77777777" w:rsidR="00F20710" w:rsidRPr="000507DE" w:rsidRDefault="00F20710" w:rsidP="006135B1">
      <w:pPr>
        <w:pStyle w:val="ListParagraph"/>
        <w:widowControl/>
        <w:autoSpaceDE/>
        <w:autoSpaceDN/>
        <w:spacing w:after="200" w:line="480" w:lineRule="auto"/>
        <w:ind w:left="851" w:firstLine="0"/>
        <w:rPr>
          <w:sz w:val="24"/>
          <w:szCs w:val="24"/>
          <w:lang w:val="id-ID"/>
        </w:rPr>
      </w:pPr>
    </w:p>
    <w:p w14:paraId="5E9DF2C5" w14:textId="77777777" w:rsidR="006135B1" w:rsidRDefault="000507DE" w:rsidP="004B379E">
      <w:pPr>
        <w:pStyle w:val="ListParagraph"/>
        <w:widowControl/>
        <w:numPr>
          <w:ilvl w:val="0"/>
          <w:numId w:val="29"/>
        </w:numPr>
        <w:autoSpaceDE/>
        <w:autoSpaceDN/>
        <w:spacing w:line="480" w:lineRule="auto"/>
        <w:rPr>
          <w:sz w:val="24"/>
          <w:szCs w:val="24"/>
          <w:lang w:val="id-ID"/>
        </w:rPr>
      </w:pPr>
      <w:r w:rsidRPr="006135B1">
        <w:rPr>
          <w:sz w:val="24"/>
          <w:szCs w:val="24"/>
        </w:rPr>
        <w:lastRenderedPageBreak/>
        <w:t xml:space="preserve">Uji F Statistik </w:t>
      </w:r>
    </w:p>
    <w:p w14:paraId="6C776893" w14:textId="77777777" w:rsidR="006135B1" w:rsidRDefault="000507DE" w:rsidP="006135B1">
      <w:pPr>
        <w:pStyle w:val="ListParagraph"/>
        <w:widowControl/>
        <w:autoSpaceDE/>
        <w:autoSpaceDN/>
        <w:spacing w:line="480" w:lineRule="auto"/>
        <w:ind w:left="720" w:firstLine="414"/>
        <w:rPr>
          <w:sz w:val="24"/>
          <w:szCs w:val="24"/>
          <w:lang w:val="id-ID"/>
        </w:rPr>
      </w:pPr>
      <w:r w:rsidRPr="006135B1">
        <w:rPr>
          <w:sz w:val="24"/>
          <w:szCs w:val="24"/>
        </w:rPr>
        <w:t>Menurut</w:t>
      </w:r>
      <w:r w:rsidR="00670577" w:rsidRPr="006135B1">
        <w:rPr>
          <w:sz w:val="24"/>
          <w:szCs w:val="24"/>
          <w:lang w:val="id-ID"/>
        </w:rPr>
        <w:t xml:space="preserve"> </w:t>
      </w:r>
      <w:r w:rsidR="00670577" w:rsidRPr="006135B1">
        <w:rPr>
          <w:sz w:val="24"/>
          <w:szCs w:val="24"/>
          <w:lang w:val="id-ID"/>
        </w:rPr>
        <w:fldChar w:fldCharType="begin" w:fldLock="1"/>
      </w:r>
      <w:r w:rsidR="003C2F22" w:rsidRPr="006135B1">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lang w:val="id-ID"/>
        </w:rPr>
        <w:fldChar w:fldCharType="separate"/>
      </w:r>
      <w:r w:rsidR="00670577" w:rsidRPr="006135B1">
        <w:rPr>
          <w:noProof/>
          <w:sz w:val="24"/>
          <w:szCs w:val="24"/>
          <w:lang w:val="id-ID"/>
        </w:rPr>
        <w:t>(Gujarati, 2013)</w:t>
      </w:r>
      <w:r w:rsidR="00670577" w:rsidRPr="006135B1">
        <w:rPr>
          <w:sz w:val="24"/>
          <w:szCs w:val="24"/>
          <w:lang w:val="id-ID"/>
        </w:rPr>
        <w:fldChar w:fldCharType="end"/>
      </w:r>
      <w:r w:rsidRPr="006135B1">
        <w:rPr>
          <w:sz w:val="24"/>
          <w:szCs w:val="24"/>
        </w:rPr>
        <w:t xml:space="preserve"> uji F statistik bertujuan untuk mengetahui pengaruh variabel independen terhadap variabel dependen secara bersama-sama (simultan). Pengujian ini menggunakan uji F tingkat keyakinan 95% dan tingkat kesalahan (</w:t>
      </w:r>
      <w:r w:rsidRPr="006135B1">
        <w:rPr>
          <w:rFonts w:ascii="Cambria Math" w:hAnsi="Cambria Math" w:cs="Cambria Math"/>
          <w:sz w:val="24"/>
          <w:szCs w:val="24"/>
        </w:rPr>
        <w:t>𝑎</w:t>
      </w:r>
      <w:r w:rsidRPr="006135B1">
        <w:rPr>
          <w:sz w:val="24"/>
          <w:szCs w:val="24"/>
        </w:rPr>
        <w:t xml:space="preserve">) 5% dan degree of freedom (df1) = k-1, degree of freedom (df2) = n-k. Kriteria pengambilan keputusan adalah sebagai berikut : </w:t>
      </w:r>
    </w:p>
    <w:p w14:paraId="3BF3B6A7" w14:textId="77777777" w:rsidR="006135B1" w:rsidRDefault="000507DE" w:rsidP="004B379E">
      <w:pPr>
        <w:pStyle w:val="ListParagraph"/>
        <w:widowControl/>
        <w:numPr>
          <w:ilvl w:val="0"/>
          <w:numId w:val="30"/>
        </w:numPr>
        <w:autoSpaceDE/>
        <w:autoSpaceDN/>
        <w:spacing w:line="480" w:lineRule="auto"/>
        <w:rPr>
          <w:sz w:val="24"/>
          <w:szCs w:val="24"/>
          <w:lang w:val="id-ID"/>
        </w:rPr>
      </w:pPr>
      <w:r w:rsidRPr="000507DE">
        <w:rPr>
          <w:sz w:val="24"/>
          <w:szCs w:val="24"/>
        </w:rPr>
        <w:t xml:space="preserve">Jika F-hitung &lt; F-tabel dengan nilai signifikan F &lt; 0,05 maka, hipotesis akan diterima. Artinya ada pengaruh yang signifikan pada variabel independen terhadap variabel dependen. </w:t>
      </w:r>
    </w:p>
    <w:p w14:paraId="0FB30A33" w14:textId="77777777" w:rsidR="00692BB1" w:rsidRPr="006135B1" w:rsidRDefault="000507DE" w:rsidP="004B379E">
      <w:pPr>
        <w:pStyle w:val="ListParagraph"/>
        <w:widowControl/>
        <w:numPr>
          <w:ilvl w:val="0"/>
          <w:numId w:val="30"/>
        </w:numPr>
        <w:autoSpaceDE/>
        <w:autoSpaceDN/>
        <w:spacing w:line="480" w:lineRule="auto"/>
        <w:rPr>
          <w:sz w:val="24"/>
          <w:szCs w:val="24"/>
          <w:lang w:val="id-ID"/>
        </w:rPr>
      </w:pPr>
      <w:r w:rsidRPr="000507DE">
        <w:rPr>
          <w:sz w:val="24"/>
          <w:szCs w:val="24"/>
        </w:rPr>
        <w:t>Jika F-hitung &gt; F-tabel dengan nilai signifikan F &gt; 0,05 maka hipotesis akan ditolak. Artinya, tidak ada pengaruh yang signifikan pada variabel independen terhadap variabel dependen.</w:t>
      </w:r>
    </w:p>
    <w:p w14:paraId="5245D26D" w14:textId="22E04423" w:rsidR="00760331" w:rsidRDefault="00692BB1" w:rsidP="00760331">
      <w:pPr>
        <w:pStyle w:val="NormalWeb"/>
        <w:spacing w:line="480" w:lineRule="auto"/>
        <w:jc w:val="center"/>
        <w:rPr>
          <w:color w:val="000000" w:themeColor="text1"/>
        </w:rPr>
      </w:pPr>
      <w:r>
        <w:br w:type="page"/>
      </w:r>
    </w:p>
    <w:p w14:paraId="26AFBC46" w14:textId="77777777" w:rsidR="00FB3AAD" w:rsidRDefault="00FB3AAD" w:rsidP="0044106D">
      <w:pPr>
        <w:pStyle w:val="Heading1"/>
        <w:sectPr w:rsidR="00FB3AAD" w:rsidSect="00C138BA">
          <w:headerReference w:type="default" r:id="rId30"/>
          <w:footerReference w:type="default" r:id="rId31"/>
          <w:headerReference w:type="first" r:id="rId32"/>
          <w:footerReference w:type="first" r:id="rId33"/>
          <w:pgSz w:w="11910" w:h="16840"/>
          <w:pgMar w:top="2268" w:right="1701" w:bottom="1701" w:left="2268" w:header="851" w:footer="998" w:gutter="0"/>
          <w:pgNumType w:start="44"/>
          <w:cols w:space="720"/>
          <w:titlePg/>
          <w:docGrid w:linePitch="299"/>
        </w:sectPr>
      </w:pPr>
      <w:bookmarkStart w:id="370" w:name="_Toc143176720"/>
    </w:p>
    <w:p w14:paraId="1D07FDCB" w14:textId="7AC65B76" w:rsidR="00760331" w:rsidRPr="00E059D4" w:rsidRDefault="00760331" w:rsidP="0044106D">
      <w:pPr>
        <w:pStyle w:val="Heading1"/>
      </w:pPr>
      <w:r w:rsidRPr="00E059D4">
        <w:lastRenderedPageBreak/>
        <w:t>BAB IV</w:t>
      </w:r>
      <w:bookmarkEnd w:id="370"/>
    </w:p>
    <w:p w14:paraId="5F613CF5" w14:textId="306C6323" w:rsidR="00BF6C40" w:rsidRDefault="00760331" w:rsidP="00BF6C40">
      <w:pPr>
        <w:pStyle w:val="Heading1"/>
        <w:rPr>
          <w:lang w:val="id-ID"/>
        </w:rPr>
      </w:pPr>
      <w:bookmarkStart w:id="371" w:name="_Toc143176721"/>
      <w:r w:rsidRPr="00E059D4">
        <w:t>HASIL PENELITIAN DAN PEMBAHASAN</w:t>
      </w:r>
      <w:bookmarkEnd w:id="371"/>
    </w:p>
    <w:p w14:paraId="2BE61CDA" w14:textId="77777777" w:rsidR="00BF6C40" w:rsidRPr="00BF6C40" w:rsidRDefault="00BF6C40" w:rsidP="00BF6C40">
      <w:pPr>
        <w:pStyle w:val="Heading1"/>
        <w:rPr>
          <w:lang w:val="id-ID"/>
        </w:rPr>
      </w:pPr>
    </w:p>
    <w:p w14:paraId="54B30104" w14:textId="77777777" w:rsidR="00760331" w:rsidRPr="00E059D4" w:rsidRDefault="00760331" w:rsidP="00BF6C40">
      <w:pPr>
        <w:pStyle w:val="Heading2"/>
      </w:pPr>
      <w:bookmarkStart w:id="372" w:name="_Toc143176722"/>
      <w:r w:rsidRPr="00E059D4">
        <w:t>4.1</w:t>
      </w:r>
      <w:r w:rsidRPr="00E059D4">
        <w:tab/>
        <w:t>Deskripsi Data</w:t>
      </w:r>
      <w:bookmarkEnd w:id="372"/>
    </w:p>
    <w:p w14:paraId="723AD7C8" w14:textId="77777777" w:rsidR="00760331" w:rsidRPr="00E059D4" w:rsidRDefault="00760331" w:rsidP="00760331">
      <w:pPr>
        <w:pStyle w:val="NormalWeb"/>
        <w:spacing w:line="480" w:lineRule="auto"/>
        <w:ind w:firstLine="720"/>
        <w:jc w:val="both"/>
        <w:rPr>
          <w:rStyle w:val="selectable-text"/>
        </w:rPr>
      </w:pPr>
      <w:r w:rsidRPr="00E059D4">
        <w:rPr>
          <w:color w:val="000000" w:themeColor="text1"/>
        </w:rPr>
        <w:t>Populasi yang diambil dalam penelitain ini merupakan sektor perbankan yang terdaftar di Bursa Efek Indonesia (BEI). Data yang diambil dalam penelitaian ini merupakan data laporan tahunan (</w:t>
      </w:r>
      <w:r w:rsidRPr="00E059D4">
        <w:rPr>
          <w:i/>
          <w:color w:val="000000" w:themeColor="text1"/>
        </w:rPr>
        <w:t>annual report</w:t>
      </w:r>
      <w:r w:rsidRPr="00E059D4">
        <w:rPr>
          <w:color w:val="000000" w:themeColor="text1"/>
        </w:rPr>
        <w:t xml:space="preserve">), laporan tahunan tersebut diambil dari Bursa Efek Indonesia (BEI). Penelitian ini menggunakan laporan tahunan, pemilihan laporan tahunan digunakan sebagai data utama yang dilakukan karena laporan ini menyajikan informasi yang komprehensif dan terperinci tentang perusahaan. </w:t>
      </w:r>
      <w:r w:rsidRPr="00E059D4">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14:paraId="47FB0580" w14:textId="77777777" w:rsidR="00FB3AAD" w:rsidRDefault="00760331" w:rsidP="00760331">
      <w:pPr>
        <w:pStyle w:val="NormalWeb"/>
        <w:spacing w:line="480" w:lineRule="auto"/>
        <w:ind w:firstLine="720"/>
        <w:jc w:val="both"/>
        <w:rPr>
          <w:color w:val="000000" w:themeColor="text1"/>
        </w:rPr>
        <w:sectPr w:rsidR="00FB3AAD" w:rsidSect="00FB3AAD">
          <w:headerReference w:type="first" r:id="rId34"/>
          <w:footerReference w:type="first" r:id="rId35"/>
          <w:pgSz w:w="11910" w:h="16840"/>
          <w:pgMar w:top="2268" w:right="1701" w:bottom="1701" w:left="2268" w:header="851" w:footer="998" w:gutter="0"/>
          <w:pgNumType w:start="60"/>
          <w:cols w:space="720"/>
          <w:titlePg/>
          <w:docGrid w:linePitch="299"/>
        </w:sectPr>
      </w:pPr>
      <w:r w:rsidRPr="00E059D4">
        <w:rPr>
          <w:color w:val="000000" w:themeColor="text1"/>
        </w:rPr>
        <w:t xml:space="preserve">Perusahaan perbankan bergerak dalam bidang keuangan dan jasa perbankan. Tugas utama perusahaan perbankan adalah menyediakan berbagai layanan keuangan kepada nasabahnya. Beberapa layanan yang biasanya ditawarkan oleh perusahaan perbankan seperti Penghimpunan Dana, Pemberian Kredit, Transaksi dan Pembayaran, Investasi dan Manajemen Aset, Layanan Perbankan Elektronik, Layanan Perbankan Korporat. Perusahaan perbankan </w:t>
      </w:r>
    </w:p>
    <w:p w14:paraId="567511FC" w14:textId="3ED68D64" w:rsidR="00760331" w:rsidRPr="00E059D4" w:rsidRDefault="00760331" w:rsidP="00760331">
      <w:pPr>
        <w:pStyle w:val="NormalWeb"/>
        <w:spacing w:line="480" w:lineRule="auto"/>
        <w:ind w:firstLine="720"/>
        <w:jc w:val="both"/>
        <w:rPr>
          <w:color w:val="000000" w:themeColor="text1"/>
        </w:rPr>
      </w:pPr>
      <w:r w:rsidRPr="00E059D4">
        <w:rPr>
          <w:color w:val="000000" w:themeColor="text1"/>
        </w:rPr>
        <w:lastRenderedPageBreak/>
        <w:t>memiliki peran penting dalam memfasilitasi kegiatan ekonomi dan membantu dalam aliran dana serta alokasi sumber daya yang efisien di masyarakat. Berikut merupakan profil singkat perusahaan perbankan yang terdaftar di Bursa Efek Indonesia (BEI) periode 2018 – 2022 yang diambil berdasarkan sampel penelitian ini :</w:t>
      </w:r>
    </w:p>
    <w:p w14:paraId="643FD3D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Raya Indonesia (AGRO) Tbk</w:t>
      </w:r>
    </w:p>
    <w:p w14:paraId="7FAE3957"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w:t>
      </w:r>
      <w:r w:rsidRPr="00E059D4">
        <w:rPr>
          <w:color w:val="000000" w:themeColor="text1"/>
        </w:rPr>
        <w:lastRenderedPageBreak/>
        <w:t>1989 dan izin sebagai Bank Devisa 08 Mei 2006. Pada tanggal 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14:paraId="59DAA9D4"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NC Internasional Tbk</w:t>
      </w:r>
    </w:p>
    <w:p w14:paraId="34B20129"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w:t>
      </w:r>
      <w:r w:rsidRPr="00E059D4">
        <w:rPr>
          <w:color w:val="000000" w:themeColor="text1"/>
        </w:rPr>
        <w:lastRenderedPageBreak/>
        <w:t>kepentingan ekonomi, sosial dan lingkungan hidup, MNC Bank menawarkan produk simpanan, produk pinjaman serta layanan jasa yangsangat beragam, dan terbagi untuk kategori Individu dan bisnis yang ditawarkan bersamaan dengan berbagai program dan promo.</w:t>
      </w:r>
    </w:p>
    <w:p w14:paraId="2BE33EE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Capital Indonesia Tbk</w:t>
      </w:r>
    </w:p>
    <w:p w14:paraId="47F05EC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w:t>
      </w:r>
      <w:r w:rsidRPr="00E059D4">
        <w:rPr>
          <w:color w:val="000000" w:themeColor="text1"/>
        </w:rPr>
        <w:lastRenderedPageBreak/>
        <w:t>Bapepam-LK untuk melakukan melakukan Penawaran Umum Perdana 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14:paraId="6B701F9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Central Asia Tbk</w:t>
      </w:r>
    </w:p>
    <w:p w14:paraId="47784835"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Central Asia Tbk (Bank BCA) (</w:t>
      </w:r>
      <w:hyperlink r:id="rId36" w:tgtFrame="_blank" w:history="1">
        <w:r w:rsidRPr="00E059D4">
          <w:rPr>
            <w:color w:val="000000" w:themeColor="text1"/>
          </w:rPr>
          <w:t>BBCA</w:t>
        </w:r>
      </w:hyperlink>
      <w:r w:rsidRPr="00E059D4">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w:t>
      </w:r>
      <w:r w:rsidRPr="00E059D4">
        <w:rPr>
          <w:color w:val="000000" w:themeColor="text1"/>
        </w:rPr>
        <w:lastRenderedPageBreak/>
        <w:t>perbankan dan jasa keuangan lainnya. Saat ini, Bank BCA memiliki 1.247 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14:paraId="6C76F231"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Negara Indonesia (Persero) Tbk</w:t>
      </w:r>
    </w:p>
    <w:p w14:paraId="2A3632F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Negara Indonesia (Persero) Tbk (Bank BNI) (</w:t>
      </w:r>
      <w:hyperlink r:id="rId37" w:tgtFrame="_blank" w:history="1">
        <w:r w:rsidRPr="00E059D4">
          <w:rPr>
            <w:color w:val="000000" w:themeColor="text1"/>
          </w:rPr>
          <w:t>BBNI</w:t>
        </w:r>
      </w:hyperlink>
      <w:r w:rsidRPr="00E059D4">
        <w:rPr>
          <w:color w:val="000000" w:themeColor="text1"/>
        </w:rPr>
        <w:t xml:space="preserve">) didirikan 05 Juli 1946 di Indonesia sebagai Bank Sentral. Pada tahun 1968, BNI ditetapkan menjadi “Bank Negara Indonesia 1946”, dan statusnya menjadi Bank Umum Milik Negara. Kantor pusat Bank BNI berlokasi di </w:t>
      </w:r>
      <w:r w:rsidRPr="00E059D4">
        <w:rPr>
          <w:color w:val="000000" w:themeColor="text1"/>
        </w:rPr>
        <w:lastRenderedPageBreak/>
        <w:t>Jl. Jend. Sudirman Kav. 1, Jakarta 10220 – Indonesia. Bank BNI memiliki 195 kantor cabang, 1.097 kantor layanan serta 874 outlet lainnya. Selain itu, jaringan Bank BNI juga memiliki 5 kantor cabang luar negeri yaitu Singapura, Hong Kong, Tokyo, London dan Seoul serta 1 kantor perwakilan di New York. Pemegang saham yang memiliki 5% atau lebih saham Bank Negara Indonesia (Persero) Tbk adalah Negara Republik Indonesia, dengan persentase kepemilikan sebesar 60,00%. 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 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14:paraId="7C4D2C07"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Rakyat Indonesia (Persero) Tbk</w:t>
      </w:r>
    </w:p>
    <w:p w14:paraId="379EF8A3"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Rakyat Indonesia (Persero) Tbk (Bank BRI) (</w:t>
      </w:r>
      <w:hyperlink r:id="rId38" w:tgtFrame="_blank" w:history="1">
        <w:r w:rsidRPr="00E059D4">
          <w:rPr>
            <w:color w:val="000000" w:themeColor="text1"/>
          </w:rPr>
          <w:t>BBRI</w:t>
        </w:r>
      </w:hyperlink>
      <w:r w:rsidRPr="00E059D4">
        <w:rPr>
          <w:color w:val="000000" w:themeColor="text1"/>
        </w:rPr>
        <w:t xml:space="preserve">) didirikan 16 Desember 1895. Kantor pusat Bank BRI berlokasi di Gedung BRI II Lt. 20, Jl. Jenderal Sudirman Kav. 44-46, Jakarta 10210 – Indonesia. Saat ini, Bank BRI memiliki 18 kantor wilayah, 1 kantor audit </w:t>
      </w:r>
      <w:r w:rsidRPr="00E059D4">
        <w:rPr>
          <w:color w:val="000000" w:themeColor="text1"/>
        </w:rPr>
        <w:lastRenderedPageBreak/>
        <w:t>intern pusat, 18 kantor audit intern wilayah, 448 kantor cabang domestik, 1 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39" w:tgtFrame="_blank" w:history="1">
        <w:r w:rsidRPr="00E059D4">
          <w:rPr>
            <w:color w:val="000000" w:themeColor="text1"/>
          </w:rPr>
          <w:t>Bank Raya Indonesia Tbk (AGRO / Bank Raya)</w:t>
        </w:r>
      </w:hyperlink>
      <w:r w:rsidRPr="00E059D4">
        <w:rPr>
          <w:color w:val="000000" w:themeColor="text1"/>
        </w:rPr>
        <w:t> (86,85%), BRI Remittance Co. Ltd. Hong Kong (100,00%), PT Asuransi BRI Life (BRI Life) (dahulu PT Asuransi Jiwa Bringin Jiwa Sejahtera atau Bringin Life) (59,02%), PT BRI Multifinance Indonesia (BRI Finance) (99,88%), </w:t>
      </w:r>
      <w:hyperlink r:id="rId40" w:tgtFrame="_blank" w:history="1">
        <w:r w:rsidRPr="00E059D4">
          <w:rPr>
            <w:color w:val="000000" w:themeColor="text1"/>
          </w:rPr>
          <w:t>PT BRI Danareksa Sekuritas (BRI DS)</w:t>
        </w:r>
      </w:hyperlink>
      <w:r w:rsidRPr="00E059D4">
        <w:rPr>
          <w:color w:val="000000" w:themeColor="text1"/>
        </w:rPr>
        <w:t xml:space="preserve"> (dahulu PT Danareksa Sekuritas) (67,00%), PT BRI Ventura Investama (BRI Ventures) (99,97%), PT BRI Asuransi Indonesia (BRI Insurance) (90,00%), PT Pegadaian (99,99%), PT Permodalan Nasional Madani </w:t>
      </w:r>
      <w:r w:rsidRPr="00E059D4">
        <w:rPr>
          <w:color w:val="000000" w:themeColor="text1"/>
        </w:rPr>
        <w:lastRenderedPageBreak/>
        <w:t>(99,99%) dan PT Danareksa Investment Management (65,00%). Selain itu, Bank BRI memiliki 2 Perusahaan Asosiasi yaitu </w:t>
      </w:r>
      <w:hyperlink r:id="rId41" w:tgtFrame="_blank" w:history="1">
        <w:r w:rsidRPr="00E059D4">
          <w:rPr>
            <w:color w:val="000000" w:themeColor="text1"/>
          </w:rPr>
          <w:t>Bank Syariah Indonesia Tbk (BRIS)</w:t>
        </w:r>
      </w:hyperlink>
      <w:r w:rsidRPr="00E059D4">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14:paraId="68B554DD"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Tabungan Negara (Persero) Tbk</w:t>
      </w:r>
    </w:p>
    <w:p w14:paraId="0F857F59"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Tabungan Negara (Persero) Tbk (Bank BTN) (</w:t>
      </w:r>
      <w:hyperlink r:id="rId42" w:tgtFrame="_blank" w:history="1">
        <w:r w:rsidRPr="00E059D4">
          <w:rPr>
            <w:color w:val="000000" w:themeColor="text1"/>
          </w:rPr>
          <w:t>BBTN</w:t>
        </w:r>
      </w:hyperlink>
      <w:r w:rsidRPr="00E059D4">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w:t>
      </w:r>
      <w:r w:rsidRPr="00E059D4">
        <w:rPr>
          <w:color w:val="000000" w:themeColor="text1"/>
        </w:rPr>
        <w:lastRenderedPageBreak/>
        <w:t>Pemegang saham pengendali dan Pemegang saham yang memiliki 5% 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14:paraId="0F7343BD"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Yudha Bhakti Tbk</w:t>
      </w:r>
    </w:p>
    <w:p w14:paraId="53FA6B4C"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shd w:val="clear" w:color="auto" w:fill="FFFFFF"/>
        </w:rPr>
        <w:t>Bank Neo Commerce Tbk atau Neobank (dahulu Bank Yudha Bhakti Tbk) (</w:t>
      </w:r>
      <w:hyperlink r:id="rId43" w:tgtFrame="_blank" w:history="1">
        <w:r w:rsidRPr="00E059D4">
          <w:rPr>
            <w:rStyle w:val="Hyperlink"/>
            <w:color w:val="000000" w:themeColor="text1"/>
            <w:shd w:val="clear" w:color="auto" w:fill="FFFFFF"/>
          </w:rPr>
          <w:t>BBYB</w:t>
        </w:r>
      </w:hyperlink>
      <w:r w:rsidRPr="00E059D4">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w:t>
      </w:r>
      <w:r w:rsidRPr="00E059D4">
        <w:rPr>
          <w:color w:val="000000" w:themeColor="text1"/>
          <w:shd w:val="clear" w:color="auto" w:fill="FFFFFF"/>
        </w:rPr>
        <w:lastRenderedPageBreak/>
        <w:t xml:space="preserve">(26,32%), PT Gozco Capital (10,53%) dan Rockcore Financial Technology Co. Ltd. (6,12%). </w:t>
      </w:r>
      <w:r w:rsidRPr="00E059D4">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44" w:tgtFrame="_blank" w:history="1">
        <w:r w:rsidRPr="00E059D4">
          <w:rPr>
            <w:color w:val="000000" w:themeColor="text1"/>
          </w:rPr>
          <w:t>Penawaran Umum Perdana Saham BBYB (IPO)</w:t>
        </w:r>
      </w:hyperlink>
      <w:r w:rsidRPr="00E059D4">
        <w:rPr>
          <w:color w:val="000000" w:themeColor="text1"/>
        </w:rPr>
        <w:t> kepada masyarakat sebanyak 300.000.000 dengan nilai nominal Rp100,- per saham dengan harga penawaran Rp115,- per saham. Saham-saham tersebut dicatatkan pada Bursa Efek Indonesia (BEI) pada tanggal 13 Januari 2015.</w:t>
      </w:r>
    </w:p>
    <w:p w14:paraId="48F320F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JTrust Indonesia Tbk</w:t>
      </w:r>
    </w:p>
    <w:p w14:paraId="3243B1B1" w14:textId="77777777" w:rsidR="00760331" w:rsidRPr="00E059D4" w:rsidRDefault="00760331" w:rsidP="00760331">
      <w:pPr>
        <w:pStyle w:val="NormalWeb"/>
        <w:spacing w:line="480" w:lineRule="auto"/>
        <w:ind w:left="720" w:firstLine="360"/>
        <w:jc w:val="both"/>
        <w:rPr>
          <w:color w:val="000000" w:themeColor="text1"/>
        </w:rPr>
      </w:pPr>
      <w:r w:rsidRPr="00E059D4">
        <w:rPr>
          <w:color w:val="000000" w:themeColor="text1"/>
          <w:shd w:val="clear" w:color="auto" w:fill="FFFFFF"/>
        </w:rPr>
        <w:t>Bank JTrust Indonesia Tbk (J Trust Bank) (</w:t>
      </w:r>
      <w:hyperlink r:id="rId45" w:tgtFrame="_blank" w:history="1">
        <w:r w:rsidRPr="00E059D4">
          <w:rPr>
            <w:rStyle w:val="Hyperlink"/>
            <w:color w:val="000000" w:themeColor="text1"/>
            <w:shd w:val="clear" w:color="auto" w:fill="FFFFFF"/>
          </w:rPr>
          <w:t>BCIC</w:t>
        </w:r>
      </w:hyperlink>
      <w:r w:rsidRPr="00E059D4">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E059D4">
        <w:rPr>
          <w:color w:val="000000" w:themeColor="text1"/>
        </w:rPr>
        <w:t>BCIC beberapa kali melakukan perubahan nama, antara lain:</w:t>
      </w:r>
    </w:p>
    <w:p w14:paraId="6A049B9B"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lastRenderedPageBreak/>
        <w:t>PT Bank Century Intervest Corporation, 1989</w:t>
      </w:r>
    </w:p>
    <w:p w14:paraId="4DD26E03"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CIC International Tbk,</w:t>
      </w:r>
    </w:p>
    <w:p w14:paraId="1CD347BA"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Century Tbk, 2004</w:t>
      </w:r>
    </w:p>
    <w:p w14:paraId="70736DDA"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Mutiara Tbk, 2009</w:t>
      </w:r>
    </w:p>
    <w:p w14:paraId="174A48BF"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JTrust Indonesia Tbk, per 24 Juni 2015.</w:t>
      </w:r>
    </w:p>
    <w:p w14:paraId="17D5874E"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Pemegang saham yang memiliki 5% atau lebih saham Bank JTrust Indonesia Tbk (28-Feb-2021), adalah J Trust Co., Ltd., Jepang (74,225%) dan J Trust Asia Pte. Ltd., Singapura (19,316%). Pemilik manfaat akhir (ultimate beneficial owner) Bank JTrust Indonesia Tbk adalah Nobuyoshi Fujisawa. Bank JTrust Indonesia Tbk melakukan penggabungan (merger) dengan Bank Danpac Tbk dan Bank Pikko Tbk dalam bulan Oktober 2004. Saat, merger Bank JTrust Indonesia Tbk masih bernama Bank CIC International Tbk (bank yang menerima penggabungan). Berdasarkan Anggaran Dasar Perusahaan, ruang lingkup kegiatan BCIC adalah menjalankan kegiatan umum perbankan. Bank JTrust Indonesia memperoleh izin sebagai bank devisa dari Bank Indonesia pada tanggal 24 April 1993. 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14:paraId="75B46C7C"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lastRenderedPageBreak/>
        <w:t>PT Bank Danamon Indonesia Tbk</w:t>
      </w:r>
    </w:p>
    <w:p w14:paraId="25B2D73F"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Danamon Indonesia Tbk (</w:t>
      </w:r>
      <w:hyperlink r:id="rId46" w:tgtFrame="_blank" w:history="1">
        <w:r w:rsidRPr="00E059D4">
          <w:rPr>
            <w:color w:val="000000" w:themeColor="text1"/>
          </w:rPr>
          <w:t>BDMN</w:t>
        </w:r>
      </w:hyperlink>
      <w:r w:rsidRPr="00E059D4">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Pemegang saham yang memiliki 5% atau lebih saham Bank Danamon Indonesia Tbk (28-Feb-2022), yaitu: MUFG Bank, Ltd., dengan persentase kepemilikan sebesar 92,47% dimiliki secara langsung &amp; tidak langsung. Penerima manfaat akhir dari kepemilikan saham (ultimate beneficial ownership) dari Bank Danamon Indonesia Tbk adalah Takayoshi Futae. Berdasarkan Anggaran Dasar Perusahaan, ruang lingkup kegiatan BDMN adalah menjalankan kegiatan usaha di bidang perbankan dan melakukan kegiatan perbankan lainnya berdasarkan prinsip Syariah. BDMN mulai melakukan kegiatan berdasarkan prinsip Syariah tersebut sejak tahun 2002. 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 Bank Danamon memiliki 41 kantor cabang utama domestik, 369 kantor cabang pembantu konvensional, kantor kas dan kantor fungsional, 14 kantor cabang utama </w:t>
      </w:r>
      <w:r w:rsidRPr="00E059D4">
        <w:rPr>
          <w:color w:val="000000" w:themeColor="text1"/>
        </w:rPr>
        <w:lastRenderedPageBreak/>
        <w:t>dan kantor cabang pembantu syariah. 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14:paraId="58F84BA6"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Pembangunan Daerah Banten Tbk</w:t>
      </w:r>
    </w:p>
    <w:p w14:paraId="487B0F3F" w14:textId="77777777" w:rsidR="00760331" w:rsidRPr="00E059D4" w:rsidRDefault="00760331" w:rsidP="00760331">
      <w:pPr>
        <w:pStyle w:val="NormalWeb"/>
        <w:spacing w:line="480" w:lineRule="auto"/>
        <w:ind w:left="720" w:firstLine="360"/>
        <w:jc w:val="both"/>
        <w:rPr>
          <w:color w:val="000000" w:themeColor="text1"/>
        </w:rPr>
      </w:pPr>
      <w:r w:rsidRPr="00E059D4">
        <w:rPr>
          <w:color w:val="000000" w:themeColor="text1"/>
          <w:shd w:val="clear" w:color="auto" w:fill="FFFFFF"/>
        </w:rPr>
        <w:t>Bank Pembangunan Daerah Banten Tbk (BPD Banten / Bank Banten) (</w:t>
      </w:r>
      <w:hyperlink r:id="rId47" w:tgtFrame="_blank" w:history="1">
        <w:r w:rsidRPr="00E059D4">
          <w:rPr>
            <w:rStyle w:val="Hyperlink"/>
            <w:color w:val="000000" w:themeColor="text1"/>
            <w:shd w:val="clear" w:color="auto" w:fill="FFFFFF"/>
          </w:rPr>
          <w:t>BEKS</w:t>
        </w:r>
      </w:hyperlink>
      <w:r w:rsidRPr="00E059D4">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E059D4">
        <w:rPr>
          <w:color w:val="000000" w:themeColor="text1"/>
        </w:rPr>
        <w:t>BEKS beberapa kali melakukan perubahan nama, antara lain:</w:t>
      </w:r>
    </w:p>
    <w:p w14:paraId="3404CBF7"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PT Executive International Bank, 1992</w:t>
      </w:r>
    </w:p>
    <w:p w14:paraId="371181AC"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Eksekutif Internasional Tbk, 1996</w:t>
      </w:r>
    </w:p>
    <w:p w14:paraId="35A86D24"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Pundi Indonesia Tbk, 2010</w:t>
      </w:r>
    </w:p>
    <w:p w14:paraId="196FC6C3"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Pembangunan Daerah Banten Tbk, per 29 Juli 2016</w:t>
      </w:r>
    </w:p>
    <w:p w14:paraId="7028E1A8"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 xml:space="preserve">Pemegang saham yang memiliki 5% atau lebih saham Bank Pembangunan Daerah Banten Tbk, yaitu: PT Banten Blobal Development (pengendali) (51,00%), PT Recapital Sekuritas Indonesia (13,76%) dan PT Asuransi Jiwa Adisarana Wanaartha (5,77%). Berdasarkan Anggaran Dasar </w:t>
      </w:r>
      <w:r w:rsidRPr="00E059D4">
        <w:rPr>
          <w:color w:val="000000" w:themeColor="text1"/>
        </w:rPr>
        <w:lastRenderedPageBreak/>
        <w:t>Perusahaan, ruang lingkup kegiatan BEKS bergerak dalam bidang keuangan dan pembiayaan. Bank Pundi berstatus Bank non devisa yang fokus pada pembiayaan Usaha Mikro Kecil dan Menengah (UMKM).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14:paraId="6B65DA6C"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Pembangunan Daerah Jawa Barat Tbk</w:t>
      </w:r>
    </w:p>
    <w:p w14:paraId="3D794CC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Pembangunan Daerah Jawa Barat dan Banten Tbk (Bank Jabar Banten / Bank BJB) (</w:t>
      </w:r>
      <w:hyperlink r:id="rId48" w:tgtFrame="_blank" w:history="1">
        <w:r w:rsidRPr="00E059D4">
          <w:rPr>
            <w:color w:val="000000" w:themeColor="text1"/>
          </w:rPr>
          <w:t>BJBR</w:t>
        </w:r>
      </w:hyperlink>
      <w:r w:rsidRPr="00E059D4">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Kantor pusat Bank BJB berlokasi di Menara Bank bjb, Jl. Naripan No. 12-14, Bandung 40111 – Indonesia. Saat ini, Bank BJB memiliki 65 kantor cabang, 315 kantor cabang pembantu, 346 kantor kas, 213 payment point. Pemegang saham yang miliki 5% atau lebih saham Bank BJB (28-Feb-2022), yaitu: Pemda </w:t>
      </w:r>
      <w:r w:rsidRPr="00E059D4">
        <w:rPr>
          <w:color w:val="000000" w:themeColor="text1"/>
        </w:rPr>
        <w:lastRenderedPageBreak/>
        <w:t>Propinsi Jawa Barat (pengendali) (38,18%), Pemda Kabupaten Bandung (7,24%) dan Pemda Propinsi Banten (5,29%). 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 Bank BJB memperoleh status sebagai bank devisa, berdasarkan Surat Keputusan Direksi Bank Indonesia No. 25/84/KEP/DIR tanggal 2 November 1992. 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14:paraId="71827B20"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CIMB Niaga Tbk</w:t>
      </w:r>
    </w:p>
    <w:p w14:paraId="35BA73DC"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CIMB Niaga Tbk (dahulu Bank Niaga Tbk) (</w:t>
      </w:r>
      <w:hyperlink r:id="rId49" w:tgtFrame="_blank" w:history="1">
        <w:r w:rsidRPr="00E059D4">
          <w:rPr>
            <w:color w:val="000000" w:themeColor="text1"/>
          </w:rPr>
          <w:t>BNGA</w:t>
        </w:r>
      </w:hyperlink>
      <w:r w:rsidRPr="00E059D4">
        <w:rPr>
          <w:color w:val="000000" w:themeColor="text1"/>
        </w:rPr>
        <w:t>) didirikan 04 Nopember 1955. Kantor pusat Bank CIMB Niaga Tbk berlokasi di Graha CIMB Niaga, Jl. Jend Sudirman Kav. 58, Jakarta 12190 – Indonesia.</w:t>
      </w:r>
    </w:p>
    <w:p w14:paraId="4CFB94B7"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lastRenderedPageBreak/>
        <w:t>Sejak berdirinya, BNGA telah mengalami 4 (empat) kali penggabungan usaha (merger), yaitu:</w:t>
      </w:r>
    </w:p>
    <w:p w14:paraId="6A85097E"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22 Oktober 1973 dengan PT Bank Agung;</w:t>
      </w:r>
    </w:p>
    <w:p w14:paraId="0CCA1EE3"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30 November 1978 dengan PT Bank Tabungan Bandung;</w:t>
      </w:r>
    </w:p>
    <w:p w14:paraId="410FA476"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17 Oktober 1983 dengan PT Bank Amerta; dan</w:t>
      </w:r>
    </w:p>
    <w:p w14:paraId="10250CF9"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1 November 2008 dengan Bank Lippo Tbk.</w:t>
      </w:r>
    </w:p>
    <w:p w14:paraId="786F7895"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 xml:space="preserve">Pemegang saham yang memiliki 5% atau lebih saham Bank CIMB Niaga Tbk (28-Feb-2022), yaitu: CIMB Group Sdn. Bhd. (Malaysia), dengan persentase kepemilikan sebesar 91,48% CIMB Group Sdn Bhd merupakan Anak Usaha dari CIMB Group Holdings Berhad. Dimana Pemegang saham akhir CIMB Group Holdings Berhad adalah Khazanah Nasional Berhad, Employee Provident Fund, lain-lain dan masyarakat. Khazanah Nasional Berhad merupakan entitas yang dimiliki oleh Pemerintah Malaysia. Penerima manfaat akhir dari kepemilikan saham (ultimate beneficial owner) dari Bank CIMB Niaga Tbk adalah Khairulanwar Bin Rifaie dan Rossaya Binti Mohd Nashir. 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 Saat ini, Bank CIMB Niaga memiliki 60 kantor cabang, 302 kantor cabang pembantu, 33 kas mobil, 24 Unit cabang Syariah, 356 kantor layanan </w:t>
      </w:r>
      <w:r w:rsidRPr="00E059D4">
        <w:rPr>
          <w:color w:val="000000" w:themeColor="text1"/>
        </w:rPr>
        <w:lastRenderedPageBreak/>
        <w:t>Syariah dan 8 kantor kas Syariah. 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 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14:paraId="6771DAF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aybank Indonesia Tbk</w:t>
      </w:r>
    </w:p>
    <w:p w14:paraId="15E968A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aybank Indonesia Tbk (d/h Bank Internasional Indonesia Tbk / Bank BII) (</w:t>
      </w:r>
      <w:hyperlink r:id="rId50" w:tgtFrame="_blank" w:history="1">
        <w:r w:rsidRPr="00E059D4">
          <w:rPr>
            <w:color w:val="000000" w:themeColor="text1"/>
          </w:rPr>
          <w:t>BNII</w:t>
        </w:r>
      </w:hyperlink>
      <w:r w:rsidRPr="00E059D4">
        <w:rPr>
          <w:color w:val="000000" w:themeColor="text1"/>
        </w:rPr>
        <w:t xml:space="preserve">) didirikan 15 Mei 1959. Kantor pusat Bank Maybank Indonesia Tbk beralamat di Sentral Senayan III, Jalan Asia Afrika No. 8, Gelora Bung Karno – Senayan, Jakarta 10270 – Indonesia. Pada tanggal 31 Maret 1980 Bank Maybank melakukan penggabungan usaha (merger) dengan PT Bank Tabungan Untuk Umum 1859, Surabaya. Pemegang saham yang memiliki 5% atau lebih saham Bank Maybank Indonesia Tbk (28-Feb-2022), yaitu: Sorak Financial Holdings Pte. Ltd (45,02%), Maybank Offshore Corporate Service (33,96%) dan UBS AG </w:t>
      </w:r>
      <w:r w:rsidRPr="00E059D4">
        <w:rPr>
          <w:color w:val="000000" w:themeColor="text1"/>
        </w:rPr>
        <w:lastRenderedPageBreak/>
        <w:t>London (18,31%). Pemegang pengendali utama Bank Maybank Indonesia adalah Malayan Banking Berhad (Maybank). Maybank mengendalikan Bank Maybank Indonesia melalui Sorak Financial Holdings Pte. Ltd dan Maybank Offshore Corporate Service (Labuan) Sdn. Bhd. Berdasarkan Anggaran Dasar Perusahaan, ruang lingkup kegiatan BNII adalah melakukan usaha di bidang perbankan, dan melakukan kegiatan perbankan lainnya berdasarkan prinsip Syariah. Bank Maybank mulai melakukan kegiatan berdasarkan prinsip Syariah sejak bulan Mei 2003. Bank Maybank memiliki 1 kantor pusat, 81 kantor cabang, 255 kantor cabang pembantu, 1 kantor cabang pembantu mikro, 17 kantor cabang Syariah dan 2 kantor cabang pembantu Syariah. Bank Maybank memiliki anak usaha yang juga tercatat di Bursa Efek Indonesia, yakni Wahana Ottomitra Multiartha Tbk (</w:t>
      </w:r>
      <w:hyperlink r:id="rId51" w:tgtFrame="_blank" w:history="1">
        <w:r w:rsidRPr="00E059D4">
          <w:rPr>
            <w:color w:val="000000" w:themeColor="text1"/>
          </w:rPr>
          <w:t>WOMF</w:t>
        </w:r>
      </w:hyperlink>
      <w:r w:rsidRPr="00E059D4">
        <w:rPr>
          <w:color w:val="000000" w:themeColor="text1"/>
        </w:rPr>
        <w:t>). 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14:paraId="365FC5DA"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Permata Tbk</w:t>
      </w:r>
    </w:p>
    <w:p w14:paraId="1335FC1D"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Permata Tbk (dahulu Bank Bali Tbk) (</w:t>
      </w:r>
      <w:hyperlink r:id="rId52" w:tgtFrame="_blank" w:history="1">
        <w:r w:rsidRPr="00E059D4">
          <w:rPr>
            <w:color w:val="000000" w:themeColor="text1"/>
          </w:rPr>
          <w:t>BNLI</w:t>
        </w:r>
      </w:hyperlink>
      <w:r w:rsidRPr="00E059D4">
        <w:rPr>
          <w:color w:val="000000" w:themeColor="text1"/>
        </w:rPr>
        <w:t xml:space="preserve">) didirikan 17 Desember 1954 dengan nama “Bank Persatuan Dagang Indonesia” dan mulai beroperasi secara komersial pada tanggal 5 Januari 1955. Kantor pusat Bank Permata berlokasi di Gedung World Trade Center II, Jl. Jend. </w:t>
      </w:r>
      <w:r w:rsidRPr="00E059D4">
        <w:rPr>
          <w:color w:val="000000" w:themeColor="text1"/>
        </w:rPr>
        <w:lastRenderedPageBreak/>
        <w:t xml:space="preserve">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Keuangan untuk </w:t>
      </w:r>
      <w:r w:rsidRPr="00E059D4">
        <w:rPr>
          <w:color w:val="000000" w:themeColor="text1"/>
        </w:rPr>
        <w:lastRenderedPageBreak/>
        <w:t>melakukan Penawaran Umum Perdana Saham BNLI kepada masyarakat sebanyak 3.999.000 dengan nilai nominal Rp1.000,- per saham dengan harga penawaran Rp9.900,- per saham. Saham-saham tersebut dicatatkan pada Bursa Efek Indonesia (BEI) pada tanggal 15 Januari 1990.</w:t>
      </w:r>
    </w:p>
    <w:p w14:paraId="191595B1"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Sinarmas Tbk</w:t>
      </w:r>
    </w:p>
    <w:p w14:paraId="6C1C60C5"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Sinarmas Tbk (</w:t>
      </w:r>
      <w:hyperlink r:id="rId53" w:tgtFrame="_blank" w:history="1">
        <w:r w:rsidRPr="00E059D4">
          <w:rPr>
            <w:color w:val="000000" w:themeColor="text1"/>
          </w:rPr>
          <w:t>BSIM</w:t>
        </w:r>
      </w:hyperlink>
      <w:r w:rsidRPr="00E059D4">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54" w:tgtFrame="_blank" w:history="1">
        <w:r w:rsidRPr="00E059D4">
          <w:rPr>
            <w:color w:val="000000" w:themeColor="text1"/>
          </w:rPr>
          <w:t>Sinar Mas Multiartha Tbk (SMMA)</w:t>
        </w:r>
      </w:hyperlink>
      <w:r w:rsidRPr="00E059D4">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usaha perbankan berdasarkan prinsip syariah dari Deputi Gubernur Bank </w:t>
      </w:r>
      <w:r w:rsidRPr="00E059D4">
        <w:rPr>
          <w:color w:val="000000" w:themeColor="text1"/>
        </w:rPr>
        <w:lastRenderedPageBreak/>
        <w:t>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55" w:tgtFrame="_blank" w:history="1">
        <w:r w:rsidRPr="00E059D4">
          <w:rPr>
            <w:color w:val="000000" w:themeColor="text1"/>
          </w:rPr>
          <w:t>Penawaran Umum Perdana Saham BSIM (IPO) </w:t>
        </w:r>
      </w:hyperlink>
      <w:r w:rsidRPr="00E059D4">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14:paraId="17B94B9F"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of India Indonesia Tbk</w:t>
      </w:r>
    </w:p>
    <w:p w14:paraId="3A96D560"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f India Indonesia Tbk (dahulu Bank Swadesi Tbk) (</w:t>
      </w:r>
      <w:hyperlink r:id="rId56" w:tgtFrame="_blank" w:history="1">
        <w:r w:rsidRPr="00E059D4">
          <w:rPr>
            <w:color w:val="000000" w:themeColor="text1"/>
          </w:rPr>
          <w:t>BSWD</w:t>
        </w:r>
      </w:hyperlink>
      <w:r w:rsidRPr="00E059D4">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adalah Pemerintah India. Berdasarkan Anggaran Dasar Perusahaan, ruang </w:t>
      </w:r>
      <w:r w:rsidRPr="00E059D4">
        <w:rPr>
          <w:color w:val="000000" w:themeColor="text1"/>
        </w:rPr>
        <w:lastRenderedPageBreak/>
        <w:t>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14:paraId="478489B5"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BTPN Tbk</w:t>
      </w:r>
    </w:p>
    <w:p w14:paraId="42A3C9AF"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BTPN Tbk (d/h Bank Tabungan Pensiunan Nasional Tbk) (</w:t>
      </w:r>
      <w:hyperlink r:id="rId57" w:tgtFrame="_blank" w:history="1">
        <w:r w:rsidRPr="00E059D4">
          <w:rPr>
            <w:color w:val="000000" w:themeColor="text1"/>
          </w:rPr>
          <w:t>BTPN</w:t>
        </w:r>
      </w:hyperlink>
      <w:r w:rsidRPr="00E059D4">
        <w:rPr>
          <w:color w:val="000000" w:themeColor="text1"/>
        </w:rPr>
        <w:t xml:space="preserve">)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 Pemilik manfaat sebenarnya (ultimate beneficial owner) Bank BTPN Tbk adalah Sumitomo Mitsui Financial Group melalui Sumitomo Mitsui </w:t>
      </w:r>
      <w:r w:rsidRPr="00E059D4">
        <w:rPr>
          <w:color w:val="000000" w:themeColor="text1"/>
        </w:rPr>
        <w:lastRenderedPageBreak/>
        <w:t>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58" w:tgtFrame="_blank" w:history="1">
        <w:r w:rsidRPr="00E059D4">
          <w:rPr>
            <w:color w:val="000000" w:themeColor="text1"/>
          </w:rPr>
          <w:t>Bank BTPN Syariah Tbk (BTPS)</w:t>
        </w:r>
      </w:hyperlink>
      <w:r w:rsidRPr="00E059D4">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14:paraId="207D0BC1" w14:textId="77777777" w:rsidR="00760331" w:rsidRPr="00E059D4" w:rsidRDefault="00760331" w:rsidP="004B379E">
      <w:pPr>
        <w:pStyle w:val="NormalWeb"/>
        <w:numPr>
          <w:ilvl w:val="0"/>
          <w:numId w:val="33"/>
        </w:numPr>
        <w:spacing w:line="276" w:lineRule="auto"/>
        <w:jc w:val="both"/>
        <w:rPr>
          <w:color w:val="000000" w:themeColor="text1"/>
        </w:rPr>
      </w:pPr>
      <w:r w:rsidRPr="00E059D4">
        <w:rPr>
          <w:color w:val="000000" w:themeColor="text1"/>
        </w:rPr>
        <w:t>PT Bank Victoria International Tbk</w:t>
      </w:r>
    </w:p>
    <w:p w14:paraId="7838A208"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Victoria International Tbk (</w:t>
      </w:r>
      <w:hyperlink r:id="rId59" w:tgtFrame="_blank" w:history="1">
        <w:r w:rsidRPr="00E059D4">
          <w:rPr>
            <w:color w:val="000000" w:themeColor="text1"/>
          </w:rPr>
          <w:t>BVIC</w:t>
        </w:r>
      </w:hyperlink>
      <w:r w:rsidRPr="00E059D4">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cabang pembantu dan 27 kantor kas. Pemegang saham yang memiliki 5% </w:t>
      </w:r>
      <w:r w:rsidRPr="00E059D4">
        <w:rPr>
          <w:color w:val="000000" w:themeColor="text1"/>
        </w:rPr>
        <w:lastRenderedPageBreak/>
        <w:t>atau lebih saham Bank Victoria International Tbk, yaitu: Victoria Investama Tbk (pengendali) (</w:t>
      </w:r>
      <w:hyperlink r:id="rId60" w:tgtFrame="_blank" w:history="1">
        <w:r w:rsidRPr="00E059D4">
          <w:rPr>
            <w:color w:val="000000" w:themeColor="text1"/>
          </w:rPr>
          <w:t>VICO</w:t>
        </w:r>
      </w:hyperlink>
      <w:r w:rsidRPr="00E059D4">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14:paraId="2FAD1294"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Dinar Indonesia Tbk</w:t>
      </w:r>
    </w:p>
    <w:p w14:paraId="1DAE9368"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ke Indonesia Tbk (dahulu bernama Bank Dinar Indonesia Tbk) (</w:t>
      </w:r>
      <w:hyperlink r:id="rId61" w:tgtFrame="_blank" w:history="1">
        <w:r w:rsidRPr="00E059D4">
          <w:rPr>
            <w:color w:val="000000" w:themeColor="text1"/>
          </w:rPr>
          <w:t>DNAR</w:t>
        </w:r>
      </w:hyperlink>
      <w:r w:rsidRPr="00E059D4">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atau lebih saham Bank Oke Indonesia Tbk (30-Jun-2023) adalah APRO </w:t>
      </w:r>
      <w:r w:rsidRPr="00E059D4">
        <w:rPr>
          <w:color w:val="000000" w:themeColor="text1"/>
        </w:rPr>
        <w:lastRenderedPageBreak/>
        <w:t>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62" w:tgtFrame="_blank" w:history="1">
        <w:r w:rsidRPr="00E059D4">
          <w:rPr>
            <w:color w:val="000000" w:themeColor="text1"/>
          </w:rPr>
          <w:t>Penawaran Umum Perdana Saham DNAR (IPO)</w:t>
        </w:r>
      </w:hyperlink>
      <w:r w:rsidRPr="00E059D4">
        <w:rPr>
          <w:color w:val="000000" w:themeColor="text1"/>
        </w:rPr>
        <w:t> kepada masyarakat sebanyak 500.000.000 dengan nilai nominal Rp100,- per saham dengan harga penawaran Rp110,- per saham. Saham-saham tersebut dicatatkan pada Bursa Efek Indonesia (BEI) pada tanggal 11 Juli 2014.</w:t>
      </w:r>
    </w:p>
    <w:p w14:paraId="4D59B5E0"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ayapada Internasional Tbk</w:t>
      </w:r>
    </w:p>
    <w:p w14:paraId="05A33BF4"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ayapada Internasional Tbk (</w:t>
      </w:r>
      <w:hyperlink r:id="rId63" w:tgtFrame="_blank" w:history="1">
        <w:r w:rsidRPr="00E059D4">
          <w:rPr>
            <w:color w:val="000000" w:themeColor="text1"/>
          </w:rPr>
          <w:t>MAYA</w:t>
        </w:r>
      </w:hyperlink>
      <w:r w:rsidRPr="00E059D4">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26,42%), JPMCB – Cathay Life Insurance Co LTD 2157804777 </w:t>
      </w:r>
      <w:r w:rsidRPr="00E059D4">
        <w:rPr>
          <w:color w:val="000000" w:themeColor="text1"/>
        </w:rPr>
        <w:lastRenderedPageBreak/>
        <w:t>(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14:paraId="623FB07E"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ega Tbk</w:t>
      </w:r>
    </w:p>
    <w:p w14:paraId="4062BC19"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ega Tbk (</w:t>
      </w:r>
      <w:hyperlink r:id="rId64" w:tgtFrame="_blank" w:history="1">
        <w:r w:rsidRPr="00E059D4">
          <w:rPr>
            <w:color w:val="000000" w:themeColor="text1"/>
          </w:rPr>
          <w:t>MEGA</w:t>
        </w:r>
      </w:hyperlink>
      <w:r w:rsidRPr="00E059D4">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Pemegang saham yang memiliki 5% atau lebih saham Bank Mega Tbk (31-Mei-2022) adalah PT Mega Corpora (induk usaha), dengan kepemilikan sebesar 58,02%. Induk usaha terakhir Bank Mega adalah PT CT Corpora (dahulu Para Group). Saham PT CT Corpora </w:t>
      </w:r>
      <w:r w:rsidRPr="00E059D4">
        <w:rPr>
          <w:color w:val="000000" w:themeColor="text1"/>
        </w:rPr>
        <w:lastRenderedPageBreak/>
        <w:t>dimiliki 100% oleh Chairul Tanjung &amp; Keluarga. Berdasarkan Anggaran Dasar Perusahaan, ruang lingkup kegiatan MEGA adalah menjalankan kegiatan umum perbankan. 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 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14:paraId="26D6DB4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 xml:space="preserve"> PT Bank OCBC NISP Tbk</w:t>
      </w:r>
    </w:p>
    <w:p w14:paraId="1BA63417"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CBC NISP Tbk (dahulu Bank NISP Tbk) (</w:t>
      </w:r>
      <w:hyperlink r:id="rId65" w:tgtFrame="_blank" w:history="1">
        <w:r w:rsidRPr="00E059D4">
          <w:rPr>
            <w:color w:val="000000" w:themeColor="text1"/>
          </w:rPr>
          <w:t>NISP</w:t>
        </w:r>
      </w:hyperlink>
      <w:r w:rsidRPr="00E059D4">
        <w:rPr>
          <w:color w:val="000000" w:themeColor="text1"/>
        </w:rPr>
        <w:t xml:space="preserve">)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operasional. Pada awal pendiriannya, NISP beroperasi sebagai bank </w:t>
      </w:r>
      <w:r w:rsidRPr="00E059D4">
        <w:rPr>
          <w:color w:val="000000" w:themeColor="text1"/>
        </w:rPr>
        <w:lastRenderedPageBreak/>
        <w:t xml:space="preserve">tabungan kemudian tanggal 20 Juli 1967 NISP memperoleh izin untuk beroperasi sebagai bank umum dari Menteri Keuangan Republik 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sebagai bank devisa dari Bank Indonesia. Pada tanggal 8 September 2009, </w:t>
      </w:r>
      <w:r w:rsidRPr="00E059D4">
        <w:rPr>
          <w:color w:val="000000" w:themeColor="text1"/>
        </w:rPr>
        <w:lastRenderedPageBreak/>
        <w:t>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14:paraId="52292A46" w14:textId="77777777" w:rsidR="00760331" w:rsidRPr="00E059D4" w:rsidRDefault="00760331" w:rsidP="00BF6C40">
      <w:pPr>
        <w:pStyle w:val="Heading2"/>
      </w:pPr>
      <w:bookmarkStart w:id="373" w:name="_Toc143176723"/>
      <w:r w:rsidRPr="00E059D4">
        <w:t>4.2</w:t>
      </w:r>
      <w:r w:rsidRPr="00E059D4">
        <w:tab/>
        <w:t>Hasil Penelitian</w:t>
      </w:r>
      <w:bookmarkEnd w:id="373"/>
    </w:p>
    <w:p w14:paraId="1047AA0E" w14:textId="77777777" w:rsidR="00760331" w:rsidRPr="00E059D4" w:rsidRDefault="00760331" w:rsidP="00760331">
      <w:pPr>
        <w:pStyle w:val="NormalWeb"/>
        <w:spacing w:line="480" w:lineRule="auto"/>
        <w:jc w:val="both"/>
        <w:rPr>
          <w:color w:val="000000" w:themeColor="text1"/>
        </w:rPr>
      </w:pPr>
      <w:r w:rsidRPr="00E059D4">
        <w:rPr>
          <w:b/>
          <w:color w:val="000000" w:themeColor="text1"/>
        </w:rPr>
        <w:tab/>
      </w:r>
      <w:r w:rsidRPr="00E059D4">
        <w:rPr>
          <w:color w:val="000000" w:themeColor="text1"/>
        </w:rPr>
        <w:t xml:space="preserve">Subjek dalam penelitian ini adalah perusahaan perbankan yang terdaftar di Bursa Efek Indonesia (BEI) periode 2018 – 2022. Data yang akan dideskripsikan adalah data </w:t>
      </w:r>
      <w:r w:rsidRPr="00E059D4">
        <w:rPr>
          <w:i/>
          <w:color w:val="000000" w:themeColor="text1"/>
        </w:rPr>
        <w:t xml:space="preserve">Loan to Deposit Ratio </w:t>
      </w:r>
      <w:r w:rsidRPr="00E059D4">
        <w:rPr>
          <w:color w:val="000000" w:themeColor="text1"/>
        </w:rPr>
        <w:t xml:space="preserve">(LDR) (X1), </w:t>
      </w:r>
      <w:r w:rsidRPr="00E059D4">
        <w:rPr>
          <w:i/>
          <w:color w:val="000000" w:themeColor="text1"/>
        </w:rPr>
        <w:t>Net Intersert Margin</w:t>
      </w:r>
      <w:r w:rsidRPr="00E059D4">
        <w:rPr>
          <w:color w:val="000000" w:themeColor="text1"/>
        </w:rPr>
        <w:t xml:space="preserve"> (NIM) (X2) dan </w:t>
      </w:r>
      <w:r w:rsidRPr="00E059D4">
        <w:rPr>
          <w:i/>
          <w:color w:val="000000" w:themeColor="text1"/>
        </w:rPr>
        <w:t>Return On Asset</w:t>
      </w:r>
      <w:r w:rsidRPr="00E059D4">
        <w:rPr>
          <w:color w:val="000000" w:themeColor="text1"/>
        </w:rPr>
        <w:t xml:space="preserve"> (ROA) (Y). Berikut dibawah ini perhitungan </w:t>
      </w:r>
      <w:r w:rsidRPr="00E059D4">
        <w:rPr>
          <w:i/>
          <w:color w:val="000000" w:themeColor="text1"/>
        </w:rPr>
        <w:t xml:space="preserve">Loan to Deposit Ratio </w:t>
      </w:r>
      <w:r w:rsidRPr="00E059D4">
        <w:rPr>
          <w:color w:val="000000" w:themeColor="text1"/>
        </w:rPr>
        <w:t xml:space="preserve">(LDR), </w:t>
      </w:r>
      <w:r w:rsidRPr="00E059D4">
        <w:rPr>
          <w:i/>
          <w:color w:val="000000" w:themeColor="text1"/>
        </w:rPr>
        <w:t>Net Intersert Margin</w:t>
      </w:r>
      <w:r w:rsidRPr="00E059D4">
        <w:rPr>
          <w:color w:val="000000" w:themeColor="text1"/>
        </w:rPr>
        <w:t xml:space="preserve"> (NIM) dan </w:t>
      </w:r>
      <w:r w:rsidRPr="00E059D4">
        <w:rPr>
          <w:i/>
          <w:color w:val="000000" w:themeColor="text1"/>
        </w:rPr>
        <w:t>Return On Asset</w:t>
      </w:r>
      <w:r w:rsidRPr="00E059D4">
        <w:rPr>
          <w:color w:val="000000" w:themeColor="text1"/>
        </w:rPr>
        <w:t xml:space="preserve"> (ROA) yang terdaftar di Bursa Efek Indonesia (BEI) periode 2018 – 2022 :</w:t>
      </w:r>
    </w:p>
    <w:p w14:paraId="2853A0C5" w14:textId="77777777" w:rsidR="00760331" w:rsidRPr="00E059D4" w:rsidRDefault="00760331" w:rsidP="00760331">
      <w:pPr>
        <w:spacing w:line="480" w:lineRule="auto"/>
        <w:ind w:firstLine="720"/>
        <w:jc w:val="both"/>
        <w:rPr>
          <w:sz w:val="24"/>
          <w:szCs w:val="24"/>
        </w:rPr>
      </w:pPr>
      <w:r w:rsidRPr="00E059D4">
        <w:rPr>
          <w:i/>
          <w:noProof/>
          <w:sz w:val="24"/>
          <w:szCs w:val="24"/>
          <w:lang w:val="id-ID" w:eastAsia="id-ID"/>
        </w:rPr>
        <mc:AlternateContent>
          <mc:Choice Requires="wps">
            <w:drawing>
              <wp:anchor distT="0" distB="0" distL="114300" distR="114300" simplePos="0" relativeHeight="251722752" behindDoc="0" locked="0" layoutInCell="1" allowOverlap="1" wp14:anchorId="2CC620DB" wp14:editId="47E735E5">
                <wp:simplePos x="0" y="0"/>
                <wp:positionH relativeFrom="column">
                  <wp:posOffset>1550670</wp:posOffset>
                </wp:positionH>
                <wp:positionV relativeFrom="paragraph">
                  <wp:posOffset>2918460</wp:posOffset>
                </wp:positionV>
                <wp:extent cx="2374265" cy="3048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1A531122" w14:textId="77777777" w:rsidR="00F446AB" w:rsidRPr="007132C1" w:rsidRDefault="00F446AB" w:rsidP="00760331">
                            <w:pPr>
                              <w:rPr>
                                <w:sz w:val="24"/>
                              </w:rPr>
                            </w:pPr>
                            <w:r w:rsidRPr="007132C1">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53" type="#_x0000_t202" style="position:absolute;left:0;text-align:left;margin-left:122.1pt;margin-top:229.8pt;width:186.95pt;height:24pt;z-index:25172275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" filled="f" stroked="f">
                <v:textbox>
                  <w:txbxContent>
                    <w:p w14:paraId="1A531122" w14:textId="77777777" w:rsidR="00F446AB" w:rsidRPr="007132C1" w:rsidRDefault="00F446AB" w:rsidP="00760331">
                      <w:pPr>
                        <w:rPr>
                          <w:sz w:val="24"/>
                        </w:rPr>
                      </w:pPr>
                      <w:r w:rsidRPr="007132C1">
                        <w:rPr>
                          <w:sz w:val="24"/>
                        </w:rPr>
                        <w:t>Jumlah Kredit Pihak Ketiga</w:t>
                      </w:r>
                    </w:p>
                  </w:txbxContent>
                </v:textbox>
              </v:shape>
            </w:pict>
          </mc:Fallback>
        </mc:AlternateContent>
      </w:r>
      <w:r w:rsidRPr="00E059D4">
        <w:rPr>
          <w:i/>
          <w:noProof/>
          <w:sz w:val="24"/>
          <w:szCs w:val="24"/>
          <w:lang w:val="id-ID" w:eastAsia="id-ID"/>
        </w:rPr>
        <mc:AlternateContent>
          <mc:Choice Requires="wps">
            <w:drawing>
              <wp:anchor distT="0" distB="0" distL="114300" distR="114300" simplePos="0" relativeHeight="251719680" behindDoc="0" locked="0" layoutInCell="1" allowOverlap="1" wp14:anchorId="0C0B5ED9" wp14:editId="2B425757">
                <wp:simplePos x="0" y="0"/>
                <wp:positionH relativeFrom="column">
                  <wp:posOffset>941070</wp:posOffset>
                </wp:positionH>
                <wp:positionV relativeFrom="paragraph">
                  <wp:posOffset>2882265</wp:posOffset>
                </wp:positionV>
                <wp:extent cx="3181350" cy="5238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margin-left:74.1pt;margin-top:226.95pt;width:250.5pt;height:41.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" fillcolor="white [3201]" strokecolor="black [3200]" strokeweight="1pt"/>
            </w:pict>
          </mc:Fallback>
        </mc:AlternateContent>
      </w: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E059D4">
        <w:rPr>
          <w:sz w:val="24"/>
          <w:szCs w:val="24"/>
        </w:rPr>
        <w:fldChar w:fldCharType="separate"/>
      </w:r>
      <w:r w:rsidRPr="00E059D4">
        <w:rPr>
          <w:noProof/>
          <w:sz w:val="24"/>
          <w:szCs w:val="24"/>
        </w:rPr>
        <w:t>(Pinasti &amp; Mustikawati, 2018)</w:t>
      </w:r>
      <w:r w:rsidRPr="00E059D4">
        <w:rPr>
          <w:sz w:val="24"/>
          <w:szCs w:val="24"/>
        </w:rPr>
        <w:fldChar w:fldCharType="end"/>
      </w:r>
      <w:r w:rsidRPr="00E059D4">
        <w:rPr>
          <w:sz w:val="24"/>
          <w:szCs w:val="24"/>
        </w:rPr>
        <w:t xml:space="preserve"> menyatakan bahwa </w:t>
      </w:r>
      <w:r w:rsidRPr="00E059D4">
        <w:rPr>
          <w:i/>
          <w:sz w:val="24"/>
          <w:szCs w:val="24"/>
        </w:rPr>
        <w:t xml:space="preserve">Loan to </w:t>
      </w:r>
      <w:r w:rsidRPr="00E059D4">
        <w:rPr>
          <w:i/>
          <w:sz w:val="24"/>
          <w:szCs w:val="24"/>
        </w:rPr>
        <w:lastRenderedPageBreak/>
        <w:t>Deposit Ratio</w:t>
      </w:r>
      <w:r w:rsidRPr="00E059D4">
        <w:rPr>
          <w:sz w:val="24"/>
          <w:szCs w:val="24"/>
        </w:rPr>
        <w:t xml:space="preserve"> (LDR) digunakan untuk mengukur kemampuan bank tersebut mampu membayar utang utangnya dan membayar kembali kepada deposannya serta dapat memenuhi permintaan kredit yang diajukan, </w:t>
      </w:r>
      <w:r w:rsidRPr="00E059D4">
        <w:rPr>
          <w:i/>
          <w:sz w:val="24"/>
          <w:szCs w:val="24"/>
        </w:rPr>
        <w:t>Loan to Deposit Ratio</w:t>
      </w:r>
      <w:r w:rsidRPr="00E059D4">
        <w:rPr>
          <w:sz w:val="24"/>
          <w:szCs w:val="24"/>
        </w:rPr>
        <w:t xml:space="preserve"> (LDR) adalah rasio antara seluruh jumlah kredit yang diberikan terhadap dana pihak ketiga. </w:t>
      </w:r>
      <w:r w:rsidRPr="00E059D4">
        <w:rPr>
          <w:i/>
          <w:sz w:val="24"/>
          <w:szCs w:val="24"/>
        </w:rPr>
        <w:t xml:space="preserve">Loan to Deposit Ratio </w:t>
      </w:r>
      <w:r w:rsidRPr="00E059D4">
        <w:rPr>
          <w:sz w:val="24"/>
          <w:szCs w:val="24"/>
        </w:rPr>
        <w:t xml:space="preserve">(LDR) menunjukan kemampuan bank memberikan kredit kepada nasabah. Adapun rumus untuk menghitung </w:t>
      </w:r>
      <w:r w:rsidRPr="00E059D4">
        <w:rPr>
          <w:i/>
          <w:sz w:val="24"/>
          <w:szCs w:val="24"/>
        </w:rPr>
        <w:t xml:space="preserve">Loan to Deposit Ratio </w:t>
      </w:r>
      <w:r w:rsidRPr="00E059D4">
        <w:rPr>
          <w:sz w:val="24"/>
          <w:szCs w:val="24"/>
        </w:rPr>
        <w:t>(LDR) adalah sebagai berikut :</w:t>
      </w:r>
    </w:p>
    <w:p w14:paraId="2B4B7C8F" w14:textId="29A6591C" w:rsidR="00760331" w:rsidRPr="00E059D4" w:rsidRDefault="00F33CF6" w:rsidP="00760331">
      <w:pPr>
        <w:spacing w:line="480" w:lineRule="auto"/>
        <w:jc w:val="both"/>
        <w:rPr>
          <w:sz w:val="24"/>
          <w:szCs w:val="24"/>
        </w:rPr>
      </w:pPr>
      <w:r w:rsidRPr="00E059D4">
        <w:rPr>
          <w:i/>
          <w:noProof/>
          <w:sz w:val="24"/>
          <w:szCs w:val="24"/>
          <w:lang w:val="id-ID" w:eastAsia="id-ID"/>
        </w:rPr>
        <mc:AlternateContent>
          <mc:Choice Requires="wps">
            <w:drawing>
              <wp:anchor distT="0" distB="0" distL="114300" distR="114300" simplePos="0" relativeHeight="251741184" behindDoc="0" locked="0" layoutInCell="1" allowOverlap="1" wp14:anchorId="449B4388" wp14:editId="3CAAD2A7">
                <wp:simplePos x="0" y="0"/>
                <wp:positionH relativeFrom="column">
                  <wp:posOffset>975360</wp:posOffset>
                </wp:positionH>
                <wp:positionV relativeFrom="paragraph">
                  <wp:posOffset>-34493</wp:posOffset>
                </wp:positionV>
                <wp:extent cx="3181350" cy="523875"/>
                <wp:effectExtent l="0" t="0" r="19050" b="28575"/>
                <wp:wrapNone/>
                <wp:docPr id="17529794" name="Rectangle 17529794"/>
                <wp:cNvGraphicFramePr/>
                <a:graphic xmlns:a="http://schemas.openxmlformats.org/drawingml/2006/main">
                  <a:graphicData uri="http://schemas.microsoft.com/office/word/2010/wordprocessingShape">
                    <wps:wsp>
                      <wps:cNvSpPr/>
                      <wps:spPr>
                        <a:xfrm>
                          <a:off x="0" y="0"/>
                          <a:ext cx="3181350" cy="52387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529794" o:spid="_x0000_s1026" style="position:absolute;margin-left:76.8pt;margin-top:-2.7pt;width:250.5pt;height:41.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" filled="f" strokecolor="black [3200]" strokeweight="1pt"/>
            </w:pict>
          </mc:Fallback>
        </mc:AlternateContent>
      </w:r>
      <w:r w:rsidR="00974087" w:rsidRPr="00E059D4">
        <w:rPr>
          <w:i/>
          <w:noProof/>
          <w:sz w:val="24"/>
          <w:szCs w:val="24"/>
          <w:lang w:val="id-ID" w:eastAsia="id-ID"/>
        </w:rPr>
        <mc:AlternateContent>
          <mc:Choice Requires="wps">
            <w:drawing>
              <wp:anchor distT="0" distB="0" distL="114300" distR="114300" simplePos="0" relativeHeight="251739136" behindDoc="0" locked="0" layoutInCell="1" allowOverlap="1" wp14:anchorId="4D868136" wp14:editId="19056776">
                <wp:simplePos x="0" y="0"/>
                <wp:positionH relativeFrom="column">
                  <wp:posOffset>1617345</wp:posOffset>
                </wp:positionH>
                <wp:positionV relativeFrom="paragraph">
                  <wp:posOffset>-20955</wp:posOffset>
                </wp:positionV>
                <wp:extent cx="2374265" cy="304800"/>
                <wp:effectExtent l="0" t="0" r="0" b="0"/>
                <wp:wrapNone/>
                <wp:docPr id="175297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425066EB" w14:textId="77777777" w:rsidR="00F446AB" w:rsidRPr="007132C1" w:rsidRDefault="00F446AB" w:rsidP="00974087">
                            <w:pPr>
                              <w:rPr>
                                <w:sz w:val="24"/>
                              </w:rPr>
                            </w:pPr>
                            <w:r w:rsidRPr="007132C1">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54" type="#_x0000_t202" style="position:absolute;left:0;text-align:left;margin-left:127.35pt;margin-top:-1.65pt;width:186.95pt;height:24pt;z-index:2517391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" filled="f" stroked="f">
                <v:textbox>
                  <w:txbxContent>
                    <w:p w14:paraId="425066EB" w14:textId="77777777" w:rsidR="00F446AB" w:rsidRPr="007132C1" w:rsidRDefault="00F446AB" w:rsidP="00974087">
                      <w:pPr>
                        <w:rPr>
                          <w:sz w:val="24"/>
                        </w:rPr>
                      </w:pPr>
                      <w:r w:rsidRPr="007132C1">
                        <w:rPr>
                          <w:sz w:val="24"/>
                        </w:rPr>
                        <w:t>Jumlah Kredit Pihak Ketiga</w:t>
                      </w:r>
                    </w:p>
                  </w:txbxContent>
                </v:textbox>
              </v:shape>
            </w:pict>
          </mc:Fallback>
        </mc:AlternateContent>
      </w:r>
      <w:r w:rsidR="009C6DB6" w:rsidRPr="00E059D4">
        <w:rPr>
          <w:noProof/>
          <w:sz w:val="24"/>
          <w:szCs w:val="24"/>
          <w:lang w:val="id-ID" w:eastAsia="id-ID"/>
        </w:rPr>
        <mc:AlternateContent>
          <mc:Choice Requires="wps">
            <w:drawing>
              <wp:anchor distT="0" distB="0" distL="114300" distR="114300" simplePos="0" relativeHeight="251723776" behindDoc="0" locked="0" layoutInCell="1" allowOverlap="1" wp14:anchorId="6B4A790A" wp14:editId="741CD360">
                <wp:simplePos x="0" y="0"/>
                <wp:positionH relativeFrom="column">
                  <wp:posOffset>1696085</wp:posOffset>
                </wp:positionH>
                <wp:positionV relativeFrom="paragraph">
                  <wp:posOffset>216535</wp:posOffset>
                </wp:positionV>
                <wp:extent cx="1844675" cy="28575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72C399EA" w14:textId="77777777" w:rsidR="00F446AB" w:rsidRPr="007132C1" w:rsidRDefault="00F446AB" w:rsidP="00760331">
                            <w:pPr>
                              <w:rPr>
                                <w:sz w:val="24"/>
                              </w:rPr>
                            </w:pPr>
                            <w:r w:rsidRPr="007132C1">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133.55pt;margin-top:17.05pt;width:145.25pt;height:2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" filled="f" stroked="f">
                <v:textbox>
                  <w:txbxContent>
                    <w:p w14:paraId="72C399EA" w14:textId="77777777" w:rsidR="00F446AB" w:rsidRPr="007132C1" w:rsidRDefault="00F446AB" w:rsidP="00760331">
                      <w:pPr>
                        <w:rPr>
                          <w:sz w:val="24"/>
                        </w:rPr>
                      </w:pPr>
                      <w:r w:rsidRPr="007132C1">
                        <w:rPr>
                          <w:sz w:val="24"/>
                        </w:rPr>
                        <w:t>Total Dana Pihak Ketiga</w:t>
                      </w:r>
                    </w:p>
                  </w:txbxContent>
                </v:textbox>
              </v:shape>
            </w:pict>
          </mc:Fallback>
        </mc:AlternateContent>
      </w:r>
      <w:r w:rsidR="00760331" w:rsidRPr="00E059D4">
        <w:rPr>
          <w:i/>
          <w:noProof/>
          <w:sz w:val="24"/>
          <w:szCs w:val="24"/>
          <w:lang w:val="id-ID" w:eastAsia="id-ID"/>
        </w:rPr>
        <mc:AlternateContent>
          <mc:Choice Requires="wps">
            <w:drawing>
              <wp:anchor distT="0" distB="0" distL="114300" distR="114300" simplePos="0" relativeHeight="251724800" behindDoc="0" locked="0" layoutInCell="1" allowOverlap="1" wp14:anchorId="2B1D7A66" wp14:editId="24ED7412">
                <wp:simplePos x="0" y="0"/>
                <wp:positionH relativeFrom="column">
                  <wp:posOffset>3402330</wp:posOffset>
                </wp:positionH>
                <wp:positionV relativeFrom="paragraph">
                  <wp:posOffset>40640</wp:posOffset>
                </wp:positionV>
                <wp:extent cx="885825" cy="140398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440EBD3B" w14:textId="77777777" w:rsidR="00F446AB" w:rsidRPr="007132C1" w:rsidRDefault="00F446AB" w:rsidP="00760331">
                            <w:pPr>
                              <w:rPr>
                                <w:sz w:val="28"/>
                              </w:rPr>
                            </w:pPr>
                            <w:r w:rsidRPr="007132C1">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6" type="#_x0000_t202" style="position:absolute;left:0;text-align:left;margin-left:267.9pt;margin-top:3.2pt;width:69.75pt;height:110.55pt;z-index:2517248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" filled="f" stroked="f">
                <v:textbox style="mso-fit-shape-to-text:t">
                  <w:txbxContent>
                    <w:p w14:paraId="440EBD3B" w14:textId="77777777" w:rsidR="00F446AB" w:rsidRPr="007132C1" w:rsidRDefault="00F446AB" w:rsidP="00760331">
                      <w:pPr>
                        <w:rPr>
                          <w:sz w:val="28"/>
                        </w:rPr>
                      </w:pPr>
                      <w:r w:rsidRPr="007132C1">
                        <w:rPr>
                          <w:sz w:val="24"/>
                        </w:rPr>
                        <w:t>X 100%</w:t>
                      </w:r>
                    </w:p>
                  </w:txbxContent>
                </v:textbox>
              </v:shape>
            </w:pict>
          </mc:Fallback>
        </mc:AlternateContent>
      </w:r>
      <w:r w:rsidR="00760331" w:rsidRPr="00E059D4">
        <w:rPr>
          <w:i/>
          <w:noProof/>
          <w:sz w:val="24"/>
          <w:szCs w:val="24"/>
          <w:lang w:val="id-ID" w:eastAsia="id-ID"/>
        </w:rPr>
        <mc:AlternateContent>
          <mc:Choice Requires="wps">
            <w:drawing>
              <wp:anchor distT="0" distB="0" distL="114300" distR="114300" simplePos="0" relativeHeight="251720704" behindDoc="0" locked="0" layoutInCell="1" allowOverlap="1" wp14:anchorId="448AA849" wp14:editId="1666D8E1">
                <wp:simplePos x="0" y="0"/>
                <wp:positionH relativeFrom="column">
                  <wp:posOffset>996315</wp:posOffset>
                </wp:positionH>
                <wp:positionV relativeFrom="paragraph">
                  <wp:posOffset>76421</wp:posOffset>
                </wp:positionV>
                <wp:extent cx="771525" cy="35242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7B68E2FB" w14:textId="77777777" w:rsidR="00F446AB" w:rsidRPr="007132C1" w:rsidRDefault="00F446AB" w:rsidP="00760331">
                            <w:pPr>
                              <w:rPr>
                                <w:sz w:val="28"/>
                              </w:rPr>
                            </w:pPr>
                            <w:r w:rsidRPr="007132C1">
                              <w:rPr>
                                <w:sz w:val="24"/>
                              </w:rPr>
                              <w:t xml:space="preserve">LDR </w:t>
                            </w:r>
                            <w:r w:rsidRPr="007132C1">
                              <w:rPr>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left:0;text-align:left;margin-left:78.45pt;margin-top:6pt;width:60.75pt;height:27.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KA+xqoKAgAA+QMA&#10;AA4AAAAAAAAAAAAAAAAALgIAAGRycy9lMm9Eb2MueG1sUEsBAi0AFAAGAAgAAAAhAMl9e73dAAAA&#10;CQEAAA8AAAAAAAAAAAAAAAAAZAQAAGRycy9kb3ducmV2LnhtbFBLBQYAAAAABAAEAPMAAABuBQAA&#10;AAA=&#10;" filled="f" stroked="f">
                <v:textbox>
                  <w:txbxContent>
                    <w:p w14:paraId="7B68E2FB" w14:textId="77777777" w:rsidR="00F446AB" w:rsidRPr="007132C1" w:rsidRDefault="00F446AB" w:rsidP="00760331">
                      <w:pPr>
                        <w:rPr>
                          <w:sz w:val="28"/>
                        </w:rPr>
                      </w:pPr>
                      <w:r w:rsidRPr="007132C1">
                        <w:rPr>
                          <w:sz w:val="24"/>
                        </w:rPr>
                        <w:t xml:space="preserve">LDR </w:t>
                      </w:r>
                      <w:r w:rsidRPr="007132C1">
                        <w:rPr>
                          <w:sz w:val="28"/>
                        </w:rPr>
                        <w:t>=</w:t>
                      </w:r>
                    </w:p>
                  </w:txbxContent>
                </v:textbox>
              </v:shape>
            </w:pict>
          </mc:Fallback>
        </mc:AlternateContent>
      </w:r>
      <w:r w:rsidR="00760331" w:rsidRPr="00E059D4">
        <w:rPr>
          <w:noProof/>
          <w:sz w:val="24"/>
          <w:szCs w:val="24"/>
          <w:lang w:val="id-ID" w:eastAsia="id-ID"/>
        </w:rPr>
        <mc:AlternateContent>
          <mc:Choice Requires="wps">
            <w:drawing>
              <wp:anchor distT="0" distB="0" distL="114300" distR="114300" simplePos="0" relativeHeight="251721728" behindDoc="0" locked="0" layoutInCell="1" allowOverlap="1" wp14:anchorId="029AF9D9" wp14:editId="26E3EC2F">
                <wp:simplePos x="0" y="0"/>
                <wp:positionH relativeFrom="column">
                  <wp:posOffset>1617345</wp:posOffset>
                </wp:positionH>
                <wp:positionV relativeFrom="paragraph">
                  <wp:posOffset>226060</wp:posOffset>
                </wp:positionV>
                <wp:extent cx="180975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6" o:spid="_x0000_s1026" style="position:absolute;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" strokecolor="black [3040]"/>
            </w:pict>
          </mc:Fallback>
        </mc:AlternateContent>
      </w:r>
    </w:p>
    <w:p w14:paraId="3F6A3691" w14:textId="77777777" w:rsidR="00974087" w:rsidRDefault="00974087" w:rsidP="00760331">
      <w:pPr>
        <w:spacing w:line="480" w:lineRule="auto"/>
        <w:ind w:left="720" w:firstLine="720"/>
        <w:jc w:val="both"/>
        <w:rPr>
          <w:sz w:val="24"/>
          <w:szCs w:val="24"/>
          <w:lang w:val="id-ID"/>
        </w:rPr>
      </w:pPr>
    </w:p>
    <w:p w14:paraId="09F64F5F" w14:textId="408AD8A7" w:rsidR="00760331" w:rsidRPr="00E059D4" w:rsidRDefault="00760331" w:rsidP="00F33CF6">
      <w:pPr>
        <w:spacing w:line="480" w:lineRule="auto"/>
        <w:jc w:val="center"/>
        <w:rPr>
          <w:sz w:val="24"/>
          <w:szCs w:val="24"/>
        </w:rPr>
      </w:pPr>
      <w:r w:rsidRPr="00E059D4">
        <w:rPr>
          <w:sz w:val="24"/>
          <w:szCs w:val="24"/>
        </w:rPr>
        <w:t>Sumber : Kasmir (2018:225)</w:t>
      </w:r>
    </w:p>
    <w:p w14:paraId="494FA5AF" w14:textId="77777777" w:rsidR="00760331" w:rsidRPr="00E059D4" w:rsidRDefault="00760331" w:rsidP="00760331">
      <w:pPr>
        <w:pStyle w:val="Caption"/>
        <w:jc w:val="center"/>
        <w:rPr>
          <w:color w:val="000000" w:themeColor="text1"/>
          <w:sz w:val="24"/>
          <w:szCs w:val="24"/>
        </w:rPr>
      </w:pPr>
      <w:bookmarkStart w:id="374" w:name="_Toc143177188"/>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1</w:t>
      </w:r>
      <w:r w:rsidRPr="00E059D4">
        <w:rPr>
          <w:color w:val="000000" w:themeColor="text1"/>
          <w:sz w:val="24"/>
          <w:szCs w:val="24"/>
        </w:rPr>
        <w:fldChar w:fldCharType="end"/>
      </w:r>
      <w:r w:rsidRPr="00E059D4">
        <w:rPr>
          <w:color w:val="000000" w:themeColor="text1"/>
          <w:sz w:val="24"/>
          <w:szCs w:val="24"/>
        </w:rPr>
        <w:t xml:space="preserve"> Data </w:t>
      </w:r>
      <w:r w:rsidRPr="00E059D4">
        <w:rPr>
          <w:i/>
          <w:color w:val="000000" w:themeColor="text1"/>
          <w:sz w:val="24"/>
          <w:szCs w:val="24"/>
        </w:rPr>
        <w:t>Loan to Deposit Ratio</w:t>
      </w:r>
      <w:r w:rsidRPr="00E059D4">
        <w:rPr>
          <w:color w:val="000000" w:themeColor="text1"/>
          <w:sz w:val="24"/>
          <w:szCs w:val="24"/>
        </w:rPr>
        <w:t xml:space="preserve"> (LDR)</w:t>
      </w:r>
      <w:bookmarkEnd w:id="374"/>
    </w:p>
    <w:tbl>
      <w:tblPr>
        <w:tblW w:w="6320" w:type="dxa"/>
        <w:jc w:val="center"/>
        <w:tblInd w:w="93" w:type="dxa"/>
        <w:tblLook w:val="04A0" w:firstRow="1" w:lastRow="0" w:firstColumn="1" w:lastColumn="0" w:noHBand="0" w:noVBand="1"/>
      </w:tblPr>
      <w:tblGrid>
        <w:gridCol w:w="510"/>
        <w:gridCol w:w="960"/>
        <w:gridCol w:w="1076"/>
        <w:gridCol w:w="1076"/>
        <w:gridCol w:w="1363"/>
        <w:gridCol w:w="1076"/>
        <w:gridCol w:w="1076"/>
      </w:tblGrid>
      <w:tr w:rsidR="00760331" w:rsidRPr="00E059D4" w14:paraId="09AA7389" w14:textId="77777777" w:rsidTr="00760331">
        <w:trPr>
          <w:trHeight w:val="315"/>
          <w:tblHeader/>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14:paraId="0F9410E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14:paraId="3E5A329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14:paraId="255359D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6501BFFE" w14:textId="77777777" w:rsidTr="00760331">
        <w:trPr>
          <w:trHeight w:val="315"/>
          <w:tblHeader/>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14:paraId="6B1F0DDB"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21638884" w14:textId="77777777" w:rsidR="00760331" w:rsidRPr="00E059D4" w:rsidRDefault="00760331" w:rsidP="00760331">
            <w:pPr>
              <w:rPr>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14:paraId="0278F07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14:paraId="74ADEE2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14:paraId="4F954D3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14:paraId="2DC0370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14:paraId="420C180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235FB7F9"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F2F671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8939655"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14:paraId="40FB09B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14:paraId="79B01B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14:paraId="741CDB6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14:paraId="121A556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14:paraId="174A95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13%</w:t>
            </w:r>
          </w:p>
        </w:tc>
      </w:tr>
      <w:tr w:rsidR="00760331" w:rsidRPr="00E059D4" w14:paraId="438610A4"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2A21A1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6739AD01"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14:paraId="2AAEEF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14:paraId="141C8B8B"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14:paraId="262216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14:paraId="04C835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14:paraId="0FAEE4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96%</w:t>
            </w:r>
          </w:p>
        </w:tc>
      </w:tr>
      <w:tr w:rsidR="00760331" w:rsidRPr="00E059D4" w14:paraId="7246899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9392BBD"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714FA210"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14:paraId="170926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14:paraId="551E16E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14:paraId="7E61D4D6"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14:paraId="0A2F210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14:paraId="4D13238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53%</w:t>
            </w:r>
          </w:p>
        </w:tc>
      </w:tr>
      <w:tr w:rsidR="00760331" w:rsidRPr="00E059D4" w14:paraId="0A1802A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718813B"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22226A29"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14:paraId="1D4F6370"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14:paraId="09A6908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14:paraId="5603B1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14:paraId="66B31F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14:paraId="00DF1AE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5,20%</w:t>
            </w:r>
          </w:p>
        </w:tc>
      </w:tr>
      <w:tr w:rsidR="00760331" w:rsidRPr="00E059D4" w14:paraId="4060D579"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629DE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1F3EAF66"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14:paraId="42DB9BE5"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14:paraId="7DF870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14:paraId="3F09E6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14:paraId="79E0FAB6"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14:paraId="46FF04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20%</w:t>
            </w:r>
          </w:p>
        </w:tc>
      </w:tr>
      <w:tr w:rsidR="00760331" w:rsidRPr="00E059D4" w14:paraId="0354D3B0"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DEA66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04585FE1"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14:paraId="4D62E5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14:paraId="660EF4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14:paraId="66C79F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14:paraId="1343D35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14:paraId="2C102B2B"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17%</w:t>
            </w:r>
          </w:p>
        </w:tc>
      </w:tr>
      <w:tr w:rsidR="00760331" w:rsidRPr="00E059D4" w14:paraId="643DF9BD"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849A9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6D0602C3"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14:paraId="1AA4D94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14:paraId="412FEB3B"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14:paraId="666014FE"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14:paraId="0F1236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14:paraId="48D310F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2,65%</w:t>
            </w:r>
          </w:p>
        </w:tc>
      </w:tr>
      <w:tr w:rsidR="00760331" w:rsidRPr="00E059D4" w14:paraId="7AC3A25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8A2C2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56FCE4EA"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14:paraId="3EE6C8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14:paraId="36B2AB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14:paraId="7F629DB5"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14:paraId="054928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14:paraId="62AF51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7,28%</w:t>
            </w:r>
          </w:p>
        </w:tc>
      </w:tr>
      <w:tr w:rsidR="00760331" w:rsidRPr="00E059D4" w14:paraId="41D3D125"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E373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14:paraId="67B3F341"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14:paraId="7D87FD3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14:paraId="650B44A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14:paraId="7C55DB16"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14:paraId="04C2D71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14:paraId="41C1C5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11%</w:t>
            </w:r>
          </w:p>
        </w:tc>
      </w:tr>
      <w:tr w:rsidR="00760331" w:rsidRPr="00E059D4" w14:paraId="3E47890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60B58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2C4C1B3A"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14:paraId="7EBD3A7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14:paraId="3C77C7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14:paraId="5A326F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14:paraId="5BF56F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14:paraId="71D61D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00%</w:t>
            </w:r>
          </w:p>
        </w:tc>
      </w:tr>
      <w:tr w:rsidR="00760331" w:rsidRPr="00E059D4" w14:paraId="1DD61E1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95FDF2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4DFFC0D1"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14:paraId="6794E4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14:paraId="561D1B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14:paraId="35BF4F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14:paraId="076623C7" w14:textId="77777777" w:rsidR="00760331" w:rsidRPr="00E059D4" w:rsidRDefault="00760331" w:rsidP="00760331">
            <w:pPr>
              <w:jc w:val="right"/>
              <w:rPr>
                <w:color w:val="000000"/>
                <w:sz w:val="24"/>
                <w:szCs w:val="24"/>
                <w:lang w:eastAsia="id-ID"/>
              </w:rPr>
            </w:pPr>
            <w:r w:rsidRPr="00E059D4">
              <w:rPr>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14:paraId="74773F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80%</w:t>
            </w:r>
          </w:p>
        </w:tc>
      </w:tr>
      <w:tr w:rsidR="00760331" w:rsidRPr="00E059D4" w14:paraId="7FFAEBE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A4C402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1A46DB90"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14:paraId="2B61D54B"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14:paraId="634057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14:paraId="366F0DA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14:paraId="5D6BF97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14:paraId="124F1C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5,03%</w:t>
            </w:r>
          </w:p>
        </w:tc>
      </w:tr>
      <w:tr w:rsidR="00760331" w:rsidRPr="00E059D4" w14:paraId="09FD186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8381E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7C059F96"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14:paraId="7EC8356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14:paraId="61B495B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14:paraId="67DF7DD7"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14:paraId="03EB997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14:paraId="006A52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5,63%</w:t>
            </w:r>
          </w:p>
        </w:tc>
      </w:tr>
      <w:tr w:rsidR="00760331" w:rsidRPr="00E059D4" w14:paraId="3F6348C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D9D34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23017EF4"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14:paraId="0B701A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14:paraId="66A816E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14:paraId="598329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14:paraId="17C9E9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14:paraId="3812AC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92%</w:t>
            </w:r>
          </w:p>
        </w:tc>
      </w:tr>
      <w:tr w:rsidR="00760331" w:rsidRPr="00E059D4" w14:paraId="371BB0E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EEB06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14:paraId="795AD168"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14:paraId="2C208A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14:paraId="775C032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14:paraId="1FF132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14:paraId="0324877A"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14:paraId="2B6E07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90%</w:t>
            </w:r>
          </w:p>
        </w:tc>
      </w:tr>
      <w:tr w:rsidR="00760331" w:rsidRPr="00E059D4" w14:paraId="0573BD0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C5D7B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694F674C"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14:paraId="263ACF4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14:paraId="392E127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14:paraId="3786F98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14:paraId="501FA6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14:paraId="6951E2B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7%</w:t>
            </w:r>
          </w:p>
        </w:tc>
      </w:tr>
      <w:tr w:rsidR="00760331" w:rsidRPr="00E059D4" w14:paraId="5843EBE8"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426BB7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1CF36202"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14:paraId="4003B80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14:paraId="69B79B17"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14:paraId="43C5A4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14:paraId="10388F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14:paraId="64DEF4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5,59%</w:t>
            </w:r>
          </w:p>
        </w:tc>
      </w:tr>
      <w:tr w:rsidR="00760331" w:rsidRPr="00E059D4" w14:paraId="36ECF215"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0BE14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5730B711"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14:paraId="02EBE2AB"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14:paraId="2E63654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14:paraId="363146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14:paraId="1B6EBC2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14:paraId="0234996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6,70%</w:t>
            </w:r>
          </w:p>
        </w:tc>
      </w:tr>
      <w:tr w:rsidR="00760331" w:rsidRPr="00E059D4" w14:paraId="1C1F702B"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B0FF3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6DF51853"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14:paraId="6EB31C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14:paraId="684892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14:paraId="431675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14:paraId="4F9B05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14:paraId="093D9F9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9%</w:t>
            </w:r>
          </w:p>
        </w:tc>
      </w:tr>
      <w:tr w:rsidR="00760331" w:rsidRPr="00E059D4" w14:paraId="47DF81ED"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D1EEA13" w14:textId="77777777" w:rsidR="00760331" w:rsidRPr="00E059D4" w:rsidRDefault="00760331" w:rsidP="00760331">
            <w:pPr>
              <w:jc w:val="right"/>
              <w:rPr>
                <w:color w:val="000000"/>
                <w:sz w:val="24"/>
                <w:szCs w:val="24"/>
                <w:lang w:eastAsia="id-ID"/>
              </w:rPr>
            </w:pPr>
            <w:r w:rsidRPr="00E059D4">
              <w:rPr>
                <w:color w:val="000000"/>
                <w:sz w:val="24"/>
                <w:szCs w:val="24"/>
                <w:lang w:eastAsia="id-ID"/>
              </w:rPr>
              <w:lastRenderedPageBreak/>
              <w:t>20</w:t>
            </w:r>
          </w:p>
        </w:tc>
        <w:tc>
          <w:tcPr>
            <w:tcW w:w="960" w:type="dxa"/>
            <w:tcBorders>
              <w:top w:val="nil"/>
              <w:left w:val="nil"/>
              <w:bottom w:val="single" w:sz="4" w:space="0" w:color="auto"/>
              <w:right w:val="single" w:sz="4" w:space="0" w:color="auto"/>
            </w:tcBorders>
            <w:shd w:val="clear" w:color="auto" w:fill="auto"/>
            <w:noWrap/>
            <w:vAlign w:val="bottom"/>
            <w:hideMark/>
          </w:tcPr>
          <w:p w14:paraId="2606CD8B"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14:paraId="6E0823E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14:paraId="4955A5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14:paraId="75C8E6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14:paraId="373CC6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14:paraId="31A952F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06%</w:t>
            </w:r>
          </w:p>
        </w:tc>
      </w:tr>
      <w:tr w:rsidR="00760331" w:rsidRPr="00E059D4" w14:paraId="295775A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488388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58EDDEFF"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14:paraId="3890C6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14:paraId="2527DBCD"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14:paraId="052810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14:paraId="6D1A682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14:paraId="291BC4BE"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65%</w:t>
            </w:r>
          </w:p>
        </w:tc>
      </w:tr>
      <w:tr w:rsidR="00760331" w:rsidRPr="00E059D4" w14:paraId="0A3F97EA"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B487BB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46BE768A"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14:paraId="13D677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14:paraId="25AAD54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14:paraId="25C3FF1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14:paraId="6B1F204D"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14:paraId="2427143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04%</w:t>
            </w:r>
          </w:p>
        </w:tc>
      </w:tr>
      <w:tr w:rsidR="00760331" w:rsidRPr="00E059D4" w14:paraId="02697D3A"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4B3B13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3CA36B12"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14:paraId="644F59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14:paraId="5322791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14:paraId="6C8BC96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14:paraId="49B99B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14:paraId="709440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22%</w:t>
            </w:r>
          </w:p>
        </w:tc>
      </w:tr>
      <w:tr w:rsidR="00760331" w:rsidRPr="00E059D4" w14:paraId="2942B99B"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3F5D96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14:paraId="29A1711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14:paraId="317CBD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14:paraId="197F97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14:paraId="4EEA5A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14:paraId="0FA7891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07%</w:t>
            </w:r>
          </w:p>
        </w:tc>
      </w:tr>
      <w:tr w:rsidR="00760331" w:rsidRPr="00E059D4" w14:paraId="38BFFB5D"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7FD7340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14:paraId="7DF36C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14:paraId="7EA7648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14:paraId="76C900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14:paraId="181AF2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14:paraId="5CDA2B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53%</w:t>
            </w:r>
          </w:p>
        </w:tc>
      </w:tr>
      <w:tr w:rsidR="00760331" w:rsidRPr="00E059D4" w14:paraId="3544286A"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381AFCA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14:paraId="7E5C1C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14:paraId="2ECA38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14:paraId="1EEA01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14:paraId="1251F71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14:paraId="6D8227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06%</w:t>
            </w:r>
          </w:p>
        </w:tc>
      </w:tr>
      <w:tr w:rsidR="00760331" w:rsidRPr="00E059D4" w14:paraId="3AA42F68" w14:textId="77777777" w:rsidTr="00760331">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14:paraId="12CF43C0"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14:paraId="3466DD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14:paraId="693A9CA0"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14:paraId="089797B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529C2867" w14:textId="77777777" w:rsidTr="00760331">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14:paraId="47BB8026" w14:textId="77777777" w:rsidR="00760331" w:rsidRPr="00E059D4" w:rsidRDefault="00760331" w:rsidP="00760331">
            <w:pPr>
              <w:rPr>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14:paraId="7F3003B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14:paraId="700AD8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14:paraId="6B19AA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r>
    </w:tbl>
    <w:p w14:paraId="4BC6E63D" w14:textId="77777777" w:rsidR="00760331" w:rsidRPr="00E059D4" w:rsidRDefault="00760331" w:rsidP="00760331">
      <w:pPr>
        <w:spacing w:line="480" w:lineRule="auto"/>
        <w:jc w:val="center"/>
        <w:rPr>
          <w:sz w:val="24"/>
          <w:szCs w:val="24"/>
        </w:rPr>
      </w:pPr>
      <w:r w:rsidRPr="00E059D4">
        <w:rPr>
          <w:sz w:val="24"/>
          <w:szCs w:val="24"/>
        </w:rPr>
        <w:t>Sumber : Data diolah, 2023</w:t>
      </w:r>
    </w:p>
    <w:p w14:paraId="287B7E70" w14:textId="460D5CDE" w:rsidR="00760331" w:rsidRPr="00E059D4" w:rsidRDefault="00F33CF6" w:rsidP="00760331">
      <w:pPr>
        <w:spacing w:line="480" w:lineRule="auto"/>
        <w:ind w:firstLine="426"/>
        <w:jc w:val="both"/>
        <w:rPr>
          <w:sz w:val="24"/>
          <w:szCs w:val="24"/>
        </w:rPr>
      </w:pPr>
      <w:r w:rsidRPr="00E059D4">
        <w:rPr>
          <w:i/>
          <w:noProof/>
          <w:sz w:val="24"/>
          <w:szCs w:val="24"/>
          <w:lang w:val="id-ID" w:eastAsia="id-ID"/>
        </w:rPr>
        <mc:AlternateContent>
          <mc:Choice Requires="wps">
            <w:drawing>
              <wp:anchor distT="0" distB="0" distL="114300" distR="114300" simplePos="0" relativeHeight="251725824" behindDoc="0" locked="0" layoutInCell="1" allowOverlap="1" wp14:anchorId="11C37969" wp14:editId="53F19843">
                <wp:simplePos x="0" y="0"/>
                <wp:positionH relativeFrom="column">
                  <wp:posOffset>910590</wp:posOffset>
                </wp:positionH>
                <wp:positionV relativeFrom="paragraph">
                  <wp:posOffset>2088515</wp:posOffset>
                </wp:positionV>
                <wp:extent cx="2962275" cy="5238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6" style="position:absolute;margin-left:71.7pt;margin-top:164.45pt;width:233.25pt;height:41.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" fillcolor="white [3201]" strokecolor="black [3200]" strokeweight="1pt"/>
            </w:pict>
          </mc:Fallback>
        </mc:AlternateContent>
      </w:r>
      <w:r w:rsidR="00760331" w:rsidRPr="00E059D4">
        <w:rPr>
          <w:noProof/>
          <w:sz w:val="24"/>
          <w:szCs w:val="24"/>
          <w:lang w:val="id-ID" w:eastAsia="id-ID"/>
        </w:rPr>
        <mc:AlternateContent>
          <mc:Choice Requires="wps">
            <w:drawing>
              <wp:anchor distT="0" distB="0" distL="114300" distR="114300" simplePos="0" relativeHeight="251726848" behindDoc="0" locked="0" layoutInCell="1" allowOverlap="1" wp14:anchorId="7F233C9A" wp14:editId="18AC21B9">
                <wp:simplePos x="0" y="0"/>
                <wp:positionH relativeFrom="column">
                  <wp:posOffset>851535</wp:posOffset>
                </wp:positionH>
                <wp:positionV relativeFrom="paragraph">
                  <wp:posOffset>2234565</wp:posOffset>
                </wp:positionV>
                <wp:extent cx="752475" cy="39052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13E99F36" w14:textId="77777777" w:rsidR="00F446AB" w:rsidRPr="001B443D" w:rsidRDefault="00F446AB" w:rsidP="00760331">
                            <w:pPr>
                              <w:rPr>
                                <w:sz w:val="24"/>
                                <w:szCs w:val="24"/>
                              </w:rPr>
                            </w:pPr>
                            <w:r w:rsidRPr="001B443D">
                              <w:rPr>
                                <w:sz w:val="24"/>
                                <w:szCs w:val="24"/>
                              </w:rPr>
                              <w:t>NIM =</w:t>
                            </w:r>
                          </w:p>
                          <w:p w14:paraId="048D8C60" w14:textId="77777777" w:rsidR="00F446AB" w:rsidRPr="001B443D" w:rsidRDefault="00F446AB" w:rsidP="00760331">
                            <w:pPr>
                              <w:rPr>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left:0;text-align:left;margin-left:67.05pt;margin-top:175.95pt;width:59.25pt;height:30.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" filled="f" stroked="f">
                <v:textbox>
                  <w:txbxContent>
                    <w:p w14:paraId="13E99F36" w14:textId="77777777" w:rsidR="00F446AB" w:rsidRPr="001B443D" w:rsidRDefault="00F446AB" w:rsidP="00760331">
                      <w:pPr>
                        <w:rPr>
                          <w:sz w:val="24"/>
                          <w:szCs w:val="24"/>
                        </w:rPr>
                      </w:pPr>
                      <w:r w:rsidRPr="001B443D">
                        <w:rPr>
                          <w:sz w:val="24"/>
                          <w:szCs w:val="24"/>
                        </w:rPr>
                        <w:t>NIM =</w:t>
                      </w:r>
                    </w:p>
                    <w:p w14:paraId="048D8C60" w14:textId="77777777" w:rsidR="00F446AB" w:rsidRPr="001B443D" w:rsidRDefault="00F446AB" w:rsidP="00760331">
                      <w:pPr>
                        <w:rPr>
                          <w:sz w:val="24"/>
                          <w:szCs w:val="24"/>
                        </w:rPr>
                      </w:pPr>
                    </w:p>
                  </w:txbxContent>
                </v:textbox>
              </v:shape>
            </w:pict>
          </mc:Fallback>
        </mc:AlternateContent>
      </w:r>
      <w:r w:rsidR="00760331" w:rsidRPr="00E059D4">
        <w:rPr>
          <w:b/>
          <w:noProof/>
          <w:sz w:val="24"/>
          <w:szCs w:val="24"/>
          <w:lang w:val="id-ID" w:eastAsia="id-ID"/>
        </w:rPr>
        <mc:AlternateContent>
          <mc:Choice Requires="wps">
            <w:drawing>
              <wp:anchor distT="0" distB="0" distL="114300" distR="114300" simplePos="0" relativeHeight="251730944" behindDoc="0" locked="0" layoutInCell="1" allowOverlap="1" wp14:anchorId="6AF3D0CB" wp14:editId="269DFDF9">
                <wp:simplePos x="0" y="0"/>
                <wp:positionH relativeFrom="column">
                  <wp:posOffset>3251835</wp:posOffset>
                </wp:positionH>
                <wp:positionV relativeFrom="paragraph">
                  <wp:posOffset>2247900</wp:posOffset>
                </wp:positionV>
                <wp:extent cx="933450" cy="140398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7E75523B" w14:textId="77777777" w:rsidR="00F446AB" w:rsidRPr="001B443D" w:rsidRDefault="00F446AB" w:rsidP="00760331">
                            <w:pPr>
                              <w:rPr>
                                <w:sz w:val="24"/>
                              </w:rPr>
                            </w:pPr>
                            <w:r w:rsidRPr="001B443D">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9" type="#_x0000_t202" style="position:absolute;left:0;text-align:left;margin-left:256.05pt;margin-top:177pt;width:73.5pt;height:110.55pt;z-index:2517309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" filled="f" stroked="f">
                <v:textbox style="mso-fit-shape-to-text:t">
                  <w:txbxContent>
                    <w:p w14:paraId="7E75523B" w14:textId="77777777" w:rsidR="00F446AB" w:rsidRPr="001B443D" w:rsidRDefault="00F446AB" w:rsidP="00760331">
                      <w:pPr>
                        <w:rPr>
                          <w:sz w:val="24"/>
                        </w:rPr>
                      </w:pPr>
                      <w:r w:rsidRPr="001B443D">
                        <w:rPr>
                          <w:sz w:val="24"/>
                        </w:rPr>
                        <w:t>X 100%</w:t>
                      </w:r>
                    </w:p>
                  </w:txbxContent>
                </v:textbox>
              </v:shape>
            </w:pict>
          </mc:Fallback>
        </mc:AlternateContent>
      </w:r>
      <w:r w:rsidR="00760331" w:rsidRPr="00E059D4">
        <w:rPr>
          <w:sz w:val="24"/>
          <w:szCs w:val="24"/>
        </w:rPr>
        <w:t xml:space="preserve">Menurut </w:t>
      </w:r>
      <w:r w:rsidR="00760331" w:rsidRPr="00E059D4">
        <w:rPr>
          <w:sz w:val="24"/>
          <w:szCs w:val="24"/>
        </w:rPr>
        <w:fldChar w:fldCharType="begin" w:fldLock="1"/>
      </w:r>
      <w:r w:rsidR="00760331" w:rsidRPr="00E059D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760331" w:rsidRPr="00E059D4">
        <w:rPr>
          <w:sz w:val="24"/>
          <w:szCs w:val="24"/>
        </w:rPr>
        <w:fldChar w:fldCharType="separate"/>
      </w:r>
      <w:r w:rsidR="00760331" w:rsidRPr="00E059D4">
        <w:rPr>
          <w:noProof/>
          <w:sz w:val="24"/>
          <w:szCs w:val="24"/>
        </w:rPr>
        <w:t>(Taswan, 2015, hal. 167)</w:t>
      </w:r>
      <w:r w:rsidR="00760331" w:rsidRPr="00E059D4">
        <w:rPr>
          <w:sz w:val="24"/>
          <w:szCs w:val="24"/>
        </w:rPr>
        <w:fldChar w:fldCharType="end"/>
      </w:r>
      <w:r w:rsidR="00760331" w:rsidRPr="00E059D4">
        <w:rPr>
          <w:sz w:val="24"/>
          <w:szCs w:val="24"/>
        </w:rPr>
        <w:t xml:space="preserve"> menyatakan bahwa </w:t>
      </w:r>
      <w:r w:rsidR="00760331" w:rsidRPr="00E059D4">
        <w:rPr>
          <w:i/>
          <w:sz w:val="24"/>
          <w:szCs w:val="24"/>
        </w:rPr>
        <w:t>Net Interest Margin</w:t>
      </w:r>
      <w:r w:rsidR="00760331" w:rsidRPr="00E059D4">
        <w:rPr>
          <w:sz w:val="24"/>
          <w:szCs w:val="24"/>
        </w:rPr>
        <w:t xml:space="preserve"> (NIM) adalah rasio yang membandingkan antara pendapatan bunga bersih terhadap rata-rata aktiva produktif. Rasio NIM yang semakin besar mengindikasikan semakin baiknya kinerja bank dalam memperoleh pendapatan bunga. Rumus </w:t>
      </w:r>
      <w:r w:rsidR="00760331" w:rsidRPr="00E059D4">
        <w:rPr>
          <w:i/>
          <w:sz w:val="24"/>
          <w:szCs w:val="24"/>
        </w:rPr>
        <w:t xml:space="preserve">Net Interest Margin </w:t>
      </w:r>
      <w:r w:rsidR="00760331" w:rsidRPr="00E059D4">
        <w:rPr>
          <w:sz w:val="24"/>
          <w:szCs w:val="24"/>
        </w:rPr>
        <w:t xml:space="preserve">(NIM) menurut Surat Edaran Bank Indonesia No. 13/24/DPNP </w:t>
      </w:r>
      <w:r w:rsidR="00760331" w:rsidRPr="00E059D4">
        <w:rPr>
          <w:sz w:val="24"/>
          <w:szCs w:val="24"/>
        </w:rPr>
        <w:fldChar w:fldCharType="begin" w:fldLock="1"/>
      </w:r>
      <w:r w:rsidR="00760331" w:rsidRPr="00E059D4">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00760331" w:rsidRPr="00E059D4">
        <w:rPr>
          <w:sz w:val="24"/>
          <w:szCs w:val="24"/>
        </w:rPr>
        <w:fldChar w:fldCharType="separate"/>
      </w:r>
      <w:r w:rsidR="00760331" w:rsidRPr="00E059D4">
        <w:rPr>
          <w:noProof/>
          <w:sz w:val="24"/>
          <w:szCs w:val="24"/>
        </w:rPr>
        <w:t>(BI, 2011)</w:t>
      </w:r>
      <w:r w:rsidR="00760331" w:rsidRPr="00E059D4">
        <w:rPr>
          <w:sz w:val="24"/>
          <w:szCs w:val="24"/>
        </w:rPr>
        <w:fldChar w:fldCharType="end"/>
      </w:r>
      <w:r w:rsidR="00760331" w:rsidRPr="00E059D4">
        <w:rPr>
          <w:sz w:val="24"/>
          <w:szCs w:val="24"/>
        </w:rPr>
        <w:t xml:space="preserve"> tanggal 25 Oktober 2011 adalah sebagai berikut :</w:t>
      </w:r>
    </w:p>
    <w:p w14:paraId="24AE6515" w14:textId="09B0852C" w:rsidR="00760331" w:rsidRPr="00E059D4" w:rsidRDefault="009731DA" w:rsidP="00760331">
      <w:pPr>
        <w:spacing w:line="480" w:lineRule="auto"/>
        <w:jc w:val="both"/>
        <w:rPr>
          <w:sz w:val="24"/>
          <w:szCs w:val="24"/>
        </w:rPr>
      </w:pPr>
      <w:r w:rsidRPr="00E059D4">
        <w:rPr>
          <w:b/>
          <w:noProof/>
          <w:sz w:val="24"/>
          <w:szCs w:val="24"/>
          <w:lang w:val="id-ID" w:eastAsia="id-ID"/>
        </w:rPr>
        <mc:AlternateContent>
          <mc:Choice Requires="wps">
            <w:drawing>
              <wp:anchor distT="0" distB="0" distL="114300" distR="114300" simplePos="0" relativeHeight="251727872" behindDoc="0" locked="0" layoutInCell="1" allowOverlap="1" wp14:anchorId="3A682F67" wp14:editId="766B33C7">
                <wp:simplePos x="0" y="0"/>
                <wp:positionH relativeFrom="column">
                  <wp:posOffset>1501140</wp:posOffset>
                </wp:positionH>
                <wp:positionV relativeFrom="paragraph">
                  <wp:posOffset>30480</wp:posOffset>
                </wp:positionV>
                <wp:extent cx="914400" cy="304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D2F724" w14:textId="77777777" w:rsidR="00F446AB" w:rsidRPr="001B443D" w:rsidRDefault="00F446AB" w:rsidP="00760331">
                            <w:pPr>
                              <w:rPr>
                                <w:sz w:val="24"/>
                              </w:rPr>
                            </w:pPr>
                            <w:r w:rsidRPr="001B443D">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60" type="#_x0000_t202" style="position:absolute;left:0;text-align:left;margin-left:118.2pt;margin-top:2.4pt;width:1in;height:24pt;z-index:2517278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" filled="f" stroked="f" strokeweight=".5pt">
                <v:textbox>
                  <w:txbxContent>
                    <w:p w14:paraId="47D2F724" w14:textId="77777777" w:rsidR="00F446AB" w:rsidRPr="001B443D" w:rsidRDefault="00F446AB" w:rsidP="00760331">
                      <w:pPr>
                        <w:rPr>
                          <w:sz w:val="24"/>
                        </w:rPr>
                      </w:pPr>
                      <w:r w:rsidRPr="001B443D">
                        <w:rPr>
                          <w:sz w:val="24"/>
                        </w:rPr>
                        <w:t xml:space="preserve">Pendapatan Bunga Bersih </w:t>
                      </w:r>
                    </w:p>
                  </w:txbxContent>
                </v:textbox>
              </v:shape>
            </w:pict>
          </mc:Fallback>
        </mc:AlternateContent>
      </w:r>
      <w:r w:rsidRPr="00E059D4">
        <w:rPr>
          <w:b/>
          <w:noProof/>
          <w:sz w:val="24"/>
          <w:szCs w:val="24"/>
          <w:lang w:val="id-ID" w:eastAsia="id-ID"/>
        </w:rPr>
        <mc:AlternateContent>
          <mc:Choice Requires="wps">
            <w:drawing>
              <wp:anchor distT="0" distB="0" distL="114300" distR="114300" simplePos="0" relativeHeight="251729920" behindDoc="0" locked="0" layoutInCell="1" allowOverlap="1" wp14:anchorId="6A6E74D2" wp14:editId="200BBAED">
                <wp:simplePos x="0" y="0"/>
                <wp:positionH relativeFrom="column">
                  <wp:posOffset>1417117</wp:posOffset>
                </wp:positionH>
                <wp:positionV relativeFrom="paragraph">
                  <wp:posOffset>236855</wp:posOffset>
                </wp:positionV>
                <wp:extent cx="2374265" cy="27622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429D9EE1" w14:textId="77777777" w:rsidR="00F446AB" w:rsidRPr="001B443D" w:rsidRDefault="00F446AB" w:rsidP="00760331">
                            <w:pPr>
                              <w:rPr>
                                <w:sz w:val="24"/>
                              </w:rPr>
                            </w:pPr>
                            <w:r w:rsidRPr="001B443D">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61" type="#_x0000_t202" style="position:absolute;left:0;text-align:left;margin-left:111.6pt;margin-top:18.65pt;width:186.95pt;height:21.75pt;z-index:2517299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" filled="f" stroked="f">
                <v:textbox>
                  <w:txbxContent>
                    <w:p w14:paraId="429D9EE1" w14:textId="77777777" w:rsidR="00F446AB" w:rsidRPr="001B443D" w:rsidRDefault="00F446AB" w:rsidP="00760331">
                      <w:pPr>
                        <w:rPr>
                          <w:sz w:val="24"/>
                        </w:rPr>
                      </w:pPr>
                      <w:r w:rsidRPr="001B443D">
                        <w:rPr>
                          <w:sz w:val="24"/>
                        </w:rPr>
                        <w:t>Rata – rata Aktifa Produktif</w:t>
                      </w:r>
                    </w:p>
                  </w:txbxContent>
                </v:textbox>
              </v:shape>
            </w:pict>
          </mc:Fallback>
        </mc:AlternateContent>
      </w:r>
      <w:r w:rsidRPr="00E059D4">
        <w:rPr>
          <w:noProof/>
          <w:sz w:val="24"/>
          <w:szCs w:val="24"/>
          <w:lang w:val="id-ID" w:eastAsia="id-ID"/>
        </w:rPr>
        <mc:AlternateContent>
          <mc:Choice Requires="wps">
            <w:drawing>
              <wp:anchor distT="0" distB="0" distL="114300" distR="114300" simplePos="0" relativeHeight="251728896" behindDoc="0" locked="0" layoutInCell="1" allowOverlap="1" wp14:anchorId="16250776" wp14:editId="6F9FBF2C">
                <wp:simplePos x="0" y="0"/>
                <wp:positionH relativeFrom="column">
                  <wp:posOffset>1493520</wp:posOffset>
                </wp:positionH>
                <wp:positionV relativeFrom="paragraph">
                  <wp:posOffset>271577</wp:posOffset>
                </wp:positionV>
                <wp:extent cx="1764030" cy="0"/>
                <wp:effectExtent l="0" t="0" r="26670" b="19050"/>
                <wp:wrapNone/>
                <wp:docPr id="14" name="Straight Connector 14"/>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117.6pt,21.4pt" to="256.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" strokecolor="black [3040]"/>
            </w:pict>
          </mc:Fallback>
        </mc:AlternateContent>
      </w:r>
    </w:p>
    <w:p w14:paraId="2F9F3836" w14:textId="77777777" w:rsidR="00F33CF6" w:rsidRDefault="00F33CF6" w:rsidP="00760331">
      <w:pPr>
        <w:spacing w:line="480" w:lineRule="auto"/>
        <w:ind w:left="720" w:firstLine="720"/>
        <w:jc w:val="both"/>
        <w:rPr>
          <w:sz w:val="24"/>
          <w:szCs w:val="24"/>
          <w:lang w:val="id-ID"/>
        </w:rPr>
      </w:pPr>
    </w:p>
    <w:p w14:paraId="7F7466F8" w14:textId="439BF90B" w:rsidR="00F33CF6" w:rsidRPr="00F33CF6" w:rsidRDefault="00760331" w:rsidP="00F33CF6">
      <w:pPr>
        <w:spacing w:line="480" w:lineRule="auto"/>
        <w:ind w:left="720" w:firstLine="720"/>
        <w:jc w:val="both"/>
        <w:rPr>
          <w:sz w:val="24"/>
          <w:szCs w:val="24"/>
          <w:lang w:val="id-ID"/>
        </w:rPr>
      </w:pPr>
      <w:r w:rsidRPr="00E059D4">
        <w:rPr>
          <w:sz w:val="24"/>
          <w:szCs w:val="24"/>
        </w:rPr>
        <w:t xml:space="preserve">Sumber : </w:t>
      </w:r>
      <w:r w:rsidR="00F33CF6">
        <w:rPr>
          <w:sz w:val="24"/>
          <w:szCs w:val="24"/>
        </w:rPr>
        <w:t>SE BI No. 13/24/DPNP Tahun 2011</w:t>
      </w:r>
    </w:p>
    <w:p w14:paraId="350242E7" w14:textId="77777777" w:rsidR="00760331" w:rsidRPr="00E059D4" w:rsidRDefault="00760331" w:rsidP="00760331">
      <w:pPr>
        <w:pStyle w:val="Caption"/>
        <w:jc w:val="center"/>
        <w:rPr>
          <w:color w:val="000000" w:themeColor="text1"/>
          <w:sz w:val="24"/>
          <w:szCs w:val="24"/>
        </w:rPr>
      </w:pPr>
      <w:bookmarkStart w:id="375" w:name="_Toc143177189"/>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2</w:t>
      </w:r>
      <w:r w:rsidRPr="00E059D4">
        <w:rPr>
          <w:color w:val="000000" w:themeColor="text1"/>
          <w:sz w:val="24"/>
          <w:szCs w:val="24"/>
        </w:rPr>
        <w:fldChar w:fldCharType="end"/>
      </w:r>
      <w:r w:rsidRPr="00E059D4">
        <w:rPr>
          <w:color w:val="000000" w:themeColor="text1"/>
          <w:sz w:val="24"/>
          <w:szCs w:val="24"/>
        </w:rPr>
        <w:t xml:space="preserve"> Data Net Interest Margin (NIM)</w:t>
      </w:r>
      <w:bookmarkEnd w:id="375"/>
    </w:p>
    <w:tbl>
      <w:tblPr>
        <w:tblW w:w="6554" w:type="dxa"/>
        <w:jc w:val="center"/>
        <w:tblInd w:w="93" w:type="dxa"/>
        <w:tblLook w:val="04A0" w:firstRow="1" w:lastRow="0" w:firstColumn="1" w:lastColumn="0" w:noHBand="0" w:noVBand="1"/>
      </w:tblPr>
      <w:tblGrid>
        <w:gridCol w:w="510"/>
        <w:gridCol w:w="960"/>
        <w:gridCol w:w="956"/>
        <w:gridCol w:w="836"/>
        <w:gridCol w:w="1363"/>
        <w:gridCol w:w="1044"/>
        <w:gridCol w:w="956"/>
      </w:tblGrid>
      <w:tr w:rsidR="00760331" w:rsidRPr="00E059D4" w14:paraId="3A316653" w14:textId="77777777" w:rsidTr="00760331">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32CD54E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0A3F42F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14:paraId="37F7D84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7B2DFF3D" w14:textId="77777777" w:rsidTr="00760331">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142F5705"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772A1EA0" w14:textId="77777777" w:rsidR="00760331" w:rsidRPr="00E059D4" w:rsidRDefault="00760331" w:rsidP="00760331">
            <w:pPr>
              <w:rPr>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14:paraId="25E5C8B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14:paraId="7B5250E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14:paraId="1FF7674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14:paraId="71418D5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14:paraId="7AD93E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12846EE2"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EA5BF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7BE9977"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14:paraId="561240B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14:paraId="1548DE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14:paraId="277AABE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14:paraId="282286D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14:paraId="4F9B43C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6%</w:t>
            </w:r>
          </w:p>
        </w:tc>
      </w:tr>
      <w:tr w:rsidR="00760331" w:rsidRPr="00E059D4" w14:paraId="4CC080F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D9E870D"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45AFEB58"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14:paraId="08E45E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14:paraId="3C1A2F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14:paraId="53AE10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14:paraId="57C8A4E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14:paraId="476A1B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5%</w:t>
            </w:r>
          </w:p>
        </w:tc>
      </w:tr>
      <w:tr w:rsidR="00760331" w:rsidRPr="00E059D4" w14:paraId="6C592875"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02160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6B6F7D89"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14:paraId="2F2FD9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14:paraId="59AFFB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14:paraId="4F3FBF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14:paraId="5BADE2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14:paraId="38CEB0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3%</w:t>
            </w:r>
          </w:p>
        </w:tc>
      </w:tr>
      <w:tr w:rsidR="00760331" w:rsidRPr="00E059D4" w14:paraId="0965891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371F2A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35771549"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14:paraId="34786D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14:paraId="0B1A55D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14:paraId="0C5B6A8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14:paraId="2A118B1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14:paraId="7E11BBFB"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0%</w:t>
            </w:r>
          </w:p>
        </w:tc>
      </w:tr>
      <w:tr w:rsidR="00760331" w:rsidRPr="00E059D4" w14:paraId="6BDEC48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749096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67FA8A49"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14:paraId="1197F28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14:paraId="0D3F0C7E"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14:paraId="46CEF82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14:paraId="0D126A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14:paraId="167A461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0%</w:t>
            </w:r>
          </w:p>
        </w:tc>
      </w:tr>
      <w:tr w:rsidR="00760331" w:rsidRPr="00E059D4" w14:paraId="416F4AD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2569E5"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225C58B9"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14:paraId="4BC4859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14:paraId="4D45467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14:paraId="75AD63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14:paraId="17C674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14:paraId="335E3D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0%</w:t>
            </w:r>
          </w:p>
        </w:tc>
      </w:tr>
      <w:tr w:rsidR="00760331" w:rsidRPr="00E059D4" w14:paraId="762FEBB5"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595FB08"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45CC4A35"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14:paraId="4947A7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14:paraId="5CE24D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14:paraId="70CD1576"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14:paraId="06BD4C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14:paraId="2739F9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0%</w:t>
            </w:r>
          </w:p>
        </w:tc>
      </w:tr>
      <w:tr w:rsidR="00760331" w:rsidRPr="00E059D4" w14:paraId="24BB555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77263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6A55BE99"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14:paraId="767DF0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14:paraId="58829D40"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14:paraId="25D7917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14:paraId="59F46DA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14:paraId="112071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r w:rsidR="00760331" w:rsidRPr="00E059D4" w14:paraId="3A14D8A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1C4B79A" w14:textId="77777777" w:rsidR="00760331" w:rsidRPr="00E059D4" w:rsidRDefault="00760331" w:rsidP="00760331">
            <w:pPr>
              <w:jc w:val="right"/>
              <w:rPr>
                <w:color w:val="000000"/>
                <w:sz w:val="24"/>
                <w:szCs w:val="24"/>
                <w:lang w:eastAsia="id-ID"/>
              </w:rPr>
            </w:pPr>
            <w:r w:rsidRPr="00E059D4">
              <w:rPr>
                <w:color w:val="000000"/>
                <w:sz w:val="24"/>
                <w:szCs w:val="24"/>
                <w:lang w:eastAsia="id-ID"/>
              </w:rPr>
              <w:lastRenderedPageBreak/>
              <w:t>9</w:t>
            </w:r>
          </w:p>
        </w:tc>
        <w:tc>
          <w:tcPr>
            <w:tcW w:w="960" w:type="dxa"/>
            <w:tcBorders>
              <w:top w:val="nil"/>
              <w:left w:val="nil"/>
              <w:bottom w:val="single" w:sz="4" w:space="0" w:color="auto"/>
              <w:right w:val="single" w:sz="4" w:space="0" w:color="auto"/>
            </w:tcBorders>
            <w:shd w:val="clear" w:color="auto" w:fill="auto"/>
            <w:noWrap/>
            <w:vAlign w:val="bottom"/>
            <w:hideMark/>
          </w:tcPr>
          <w:p w14:paraId="32C46B1C"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14:paraId="344DD4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14:paraId="28E50A4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14:paraId="75C905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14:paraId="3BF0CE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14:paraId="2024AD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7%</w:t>
            </w:r>
          </w:p>
        </w:tc>
      </w:tr>
      <w:tr w:rsidR="00760331" w:rsidRPr="00E059D4" w14:paraId="4B3A1A7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CC8BD8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4C1B1691"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14:paraId="463D99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14:paraId="4438D77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14:paraId="53AEEC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14:paraId="78A9AB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14:paraId="201B1D27"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0%</w:t>
            </w:r>
          </w:p>
        </w:tc>
      </w:tr>
      <w:tr w:rsidR="00760331" w:rsidRPr="00E059D4" w14:paraId="4C43EB8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F17058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013BD6E7"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14:paraId="6FAFFAA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14:paraId="4D2F2B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14:paraId="2598ABE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14:paraId="6D08749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14:paraId="786EC3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9%</w:t>
            </w:r>
          </w:p>
        </w:tc>
      </w:tr>
      <w:tr w:rsidR="00760331" w:rsidRPr="00E059D4" w14:paraId="465F545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4AF45B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3312C670"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14:paraId="725396AB" w14:textId="77777777" w:rsidR="00760331" w:rsidRPr="00E059D4" w:rsidRDefault="00760331" w:rsidP="00760331">
            <w:pPr>
              <w:jc w:val="right"/>
              <w:rPr>
                <w:color w:val="000000"/>
                <w:sz w:val="24"/>
                <w:szCs w:val="24"/>
                <w:lang w:eastAsia="id-ID"/>
              </w:rPr>
            </w:pPr>
            <w:r w:rsidRPr="00E059D4">
              <w:rPr>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14:paraId="0BC812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14:paraId="156B9C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14:paraId="5C6F36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14:paraId="31989A2C" w14:textId="77777777" w:rsidR="00760331" w:rsidRPr="00E059D4" w:rsidRDefault="00760331" w:rsidP="00760331">
            <w:pPr>
              <w:jc w:val="right"/>
              <w:rPr>
                <w:color w:val="000000"/>
                <w:sz w:val="24"/>
                <w:szCs w:val="24"/>
                <w:lang w:eastAsia="id-ID"/>
              </w:rPr>
            </w:pPr>
            <w:r w:rsidRPr="00E059D4">
              <w:rPr>
                <w:color w:val="000000"/>
                <w:sz w:val="24"/>
                <w:szCs w:val="24"/>
                <w:lang w:eastAsia="id-ID"/>
              </w:rPr>
              <w:t>5,86%</w:t>
            </w:r>
          </w:p>
        </w:tc>
      </w:tr>
      <w:tr w:rsidR="00760331" w:rsidRPr="00E059D4" w14:paraId="41237B4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23262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71EA152C"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14:paraId="3C3B2C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14:paraId="45308D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14:paraId="72B7199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14:paraId="755D41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14:paraId="15B0F7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9%</w:t>
            </w:r>
          </w:p>
        </w:tc>
      </w:tr>
      <w:tr w:rsidR="00760331" w:rsidRPr="00E059D4" w14:paraId="2AE2DF4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93D90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19EF075C"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14:paraId="01FA0D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14:paraId="70EB2A44"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14:paraId="08C168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14:paraId="7EC149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14:paraId="5832AB4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5%</w:t>
            </w:r>
          </w:p>
        </w:tc>
      </w:tr>
      <w:tr w:rsidR="00760331" w:rsidRPr="00E059D4" w14:paraId="1EFA3BC2"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9C57A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14:paraId="74DB3F43"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14:paraId="1A16E3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14:paraId="7B30EFD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14:paraId="1F6E521E"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14:paraId="66510D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14:paraId="4E72A39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30%</w:t>
            </w:r>
          </w:p>
        </w:tc>
      </w:tr>
      <w:tr w:rsidR="00760331" w:rsidRPr="00E059D4" w14:paraId="6F78870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D356E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46B96BBA"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14:paraId="5266A4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14:paraId="46D1DB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14:paraId="7BE59C4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14:paraId="32A8D8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14:paraId="129169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8%</w:t>
            </w:r>
          </w:p>
        </w:tc>
      </w:tr>
      <w:tr w:rsidR="00760331" w:rsidRPr="00E059D4" w14:paraId="350F6B9C"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DE190F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5183BAE2"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14:paraId="45A557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14:paraId="73291C2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14:paraId="0B2A77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14:paraId="77413B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14:paraId="1C84FD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0%</w:t>
            </w:r>
          </w:p>
        </w:tc>
      </w:tr>
      <w:tr w:rsidR="00760331" w:rsidRPr="00E059D4" w14:paraId="4ABA17A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B9FFDB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33D5183E"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14:paraId="110FD6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14:paraId="279CD7E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14:paraId="4714B9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14:paraId="0126D0F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14:paraId="492C7C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6,30%</w:t>
            </w:r>
          </w:p>
        </w:tc>
      </w:tr>
      <w:tr w:rsidR="00760331" w:rsidRPr="00E059D4" w14:paraId="671A1E4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02B5C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7A800979"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14:paraId="1CF8669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14:paraId="008362A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14:paraId="4B6D61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14:paraId="3E4E2F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14:paraId="5887A6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r>
      <w:tr w:rsidR="00760331" w:rsidRPr="00E059D4" w14:paraId="566AFF2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008F6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22D99290"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14:paraId="0FD873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14:paraId="7DC88A5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14:paraId="117161B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14:paraId="45BE5F0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14:paraId="3351710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8%</w:t>
            </w:r>
          </w:p>
        </w:tc>
      </w:tr>
      <w:tr w:rsidR="00760331" w:rsidRPr="00E059D4" w14:paraId="4809B67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1CC3A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72DC540C"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14:paraId="0991413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14:paraId="247F308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14:paraId="3E74525A"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14:paraId="0F8814D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14:paraId="72948D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2%</w:t>
            </w:r>
          </w:p>
        </w:tc>
      </w:tr>
      <w:tr w:rsidR="00760331" w:rsidRPr="00E059D4" w14:paraId="1A781DF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7AB06B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372D9FDB"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14:paraId="6C5A54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14:paraId="6061BD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14:paraId="20B897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14:paraId="64860D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14:paraId="05AEB59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42%</w:t>
            </w:r>
          </w:p>
        </w:tc>
      </w:tr>
      <w:tr w:rsidR="00760331" w:rsidRPr="00E059D4" w14:paraId="4DDEC44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D237A7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251DA489"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14:paraId="7D3DE0ED"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14:paraId="49EAD70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14:paraId="5148668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14:paraId="61926F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14:paraId="49D3653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4%</w:t>
            </w:r>
          </w:p>
        </w:tc>
      </w:tr>
      <w:tr w:rsidR="00760331" w:rsidRPr="00E059D4" w14:paraId="25762032"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761B99D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14:paraId="1BEA086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14:paraId="7C521B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14:paraId="74EF6E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14:paraId="2074262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14:paraId="22E77B6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4%</w:t>
            </w:r>
          </w:p>
        </w:tc>
      </w:tr>
      <w:tr w:rsidR="00760331" w:rsidRPr="00E059D4" w14:paraId="52294109"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3FBDE8B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bottom"/>
            <w:hideMark/>
          </w:tcPr>
          <w:p w14:paraId="7395AA6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14:paraId="4FB7A0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14:paraId="52A6F2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14:paraId="69AB6F1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14:paraId="70D262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3%</w:t>
            </w:r>
          </w:p>
        </w:tc>
      </w:tr>
      <w:tr w:rsidR="00760331" w:rsidRPr="00E059D4" w14:paraId="3A6CBACC"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13B0DF8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14:paraId="037CB93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14:paraId="62D9D455"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14:paraId="59B3B5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14:paraId="5E56C79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14:paraId="423305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r w:rsidR="00760331" w:rsidRPr="00E059D4" w14:paraId="6E8294A5" w14:textId="77777777" w:rsidTr="00760331">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14:paraId="784709D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14:paraId="5852306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14:paraId="64171C5B"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14:paraId="65A7B97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1AD548EB" w14:textId="77777777" w:rsidTr="00760331">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14:paraId="228D614C" w14:textId="77777777" w:rsidR="00760331" w:rsidRPr="00E059D4" w:rsidRDefault="00760331" w:rsidP="00760331">
            <w:pPr>
              <w:rPr>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14:paraId="24DA74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14:paraId="6BC3A90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14:paraId="4C37FC4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bl>
    <w:p w14:paraId="035B2A27" w14:textId="77777777" w:rsidR="00760331" w:rsidRPr="00E059D4" w:rsidRDefault="00760331" w:rsidP="00760331">
      <w:pPr>
        <w:spacing w:line="480" w:lineRule="auto"/>
        <w:jc w:val="center"/>
        <w:rPr>
          <w:sz w:val="24"/>
          <w:szCs w:val="24"/>
        </w:rPr>
      </w:pPr>
      <w:r w:rsidRPr="00E059D4">
        <w:rPr>
          <w:sz w:val="24"/>
          <w:szCs w:val="24"/>
        </w:rPr>
        <w:t>Sumber : Data diolah,2023</w:t>
      </w:r>
    </w:p>
    <w:p w14:paraId="5B6CD848" w14:textId="12CC3B15" w:rsidR="00760331" w:rsidRPr="00E059D4" w:rsidRDefault="00760331" w:rsidP="00760331">
      <w:pPr>
        <w:spacing w:line="480" w:lineRule="auto"/>
        <w:ind w:firstLine="720"/>
        <w:jc w:val="both"/>
        <w:rPr>
          <w:sz w:val="24"/>
          <w:szCs w:val="24"/>
        </w:rPr>
      </w:pP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E059D4">
        <w:rPr>
          <w:sz w:val="24"/>
          <w:szCs w:val="24"/>
        </w:rPr>
        <w:fldChar w:fldCharType="separate"/>
      </w:r>
      <w:r w:rsidRPr="00E059D4">
        <w:rPr>
          <w:noProof/>
          <w:sz w:val="24"/>
          <w:szCs w:val="24"/>
        </w:rPr>
        <w:t>(Kasmir, 2018, hal. 201)</w:t>
      </w:r>
      <w:r w:rsidRPr="00E059D4">
        <w:rPr>
          <w:sz w:val="24"/>
          <w:szCs w:val="24"/>
        </w:rPr>
        <w:fldChar w:fldCharType="end"/>
      </w:r>
      <w:r w:rsidRPr="00E059D4">
        <w:rPr>
          <w:sz w:val="24"/>
          <w:szCs w:val="24"/>
        </w:rPr>
        <w:t xml:space="preserve"> </w:t>
      </w:r>
      <w:r w:rsidRPr="00E059D4">
        <w:rPr>
          <w:i/>
          <w:sz w:val="24"/>
          <w:szCs w:val="24"/>
        </w:rPr>
        <w:t xml:space="preserve">Return On Asset </w:t>
      </w:r>
      <w:r w:rsidRPr="00E059D4">
        <w:rPr>
          <w:sz w:val="24"/>
          <w:szCs w:val="24"/>
        </w:rPr>
        <w:t xml:space="preserve">(ROA) adalah Rasio yang menunjukan hasil </w:t>
      </w:r>
      <w:r w:rsidRPr="00E059D4">
        <w:rPr>
          <w:i/>
          <w:sz w:val="24"/>
          <w:szCs w:val="24"/>
        </w:rPr>
        <w:t>(return)</w:t>
      </w:r>
      <w:r w:rsidRPr="00E059D4">
        <w:rPr>
          <w:sz w:val="24"/>
          <w:szCs w:val="24"/>
        </w:rPr>
        <w:t xml:space="preserve"> atas jumlah aktiva yang digunakan dalam perusahaan. Selain itu, </w:t>
      </w:r>
      <w:r w:rsidRPr="00E059D4">
        <w:rPr>
          <w:i/>
          <w:sz w:val="24"/>
          <w:szCs w:val="24"/>
        </w:rPr>
        <w:t xml:space="preserve">Return On Asset </w:t>
      </w:r>
      <w:r w:rsidRPr="00E059D4">
        <w:rPr>
          <w:sz w:val="24"/>
          <w:szCs w:val="24"/>
        </w:rPr>
        <w:t xml:space="preserve">(ROA) memberikan ukuran yang lebih baik atas profitabilitas perusahaan karena menunjukan efektivitas manajemen dalam menggunakan aktiva untuk memperoleh pendapatan. Adapun rumus untuk menghitung </w:t>
      </w:r>
      <w:r w:rsidRPr="00E059D4">
        <w:rPr>
          <w:i/>
          <w:sz w:val="24"/>
          <w:szCs w:val="24"/>
        </w:rPr>
        <w:t>Return On Asset</w:t>
      </w:r>
      <w:r w:rsidRPr="00E059D4">
        <w:rPr>
          <w:sz w:val="24"/>
          <w:szCs w:val="24"/>
        </w:rPr>
        <w:t xml:space="preserve"> (ROA) adalah sebagai berikut :</w:t>
      </w:r>
    </w:p>
    <w:p w14:paraId="79B2323F" w14:textId="5010B60B" w:rsidR="00760331" w:rsidRPr="00E059D4" w:rsidRDefault="00E11ECB" w:rsidP="00760331">
      <w:pPr>
        <w:tabs>
          <w:tab w:val="left" w:pos="2415"/>
        </w:tabs>
        <w:rPr>
          <w:sz w:val="24"/>
          <w:szCs w:val="24"/>
        </w:rPr>
      </w:pPr>
      <w:r w:rsidRPr="00E059D4">
        <w:rPr>
          <w:b/>
          <w:noProof/>
          <w:sz w:val="24"/>
          <w:szCs w:val="24"/>
          <w:lang w:val="id-ID" w:eastAsia="id-ID"/>
        </w:rPr>
        <mc:AlternateContent>
          <mc:Choice Requires="wps">
            <w:drawing>
              <wp:anchor distT="0" distB="0" distL="114300" distR="114300" simplePos="0" relativeHeight="251737088" behindDoc="0" locked="0" layoutInCell="1" allowOverlap="1" wp14:anchorId="2CEEB459" wp14:editId="1698849E">
                <wp:simplePos x="0" y="0"/>
                <wp:positionH relativeFrom="column">
                  <wp:posOffset>1122680</wp:posOffset>
                </wp:positionH>
                <wp:positionV relativeFrom="paragraph">
                  <wp:posOffset>91872</wp:posOffset>
                </wp:positionV>
                <wp:extent cx="2724150" cy="571500"/>
                <wp:effectExtent l="0" t="0" r="19050" b="19050"/>
                <wp:wrapNone/>
                <wp:docPr id="23" name="Rectangle 23"/>
                <wp:cNvGraphicFramePr/>
                <a:graphic xmlns:a="http://schemas.openxmlformats.org/drawingml/2006/main">
                  <a:graphicData uri="http://schemas.microsoft.com/office/word/2010/wordprocessingShape">
                    <wps:wsp>
                      <wps:cNvSpPr/>
                      <wps:spPr>
                        <a:xfrm>
                          <a:off x="0" y="0"/>
                          <a:ext cx="2724150" cy="5715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 o:spid="_x0000_s1026" style="position:absolute;margin-left:88.4pt;margin-top:7.25pt;width:214.5pt;height:45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" filled="f" strokecolor="black [3213]" strokeweight="1pt"/>
            </w:pict>
          </mc:Fallback>
        </mc:AlternateContent>
      </w:r>
      <w:r w:rsidRPr="00E059D4">
        <w:rPr>
          <w:noProof/>
          <w:sz w:val="24"/>
          <w:szCs w:val="24"/>
          <w:lang w:val="id-ID" w:eastAsia="id-ID"/>
        </w:rPr>
        <mc:AlternateContent>
          <mc:Choice Requires="wps">
            <w:drawing>
              <wp:anchor distT="0" distB="0" distL="114300" distR="114300" simplePos="0" relativeHeight="251735040" behindDoc="0" locked="0" layoutInCell="1" allowOverlap="1" wp14:anchorId="14CD1244" wp14:editId="2C24A2C8">
                <wp:simplePos x="0" y="0"/>
                <wp:positionH relativeFrom="column">
                  <wp:posOffset>1584325</wp:posOffset>
                </wp:positionH>
                <wp:positionV relativeFrom="paragraph">
                  <wp:posOffset>91237</wp:posOffset>
                </wp:positionV>
                <wp:extent cx="2374265" cy="32385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62E1E3D0" w14:textId="77777777" w:rsidR="00F446AB" w:rsidRPr="00656A40" w:rsidRDefault="00F446AB" w:rsidP="00760331">
                            <w:pPr>
                              <w:rPr>
                                <w:sz w:val="24"/>
                              </w:rPr>
                            </w:pPr>
                            <w:r w:rsidRPr="00656A4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62" type="#_x0000_t202" style="position:absolute;margin-left:124.75pt;margin-top:7.2pt;width:186.95pt;height:25.5pt;z-index:25173504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" filled="f" stroked="f">
                <v:textbox>
                  <w:txbxContent>
                    <w:p w14:paraId="62E1E3D0" w14:textId="77777777" w:rsidR="00F446AB" w:rsidRPr="00656A40" w:rsidRDefault="00F446AB" w:rsidP="00760331">
                      <w:pPr>
                        <w:rPr>
                          <w:sz w:val="24"/>
                        </w:rPr>
                      </w:pPr>
                      <w:r w:rsidRPr="00656A40">
                        <w:rPr>
                          <w:sz w:val="24"/>
                        </w:rPr>
                        <w:t>Earning After Tax (EAT)</w:t>
                      </w:r>
                    </w:p>
                  </w:txbxContent>
                </v:textbox>
              </v:shape>
            </w:pict>
          </mc:Fallback>
        </mc:AlternateContent>
      </w:r>
    </w:p>
    <w:p w14:paraId="443E90E6" w14:textId="40D26063" w:rsidR="00760331" w:rsidRPr="00E059D4" w:rsidRDefault="000B489F" w:rsidP="00760331">
      <w:pPr>
        <w:tabs>
          <w:tab w:val="left" w:pos="2415"/>
        </w:tabs>
        <w:rPr>
          <w:sz w:val="24"/>
          <w:szCs w:val="24"/>
        </w:rPr>
      </w:pPr>
      <w:r w:rsidRPr="00E059D4">
        <w:rPr>
          <w:b/>
          <w:noProof/>
          <w:sz w:val="24"/>
          <w:szCs w:val="24"/>
          <w:lang w:val="id-ID" w:eastAsia="id-ID"/>
        </w:rPr>
        <mc:AlternateContent>
          <mc:Choice Requires="wps">
            <w:drawing>
              <wp:anchor distT="0" distB="0" distL="114300" distR="114300" simplePos="0" relativeHeight="251736064" behindDoc="0" locked="0" layoutInCell="1" allowOverlap="1" wp14:anchorId="3797B772" wp14:editId="4E0B4AF0">
                <wp:simplePos x="0" y="0"/>
                <wp:positionH relativeFrom="column">
                  <wp:posOffset>3224733</wp:posOffset>
                </wp:positionH>
                <wp:positionV relativeFrom="paragraph">
                  <wp:posOffset>71755</wp:posOffset>
                </wp:positionV>
                <wp:extent cx="933450" cy="1403985"/>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72FD6ECC" w14:textId="77777777" w:rsidR="00F446AB" w:rsidRPr="001B443D" w:rsidRDefault="00F446AB" w:rsidP="00760331">
                            <w:pPr>
                              <w:rPr>
                                <w:sz w:val="24"/>
                              </w:rPr>
                            </w:pPr>
                            <w:r w:rsidRPr="001B443D">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6" o:spid="_x0000_s1063" type="#_x0000_t202" style="position:absolute;margin-left:253.9pt;margin-top:5.65pt;width:73.5pt;height:110.55pt;z-index:2517360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" filled="f" stroked="f">
                <v:textbox style="mso-fit-shape-to-text:t">
                  <w:txbxContent>
                    <w:p w14:paraId="72FD6ECC" w14:textId="77777777" w:rsidR="00F446AB" w:rsidRPr="001B443D" w:rsidRDefault="00F446AB" w:rsidP="00760331">
                      <w:pPr>
                        <w:rPr>
                          <w:sz w:val="24"/>
                        </w:rPr>
                      </w:pPr>
                      <w:r w:rsidRPr="001B443D">
                        <w:rPr>
                          <w:sz w:val="24"/>
                        </w:rPr>
                        <w:t>X 100%</w:t>
                      </w:r>
                    </w:p>
                  </w:txbxContent>
                </v:textbox>
              </v:shape>
            </w:pict>
          </mc:Fallback>
        </mc:AlternateContent>
      </w:r>
      <w:r w:rsidR="00E11ECB" w:rsidRPr="00E059D4">
        <w:rPr>
          <w:noProof/>
          <w:sz w:val="24"/>
          <w:szCs w:val="24"/>
          <w:lang w:val="id-ID" w:eastAsia="id-ID"/>
        </w:rPr>
        <mc:AlternateContent>
          <mc:Choice Requires="wps">
            <w:drawing>
              <wp:anchor distT="0" distB="0" distL="114300" distR="114300" simplePos="0" relativeHeight="251731968" behindDoc="0" locked="0" layoutInCell="1" allowOverlap="1" wp14:anchorId="3A986A0A" wp14:editId="61C87E0B">
                <wp:simplePos x="0" y="0"/>
                <wp:positionH relativeFrom="column">
                  <wp:posOffset>1058977</wp:posOffset>
                </wp:positionH>
                <wp:positionV relativeFrom="paragraph">
                  <wp:posOffset>61595</wp:posOffset>
                </wp:positionV>
                <wp:extent cx="1038225" cy="31623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230"/>
                        </a:xfrm>
                        <a:prstGeom prst="rect">
                          <a:avLst/>
                        </a:prstGeom>
                        <a:noFill/>
                        <a:ln w="9525">
                          <a:noFill/>
                          <a:miter lim="800000"/>
                          <a:headEnd/>
                          <a:tailEnd/>
                        </a:ln>
                      </wps:spPr>
                      <wps:txbx>
                        <w:txbxContent>
                          <w:p w14:paraId="4AFAA85C" w14:textId="77777777" w:rsidR="00F446AB" w:rsidRPr="00656A40" w:rsidRDefault="00F446AB" w:rsidP="00760331">
                            <w:pPr>
                              <w:rPr>
                                <w:sz w:val="24"/>
                              </w:rPr>
                            </w:pPr>
                            <w:r w:rsidRPr="00656A40">
                              <w:rPr>
                                <w:sz w:val="24"/>
                              </w:rPr>
                              <w:t>RO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4" type="#_x0000_t202" style="position:absolute;margin-left:83.4pt;margin-top:4.85pt;width:81.75pt;height:24.9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" filled="f" stroked="f">
                <v:textbox>
                  <w:txbxContent>
                    <w:p w14:paraId="4AFAA85C" w14:textId="77777777" w:rsidR="00F446AB" w:rsidRPr="00656A40" w:rsidRDefault="00F446AB" w:rsidP="00760331">
                      <w:pPr>
                        <w:rPr>
                          <w:sz w:val="24"/>
                        </w:rPr>
                      </w:pPr>
                      <w:r w:rsidRPr="00656A40">
                        <w:rPr>
                          <w:sz w:val="24"/>
                        </w:rPr>
                        <w:t>ROA =</w:t>
                      </w:r>
                    </w:p>
                  </w:txbxContent>
                </v:textbox>
              </v:shape>
            </w:pict>
          </mc:Fallback>
        </mc:AlternateContent>
      </w:r>
    </w:p>
    <w:p w14:paraId="2F49A4B1" w14:textId="0835C92B" w:rsidR="00760331" w:rsidRPr="00E059D4" w:rsidRDefault="00E11ECB" w:rsidP="00760331">
      <w:pPr>
        <w:tabs>
          <w:tab w:val="left" w:pos="2415"/>
        </w:tabs>
        <w:rPr>
          <w:sz w:val="24"/>
          <w:szCs w:val="24"/>
        </w:rPr>
      </w:pPr>
      <w:r w:rsidRPr="00E059D4">
        <w:rPr>
          <w:noProof/>
          <w:sz w:val="24"/>
          <w:szCs w:val="24"/>
          <w:lang w:val="id-ID" w:eastAsia="id-ID"/>
        </w:rPr>
        <mc:AlternateContent>
          <mc:Choice Requires="wps">
            <w:drawing>
              <wp:anchor distT="0" distB="0" distL="114300" distR="114300" simplePos="0" relativeHeight="251734016" behindDoc="0" locked="0" layoutInCell="1" allowOverlap="1" wp14:anchorId="23542130" wp14:editId="4D649923">
                <wp:simplePos x="0" y="0"/>
                <wp:positionH relativeFrom="column">
                  <wp:posOffset>1913687</wp:posOffset>
                </wp:positionH>
                <wp:positionV relativeFrom="paragraph">
                  <wp:posOffset>-1905</wp:posOffset>
                </wp:positionV>
                <wp:extent cx="1190625" cy="28575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F8F1B33" w14:textId="77777777" w:rsidR="00F446AB" w:rsidRPr="00656A40" w:rsidRDefault="00F446AB" w:rsidP="00760331">
                            <w:pPr>
                              <w:rPr>
                                <w:sz w:val="24"/>
                              </w:rPr>
                            </w:pPr>
                            <w:r w:rsidRPr="00656A4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5" type="#_x0000_t202" style="position:absolute;margin-left:150.7pt;margin-top:-.15pt;width:93.75pt;height:2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" filled="f" stroked="f">
                <v:textbox>
                  <w:txbxContent>
                    <w:p w14:paraId="2F8F1B33" w14:textId="77777777" w:rsidR="00F446AB" w:rsidRPr="00656A40" w:rsidRDefault="00F446AB" w:rsidP="00760331">
                      <w:pPr>
                        <w:rPr>
                          <w:sz w:val="24"/>
                        </w:rPr>
                      </w:pPr>
                      <w:r w:rsidRPr="00656A40">
                        <w:rPr>
                          <w:sz w:val="24"/>
                        </w:rPr>
                        <w:t xml:space="preserve">Total Asset </w:t>
                      </w:r>
                    </w:p>
                  </w:txbxContent>
                </v:textbox>
              </v:shape>
            </w:pict>
          </mc:Fallback>
        </mc:AlternateContent>
      </w:r>
      <w:r w:rsidRPr="00E059D4">
        <w:rPr>
          <w:noProof/>
          <w:sz w:val="24"/>
          <w:szCs w:val="24"/>
          <w:lang w:val="id-ID" w:eastAsia="id-ID"/>
        </w:rPr>
        <mc:AlternateContent>
          <mc:Choice Requires="wps">
            <w:drawing>
              <wp:anchor distT="0" distB="0" distL="114300" distR="114300" simplePos="0" relativeHeight="251732992" behindDoc="0" locked="0" layoutInCell="1" allowOverlap="1" wp14:anchorId="03BA332B" wp14:editId="01B1F238">
                <wp:simplePos x="0" y="0"/>
                <wp:positionH relativeFrom="column">
                  <wp:posOffset>1645920</wp:posOffset>
                </wp:positionH>
                <wp:positionV relativeFrom="paragraph">
                  <wp:posOffset>37262</wp:posOffset>
                </wp:positionV>
                <wp:extent cx="1638300" cy="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129.6pt,2.95pt" to="258.6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" strokecolor="black [3040]"/>
            </w:pict>
          </mc:Fallback>
        </mc:AlternateContent>
      </w:r>
    </w:p>
    <w:p w14:paraId="4D2112CA" w14:textId="7340637E" w:rsidR="009731DA" w:rsidRDefault="009731DA" w:rsidP="00760331">
      <w:pPr>
        <w:tabs>
          <w:tab w:val="left" w:pos="2415"/>
        </w:tabs>
        <w:ind w:firstLine="1701"/>
        <w:rPr>
          <w:sz w:val="24"/>
          <w:szCs w:val="24"/>
          <w:lang w:val="id-ID"/>
        </w:rPr>
      </w:pPr>
    </w:p>
    <w:p w14:paraId="373FEBAC" w14:textId="2246B4C1" w:rsidR="00760331" w:rsidRPr="00E059D4" w:rsidRDefault="00760331" w:rsidP="000B489F">
      <w:pPr>
        <w:tabs>
          <w:tab w:val="left" w:pos="2415"/>
        </w:tabs>
        <w:jc w:val="center"/>
        <w:rPr>
          <w:sz w:val="24"/>
          <w:szCs w:val="24"/>
        </w:rPr>
      </w:pPr>
      <w:r w:rsidRPr="00E059D4">
        <w:rPr>
          <w:sz w:val="24"/>
          <w:szCs w:val="24"/>
        </w:rPr>
        <w:t>Sumber : Kasmir (2018:199)</w:t>
      </w:r>
    </w:p>
    <w:p w14:paraId="00B1EEA1" w14:textId="77777777" w:rsidR="009731DA" w:rsidRDefault="009731DA" w:rsidP="009731DA">
      <w:pPr>
        <w:pStyle w:val="Caption"/>
        <w:rPr>
          <w:color w:val="000000" w:themeColor="text1"/>
          <w:sz w:val="24"/>
          <w:szCs w:val="24"/>
          <w:lang w:val="id-ID"/>
        </w:rPr>
      </w:pPr>
    </w:p>
    <w:p w14:paraId="2A41095E" w14:textId="77777777" w:rsidR="00760331" w:rsidRPr="00E059D4" w:rsidRDefault="00760331" w:rsidP="00760331">
      <w:pPr>
        <w:pStyle w:val="Caption"/>
        <w:jc w:val="center"/>
        <w:rPr>
          <w:color w:val="000000" w:themeColor="text1"/>
          <w:sz w:val="24"/>
          <w:szCs w:val="24"/>
        </w:rPr>
      </w:pPr>
      <w:bookmarkStart w:id="376" w:name="_Toc143177190"/>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3</w:t>
      </w:r>
      <w:r w:rsidRPr="00E059D4">
        <w:rPr>
          <w:color w:val="000000" w:themeColor="text1"/>
          <w:sz w:val="24"/>
          <w:szCs w:val="24"/>
        </w:rPr>
        <w:fldChar w:fldCharType="end"/>
      </w:r>
      <w:r w:rsidRPr="00E059D4">
        <w:rPr>
          <w:color w:val="000000" w:themeColor="text1"/>
          <w:sz w:val="24"/>
          <w:szCs w:val="24"/>
        </w:rPr>
        <w:t xml:space="preserve"> Data Return On Asset (ROA)</w:t>
      </w:r>
      <w:bookmarkEnd w:id="376"/>
    </w:p>
    <w:tbl>
      <w:tblPr>
        <w:tblW w:w="7042" w:type="dxa"/>
        <w:jc w:val="center"/>
        <w:tblInd w:w="93" w:type="dxa"/>
        <w:tblLook w:val="04A0" w:firstRow="1" w:lastRow="0" w:firstColumn="1" w:lastColumn="0" w:noHBand="0" w:noVBand="1"/>
      </w:tblPr>
      <w:tblGrid>
        <w:gridCol w:w="510"/>
        <w:gridCol w:w="960"/>
        <w:gridCol w:w="1097"/>
        <w:gridCol w:w="1134"/>
        <w:gridCol w:w="1363"/>
        <w:gridCol w:w="1171"/>
        <w:gridCol w:w="931"/>
      </w:tblGrid>
      <w:tr w:rsidR="00760331" w:rsidRPr="00E059D4" w14:paraId="1A2FE1E8" w14:textId="77777777" w:rsidTr="00760331">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14:paraId="1C11137F"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14:paraId="5625B96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14:paraId="00460B6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46F6ACBD" w14:textId="77777777" w:rsidTr="00760331">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39FA4E4F"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29B0A6A" w14:textId="77777777" w:rsidR="00760331" w:rsidRPr="00E059D4" w:rsidRDefault="00760331" w:rsidP="00760331">
            <w:pPr>
              <w:rPr>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14:paraId="20EB6F22"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14:paraId="031331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14:paraId="124CFD4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14:paraId="2E9CC8C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14:paraId="4FCEAE0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77685623"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4DADF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3F17DEBB"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14:paraId="11C88B6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14:paraId="5598734A"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14:paraId="548BB0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14:paraId="0DF772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14:paraId="68F76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5%</w:t>
            </w:r>
          </w:p>
        </w:tc>
      </w:tr>
      <w:tr w:rsidR="00760331" w:rsidRPr="00E059D4" w14:paraId="2E2C9CA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8BD72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16D3078A"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14:paraId="38D4FA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14:paraId="5D8B57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14:paraId="4597F3A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14:paraId="716C1F2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14:paraId="5BF3AC7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4%</w:t>
            </w:r>
          </w:p>
        </w:tc>
      </w:tr>
      <w:tr w:rsidR="00760331" w:rsidRPr="00E059D4" w14:paraId="0DF3019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82DF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37B7BA41"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14:paraId="1E7116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14:paraId="7373254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14:paraId="23690F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14:paraId="1073108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14:paraId="294D1A3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8%</w:t>
            </w:r>
          </w:p>
        </w:tc>
      </w:tr>
      <w:tr w:rsidR="00760331" w:rsidRPr="00E059D4" w14:paraId="04CA94E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E913A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646DCF87"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14:paraId="63BF6C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14:paraId="41A1DC4F"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14:paraId="798DA0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14:paraId="495384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14:paraId="242043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r>
      <w:tr w:rsidR="00760331" w:rsidRPr="00E059D4" w14:paraId="6B76F39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ABFA1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54AF6301"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14:paraId="677611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14:paraId="3781AA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14:paraId="0478FAA8"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14:paraId="3034B62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14:paraId="713DD0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50%</w:t>
            </w:r>
          </w:p>
        </w:tc>
      </w:tr>
      <w:tr w:rsidR="00760331" w:rsidRPr="00E059D4" w14:paraId="0ECAB19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D6BA2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353591FD"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14:paraId="632E5D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14:paraId="04CB48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14:paraId="05A559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14:paraId="33678BA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14:paraId="2665145B" w14:textId="77777777" w:rsidR="00760331" w:rsidRPr="00E059D4" w:rsidRDefault="00760331" w:rsidP="00760331">
            <w:pPr>
              <w:jc w:val="right"/>
              <w:rPr>
                <w:color w:val="000000"/>
                <w:sz w:val="24"/>
                <w:szCs w:val="24"/>
                <w:lang w:eastAsia="id-ID"/>
              </w:rPr>
            </w:pPr>
            <w:r w:rsidRPr="00E059D4">
              <w:rPr>
                <w:color w:val="000000"/>
                <w:sz w:val="24"/>
                <w:szCs w:val="24"/>
                <w:lang w:eastAsia="id-ID"/>
              </w:rPr>
              <w:t>3,76%</w:t>
            </w:r>
          </w:p>
        </w:tc>
      </w:tr>
      <w:tr w:rsidR="00760331" w:rsidRPr="00E059D4" w14:paraId="4E3F065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10CA3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2CED6DC4"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14:paraId="2B98C6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14:paraId="1F0CB5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14:paraId="45902105"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14:paraId="454F9F3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14:paraId="1A9B2DF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2%</w:t>
            </w:r>
          </w:p>
        </w:tc>
      </w:tr>
      <w:tr w:rsidR="00760331" w:rsidRPr="00E059D4" w14:paraId="56E7307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2E223F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188BCDEC"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14:paraId="46679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14:paraId="0F86D04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14:paraId="41F062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14:paraId="3DFC99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14:paraId="1E87B2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0%</w:t>
            </w:r>
          </w:p>
        </w:tc>
      </w:tr>
      <w:tr w:rsidR="00760331" w:rsidRPr="00E059D4" w14:paraId="32214C9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E3A47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14:paraId="1CE15AC4"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14:paraId="0C63DC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14:paraId="6E03B0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14:paraId="1E8E512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14:paraId="54CC62BE"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14:paraId="3FF4EC7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7%</w:t>
            </w:r>
          </w:p>
        </w:tc>
      </w:tr>
      <w:tr w:rsidR="00760331" w:rsidRPr="00E059D4" w14:paraId="2A4D363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2849D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74ABF2E6"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14:paraId="03926548" w14:textId="77777777" w:rsidR="00760331" w:rsidRPr="00E059D4" w:rsidRDefault="00760331" w:rsidP="00760331">
            <w:pPr>
              <w:jc w:val="right"/>
              <w:rPr>
                <w:color w:val="000000"/>
                <w:sz w:val="24"/>
                <w:szCs w:val="24"/>
                <w:lang w:eastAsia="id-ID"/>
              </w:rPr>
            </w:pPr>
            <w:r w:rsidRPr="00E059D4">
              <w:rPr>
                <w:color w:val="000000"/>
                <w:sz w:val="24"/>
                <w:szCs w:val="24"/>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14:paraId="22443B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14:paraId="2E9AF90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14:paraId="0A516D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14:paraId="70F2B6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0%</w:t>
            </w:r>
          </w:p>
        </w:tc>
      </w:tr>
      <w:tr w:rsidR="00760331" w:rsidRPr="00E059D4" w14:paraId="08805F7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F257B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0C00AF94"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14:paraId="115C89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14:paraId="26201A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14:paraId="38B6B81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14:paraId="54C02B3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14:paraId="6B4671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1%</w:t>
            </w:r>
          </w:p>
        </w:tc>
      </w:tr>
      <w:tr w:rsidR="00760331" w:rsidRPr="00E059D4" w14:paraId="596241E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FDAEE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4D076258"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14:paraId="2F54B53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14:paraId="5FB7EFD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14:paraId="2E79F4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14:paraId="1793D5B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14:paraId="1D7981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5%</w:t>
            </w:r>
          </w:p>
        </w:tc>
      </w:tr>
      <w:tr w:rsidR="00760331" w:rsidRPr="00E059D4" w14:paraId="37E75593"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9885B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6F23348B"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14:paraId="34A3B2B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14:paraId="070B872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14:paraId="604B810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4BA208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14:paraId="2237208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6%</w:t>
            </w:r>
          </w:p>
        </w:tc>
      </w:tr>
      <w:tr w:rsidR="00760331" w:rsidRPr="00E059D4" w14:paraId="4A5E67B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0CAB8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3C0C4765"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14:paraId="3E1BD2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14:paraId="4C57CBD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14:paraId="5F33F13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66BA8DD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14:paraId="1DE08B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5%</w:t>
            </w:r>
          </w:p>
        </w:tc>
      </w:tr>
      <w:tr w:rsidR="00760331" w:rsidRPr="00E059D4" w14:paraId="6AB963F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2BDDA4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14:paraId="686CC1B8"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14:paraId="2F50927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14:paraId="410F21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14:paraId="7C763F7B"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14:paraId="5F6E4BB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14:paraId="255C8DD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0%</w:t>
            </w:r>
          </w:p>
        </w:tc>
      </w:tr>
      <w:tr w:rsidR="00760331" w:rsidRPr="00E059D4" w14:paraId="2017EDC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53BE6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45FED1F8"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14:paraId="5BC9E13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14:paraId="6AD12D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14:paraId="75D14E7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14:paraId="79BCDDC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14:paraId="5D945F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4%</w:t>
            </w:r>
          </w:p>
        </w:tc>
      </w:tr>
      <w:tr w:rsidR="00760331" w:rsidRPr="00E059D4" w14:paraId="388E852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108B9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56B2699F"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14:paraId="158ADB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14:paraId="0B19FFF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14:paraId="7F7DA68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14:paraId="126B912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14:paraId="43AC002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4%</w:t>
            </w:r>
          </w:p>
        </w:tc>
      </w:tr>
      <w:tr w:rsidR="00760331" w:rsidRPr="00E059D4" w14:paraId="054EB6C9"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E95F5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6A0605EF"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14:paraId="041E9C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14:paraId="255A82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14:paraId="1C45ABE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14:paraId="37E06D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14:paraId="37E5C8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r>
      <w:tr w:rsidR="00760331" w:rsidRPr="00E059D4" w14:paraId="220133F4"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7C6FE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682CF0FA"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14:paraId="1F258E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14:paraId="7EDC4D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14:paraId="648346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1B2A0C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14:paraId="3735B22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w:t>
            </w:r>
          </w:p>
        </w:tc>
      </w:tr>
      <w:tr w:rsidR="00760331" w:rsidRPr="00E059D4" w14:paraId="1E6B5707"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332D5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703C5D55"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14:paraId="56D580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14:paraId="579CCF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14:paraId="35DBD338"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14:paraId="4D42E19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14:paraId="19D513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r>
      <w:tr w:rsidR="00760331" w:rsidRPr="00E059D4" w14:paraId="6358B01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6F663CA"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055EF15C"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14:paraId="265E1A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14:paraId="0318926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14:paraId="60B60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14:paraId="436878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14:paraId="19EAE4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4%</w:t>
            </w:r>
          </w:p>
        </w:tc>
      </w:tr>
      <w:tr w:rsidR="00760331" w:rsidRPr="00E059D4" w14:paraId="7E36CB9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693D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4C635FFD"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14:paraId="1B6652E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14:paraId="3F86B07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14:paraId="2D2CDB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14:paraId="2CFD5E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14:paraId="0F139B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r>
      <w:tr w:rsidR="00760331" w:rsidRPr="00E059D4" w14:paraId="5D2CB4B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72D8A0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4914A8C6"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14:paraId="389B8E4B"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14:paraId="42AEAF5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14:paraId="428932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14:paraId="246E1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14:paraId="2EE333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6%</w:t>
            </w:r>
          </w:p>
        </w:tc>
      </w:tr>
      <w:tr w:rsidR="00760331" w:rsidRPr="00E059D4" w14:paraId="2E04210D"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171E319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14:paraId="7C60540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14:paraId="16846D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14:paraId="71791D3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14:paraId="4E61DEA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14:paraId="1BA899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9%</w:t>
            </w:r>
          </w:p>
        </w:tc>
      </w:tr>
      <w:tr w:rsidR="00760331" w:rsidRPr="00E059D4" w14:paraId="61FB57A1"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6F74B25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14:paraId="6AEA53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14:paraId="3A81E4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14:paraId="24348C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14:paraId="0F03E0B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14:paraId="22D1B43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0%</w:t>
            </w:r>
          </w:p>
        </w:tc>
      </w:tr>
      <w:tr w:rsidR="00760331" w:rsidRPr="00E059D4" w14:paraId="5FB81005"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025D976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14:paraId="5B87059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14:paraId="65ED64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14:paraId="5F3FA2EB"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14:paraId="275A0A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14:paraId="44613196"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r>
      <w:tr w:rsidR="00760331" w:rsidRPr="00E059D4" w14:paraId="1BCFBD2E" w14:textId="77777777" w:rsidTr="00760331">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14:paraId="334B896D"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14:paraId="73E3ECD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14:paraId="0A02EB6D"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14:paraId="2D0E61E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10041570" w14:textId="77777777" w:rsidTr="00760331">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14:paraId="0B995FC3" w14:textId="77777777" w:rsidR="00760331" w:rsidRPr="00E059D4" w:rsidRDefault="00760331" w:rsidP="00760331">
            <w:pPr>
              <w:rPr>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14:paraId="15FB6B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14:paraId="6951E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14:paraId="0748D445"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r>
    </w:tbl>
    <w:p w14:paraId="07B73046" w14:textId="77777777" w:rsidR="00760331" w:rsidRDefault="00760331" w:rsidP="00760331">
      <w:pPr>
        <w:pStyle w:val="NormalWeb"/>
        <w:shd w:val="clear" w:color="auto" w:fill="FFFFFF"/>
        <w:spacing w:line="480" w:lineRule="auto"/>
        <w:jc w:val="center"/>
        <w:rPr>
          <w:rFonts w:eastAsiaTheme="minorHAnsi"/>
          <w:lang w:eastAsia="en-US"/>
        </w:rPr>
      </w:pPr>
      <w:r w:rsidRPr="00E059D4">
        <w:rPr>
          <w:rFonts w:eastAsiaTheme="minorHAnsi"/>
          <w:lang w:eastAsia="en-US"/>
        </w:rPr>
        <w:t>Sumber : Data diolah, 2023</w:t>
      </w:r>
    </w:p>
    <w:p w14:paraId="0D91023E" w14:textId="77777777" w:rsidR="000B489F" w:rsidRDefault="000B489F" w:rsidP="00760331">
      <w:pPr>
        <w:pStyle w:val="NormalWeb"/>
        <w:shd w:val="clear" w:color="auto" w:fill="FFFFFF"/>
        <w:spacing w:line="480" w:lineRule="auto"/>
        <w:jc w:val="center"/>
        <w:rPr>
          <w:rFonts w:eastAsiaTheme="minorHAnsi"/>
          <w:lang w:eastAsia="en-US"/>
        </w:rPr>
      </w:pPr>
    </w:p>
    <w:p w14:paraId="0F0FCBDC" w14:textId="77777777" w:rsidR="000B489F" w:rsidRPr="00E059D4" w:rsidRDefault="000B489F" w:rsidP="00760331">
      <w:pPr>
        <w:pStyle w:val="NormalWeb"/>
        <w:shd w:val="clear" w:color="auto" w:fill="FFFFFF"/>
        <w:spacing w:line="480" w:lineRule="auto"/>
        <w:jc w:val="center"/>
        <w:rPr>
          <w:rFonts w:eastAsiaTheme="minorHAnsi"/>
          <w:lang w:eastAsia="en-US"/>
        </w:rPr>
      </w:pPr>
    </w:p>
    <w:p w14:paraId="19C3A4F4" w14:textId="77777777" w:rsidR="00760331" w:rsidRPr="00BF6C40" w:rsidRDefault="00760331" w:rsidP="00BF6C40">
      <w:pPr>
        <w:pStyle w:val="Heading3"/>
        <w:rPr>
          <w:rFonts w:eastAsiaTheme="minorHAnsi"/>
          <w:b/>
        </w:rPr>
      </w:pPr>
      <w:bookmarkStart w:id="377" w:name="_Toc143176724"/>
      <w:r w:rsidRPr="00BF6C40">
        <w:rPr>
          <w:rFonts w:eastAsiaTheme="minorHAnsi"/>
          <w:b/>
        </w:rPr>
        <w:lastRenderedPageBreak/>
        <w:t>4.2.1</w:t>
      </w:r>
      <w:r w:rsidRPr="00BF6C40">
        <w:rPr>
          <w:rFonts w:eastAsiaTheme="minorHAnsi"/>
          <w:b/>
        </w:rPr>
        <w:tab/>
        <w:t>Hasil Uji Analisis Deskriptif</w:t>
      </w:r>
      <w:bookmarkEnd w:id="377"/>
    </w:p>
    <w:p w14:paraId="019BEEF9" w14:textId="77777777" w:rsidR="00760331" w:rsidRPr="00E059D4" w:rsidRDefault="00760331" w:rsidP="00760331">
      <w:pPr>
        <w:spacing w:line="480" w:lineRule="auto"/>
        <w:ind w:firstLine="720"/>
        <w:jc w:val="both"/>
        <w:rPr>
          <w:i/>
          <w:sz w:val="24"/>
          <w:szCs w:val="24"/>
        </w:rPr>
      </w:pPr>
      <w:r w:rsidRPr="00E059D4">
        <w:rPr>
          <w:sz w:val="24"/>
          <w:szCs w:val="24"/>
        </w:rPr>
        <w:t xml:space="preserve">Pada penelitian ini untuk menggambarkan dari analisis data masing- masing variabel, penulis menggunakan analisis deskriptif dengan pendekatan tabel, grafik maupun gambar. Analisis deskriptif digunakan untuk mengetahui gambaran suatu data yang dilihat dari nilai minimun, nilai maksimum, rata – rata dan standar deviasi berdasarkan variabel </w:t>
      </w:r>
      <w:r w:rsidRPr="00E059D4">
        <w:rPr>
          <w:i/>
          <w:sz w:val="24"/>
          <w:szCs w:val="24"/>
        </w:rPr>
        <w:t xml:space="preserve">Loan to Deposit Ratio </w:t>
      </w:r>
      <w:r w:rsidRPr="00E059D4">
        <w:rPr>
          <w:sz w:val="24"/>
          <w:szCs w:val="24"/>
        </w:rPr>
        <w:t xml:space="preserve">(LDR), </w:t>
      </w:r>
      <w:r w:rsidRPr="00E059D4">
        <w:rPr>
          <w:i/>
          <w:sz w:val="24"/>
          <w:szCs w:val="24"/>
        </w:rPr>
        <w:t xml:space="preserve">Net Interest Margin </w:t>
      </w:r>
      <w:r w:rsidRPr="00E059D4">
        <w:rPr>
          <w:sz w:val="24"/>
          <w:szCs w:val="24"/>
        </w:rPr>
        <w:t>(NIM),</w:t>
      </w:r>
      <w:r w:rsidRPr="00E059D4">
        <w:rPr>
          <w:i/>
          <w:sz w:val="24"/>
          <w:szCs w:val="24"/>
        </w:rPr>
        <w:t xml:space="preserve"> Return On Asset</w:t>
      </w:r>
      <w:r w:rsidRPr="00E059D4">
        <w:rPr>
          <w:sz w:val="24"/>
          <w:szCs w:val="24"/>
        </w:rPr>
        <w:t xml:space="preserve"> (ROA) pada perusahaan perbankan yang terdaftar di Bursa Efek Indonesia (BEI) periode 2018 – 2022. Data yang digunakan merupakan gabungan antara data </w:t>
      </w:r>
      <w:r w:rsidRPr="00E059D4">
        <w:rPr>
          <w:i/>
          <w:sz w:val="24"/>
          <w:szCs w:val="24"/>
        </w:rPr>
        <w:t>cross section</w:t>
      </w:r>
      <w:r w:rsidRPr="00E059D4">
        <w:rPr>
          <w:sz w:val="24"/>
          <w:szCs w:val="24"/>
        </w:rPr>
        <w:t xml:space="preserve"> dan </w:t>
      </w:r>
      <w:r w:rsidRPr="00E059D4">
        <w:rPr>
          <w:i/>
          <w:sz w:val="24"/>
          <w:szCs w:val="24"/>
        </w:rPr>
        <w:t>time series.</w:t>
      </w:r>
    </w:p>
    <w:p w14:paraId="562B8120" w14:textId="77777777" w:rsidR="00760331" w:rsidRPr="00E059D4" w:rsidRDefault="00760331" w:rsidP="00760331">
      <w:pPr>
        <w:spacing w:line="480" w:lineRule="auto"/>
        <w:ind w:firstLine="720"/>
        <w:jc w:val="both"/>
        <w:rPr>
          <w:sz w:val="24"/>
          <w:szCs w:val="24"/>
        </w:rPr>
      </w:pPr>
      <w:r w:rsidRPr="00E059D4">
        <w:rPr>
          <w:sz w:val="24"/>
          <w:szCs w:val="24"/>
        </w:rPr>
        <w:t xml:space="preserve">Data cross section yang digunakan dalam penelitian ini terdiri dari 23 perusahaan perbankan yang terdaftar di Bursa Efek Indonesia (BEI) dan data perusahaan tersebut sudah memenuhi kriteria dalam sample penelitian. Sedangkan data time series dalam penelitian ini terdiri dari </w:t>
      </w:r>
      <w:r w:rsidRPr="00E059D4">
        <w:rPr>
          <w:i/>
          <w:sz w:val="24"/>
          <w:szCs w:val="24"/>
        </w:rPr>
        <w:t xml:space="preserve">Loan to Deposit Ratio </w:t>
      </w:r>
      <w:r w:rsidRPr="00E059D4">
        <w:rPr>
          <w:sz w:val="24"/>
          <w:szCs w:val="24"/>
        </w:rPr>
        <w:t xml:space="preserve">(LDR), </w:t>
      </w:r>
      <w:r w:rsidRPr="00E059D4">
        <w:rPr>
          <w:i/>
          <w:sz w:val="24"/>
          <w:szCs w:val="24"/>
        </w:rPr>
        <w:t xml:space="preserve">Net Interest Margin </w:t>
      </w:r>
      <w:r w:rsidRPr="00E059D4">
        <w:rPr>
          <w:sz w:val="24"/>
          <w:szCs w:val="24"/>
        </w:rPr>
        <w:t>(NIM),</w:t>
      </w:r>
      <w:r w:rsidRPr="00E059D4">
        <w:rPr>
          <w:i/>
          <w:sz w:val="24"/>
          <w:szCs w:val="24"/>
        </w:rPr>
        <w:t xml:space="preserve"> Return On Asset</w:t>
      </w:r>
      <w:r w:rsidRPr="00E059D4">
        <w:rPr>
          <w:sz w:val="24"/>
          <w:szCs w:val="24"/>
        </w:rPr>
        <w:t xml:space="preserve"> (ROA) dari tahun 2018 – 2022. Penelitian ini menggunakan Program olah data STATA. Untuk hasil penelitian statistik deskriptifnya secara umum dapat dilihat pada tabel dibawah ini :</w:t>
      </w:r>
    </w:p>
    <w:p w14:paraId="5E058B15" w14:textId="77777777" w:rsidR="00760331" w:rsidRPr="00E059D4" w:rsidRDefault="00760331" w:rsidP="00760331">
      <w:pPr>
        <w:pStyle w:val="Caption"/>
        <w:jc w:val="center"/>
        <w:rPr>
          <w:color w:val="auto"/>
          <w:sz w:val="24"/>
          <w:szCs w:val="24"/>
        </w:rPr>
      </w:pPr>
      <w:bookmarkStart w:id="378" w:name="_Toc143177191"/>
      <w:r w:rsidRPr="00E059D4">
        <w:rPr>
          <w:color w:val="auto"/>
          <w:sz w:val="24"/>
          <w:szCs w:val="24"/>
        </w:rPr>
        <w:t xml:space="preserve">Tabel 4. </w:t>
      </w:r>
      <w:r w:rsidRPr="00E059D4">
        <w:rPr>
          <w:color w:val="auto"/>
          <w:sz w:val="24"/>
          <w:szCs w:val="24"/>
        </w:rPr>
        <w:fldChar w:fldCharType="begin"/>
      </w:r>
      <w:r w:rsidRPr="00E059D4">
        <w:rPr>
          <w:color w:val="auto"/>
          <w:sz w:val="24"/>
          <w:szCs w:val="24"/>
        </w:rPr>
        <w:instrText xml:space="preserve"> SEQ Tabel_4. \* ARABIC </w:instrText>
      </w:r>
      <w:r w:rsidRPr="00E059D4">
        <w:rPr>
          <w:color w:val="auto"/>
          <w:sz w:val="24"/>
          <w:szCs w:val="24"/>
        </w:rPr>
        <w:fldChar w:fldCharType="separate"/>
      </w:r>
      <w:r>
        <w:rPr>
          <w:noProof/>
          <w:color w:val="auto"/>
          <w:sz w:val="24"/>
          <w:szCs w:val="24"/>
        </w:rPr>
        <w:t>4</w:t>
      </w:r>
      <w:r w:rsidRPr="00E059D4">
        <w:rPr>
          <w:noProof/>
          <w:color w:val="auto"/>
          <w:sz w:val="24"/>
          <w:szCs w:val="24"/>
        </w:rPr>
        <w:fldChar w:fldCharType="end"/>
      </w:r>
      <w:r w:rsidRPr="00E059D4">
        <w:rPr>
          <w:color w:val="auto"/>
          <w:sz w:val="24"/>
          <w:szCs w:val="24"/>
        </w:rPr>
        <w:t xml:space="preserve"> Uji Deskriptif</w:t>
      </w:r>
      <w:bookmarkEnd w:id="378"/>
    </w:p>
    <w:p w14:paraId="15B57D7F"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5EE031D7" wp14:editId="59E4F1FA">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6">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E9C34F2" w14:textId="77777777" w:rsidR="00760331" w:rsidRPr="00E059D4" w:rsidRDefault="00760331" w:rsidP="000B489F">
      <w:pPr>
        <w:spacing w:line="480" w:lineRule="auto"/>
        <w:jc w:val="center"/>
        <w:rPr>
          <w:sz w:val="24"/>
          <w:szCs w:val="24"/>
        </w:rPr>
      </w:pPr>
      <w:r w:rsidRPr="00E059D4">
        <w:rPr>
          <w:sz w:val="24"/>
          <w:szCs w:val="24"/>
        </w:rPr>
        <w:t>Sumber : Hasil olah STATA, 2023</w:t>
      </w:r>
    </w:p>
    <w:p w14:paraId="5A575CD9" w14:textId="77777777" w:rsidR="000B489F" w:rsidRDefault="000B489F" w:rsidP="00760331">
      <w:pPr>
        <w:spacing w:line="480" w:lineRule="auto"/>
        <w:ind w:firstLine="720"/>
        <w:jc w:val="both"/>
        <w:rPr>
          <w:sz w:val="24"/>
          <w:szCs w:val="24"/>
          <w:lang w:val="id-ID"/>
        </w:rPr>
      </w:pPr>
    </w:p>
    <w:p w14:paraId="79A81083" w14:textId="77777777" w:rsidR="00760331" w:rsidRPr="00E059D4" w:rsidRDefault="00760331" w:rsidP="00760331">
      <w:pPr>
        <w:spacing w:line="480" w:lineRule="auto"/>
        <w:ind w:firstLine="720"/>
        <w:jc w:val="both"/>
        <w:rPr>
          <w:sz w:val="24"/>
          <w:szCs w:val="24"/>
        </w:rPr>
      </w:pPr>
      <w:r w:rsidRPr="00E059D4">
        <w:rPr>
          <w:sz w:val="24"/>
          <w:szCs w:val="24"/>
        </w:rPr>
        <w:t xml:space="preserve">Berdasarkan tabel 4.4 diatas, diketahui jumlah Observasi (Observasi) yang </w:t>
      </w:r>
      <w:r w:rsidRPr="00E059D4">
        <w:rPr>
          <w:sz w:val="24"/>
          <w:szCs w:val="24"/>
        </w:rPr>
        <w:lastRenderedPageBreak/>
        <w:t xml:space="preserve">digunakan dalam penelitian ini adalah sebesar 155. Nilai </w:t>
      </w:r>
      <w:r w:rsidRPr="00E059D4">
        <w:rPr>
          <w:i/>
          <w:sz w:val="24"/>
          <w:szCs w:val="24"/>
        </w:rPr>
        <w:t>Return On Asset</w:t>
      </w:r>
      <w:r w:rsidRPr="00E059D4">
        <w:rPr>
          <w:sz w:val="24"/>
          <w:szCs w:val="24"/>
        </w:rPr>
        <w:t xml:space="preserve"> (ROA)  maksimum atau tertinggi adalah (0.0422), sedangkan nilai ROA minimum adalah (-0.1475) dengan nilai rata-rata (Mean) sebesar (0.0064739). </w:t>
      </w:r>
      <w:r w:rsidRPr="00E059D4">
        <w:rPr>
          <w:i/>
          <w:sz w:val="24"/>
          <w:szCs w:val="24"/>
        </w:rPr>
        <w:t>Loan to Deposit Ratio (LDR)</w:t>
      </w:r>
      <w:r w:rsidRPr="00E059D4">
        <w:rPr>
          <w:sz w:val="24"/>
          <w:szCs w:val="24"/>
        </w:rPr>
        <w:t xml:space="preserve"> maksimum atau tertinggi adalah (2.2401), sedangkan LDR minimum adalah (0.1235) dengan nilai rata-rata (Mean) sebesar (0,8611757). Kemudian nilai </w:t>
      </w:r>
      <w:r w:rsidRPr="00E059D4">
        <w:rPr>
          <w:i/>
          <w:sz w:val="24"/>
          <w:szCs w:val="24"/>
        </w:rPr>
        <w:t xml:space="preserve">Net Interest Margin (NIM) </w:t>
      </w:r>
      <w:r w:rsidRPr="00E059D4">
        <w:rPr>
          <w:sz w:val="24"/>
          <w:szCs w:val="24"/>
        </w:rPr>
        <w:t xml:space="preserve">maksimum atau tertinggi adalah (0.1383), sedangkan nilai NIM minimum adalah (-0.0352) dengan nilai rata-rata (Mean) sebesar (0.0447478). </w:t>
      </w:r>
    </w:p>
    <w:p w14:paraId="3F8E614F" w14:textId="77777777" w:rsidR="00760331" w:rsidRPr="00BF6C40" w:rsidRDefault="00760331" w:rsidP="00BF6C40">
      <w:pPr>
        <w:pStyle w:val="Heading3"/>
        <w:rPr>
          <w:rFonts w:eastAsiaTheme="minorHAnsi"/>
          <w:b/>
        </w:rPr>
      </w:pPr>
      <w:bookmarkStart w:id="379" w:name="_Toc143176725"/>
      <w:r w:rsidRPr="00BF6C40">
        <w:rPr>
          <w:rFonts w:eastAsiaTheme="minorHAnsi"/>
          <w:b/>
        </w:rPr>
        <w:t>4.2.2</w:t>
      </w:r>
      <w:r w:rsidRPr="00BF6C40">
        <w:rPr>
          <w:rFonts w:eastAsiaTheme="minorHAnsi"/>
          <w:b/>
        </w:rPr>
        <w:tab/>
        <w:t>Hasil Uji Analisis Asosiatif</w:t>
      </w:r>
      <w:bookmarkEnd w:id="379"/>
      <w:r w:rsidRPr="00BF6C40">
        <w:rPr>
          <w:rFonts w:eastAsiaTheme="minorHAnsi"/>
          <w:b/>
        </w:rPr>
        <w:t xml:space="preserve"> </w:t>
      </w:r>
    </w:p>
    <w:p w14:paraId="5437E6F2" w14:textId="77777777" w:rsidR="00760331" w:rsidRPr="00E059D4" w:rsidRDefault="00760331" w:rsidP="00760331">
      <w:pPr>
        <w:spacing w:line="480" w:lineRule="auto"/>
        <w:ind w:firstLine="720"/>
        <w:jc w:val="both"/>
        <w:rPr>
          <w:sz w:val="24"/>
          <w:szCs w:val="24"/>
        </w:rPr>
      </w:pP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E059D4">
        <w:rPr>
          <w:sz w:val="24"/>
          <w:szCs w:val="24"/>
        </w:rPr>
        <w:fldChar w:fldCharType="separate"/>
      </w:r>
      <w:r w:rsidRPr="00E059D4">
        <w:rPr>
          <w:noProof/>
          <w:sz w:val="24"/>
          <w:szCs w:val="24"/>
        </w:rPr>
        <w:t>(Soedibjo, 2013, hal. 44)</w:t>
      </w:r>
      <w:r w:rsidRPr="00E059D4">
        <w:rPr>
          <w:sz w:val="24"/>
          <w:szCs w:val="24"/>
        </w:rPr>
        <w:fldChar w:fldCharType="end"/>
      </w:r>
      <w:r w:rsidRPr="00E059D4">
        <w:rPr>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Terdapat tiga metode dalam mengestimasi model regresi dengan data panel, yaitu</w:t>
      </w:r>
      <w:r w:rsidRPr="00E059D4">
        <w:rPr>
          <w:i/>
          <w:sz w:val="24"/>
          <w:szCs w:val="24"/>
        </w:rPr>
        <w:t xml:space="preserve"> Common Effect Model </w:t>
      </w:r>
      <w:r w:rsidRPr="00E059D4">
        <w:rPr>
          <w:sz w:val="24"/>
          <w:szCs w:val="24"/>
        </w:rPr>
        <w:t xml:space="preserve">(CEM), </w:t>
      </w:r>
      <w:r w:rsidRPr="00E059D4">
        <w:rPr>
          <w:i/>
          <w:sz w:val="24"/>
          <w:szCs w:val="24"/>
        </w:rPr>
        <w:t>Fixed Effect Model</w:t>
      </w:r>
      <w:r w:rsidRPr="00E059D4">
        <w:rPr>
          <w:sz w:val="24"/>
          <w:szCs w:val="24"/>
        </w:rPr>
        <w:t xml:space="preserve"> (FEM), dan</w:t>
      </w:r>
      <w:r w:rsidRPr="00E059D4">
        <w:rPr>
          <w:i/>
          <w:sz w:val="24"/>
          <w:szCs w:val="24"/>
        </w:rPr>
        <w:t xml:space="preserve"> Random Effect Model</w:t>
      </w:r>
      <w:r w:rsidRPr="00E059D4">
        <w:rPr>
          <w:sz w:val="24"/>
          <w:szCs w:val="24"/>
        </w:rPr>
        <w:t xml:space="preserve"> (REM). Berikut hasil estimasi dari ketiga model tersebut :</w:t>
      </w:r>
    </w:p>
    <w:p w14:paraId="707F9FE2" w14:textId="77777777" w:rsidR="00760331" w:rsidRPr="00E059D4" w:rsidRDefault="00760331" w:rsidP="00760331">
      <w:pPr>
        <w:pStyle w:val="Caption"/>
        <w:jc w:val="center"/>
        <w:rPr>
          <w:color w:val="000000" w:themeColor="text1"/>
          <w:sz w:val="24"/>
          <w:szCs w:val="24"/>
        </w:rPr>
      </w:pPr>
      <w:bookmarkStart w:id="380" w:name="_Toc143177192"/>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5</w:t>
      </w:r>
      <w:r w:rsidRPr="00E059D4">
        <w:rPr>
          <w:color w:val="000000" w:themeColor="text1"/>
          <w:sz w:val="24"/>
          <w:szCs w:val="24"/>
        </w:rPr>
        <w:fldChar w:fldCharType="end"/>
      </w:r>
      <w:r w:rsidRPr="00E059D4">
        <w:rPr>
          <w:color w:val="000000" w:themeColor="text1"/>
          <w:sz w:val="24"/>
          <w:szCs w:val="24"/>
        </w:rPr>
        <w:t xml:space="preserve"> Hasil Uji </w:t>
      </w:r>
      <w:r w:rsidRPr="00E059D4">
        <w:rPr>
          <w:i/>
          <w:color w:val="000000" w:themeColor="text1"/>
          <w:sz w:val="24"/>
          <w:szCs w:val="24"/>
        </w:rPr>
        <w:t>Common Effect Model</w:t>
      </w:r>
      <w:r w:rsidRPr="00E059D4">
        <w:rPr>
          <w:color w:val="000000" w:themeColor="text1"/>
          <w:sz w:val="24"/>
          <w:szCs w:val="24"/>
        </w:rPr>
        <w:t xml:space="preserve"> (CEM)</w:t>
      </w:r>
      <w:bookmarkEnd w:id="380"/>
    </w:p>
    <w:p w14:paraId="6B259D55"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3F23DABD" wp14:editId="5D8B531C">
            <wp:extent cx="4210990" cy="2028825"/>
            <wp:effectExtent l="19050" t="19050" r="18415" b="9525"/>
            <wp:docPr id="25" name="Picture 25"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14:paraId="1D11B167" w14:textId="77777777" w:rsidR="00760331" w:rsidRPr="00E059D4" w:rsidRDefault="00760331" w:rsidP="000B489F">
      <w:pPr>
        <w:spacing w:line="480" w:lineRule="auto"/>
        <w:jc w:val="center"/>
        <w:rPr>
          <w:sz w:val="24"/>
          <w:szCs w:val="24"/>
        </w:rPr>
      </w:pPr>
      <w:r w:rsidRPr="00E059D4">
        <w:rPr>
          <w:sz w:val="24"/>
          <w:szCs w:val="24"/>
        </w:rPr>
        <w:t>Sumber : Hasil olah STATA, 2023</w:t>
      </w:r>
    </w:p>
    <w:p w14:paraId="4ACF8912" w14:textId="77777777" w:rsidR="00760331" w:rsidRPr="00E059D4" w:rsidRDefault="00760331" w:rsidP="00760331">
      <w:pPr>
        <w:spacing w:line="480" w:lineRule="auto"/>
        <w:ind w:firstLine="720"/>
        <w:jc w:val="both"/>
        <w:rPr>
          <w:sz w:val="24"/>
          <w:szCs w:val="24"/>
        </w:rPr>
      </w:pPr>
      <w:r w:rsidRPr="00E059D4">
        <w:rPr>
          <w:sz w:val="24"/>
          <w:szCs w:val="24"/>
        </w:rPr>
        <w:lastRenderedPageBreak/>
        <w:t xml:space="preserve">Berdasarkan tabel 4.5 diatas, diketahui bahwa nilai Prob &gt; F dari </w:t>
      </w:r>
      <w:r w:rsidRPr="00E059D4">
        <w:rPr>
          <w:i/>
          <w:sz w:val="24"/>
          <w:szCs w:val="24"/>
        </w:rPr>
        <w:t xml:space="preserve">Common Effect Model </w:t>
      </w:r>
      <w:r w:rsidRPr="00E059D4">
        <w:rPr>
          <w:sz w:val="24"/>
          <w:szCs w:val="24"/>
        </w:rPr>
        <w:t>sebesar (0,0000). Nilai ini selanjutnya akan digunakan untuk mengestimasi model regresi data panel dalam penelitian ini.</w:t>
      </w:r>
    </w:p>
    <w:p w14:paraId="16CA4A6A" w14:textId="77777777" w:rsidR="00760331" w:rsidRPr="00E059D4" w:rsidRDefault="00760331" w:rsidP="00760331">
      <w:pPr>
        <w:pStyle w:val="Caption"/>
        <w:jc w:val="center"/>
        <w:rPr>
          <w:color w:val="000000" w:themeColor="text1"/>
          <w:sz w:val="24"/>
          <w:szCs w:val="24"/>
        </w:rPr>
      </w:pPr>
      <w:bookmarkStart w:id="381" w:name="_Toc143177193"/>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6</w:t>
      </w:r>
      <w:r w:rsidRPr="00E059D4">
        <w:rPr>
          <w:color w:val="000000" w:themeColor="text1"/>
          <w:sz w:val="24"/>
          <w:szCs w:val="24"/>
        </w:rPr>
        <w:fldChar w:fldCharType="end"/>
      </w:r>
      <w:r w:rsidRPr="00E059D4">
        <w:rPr>
          <w:color w:val="000000" w:themeColor="text1"/>
          <w:sz w:val="24"/>
          <w:szCs w:val="24"/>
        </w:rPr>
        <w:t xml:space="preserve"> Hasil Uji </w:t>
      </w:r>
      <w:r w:rsidRPr="00E059D4">
        <w:rPr>
          <w:i/>
          <w:color w:val="000000" w:themeColor="text1"/>
          <w:sz w:val="24"/>
          <w:szCs w:val="24"/>
        </w:rPr>
        <w:t>Fixed Effect Model</w:t>
      </w:r>
      <w:r w:rsidRPr="00E059D4">
        <w:rPr>
          <w:color w:val="000000" w:themeColor="text1"/>
          <w:sz w:val="24"/>
          <w:szCs w:val="24"/>
        </w:rPr>
        <w:t xml:space="preserve"> (FEM)</w:t>
      </w:r>
      <w:bookmarkEnd w:id="381"/>
    </w:p>
    <w:p w14:paraId="699573EF"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450039D4" wp14:editId="34B75FFE">
            <wp:extent cx="4391025" cy="3213671"/>
            <wp:effectExtent l="19050" t="19050" r="9525" b="25400"/>
            <wp:docPr id="26" name="Picture 26"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98934" cy="3219460"/>
                    </a:xfrm>
                    <a:prstGeom prst="rect">
                      <a:avLst/>
                    </a:prstGeom>
                    <a:noFill/>
                    <a:ln>
                      <a:solidFill>
                        <a:schemeClr val="tx1"/>
                      </a:solidFill>
                    </a:ln>
                  </pic:spPr>
                </pic:pic>
              </a:graphicData>
            </a:graphic>
          </wp:inline>
        </w:drawing>
      </w:r>
    </w:p>
    <w:p w14:paraId="3BFFF4F9" w14:textId="61BF4C96" w:rsidR="000B489F" w:rsidRPr="00BF6C40" w:rsidRDefault="00760331" w:rsidP="00BF6C40">
      <w:pPr>
        <w:spacing w:line="480" w:lineRule="auto"/>
        <w:jc w:val="center"/>
        <w:rPr>
          <w:sz w:val="24"/>
          <w:szCs w:val="24"/>
          <w:lang w:val="id-ID"/>
        </w:rPr>
      </w:pPr>
      <w:r w:rsidRPr="00E059D4">
        <w:rPr>
          <w:sz w:val="24"/>
          <w:szCs w:val="24"/>
        </w:rPr>
        <w:t>Sumber : Hasil olah STATA, 2023</w:t>
      </w:r>
    </w:p>
    <w:p w14:paraId="43EE77A3" w14:textId="77777777" w:rsidR="00760331" w:rsidRPr="00E059D4" w:rsidRDefault="00760331" w:rsidP="00760331">
      <w:pPr>
        <w:spacing w:line="480" w:lineRule="auto"/>
        <w:ind w:firstLine="720"/>
        <w:jc w:val="both"/>
        <w:rPr>
          <w:sz w:val="24"/>
          <w:szCs w:val="24"/>
        </w:rPr>
      </w:pPr>
      <w:r w:rsidRPr="00E059D4">
        <w:rPr>
          <w:sz w:val="24"/>
          <w:szCs w:val="24"/>
        </w:rPr>
        <w:t xml:space="preserve">Berdasarkan tabel 4.6 diatas, diketahui bahwa nilai Prob &gt; F dari </w:t>
      </w:r>
      <w:r w:rsidRPr="00E059D4">
        <w:rPr>
          <w:i/>
          <w:sz w:val="24"/>
          <w:szCs w:val="24"/>
        </w:rPr>
        <w:t xml:space="preserve">Fixed Effec Model </w:t>
      </w:r>
      <w:r w:rsidRPr="00E059D4">
        <w:rPr>
          <w:sz w:val="24"/>
          <w:szCs w:val="24"/>
        </w:rPr>
        <w:t>sebesar (0,0003). Nilai ini selanjutnya akan digunakan untuk mengestimasi model regresi data panel dalam penelitian ini.</w:t>
      </w:r>
    </w:p>
    <w:p w14:paraId="02EA0E28" w14:textId="77777777" w:rsidR="00BF6C40" w:rsidRDefault="00BF6C40" w:rsidP="00760331">
      <w:pPr>
        <w:pStyle w:val="Caption"/>
        <w:jc w:val="center"/>
        <w:rPr>
          <w:color w:val="000000" w:themeColor="text1"/>
          <w:sz w:val="24"/>
          <w:szCs w:val="24"/>
          <w:lang w:val="id-ID"/>
        </w:rPr>
      </w:pPr>
    </w:p>
    <w:p w14:paraId="682DCB14" w14:textId="77777777" w:rsidR="00BF6C40" w:rsidRDefault="00BF6C40" w:rsidP="00760331">
      <w:pPr>
        <w:pStyle w:val="Caption"/>
        <w:jc w:val="center"/>
        <w:rPr>
          <w:color w:val="000000" w:themeColor="text1"/>
          <w:sz w:val="24"/>
          <w:szCs w:val="24"/>
          <w:lang w:val="id-ID"/>
        </w:rPr>
      </w:pPr>
    </w:p>
    <w:p w14:paraId="3FD4A119" w14:textId="77777777" w:rsidR="00BF6C40" w:rsidRDefault="00BF6C40" w:rsidP="00760331">
      <w:pPr>
        <w:pStyle w:val="Caption"/>
        <w:jc w:val="center"/>
        <w:rPr>
          <w:color w:val="000000" w:themeColor="text1"/>
          <w:sz w:val="24"/>
          <w:szCs w:val="24"/>
          <w:lang w:val="id-ID"/>
        </w:rPr>
      </w:pPr>
    </w:p>
    <w:p w14:paraId="5B351CF7" w14:textId="77777777" w:rsidR="00BF6C40" w:rsidRDefault="00BF6C40" w:rsidP="00760331">
      <w:pPr>
        <w:pStyle w:val="Caption"/>
        <w:jc w:val="center"/>
        <w:rPr>
          <w:color w:val="000000" w:themeColor="text1"/>
          <w:sz w:val="24"/>
          <w:szCs w:val="24"/>
          <w:lang w:val="id-ID"/>
        </w:rPr>
      </w:pPr>
    </w:p>
    <w:p w14:paraId="1FA50440" w14:textId="77777777" w:rsidR="00BF6C40" w:rsidRDefault="00BF6C40" w:rsidP="00760331">
      <w:pPr>
        <w:pStyle w:val="Caption"/>
        <w:jc w:val="center"/>
        <w:rPr>
          <w:color w:val="000000" w:themeColor="text1"/>
          <w:sz w:val="24"/>
          <w:szCs w:val="24"/>
          <w:lang w:val="id-ID"/>
        </w:rPr>
      </w:pPr>
    </w:p>
    <w:p w14:paraId="18A0E0E5" w14:textId="77777777" w:rsidR="00BF6C40" w:rsidRDefault="00BF6C40" w:rsidP="00760331">
      <w:pPr>
        <w:pStyle w:val="Caption"/>
        <w:jc w:val="center"/>
        <w:rPr>
          <w:color w:val="000000" w:themeColor="text1"/>
          <w:sz w:val="24"/>
          <w:szCs w:val="24"/>
          <w:lang w:val="id-ID"/>
        </w:rPr>
      </w:pPr>
    </w:p>
    <w:p w14:paraId="6EE07C44" w14:textId="77777777" w:rsidR="00BF6C40" w:rsidRDefault="00BF6C40" w:rsidP="00760331">
      <w:pPr>
        <w:pStyle w:val="Caption"/>
        <w:jc w:val="center"/>
        <w:rPr>
          <w:color w:val="000000" w:themeColor="text1"/>
          <w:sz w:val="24"/>
          <w:szCs w:val="24"/>
          <w:lang w:val="id-ID"/>
        </w:rPr>
      </w:pPr>
    </w:p>
    <w:p w14:paraId="2E708893" w14:textId="77777777" w:rsidR="00760331" w:rsidRPr="00E059D4" w:rsidRDefault="00760331" w:rsidP="00760331">
      <w:pPr>
        <w:pStyle w:val="Caption"/>
        <w:jc w:val="center"/>
        <w:rPr>
          <w:color w:val="000000" w:themeColor="text1"/>
          <w:sz w:val="24"/>
          <w:szCs w:val="24"/>
        </w:rPr>
      </w:pPr>
      <w:bookmarkStart w:id="382" w:name="_Toc143177194"/>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7</w:t>
      </w:r>
      <w:r w:rsidRPr="00E059D4">
        <w:rPr>
          <w:color w:val="000000" w:themeColor="text1"/>
          <w:sz w:val="24"/>
          <w:szCs w:val="24"/>
        </w:rPr>
        <w:fldChar w:fldCharType="end"/>
      </w:r>
      <w:r w:rsidRPr="00E059D4">
        <w:rPr>
          <w:color w:val="000000" w:themeColor="text1"/>
          <w:sz w:val="24"/>
          <w:szCs w:val="24"/>
        </w:rPr>
        <w:t xml:space="preserve"> Hasil Uji Random Effect Model (REM)</w:t>
      </w:r>
      <w:bookmarkEnd w:id="382"/>
    </w:p>
    <w:p w14:paraId="2E343982"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79EA7547" wp14:editId="32A2151D">
            <wp:extent cx="4257675" cy="3101269"/>
            <wp:effectExtent l="19050" t="19050" r="9525" b="23495"/>
            <wp:docPr id="27" name="Picture 27"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262298" cy="3104637"/>
                    </a:xfrm>
                    <a:prstGeom prst="rect">
                      <a:avLst/>
                    </a:prstGeom>
                    <a:noFill/>
                    <a:ln>
                      <a:solidFill>
                        <a:schemeClr val="tx1"/>
                      </a:solidFill>
                    </a:ln>
                  </pic:spPr>
                </pic:pic>
              </a:graphicData>
            </a:graphic>
          </wp:inline>
        </w:drawing>
      </w:r>
    </w:p>
    <w:p w14:paraId="248EFC5B" w14:textId="77777777" w:rsidR="00760331" w:rsidRPr="00E059D4" w:rsidRDefault="00760331" w:rsidP="000B489F">
      <w:pPr>
        <w:spacing w:line="480" w:lineRule="auto"/>
        <w:jc w:val="center"/>
        <w:rPr>
          <w:sz w:val="24"/>
          <w:szCs w:val="24"/>
        </w:rPr>
      </w:pPr>
      <w:r w:rsidRPr="00E059D4">
        <w:rPr>
          <w:sz w:val="24"/>
          <w:szCs w:val="24"/>
        </w:rPr>
        <w:t>Sumber : Hasil olah STATA, 2023</w:t>
      </w:r>
    </w:p>
    <w:p w14:paraId="1C73F784" w14:textId="77777777" w:rsidR="00760331" w:rsidRPr="00E059D4" w:rsidRDefault="00760331" w:rsidP="00760331">
      <w:pPr>
        <w:spacing w:line="480" w:lineRule="auto"/>
        <w:ind w:firstLine="567"/>
        <w:jc w:val="both"/>
        <w:rPr>
          <w:sz w:val="24"/>
          <w:szCs w:val="24"/>
        </w:rPr>
      </w:pPr>
      <w:r w:rsidRPr="00E059D4">
        <w:rPr>
          <w:sz w:val="24"/>
          <w:szCs w:val="24"/>
        </w:rPr>
        <w:t xml:space="preserve">Berdasarkan tabel 4.6 diatas, diketahui bahwa nilai Prob &gt; chi2 dari </w:t>
      </w:r>
      <w:r w:rsidRPr="00E059D4">
        <w:rPr>
          <w:i/>
          <w:sz w:val="24"/>
          <w:szCs w:val="24"/>
        </w:rPr>
        <w:t xml:space="preserve">Random Effect Model </w:t>
      </w:r>
      <w:r w:rsidRPr="00E059D4">
        <w:rPr>
          <w:sz w:val="24"/>
          <w:szCs w:val="24"/>
        </w:rPr>
        <w:t>sebesar (0,0000). Nilai ini selanjutnya akan digunakan untuk mengestimasi model regresi data panel dalam penelitian ini.</w:t>
      </w:r>
    </w:p>
    <w:p w14:paraId="2BCE690D" w14:textId="04176C03" w:rsidR="00760331" w:rsidRPr="000B489F" w:rsidRDefault="00760331" w:rsidP="000B489F">
      <w:pPr>
        <w:spacing w:line="480" w:lineRule="auto"/>
        <w:ind w:firstLine="567"/>
        <w:jc w:val="both"/>
        <w:rPr>
          <w:sz w:val="24"/>
          <w:szCs w:val="24"/>
          <w:lang w:val="id-ID"/>
        </w:rPr>
      </w:pPr>
      <w:r w:rsidRPr="00E059D4">
        <w:rPr>
          <w:sz w:val="24"/>
          <w:szCs w:val="24"/>
        </w:rPr>
        <w:t>Pada penelitian ini dilakukan pemilihan model  yang tepat dalam mengelola data panel, terdapat beberapa p</w:t>
      </w:r>
      <w:r w:rsidR="000B489F">
        <w:rPr>
          <w:sz w:val="24"/>
          <w:szCs w:val="24"/>
        </w:rPr>
        <w:t>engujian yang dilakukan, yakni:</w:t>
      </w:r>
    </w:p>
    <w:p w14:paraId="28A0EEDE" w14:textId="77777777" w:rsidR="00760331" w:rsidRPr="00E059D4" w:rsidRDefault="00760331" w:rsidP="004B379E">
      <w:pPr>
        <w:pStyle w:val="ListParagraph"/>
        <w:widowControl/>
        <w:numPr>
          <w:ilvl w:val="0"/>
          <w:numId w:val="37"/>
        </w:numPr>
        <w:autoSpaceDE/>
        <w:autoSpaceDN/>
        <w:spacing w:after="200" w:line="480" w:lineRule="auto"/>
        <w:contextualSpacing/>
        <w:rPr>
          <w:sz w:val="24"/>
          <w:szCs w:val="24"/>
        </w:rPr>
      </w:pPr>
      <w:r w:rsidRPr="00E059D4">
        <w:rPr>
          <w:sz w:val="24"/>
          <w:szCs w:val="24"/>
        </w:rPr>
        <w:t xml:space="preserve">Uji Chow </w:t>
      </w:r>
    </w:p>
    <w:p w14:paraId="40F877A4" w14:textId="77777777" w:rsidR="00760331" w:rsidRPr="000B489F" w:rsidRDefault="00760331" w:rsidP="000B489F">
      <w:pPr>
        <w:spacing w:line="480" w:lineRule="auto"/>
        <w:ind w:firstLine="720"/>
        <w:rPr>
          <w:sz w:val="24"/>
          <w:szCs w:val="24"/>
        </w:rPr>
      </w:pPr>
      <w:r w:rsidRPr="000B489F">
        <w:rPr>
          <w:sz w:val="24"/>
          <w:szCs w:val="24"/>
        </w:rPr>
        <w:t xml:space="preserve">Untuk menentukan model yang digunakan, apakah model </w:t>
      </w:r>
      <w:r w:rsidRPr="000B489F">
        <w:rPr>
          <w:i/>
          <w:sz w:val="24"/>
          <w:szCs w:val="24"/>
        </w:rPr>
        <w:t>Common Effect</w:t>
      </w:r>
      <w:r w:rsidRPr="000B489F">
        <w:rPr>
          <w:sz w:val="24"/>
          <w:szCs w:val="24"/>
        </w:rPr>
        <w:t xml:space="preserve"> atau </w:t>
      </w:r>
      <w:r w:rsidRPr="000B489F">
        <w:rPr>
          <w:i/>
          <w:sz w:val="24"/>
          <w:szCs w:val="24"/>
        </w:rPr>
        <w:t>Fixed Effect</w:t>
      </w:r>
      <w:r w:rsidRPr="000B489F">
        <w:rPr>
          <w:sz w:val="24"/>
          <w:szCs w:val="24"/>
        </w:rPr>
        <w:t xml:space="preserve"> dalam mengestimasi data panel. Dengan ketentuan sebagai berikut :</w:t>
      </w:r>
    </w:p>
    <w:p w14:paraId="1712A2E0" w14:textId="77777777" w:rsidR="00760331" w:rsidRPr="00E059D4" w:rsidRDefault="00760331" w:rsidP="00760331">
      <w:pPr>
        <w:pStyle w:val="ListParagraph"/>
        <w:spacing w:line="480" w:lineRule="auto"/>
        <w:rPr>
          <w:sz w:val="24"/>
          <w:szCs w:val="24"/>
        </w:rPr>
      </w:pPr>
      <w:r w:rsidRPr="00E059D4">
        <w:rPr>
          <w:sz w:val="24"/>
          <w:szCs w:val="24"/>
        </w:rPr>
        <w:t>- Prob &gt; F &lt; 0,05 maka, H1 diterima dan H0 ditolak</w:t>
      </w:r>
    </w:p>
    <w:p w14:paraId="40FF2C1D" w14:textId="77777777" w:rsidR="00760331" w:rsidRPr="00E059D4" w:rsidRDefault="00760331" w:rsidP="00760331">
      <w:pPr>
        <w:pStyle w:val="ListParagraph"/>
        <w:spacing w:line="480" w:lineRule="auto"/>
        <w:rPr>
          <w:sz w:val="24"/>
          <w:szCs w:val="24"/>
        </w:rPr>
      </w:pPr>
      <w:r w:rsidRPr="00E059D4">
        <w:rPr>
          <w:sz w:val="24"/>
          <w:szCs w:val="24"/>
        </w:rPr>
        <w:t>- Prob &gt; F &gt; 0,05 maka, H1 diterima dan H0 ditolak</w:t>
      </w:r>
    </w:p>
    <w:p w14:paraId="184C2BFB" w14:textId="77777777" w:rsidR="00760331" w:rsidRPr="00E059D4" w:rsidRDefault="00760331" w:rsidP="00760331">
      <w:pPr>
        <w:pStyle w:val="ListParagraph"/>
        <w:spacing w:line="480" w:lineRule="auto"/>
        <w:rPr>
          <w:sz w:val="24"/>
          <w:szCs w:val="24"/>
        </w:rPr>
      </w:pPr>
      <w:r w:rsidRPr="00E059D4">
        <w:rPr>
          <w:sz w:val="24"/>
          <w:szCs w:val="24"/>
        </w:rPr>
        <w:t>Dengan hipotesis sebagai berikut :</w:t>
      </w:r>
    </w:p>
    <w:p w14:paraId="3D3FEEB0" w14:textId="77777777" w:rsidR="00760331" w:rsidRPr="00E059D4" w:rsidRDefault="00760331" w:rsidP="00760331">
      <w:pPr>
        <w:pStyle w:val="ListParagraph"/>
        <w:spacing w:line="480" w:lineRule="auto"/>
        <w:rPr>
          <w:sz w:val="24"/>
          <w:szCs w:val="24"/>
        </w:rPr>
      </w:pPr>
      <w:r w:rsidRPr="00E059D4">
        <w:rPr>
          <w:sz w:val="24"/>
          <w:szCs w:val="24"/>
        </w:rPr>
        <w:lastRenderedPageBreak/>
        <w:t xml:space="preserve">- H0 = </w:t>
      </w:r>
      <w:r w:rsidRPr="00E059D4">
        <w:rPr>
          <w:i/>
          <w:sz w:val="24"/>
          <w:szCs w:val="24"/>
        </w:rPr>
        <w:t>Common Effect Model</w:t>
      </w:r>
      <w:r w:rsidRPr="00E059D4">
        <w:rPr>
          <w:sz w:val="24"/>
          <w:szCs w:val="24"/>
        </w:rPr>
        <w:t xml:space="preserve"> </w:t>
      </w:r>
    </w:p>
    <w:p w14:paraId="58B499BF" w14:textId="77777777" w:rsidR="00760331" w:rsidRPr="00E059D4" w:rsidRDefault="00760331" w:rsidP="00760331">
      <w:pPr>
        <w:pStyle w:val="ListParagraph"/>
        <w:spacing w:line="480" w:lineRule="auto"/>
        <w:rPr>
          <w:sz w:val="24"/>
          <w:szCs w:val="24"/>
        </w:rPr>
      </w:pPr>
      <w:r w:rsidRPr="00E059D4">
        <w:rPr>
          <w:sz w:val="24"/>
          <w:szCs w:val="24"/>
        </w:rPr>
        <w:t xml:space="preserve">- H1 = </w:t>
      </w:r>
      <w:r w:rsidRPr="00E059D4">
        <w:rPr>
          <w:i/>
          <w:sz w:val="24"/>
          <w:szCs w:val="24"/>
        </w:rPr>
        <w:t>Fixed Effect Model</w:t>
      </w:r>
      <w:r w:rsidRPr="00E059D4">
        <w:rPr>
          <w:sz w:val="24"/>
          <w:szCs w:val="24"/>
        </w:rPr>
        <w:t xml:space="preserve"> </w:t>
      </w:r>
    </w:p>
    <w:p w14:paraId="237B1CFD" w14:textId="77777777" w:rsidR="00760331" w:rsidRPr="00E059D4" w:rsidRDefault="00760331" w:rsidP="00760331">
      <w:pPr>
        <w:pStyle w:val="Caption"/>
        <w:jc w:val="center"/>
        <w:rPr>
          <w:color w:val="000000" w:themeColor="text1"/>
          <w:sz w:val="24"/>
          <w:szCs w:val="24"/>
        </w:rPr>
      </w:pPr>
    </w:p>
    <w:p w14:paraId="4513DF44" w14:textId="77777777" w:rsidR="00760331" w:rsidRPr="00E059D4" w:rsidRDefault="00760331" w:rsidP="00760331">
      <w:pPr>
        <w:pStyle w:val="Caption"/>
        <w:jc w:val="center"/>
        <w:rPr>
          <w:color w:val="000000" w:themeColor="text1"/>
          <w:sz w:val="24"/>
          <w:szCs w:val="24"/>
        </w:rPr>
      </w:pPr>
    </w:p>
    <w:p w14:paraId="266906E0" w14:textId="77777777" w:rsidR="00760331" w:rsidRPr="00E059D4" w:rsidRDefault="00760331" w:rsidP="00760331">
      <w:pPr>
        <w:pStyle w:val="Caption"/>
        <w:jc w:val="center"/>
        <w:rPr>
          <w:color w:val="000000" w:themeColor="text1"/>
          <w:sz w:val="24"/>
          <w:szCs w:val="24"/>
        </w:rPr>
      </w:pPr>
    </w:p>
    <w:p w14:paraId="26398AAE" w14:textId="77777777" w:rsidR="00760331" w:rsidRPr="000A26C3" w:rsidRDefault="00760331" w:rsidP="00760331">
      <w:pPr>
        <w:pStyle w:val="Caption"/>
        <w:jc w:val="center"/>
        <w:rPr>
          <w:color w:val="000000" w:themeColor="text1"/>
          <w:sz w:val="24"/>
          <w:szCs w:val="24"/>
          <w:lang w:val="id-ID"/>
        </w:rPr>
      </w:pPr>
    </w:p>
    <w:p w14:paraId="0889FDBF" w14:textId="77777777" w:rsidR="00760331" w:rsidRPr="00E059D4" w:rsidRDefault="00760331" w:rsidP="00760331">
      <w:pPr>
        <w:pStyle w:val="Caption"/>
        <w:jc w:val="center"/>
        <w:rPr>
          <w:color w:val="000000" w:themeColor="text1"/>
          <w:sz w:val="24"/>
          <w:szCs w:val="24"/>
        </w:rPr>
      </w:pPr>
    </w:p>
    <w:p w14:paraId="30D83545" w14:textId="77777777" w:rsidR="00760331" w:rsidRPr="00E059D4" w:rsidRDefault="00760331" w:rsidP="00760331">
      <w:pPr>
        <w:pStyle w:val="Caption"/>
        <w:jc w:val="center"/>
        <w:rPr>
          <w:color w:val="000000" w:themeColor="text1"/>
          <w:sz w:val="24"/>
          <w:szCs w:val="24"/>
        </w:rPr>
      </w:pPr>
    </w:p>
    <w:p w14:paraId="71806A56" w14:textId="77777777" w:rsidR="00760331" w:rsidRPr="00E059D4" w:rsidRDefault="00760331" w:rsidP="00760331">
      <w:pPr>
        <w:pStyle w:val="Caption"/>
        <w:jc w:val="center"/>
        <w:rPr>
          <w:color w:val="000000" w:themeColor="text1"/>
          <w:sz w:val="24"/>
          <w:szCs w:val="24"/>
        </w:rPr>
      </w:pPr>
    </w:p>
    <w:p w14:paraId="667C5003" w14:textId="77777777" w:rsidR="00760331" w:rsidRPr="00E059D4" w:rsidRDefault="00760331" w:rsidP="00760331">
      <w:pPr>
        <w:pStyle w:val="Caption"/>
        <w:jc w:val="center"/>
        <w:rPr>
          <w:color w:val="000000" w:themeColor="text1"/>
          <w:sz w:val="24"/>
          <w:szCs w:val="24"/>
        </w:rPr>
      </w:pPr>
    </w:p>
    <w:p w14:paraId="4A167D26" w14:textId="77777777" w:rsidR="00760331" w:rsidRPr="00E059D4" w:rsidRDefault="00760331" w:rsidP="00760331">
      <w:pPr>
        <w:pStyle w:val="Caption"/>
        <w:jc w:val="center"/>
        <w:rPr>
          <w:color w:val="000000" w:themeColor="text1"/>
          <w:sz w:val="24"/>
          <w:szCs w:val="24"/>
        </w:rPr>
      </w:pPr>
    </w:p>
    <w:p w14:paraId="5BCBF085" w14:textId="77777777" w:rsidR="00760331" w:rsidRPr="00E059D4" w:rsidRDefault="00760331" w:rsidP="00760331">
      <w:pPr>
        <w:pStyle w:val="Caption"/>
        <w:jc w:val="center"/>
        <w:rPr>
          <w:color w:val="000000" w:themeColor="text1"/>
          <w:sz w:val="24"/>
          <w:szCs w:val="24"/>
        </w:rPr>
      </w:pPr>
    </w:p>
    <w:p w14:paraId="39D716BA" w14:textId="77777777" w:rsidR="00760331" w:rsidRPr="00E059D4" w:rsidRDefault="00760331" w:rsidP="00760331">
      <w:pPr>
        <w:pStyle w:val="Caption"/>
        <w:jc w:val="center"/>
        <w:rPr>
          <w:color w:val="000000" w:themeColor="text1"/>
          <w:sz w:val="24"/>
          <w:szCs w:val="24"/>
        </w:rPr>
      </w:pPr>
    </w:p>
    <w:p w14:paraId="0B8FB371" w14:textId="77777777" w:rsidR="00760331" w:rsidRPr="00E059D4" w:rsidRDefault="00760331" w:rsidP="00760331">
      <w:pPr>
        <w:pStyle w:val="Caption"/>
        <w:jc w:val="center"/>
        <w:rPr>
          <w:color w:val="000000" w:themeColor="text1"/>
          <w:sz w:val="24"/>
          <w:szCs w:val="24"/>
        </w:rPr>
      </w:pPr>
    </w:p>
    <w:p w14:paraId="22E3AFAC" w14:textId="77777777" w:rsidR="00760331" w:rsidRPr="00E059D4" w:rsidRDefault="00760331" w:rsidP="00760331">
      <w:pPr>
        <w:pStyle w:val="Caption"/>
        <w:jc w:val="center"/>
        <w:rPr>
          <w:color w:val="000000" w:themeColor="text1"/>
          <w:sz w:val="24"/>
          <w:szCs w:val="24"/>
        </w:rPr>
      </w:pPr>
    </w:p>
    <w:p w14:paraId="13D7271D" w14:textId="77777777" w:rsidR="00760331" w:rsidRPr="00E059D4" w:rsidRDefault="00760331" w:rsidP="00760331">
      <w:pPr>
        <w:pStyle w:val="Caption"/>
        <w:jc w:val="center"/>
        <w:rPr>
          <w:color w:val="000000" w:themeColor="text1"/>
          <w:sz w:val="24"/>
          <w:szCs w:val="24"/>
        </w:rPr>
      </w:pPr>
    </w:p>
    <w:p w14:paraId="40043DE8" w14:textId="77777777" w:rsidR="00760331" w:rsidRPr="000A26C3" w:rsidRDefault="00760331" w:rsidP="00760331">
      <w:pPr>
        <w:pStyle w:val="Caption"/>
        <w:rPr>
          <w:color w:val="000000" w:themeColor="text1"/>
          <w:sz w:val="24"/>
          <w:szCs w:val="24"/>
          <w:lang w:val="id-ID"/>
        </w:rPr>
      </w:pPr>
    </w:p>
    <w:p w14:paraId="7DC7B3DC" w14:textId="77777777" w:rsidR="00760331" w:rsidRPr="000A26C3" w:rsidRDefault="00760331" w:rsidP="00760331">
      <w:pPr>
        <w:rPr>
          <w:sz w:val="24"/>
          <w:szCs w:val="24"/>
          <w:lang w:val="id-ID"/>
        </w:rPr>
      </w:pPr>
    </w:p>
    <w:p w14:paraId="1156D739" w14:textId="77777777" w:rsidR="000A26C3" w:rsidRDefault="000A26C3" w:rsidP="00760331">
      <w:pPr>
        <w:pStyle w:val="Caption"/>
        <w:jc w:val="center"/>
        <w:rPr>
          <w:color w:val="000000" w:themeColor="text1"/>
          <w:sz w:val="24"/>
          <w:szCs w:val="24"/>
          <w:lang w:val="id-ID"/>
        </w:rPr>
      </w:pPr>
    </w:p>
    <w:p w14:paraId="4B8B5463" w14:textId="77777777" w:rsidR="000A26C3" w:rsidRDefault="000A26C3" w:rsidP="00760331">
      <w:pPr>
        <w:pStyle w:val="Caption"/>
        <w:jc w:val="center"/>
        <w:rPr>
          <w:color w:val="000000" w:themeColor="text1"/>
          <w:sz w:val="24"/>
          <w:szCs w:val="24"/>
          <w:lang w:val="id-ID"/>
        </w:rPr>
      </w:pPr>
    </w:p>
    <w:p w14:paraId="3B313A06" w14:textId="77777777" w:rsidR="000A26C3" w:rsidRDefault="000A26C3" w:rsidP="00760331">
      <w:pPr>
        <w:pStyle w:val="Caption"/>
        <w:jc w:val="center"/>
        <w:rPr>
          <w:color w:val="000000" w:themeColor="text1"/>
          <w:sz w:val="24"/>
          <w:szCs w:val="24"/>
          <w:lang w:val="id-ID"/>
        </w:rPr>
      </w:pPr>
    </w:p>
    <w:p w14:paraId="6A8BCCC5" w14:textId="77777777" w:rsidR="000A26C3" w:rsidRDefault="000A26C3" w:rsidP="00760331">
      <w:pPr>
        <w:pStyle w:val="Caption"/>
        <w:jc w:val="center"/>
        <w:rPr>
          <w:color w:val="000000" w:themeColor="text1"/>
          <w:sz w:val="24"/>
          <w:szCs w:val="24"/>
          <w:lang w:val="id-ID"/>
        </w:rPr>
      </w:pPr>
    </w:p>
    <w:p w14:paraId="103BA48B" w14:textId="77777777" w:rsidR="000A26C3" w:rsidRDefault="000A26C3" w:rsidP="00760331">
      <w:pPr>
        <w:pStyle w:val="Caption"/>
        <w:jc w:val="center"/>
        <w:rPr>
          <w:color w:val="000000" w:themeColor="text1"/>
          <w:sz w:val="24"/>
          <w:szCs w:val="24"/>
          <w:lang w:val="id-ID"/>
        </w:rPr>
      </w:pPr>
    </w:p>
    <w:p w14:paraId="5B242F74" w14:textId="77777777" w:rsidR="000A26C3" w:rsidRDefault="000A26C3" w:rsidP="00760331">
      <w:pPr>
        <w:pStyle w:val="Caption"/>
        <w:jc w:val="center"/>
        <w:rPr>
          <w:color w:val="000000" w:themeColor="text1"/>
          <w:sz w:val="24"/>
          <w:szCs w:val="24"/>
          <w:lang w:val="id-ID"/>
        </w:rPr>
      </w:pPr>
    </w:p>
    <w:p w14:paraId="307AFC7B" w14:textId="77777777" w:rsidR="00BF6C40" w:rsidRDefault="00BF6C40" w:rsidP="00760331">
      <w:pPr>
        <w:pStyle w:val="Caption"/>
        <w:jc w:val="center"/>
        <w:rPr>
          <w:color w:val="000000" w:themeColor="text1"/>
          <w:sz w:val="24"/>
          <w:szCs w:val="24"/>
          <w:lang w:val="id-ID"/>
        </w:rPr>
      </w:pPr>
    </w:p>
    <w:p w14:paraId="7934D485" w14:textId="77777777" w:rsidR="00BF6C40" w:rsidRDefault="00BF6C40" w:rsidP="00760331">
      <w:pPr>
        <w:pStyle w:val="Caption"/>
        <w:jc w:val="center"/>
        <w:rPr>
          <w:color w:val="000000" w:themeColor="text1"/>
          <w:sz w:val="24"/>
          <w:szCs w:val="24"/>
          <w:lang w:val="id-ID"/>
        </w:rPr>
      </w:pPr>
    </w:p>
    <w:p w14:paraId="7AC9EA59" w14:textId="77777777" w:rsidR="00BF6C40" w:rsidRDefault="00BF6C40" w:rsidP="00760331">
      <w:pPr>
        <w:pStyle w:val="Caption"/>
        <w:jc w:val="center"/>
        <w:rPr>
          <w:color w:val="000000" w:themeColor="text1"/>
          <w:sz w:val="24"/>
          <w:szCs w:val="24"/>
          <w:lang w:val="id-ID"/>
        </w:rPr>
      </w:pPr>
    </w:p>
    <w:p w14:paraId="714C032B" w14:textId="77777777" w:rsidR="00760331" w:rsidRPr="00E059D4" w:rsidRDefault="00760331" w:rsidP="00760331">
      <w:pPr>
        <w:pStyle w:val="Caption"/>
        <w:jc w:val="center"/>
        <w:rPr>
          <w:color w:val="000000" w:themeColor="text1"/>
          <w:sz w:val="24"/>
          <w:szCs w:val="24"/>
        </w:rPr>
      </w:pPr>
      <w:bookmarkStart w:id="383" w:name="_Toc143177195"/>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8</w:t>
      </w:r>
      <w:r w:rsidRPr="00E059D4">
        <w:rPr>
          <w:color w:val="000000" w:themeColor="text1"/>
          <w:sz w:val="24"/>
          <w:szCs w:val="24"/>
        </w:rPr>
        <w:fldChar w:fldCharType="end"/>
      </w:r>
      <w:r w:rsidRPr="00E059D4">
        <w:rPr>
          <w:color w:val="000000" w:themeColor="text1"/>
          <w:sz w:val="24"/>
          <w:szCs w:val="24"/>
        </w:rPr>
        <w:t xml:space="preserve"> Hasil Uji Chow</w:t>
      </w:r>
      <w:bookmarkEnd w:id="383"/>
    </w:p>
    <w:p w14:paraId="0C227964" w14:textId="77777777" w:rsidR="00760331" w:rsidRPr="00E059D4" w:rsidRDefault="00760331" w:rsidP="00760331">
      <w:pPr>
        <w:pStyle w:val="NormalWeb"/>
        <w:shd w:val="clear" w:color="auto" w:fill="FFFFFF"/>
        <w:jc w:val="center"/>
        <w:rPr>
          <w:color w:val="000000" w:themeColor="text1"/>
        </w:rPr>
      </w:pPr>
      <w:r w:rsidRPr="00E059D4">
        <w:rPr>
          <w:noProof/>
        </w:rPr>
        <w:drawing>
          <wp:inline distT="0" distB="0" distL="0" distR="0" wp14:anchorId="0F10B7CE" wp14:editId="2D4E50B5">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a:extLst>
                        <a:ext uri="{28A0092B-C50C-407E-A947-70E740481C1C}">
                          <a14:useLocalDpi xmlns:a14="http://schemas.microsoft.com/office/drawing/2010/main" val="0"/>
                        </a:ext>
                      </a:extLst>
                    </a:blip>
                    <a:srcRect l="-1" r="26971"/>
                    <a:stretch/>
                  </pic:blipFill>
                  <pic:spPr bwMode="auto">
                    <a:xfrm>
                      <a:off x="0" y="0"/>
                      <a:ext cx="5038725" cy="718185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197B30B" w14:textId="77777777" w:rsidR="00760331" w:rsidRPr="00E059D4" w:rsidRDefault="00760331" w:rsidP="00760331">
      <w:pPr>
        <w:pStyle w:val="NormalWeb"/>
        <w:shd w:val="clear" w:color="auto" w:fill="FFFFFF"/>
        <w:jc w:val="center"/>
        <w:rPr>
          <w:color w:val="000000" w:themeColor="text1"/>
        </w:rPr>
      </w:pPr>
      <w:r w:rsidRPr="00E059D4">
        <w:rPr>
          <w:color w:val="000000" w:themeColor="text1"/>
        </w:rPr>
        <w:t>Sumber : Data diolah, 2023</w:t>
      </w:r>
    </w:p>
    <w:p w14:paraId="53BC6BEF" w14:textId="77777777" w:rsidR="00760331" w:rsidRPr="00E059D4" w:rsidRDefault="00760331" w:rsidP="00760331">
      <w:pPr>
        <w:pStyle w:val="NormalWeb"/>
        <w:shd w:val="clear" w:color="auto" w:fill="FFFFFF"/>
        <w:spacing w:line="480" w:lineRule="auto"/>
        <w:ind w:left="709" w:firstLine="720"/>
        <w:jc w:val="both"/>
        <w:rPr>
          <w:color w:val="000000" w:themeColor="text1"/>
        </w:rPr>
      </w:pPr>
      <w:r w:rsidRPr="00E059D4">
        <w:rPr>
          <w:color w:val="000000" w:themeColor="text1"/>
        </w:rPr>
        <w:lastRenderedPageBreak/>
        <w:t>Dari hasil olah data diatas menunjukan bahwa nilai prob &gt; F sebesar 0,0000, hasil ini menunjukan hipotesis prob &gt; F &lt; 0,05 maka, H1 diterima dan H0 ditolak, dari hasil Uji chow diatas model data panel yang terbaik sementara adalah FEM. Jika Uji chow yang terpilih adalah FEM.</w:t>
      </w:r>
    </w:p>
    <w:p w14:paraId="7E859FD7" w14:textId="77777777" w:rsidR="00760331" w:rsidRPr="00E059D4" w:rsidRDefault="00760331" w:rsidP="004B379E">
      <w:pPr>
        <w:pStyle w:val="NormalWeb"/>
        <w:numPr>
          <w:ilvl w:val="0"/>
          <w:numId w:val="37"/>
        </w:numPr>
        <w:shd w:val="clear" w:color="auto" w:fill="FFFFFF"/>
        <w:spacing w:line="276" w:lineRule="auto"/>
        <w:jc w:val="both"/>
        <w:rPr>
          <w:color w:val="000000" w:themeColor="text1"/>
        </w:rPr>
      </w:pPr>
      <w:r w:rsidRPr="00E059D4">
        <w:rPr>
          <w:color w:val="000000" w:themeColor="text1"/>
        </w:rPr>
        <w:t xml:space="preserve">Uji Hausman </w:t>
      </w:r>
    </w:p>
    <w:p w14:paraId="6751EA26" w14:textId="77777777" w:rsidR="00760331" w:rsidRPr="00E059D4" w:rsidRDefault="00760331" w:rsidP="00760331">
      <w:pPr>
        <w:pStyle w:val="NormalWeb"/>
        <w:shd w:val="clear" w:color="auto" w:fill="FFFFFF"/>
        <w:spacing w:line="480" w:lineRule="auto"/>
        <w:ind w:left="720" w:firstLine="720"/>
        <w:jc w:val="both"/>
        <w:rPr>
          <w:color w:val="000000" w:themeColor="text1"/>
        </w:rPr>
      </w:pPr>
      <w:r w:rsidRPr="00E059D4">
        <w:rPr>
          <w:color w:val="000000" w:themeColor="text1"/>
        </w:rPr>
        <w:t>Untuk mentukan anatar model REM dan FEM. Dengan ketentuan sebagai berikut :</w:t>
      </w:r>
    </w:p>
    <w:p w14:paraId="4C9094FC"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Chi2 &lt; 0,05 maka H1 diterima dan H0 ditolak, maka model yang dipilih REM</w:t>
      </w:r>
    </w:p>
    <w:p w14:paraId="61B077F0"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Chi2 &gt; 0,05 maka, H0 diterima dan H1 ditolak, maka model yang dipilih FEM</w:t>
      </w:r>
    </w:p>
    <w:p w14:paraId="49F61DB6"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Dengan hipotesis sebagai berikut:</w:t>
      </w:r>
    </w:p>
    <w:p w14:paraId="01DE9BB3"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H0 = Random Effect Model (REM)</w:t>
      </w:r>
    </w:p>
    <w:p w14:paraId="5407C791"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H1 = Fixed Effect Model (FEM)</w:t>
      </w:r>
    </w:p>
    <w:p w14:paraId="497FDF98" w14:textId="77777777" w:rsidR="00760331" w:rsidRPr="00E059D4" w:rsidRDefault="00760331" w:rsidP="00760331">
      <w:pPr>
        <w:pStyle w:val="Caption"/>
        <w:jc w:val="center"/>
        <w:rPr>
          <w:color w:val="000000" w:themeColor="text1"/>
          <w:sz w:val="24"/>
          <w:szCs w:val="24"/>
        </w:rPr>
      </w:pPr>
    </w:p>
    <w:p w14:paraId="49B19380" w14:textId="77777777" w:rsidR="00760331" w:rsidRPr="00E059D4" w:rsidRDefault="00760331" w:rsidP="00760331">
      <w:pPr>
        <w:pStyle w:val="Caption"/>
        <w:jc w:val="center"/>
        <w:rPr>
          <w:color w:val="000000" w:themeColor="text1"/>
          <w:sz w:val="24"/>
          <w:szCs w:val="24"/>
        </w:rPr>
      </w:pPr>
    </w:p>
    <w:p w14:paraId="3C7461B4" w14:textId="77777777" w:rsidR="00760331" w:rsidRPr="00E059D4" w:rsidRDefault="00760331" w:rsidP="00760331">
      <w:pPr>
        <w:pStyle w:val="Caption"/>
        <w:jc w:val="center"/>
        <w:rPr>
          <w:color w:val="000000" w:themeColor="text1"/>
          <w:sz w:val="24"/>
          <w:szCs w:val="24"/>
        </w:rPr>
      </w:pPr>
    </w:p>
    <w:p w14:paraId="57D505D0" w14:textId="77777777" w:rsidR="00760331" w:rsidRPr="00E059D4" w:rsidRDefault="00760331" w:rsidP="00760331">
      <w:pPr>
        <w:pStyle w:val="Caption"/>
        <w:jc w:val="center"/>
        <w:rPr>
          <w:color w:val="000000" w:themeColor="text1"/>
          <w:sz w:val="24"/>
          <w:szCs w:val="24"/>
        </w:rPr>
      </w:pPr>
    </w:p>
    <w:p w14:paraId="224CEB15" w14:textId="77777777" w:rsidR="00760331" w:rsidRPr="00E059D4" w:rsidRDefault="00760331" w:rsidP="00760331">
      <w:pPr>
        <w:pStyle w:val="Caption"/>
        <w:jc w:val="center"/>
        <w:rPr>
          <w:color w:val="000000" w:themeColor="text1"/>
          <w:sz w:val="24"/>
          <w:szCs w:val="24"/>
        </w:rPr>
      </w:pPr>
    </w:p>
    <w:p w14:paraId="7BE35B64" w14:textId="77777777" w:rsidR="00760331" w:rsidRPr="00E059D4" w:rsidRDefault="00760331" w:rsidP="00760331">
      <w:pPr>
        <w:pStyle w:val="Caption"/>
        <w:jc w:val="center"/>
        <w:rPr>
          <w:color w:val="000000" w:themeColor="text1"/>
          <w:sz w:val="24"/>
          <w:szCs w:val="24"/>
        </w:rPr>
      </w:pPr>
    </w:p>
    <w:p w14:paraId="5C361891" w14:textId="77777777" w:rsidR="00760331" w:rsidRPr="00E059D4" w:rsidRDefault="00760331" w:rsidP="00760331">
      <w:pPr>
        <w:pStyle w:val="Caption"/>
        <w:jc w:val="center"/>
        <w:rPr>
          <w:color w:val="000000" w:themeColor="text1"/>
          <w:sz w:val="24"/>
          <w:szCs w:val="24"/>
        </w:rPr>
      </w:pPr>
    </w:p>
    <w:p w14:paraId="22595BA7" w14:textId="77777777" w:rsidR="00760331" w:rsidRPr="00E059D4" w:rsidRDefault="00760331" w:rsidP="00760331">
      <w:pPr>
        <w:rPr>
          <w:sz w:val="24"/>
          <w:szCs w:val="24"/>
        </w:rPr>
      </w:pPr>
    </w:p>
    <w:p w14:paraId="163D4F82" w14:textId="77777777" w:rsidR="000A26C3" w:rsidRDefault="000A26C3" w:rsidP="00760331">
      <w:pPr>
        <w:pStyle w:val="Caption"/>
        <w:jc w:val="center"/>
        <w:rPr>
          <w:color w:val="000000" w:themeColor="text1"/>
          <w:sz w:val="24"/>
          <w:szCs w:val="24"/>
          <w:lang w:val="id-ID"/>
        </w:rPr>
      </w:pPr>
    </w:p>
    <w:p w14:paraId="591DDB80" w14:textId="77777777" w:rsidR="00760331" w:rsidRPr="00E059D4" w:rsidRDefault="00760331" w:rsidP="00760331">
      <w:pPr>
        <w:pStyle w:val="Caption"/>
        <w:jc w:val="center"/>
        <w:rPr>
          <w:color w:val="000000" w:themeColor="text1"/>
          <w:sz w:val="24"/>
          <w:szCs w:val="24"/>
        </w:rPr>
      </w:pPr>
      <w:bookmarkStart w:id="384" w:name="_Toc143177196"/>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9</w:t>
      </w:r>
      <w:r w:rsidRPr="00E059D4">
        <w:rPr>
          <w:color w:val="000000" w:themeColor="text1"/>
          <w:sz w:val="24"/>
          <w:szCs w:val="24"/>
        </w:rPr>
        <w:fldChar w:fldCharType="end"/>
      </w:r>
      <w:r w:rsidRPr="00E059D4">
        <w:rPr>
          <w:color w:val="000000" w:themeColor="text1"/>
          <w:sz w:val="24"/>
          <w:szCs w:val="24"/>
        </w:rPr>
        <w:t xml:space="preserve"> Uji Hausman</w:t>
      </w:r>
      <w:bookmarkEnd w:id="384"/>
    </w:p>
    <w:p w14:paraId="697AA26D" w14:textId="77777777" w:rsidR="00760331" w:rsidRPr="00E059D4" w:rsidRDefault="00760331" w:rsidP="00760331">
      <w:pPr>
        <w:pStyle w:val="NormalWeb"/>
        <w:shd w:val="clear" w:color="auto" w:fill="FFFFFF"/>
        <w:jc w:val="center"/>
        <w:rPr>
          <w:color w:val="000000" w:themeColor="text1"/>
        </w:rPr>
      </w:pPr>
      <w:r w:rsidRPr="00E059D4">
        <w:rPr>
          <w:noProof/>
          <w:color w:val="000000" w:themeColor="text1"/>
        </w:rPr>
        <w:drawing>
          <wp:inline distT="0" distB="0" distL="0" distR="0" wp14:anchorId="25802B7D" wp14:editId="411111DB">
            <wp:extent cx="4505325" cy="2407041"/>
            <wp:effectExtent l="19050" t="19050" r="9525" b="12700"/>
            <wp:docPr id="28" name="Picture 28"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506461" cy="2407648"/>
                    </a:xfrm>
                    <a:prstGeom prst="rect">
                      <a:avLst/>
                    </a:prstGeom>
                    <a:noFill/>
                    <a:ln>
                      <a:solidFill>
                        <a:schemeClr val="tx1"/>
                      </a:solidFill>
                    </a:ln>
                  </pic:spPr>
                </pic:pic>
              </a:graphicData>
            </a:graphic>
          </wp:inline>
        </w:drawing>
      </w:r>
    </w:p>
    <w:p w14:paraId="20B62324" w14:textId="77777777" w:rsidR="00760331" w:rsidRPr="00E059D4" w:rsidRDefault="00760331" w:rsidP="00760331">
      <w:pPr>
        <w:pStyle w:val="NormalWeb"/>
        <w:shd w:val="clear" w:color="auto" w:fill="FFFFFF"/>
        <w:spacing w:line="480" w:lineRule="auto"/>
        <w:jc w:val="center"/>
        <w:rPr>
          <w:color w:val="000000" w:themeColor="text1"/>
        </w:rPr>
      </w:pPr>
      <w:r w:rsidRPr="00E059D4">
        <w:rPr>
          <w:color w:val="000000" w:themeColor="text1"/>
        </w:rPr>
        <w:t>Sumber : Data diolah, 2023</w:t>
      </w:r>
    </w:p>
    <w:p w14:paraId="066ED301" w14:textId="77777777" w:rsidR="00760331" w:rsidRPr="00E059D4" w:rsidRDefault="00760331" w:rsidP="00760331">
      <w:pPr>
        <w:pStyle w:val="NormalWeb"/>
        <w:shd w:val="clear" w:color="auto" w:fill="FFFFFF"/>
        <w:spacing w:line="480" w:lineRule="auto"/>
        <w:ind w:left="709" w:firstLine="709"/>
        <w:jc w:val="both"/>
        <w:rPr>
          <w:color w:val="000000" w:themeColor="text1"/>
        </w:rPr>
      </w:pPr>
      <w:r w:rsidRPr="00E059D4">
        <w:rPr>
          <w:color w:val="000000" w:themeColor="text1"/>
        </w:rPr>
        <w:t xml:space="preserve">Dari hasil olah data uji hausman diatas menunjukan hasil bahwa Prob &gt; Chi2 = 0,0654, dengan ketentuan hipotesis Prob.Chi2 &gt; 0,05 maka, H0 diterima dan H1 ditolak, dari hasil uji hausman diatas model data panel yang terbaik adalah REM. Pada hasil pengujian dalam menentukan model regresi data panel terbaik menyatakan bahwa REM adalah model terbaik dalam penelitian ini. </w:t>
      </w:r>
    </w:p>
    <w:p w14:paraId="64A1864F" w14:textId="77777777" w:rsidR="00760331" w:rsidRPr="00E059D4" w:rsidRDefault="00760331" w:rsidP="004B379E">
      <w:pPr>
        <w:widowControl/>
        <w:numPr>
          <w:ilvl w:val="0"/>
          <w:numId w:val="37"/>
        </w:numPr>
        <w:autoSpaceDE/>
        <w:autoSpaceDN/>
        <w:spacing w:after="200" w:line="480" w:lineRule="auto"/>
        <w:jc w:val="both"/>
        <w:rPr>
          <w:sz w:val="24"/>
          <w:szCs w:val="24"/>
        </w:rPr>
      </w:pPr>
      <w:r w:rsidRPr="00E059D4">
        <w:rPr>
          <w:sz w:val="24"/>
          <w:szCs w:val="24"/>
        </w:rPr>
        <w:t>Uji Lagrange Multiplier</w:t>
      </w:r>
    </w:p>
    <w:p w14:paraId="23AA6057" w14:textId="77777777" w:rsidR="00760331" w:rsidRPr="00E059D4" w:rsidRDefault="00760331" w:rsidP="00760331">
      <w:pPr>
        <w:spacing w:line="480" w:lineRule="auto"/>
        <w:ind w:left="720" w:firstLine="720"/>
        <w:jc w:val="both"/>
        <w:rPr>
          <w:sz w:val="24"/>
          <w:szCs w:val="24"/>
        </w:rPr>
      </w:pPr>
      <w:r w:rsidRPr="00E059D4">
        <w:rPr>
          <w:sz w:val="24"/>
          <w:szCs w:val="24"/>
        </w:rPr>
        <w:t xml:space="preserve">Uji Lagrange Multiplier untuk menguji REM dan CEM, tetapi berdasarkan hasil uji Chow yang terpilih yaitu </w:t>
      </w:r>
      <w:r w:rsidRPr="00E059D4">
        <w:rPr>
          <w:i/>
          <w:sz w:val="24"/>
          <w:szCs w:val="24"/>
        </w:rPr>
        <w:t>Fixed Effect Model</w:t>
      </w:r>
      <w:r w:rsidRPr="00E059D4">
        <w:rPr>
          <w:sz w:val="24"/>
          <w:szCs w:val="24"/>
        </w:rPr>
        <w:t xml:space="preserve"> (FEM), sedangkan berdasarkan hasil uji Hausman yang terpilih yaitu </w:t>
      </w:r>
      <w:r w:rsidRPr="00E059D4">
        <w:rPr>
          <w:i/>
          <w:sz w:val="24"/>
          <w:szCs w:val="24"/>
        </w:rPr>
        <w:t>Random Effect Model</w:t>
      </w:r>
      <w:r w:rsidRPr="00E059D4">
        <w:rPr>
          <w:sz w:val="24"/>
          <w:szCs w:val="24"/>
        </w:rPr>
        <w:t xml:space="preserve"> (REM). Maka uji Breusch and Pagan Lagrangian Multiplier tidak dilakukan, dan selanjutnya yang terpilih adalah </w:t>
      </w:r>
      <w:r w:rsidRPr="00E059D4">
        <w:rPr>
          <w:i/>
          <w:sz w:val="24"/>
          <w:szCs w:val="24"/>
        </w:rPr>
        <w:t xml:space="preserve">Random Effect </w:t>
      </w:r>
      <w:r w:rsidRPr="00E059D4">
        <w:rPr>
          <w:i/>
          <w:sz w:val="24"/>
          <w:szCs w:val="24"/>
        </w:rPr>
        <w:lastRenderedPageBreak/>
        <w:t>Model</w:t>
      </w:r>
      <w:r w:rsidRPr="00E059D4">
        <w:rPr>
          <w:sz w:val="24"/>
          <w:szCs w:val="24"/>
        </w:rPr>
        <w:t xml:space="preserve"> (REM).</w:t>
      </w:r>
    </w:p>
    <w:p w14:paraId="5A3EA2B3" w14:textId="77777777" w:rsidR="00760331" w:rsidRPr="00BF6C40" w:rsidRDefault="00760331" w:rsidP="00BF6C40">
      <w:pPr>
        <w:pStyle w:val="Heading3"/>
        <w:rPr>
          <w:b/>
        </w:rPr>
      </w:pPr>
      <w:bookmarkStart w:id="385" w:name="_Toc143176726"/>
      <w:r w:rsidRPr="00BF6C40">
        <w:rPr>
          <w:b/>
        </w:rPr>
        <w:t xml:space="preserve">4.2.3 </w:t>
      </w:r>
      <w:r w:rsidRPr="00BF6C40">
        <w:rPr>
          <w:b/>
        </w:rPr>
        <w:tab/>
        <w:t>Hasil Uji Hipotesis Statistik</w:t>
      </w:r>
      <w:bookmarkEnd w:id="385"/>
    </w:p>
    <w:p w14:paraId="2FF4969A" w14:textId="77777777" w:rsidR="00760331" w:rsidRPr="00E059D4" w:rsidRDefault="00760331" w:rsidP="004E2D93">
      <w:pPr>
        <w:pStyle w:val="Heading4"/>
        <w:ind w:left="0"/>
      </w:pPr>
      <w:r w:rsidRPr="00E059D4">
        <w:t>4.2.3.1 Hasil Analisi</w:t>
      </w:r>
      <w:r>
        <w:t>s</w:t>
      </w:r>
      <w:r w:rsidRPr="00E059D4">
        <w:t xml:space="preserve"> Regeresi Data Panel </w:t>
      </w:r>
    </w:p>
    <w:p w14:paraId="4E799978" w14:textId="6778C42E" w:rsidR="00760331" w:rsidRPr="00E059D4" w:rsidRDefault="00760331" w:rsidP="000A26C3">
      <w:pPr>
        <w:pStyle w:val="NormalWeb"/>
        <w:shd w:val="clear" w:color="auto" w:fill="FFFFFF"/>
        <w:spacing w:line="480" w:lineRule="auto"/>
        <w:ind w:firstLine="720"/>
        <w:jc w:val="both"/>
        <w:rPr>
          <w:color w:val="000000" w:themeColor="text1"/>
        </w:rPr>
      </w:pPr>
      <w:r w:rsidRPr="00E059D4">
        <w:rPr>
          <w:color w:val="000000" w:themeColor="text1"/>
        </w:rPr>
        <w:t xml:space="preserve">Dari hasil pengujian sebelumnya telah dijelaskan bahwa model regresi yang terbaik yang digunakan dalam penelitian ini adalah model Random Effect Model (REM), maka peneliti menguji hipotesis yakni persamaan regresi data panel pada variabel </w:t>
      </w:r>
      <w:r w:rsidRPr="00E059D4">
        <w:rPr>
          <w:i/>
        </w:rPr>
        <w:t xml:space="preserve">Loan to Deposit Ratio </w:t>
      </w:r>
      <w:r w:rsidRPr="00E059D4">
        <w:t xml:space="preserve">(LDR) (X1), </w:t>
      </w:r>
      <w:r w:rsidRPr="00E059D4">
        <w:rPr>
          <w:i/>
        </w:rPr>
        <w:t xml:space="preserve">Net Interest Margin </w:t>
      </w:r>
      <w:r w:rsidRPr="00E059D4">
        <w:t>(NIM) (X2),</w:t>
      </w:r>
      <w:r w:rsidRPr="00E059D4">
        <w:rPr>
          <w:i/>
        </w:rPr>
        <w:t xml:space="preserve"> Return On Asset</w:t>
      </w:r>
      <w:r w:rsidRPr="00E059D4">
        <w:t xml:space="preserve"> (ROA) (Y) pada perusahaan perbankan yang terdaftar di Bursa Efek Indonesia (BEI) periode 2018 – 2022 </w:t>
      </w:r>
      <w:r w:rsidRPr="00E059D4">
        <w:rPr>
          <w:color w:val="000000" w:themeColor="text1"/>
        </w:rPr>
        <w:t>menggunakan model Random Effect Model (REM) menggunakan aplikasi STATA dengan hasil yang ditunju</w:t>
      </w:r>
      <w:r w:rsidR="000A26C3">
        <w:rPr>
          <w:color w:val="000000" w:themeColor="text1"/>
        </w:rPr>
        <w:t>kan oleh tabel sebagai berikut:</w:t>
      </w:r>
    </w:p>
    <w:p w14:paraId="12EFBAEA" w14:textId="12305FD5" w:rsidR="00760331" w:rsidRPr="000A26C3" w:rsidRDefault="00760331" w:rsidP="000A26C3">
      <w:pPr>
        <w:pStyle w:val="Caption"/>
        <w:jc w:val="center"/>
        <w:rPr>
          <w:color w:val="000000" w:themeColor="text1"/>
          <w:sz w:val="24"/>
          <w:szCs w:val="24"/>
          <w:lang w:val="id-ID"/>
        </w:rPr>
      </w:pPr>
      <w:bookmarkStart w:id="386" w:name="_Toc143177197"/>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10</w:t>
      </w:r>
      <w:r w:rsidRPr="00E059D4">
        <w:rPr>
          <w:color w:val="000000" w:themeColor="text1"/>
          <w:sz w:val="24"/>
          <w:szCs w:val="24"/>
        </w:rPr>
        <w:fldChar w:fldCharType="end"/>
      </w:r>
      <w:r w:rsidR="000A26C3">
        <w:rPr>
          <w:color w:val="000000" w:themeColor="text1"/>
          <w:sz w:val="24"/>
          <w:szCs w:val="24"/>
        </w:rPr>
        <w:t xml:space="preserve"> Random Effect Model (REM)</w:t>
      </w:r>
      <w:bookmarkEnd w:id="386"/>
    </w:p>
    <w:p w14:paraId="11E2592F" w14:textId="77777777" w:rsidR="00760331" w:rsidRPr="00E059D4" w:rsidRDefault="00760331" w:rsidP="00760331">
      <w:pPr>
        <w:jc w:val="center"/>
        <w:rPr>
          <w:sz w:val="24"/>
          <w:szCs w:val="24"/>
          <w:lang w:eastAsia="id-ID"/>
        </w:rPr>
      </w:pPr>
      <w:r w:rsidRPr="00E059D4">
        <w:rPr>
          <w:noProof/>
          <w:sz w:val="24"/>
          <w:szCs w:val="24"/>
          <w:lang w:val="id-ID" w:eastAsia="id-ID"/>
        </w:rPr>
        <w:drawing>
          <wp:inline distT="0" distB="0" distL="0" distR="0" wp14:anchorId="46E6E848" wp14:editId="2369F750">
            <wp:extent cx="4298120" cy="2800350"/>
            <wp:effectExtent l="19050" t="19050" r="26670" b="19050"/>
            <wp:docPr id="29" name="Picture 29"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rotWithShape="1">
                    <a:blip r:embed="rId72">
                      <a:extLst>
                        <a:ext uri="{28A0092B-C50C-407E-A947-70E740481C1C}">
                          <a14:useLocalDpi xmlns:a14="http://schemas.microsoft.com/office/drawing/2010/main" val="0"/>
                        </a:ext>
                      </a:extLst>
                    </a:blip>
                    <a:srcRect b="1841"/>
                    <a:stretch/>
                  </pic:blipFill>
                  <pic:spPr bwMode="auto">
                    <a:xfrm>
                      <a:off x="0" y="0"/>
                      <a:ext cx="4324942" cy="28178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842010" w14:textId="77777777" w:rsidR="00760331" w:rsidRPr="00E059D4" w:rsidRDefault="00760331" w:rsidP="00760331">
      <w:pPr>
        <w:jc w:val="center"/>
        <w:rPr>
          <w:sz w:val="24"/>
          <w:szCs w:val="24"/>
          <w:lang w:eastAsia="id-ID"/>
        </w:rPr>
      </w:pPr>
      <w:r w:rsidRPr="00E059D4">
        <w:rPr>
          <w:sz w:val="24"/>
          <w:szCs w:val="24"/>
          <w:lang w:eastAsia="id-ID"/>
        </w:rPr>
        <w:t>Sumber : Data diolah, 2023</w:t>
      </w:r>
    </w:p>
    <w:p w14:paraId="50977B6D" w14:textId="77777777" w:rsidR="008853FD" w:rsidRDefault="008853FD" w:rsidP="00760331">
      <w:pPr>
        <w:spacing w:line="480" w:lineRule="auto"/>
        <w:rPr>
          <w:sz w:val="24"/>
          <w:szCs w:val="24"/>
          <w:lang w:val="id-ID" w:eastAsia="id-ID"/>
        </w:rPr>
      </w:pPr>
    </w:p>
    <w:p w14:paraId="2C2666B7" w14:textId="77777777" w:rsidR="004E2D93" w:rsidRDefault="004E2D93" w:rsidP="00760331">
      <w:pPr>
        <w:spacing w:line="480" w:lineRule="auto"/>
        <w:rPr>
          <w:sz w:val="24"/>
          <w:szCs w:val="24"/>
          <w:lang w:val="id-ID" w:eastAsia="id-ID"/>
        </w:rPr>
      </w:pPr>
    </w:p>
    <w:p w14:paraId="6ECEE44B" w14:textId="77777777" w:rsidR="00760331" w:rsidRPr="00E059D4" w:rsidRDefault="00760331" w:rsidP="00760331">
      <w:pPr>
        <w:spacing w:line="480" w:lineRule="auto"/>
        <w:rPr>
          <w:sz w:val="24"/>
          <w:szCs w:val="24"/>
          <w:lang w:eastAsia="id-ID"/>
        </w:rPr>
      </w:pPr>
      <w:r w:rsidRPr="00E059D4">
        <w:rPr>
          <w:sz w:val="24"/>
          <w:szCs w:val="24"/>
          <w:lang w:eastAsia="id-ID"/>
        </w:rPr>
        <w:lastRenderedPageBreak/>
        <w:t>Y</w:t>
      </w:r>
      <w:r w:rsidRPr="00E059D4">
        <w:rPr>
          <w:sz w:val="24"/>
          <w:szCs w:val="24"/>
          <w:vertAlign w:val="subscript"/>
          <w:lang w:eastAsia="id-ID"/>
        </w:rPr>
        <w:t>it</w:t>
      </w:r>
      <w:r w:rsidRPr="00E059D4">
        <w:rPr>
          <w:sz w:val="24"/>
          <w:szCs w:val="24"/>
          <w:lang w:eastAsia="id-ID"/>
        </w:rPr>
        <w:t xml:space="preserve"> = ɑ + β1X</w:t>
      </w:r>
      <w:r w:rsidRPr="00E059D4">
        <w:rPr>
          <w:sz w:val="24"/>
          <w:szCs w:val="24"/>
          <w:vertAlign w:val="subscript"/>
          <w:lang w:eastAsia="id-ID"/>
        </w:rPr>
        <w:t>it</w:t>
      </w:r>
      <w:r w:rsidRPr="00E059D4">
        <w:rPr>
          <w:sz w:val="24"/>
          <w:szCs w:val="24"/>
          <w:lang w:eastAsia="id-ID"/>
        </w:rPr>
        <w:t xml:space="preserve"> + β2X</w:t>
      </w:r>
      <w:r w:rsidRPr="00E059D4">
        <w:rPr>
          <w:sz w:val="24"/>
          <w:szCs w:val="24"/>
          <w:vertAlign w:val="subscript"/>
          <w:lang w:eastAsia="id-ID"/>
        </w:rPr>
        <w:t>it</w:t>
      </w:r>
      <w:r w:rsidRPr="00E059D4">
        <w:rPr>
          <w:sz w:val="24"/>
          <w:szCs w:val="24"/>
          <w:lang w:eastAsia="id-ID"/>
        </w:rPr>
        <w:t xml:space="preserve"> + β3X</w:t>
      </w:r>
      <w:r w:rsidRPr="00E059D4">
        <w:rPr>
          <w:sz w:val="24"/>
          <w:szCs w:val="24"/>
          <w:vertAlign w:val="subscript"/>
          <w:lang w:eastAsia="id-ID"/>
        </w:rPr>
        <w:t>it</w:t>
      </w:r>
      <w:r w:rsidRPr="00E059D4">
        <w:rPr>
          <w:sz w:val="24"/>
          <w:szCs w:val="24"/>
          <w:lang w:eastAsia="id-ID"/>
        </w:rPr>
        <w:t xml:space="preserve"> + βnX</w:t>
      </w:r>
      <w:r w:rsidRPr="00E059D4">
        <w:rPr>
          <w:sz w:val="24"/>
          <w:szCs w:val="24"/>
          <w:vertAlign w:val="subscript"/>
          <w:lang w:eastAsia="id-ID"/>
        </w:rPr>
        <w:t>it</w:t>
      </w:r>
      <w:r w:rsidRPr="00E059D4">
        <w:rPr>
          <w:sz w:val="24"/>
          <w:szCs w:val="24"/>
          <w:lang w:eastAsia="id-ID"/>
        </w:rPr>
        <w:t xml:space="preserve"> + … + Є</w:t>
      </w:r>
      <w:r w:rsidRPr="00E059D4">
        <w:rPr>
          <w:sz w:val="24"/>
          <w:szCs w:val="24"/>
          <w:vertAlign w:val="subscript"/>
          <w:lang w:eastAsia="id-ID"/>
        </w:rPr>
        <w:t>it</w:t>
      </w:r>
      <w:r w:rsidRPr="00E059D4">
        <w:rPr>
          <w:sz w:val="24"/>
          <w:szCs w:val="24"/>
          <w:lang w:eastAsia="id-ID"/>
        </w:rPr>
        <w:t xml:space="preserve"> Maka hasil dari uji regresi data panel dengan menggunkan REM adalah sebagai berikut:</w:t>
      </w:r>
    </w:p>
    <w:p w14:paraId="12191353" w14:textId="77777777" w:rsidR="00760331" w:rsidRPr="00E059D4" w:rsidRDefault="00760331" w:rsidP="00760331">
      <w:pPr>
        <w:spacing w:line="480" w:lineRule="auto"/>
        <w:rPr>
          <w:sz w:val="24"/>
          <w:szCs w:val="24"/>
          <w:lang w:eastAsia="id-ID"/>
        </w:rPr>
      </w:pPr>
      <w:r w:rsidRPr="00E059D4">
        <w:rPr>
          <w:sz w:val="24"/>
          <w:szCs w:val="24"/>
          <w:lang w:eastAsia="id-ID"/>
        </w:rPr>
        <w:t>Y = 0,0318635 – 0,0460813</w:t>
      </w:r>
      <w:r>
        <w:rPr>
          <w:sz w:val="24"/>
          <w:szCs w:val="24"/>
          <w:lang w:eastAsia="id-ID"/>
        </w:rPr>
        <w:t>X</w:t>
      </w:r>
      <w:r>
        <w:rPr>
          <w:sz w:val="24"/>
          <w:szCs w:val="24"/>
          <w:vertAlign w:val="subscript"/>
          <w:lang w:eastAsia="id-ID"/>
        </w:rPr>
        <w:t>1</w:t>
      </w:r>
      <w:r w:rsidRPr="00E059D4">
        <w:rPr>
          <w:sz w:val="24"/>
          <w:szCs w:val="24"/>
          <w:lang w:eastAsia="id-ID"/>
        </w:rPr>
        <w:t xml:space="preserve"> + 0,319445</w:t>
      </w:r>
      <w:r>
        <w:rPr>
          <w:sz w:val="24"/>
          <w:szCs w:val="24"/>
          <w:lang w:eastAsia="id-ID"/>
        </w:rPr>
        <w:t>X</w:t>
      </w:r>
      <w:r>
        <w:rPr>
          <w:sz w:val="24"/>
          <w:szCs w:val="24"/>
          <w:vertAlign w:val="subscript"/>
          <w:lang w:eastAsia="id-ID"/>
        </w:rPr>
        <w:t>2</w:t>
      </w:r>
      <w:r w:rsidRPr="00E059D4">
        <w:rPr>
          <w:sz w:val="24"/>
          <w:szCs w:val="24"/>
          <w:lang w:eastAsia="id-ID"/>
        </w:rPr>
        <w:t xml:space="preserve"> + e</w:t>
      </w:r>
    </w:p>
    <w:p w14:paraId="67071737" w14:textId="77777777" w:rsidR="00760331" w:rsidRDefault="00760331" w:rsidP="00760331">
      <w:pPr>
        <w:spacing w:line="480" w:lineRule="auto"/>
        <w:rPr>
          <w:b/>
          <w:sz w:val="24"/>
          <w:szCs w:val="24"/>
          <w:lang w:eastAsia="id-ID"/>
        </w:rPr>
      </w:pPr>
      <w:r w:rsidRPr="00E059D4">
        <w:rPr>
          <w:b/>
          <w:sz w:val="24"/>
          <w:szCs w:val="24"/>
          <w:lang w:eastAsia="id-ID"/>
        </w:rPr>
        <w:t>4.2.3.2 Hasil Uji t</w:t>
      </w:r>
    </w:p>
    <w:p w14:paraId="5E893FEA" w14:textId="4ED3A477" w:rsidR="00760331" w:rsidRPr="008853FD" w:rsidRDefault="00760331" w:rsidP="00760331">
      <w:pPr>
        <w:adjustRightInd w:val="0"/>
        <w:spacing w:line="480" w:lineRule="auto"/>
        <w:jc w:val="both"/>
        <w:rPr>
          <w:sz w:val="24"/>
          <w:lang w:val="id-ID"/>
        </w:rPr>
      </w:pPr>
      <w:r>
        <w:rPr>
          <w:b/>
          <w:sz w:val="24"/>
          <w:szCs w:val="24"/>
          <w:lang w:eastAsia="id-ID"/>
        </w:rPr>
        <w:tab/>
      </w:r>
      <w:r>
        <w:rPr>
          <w:sz w:val="24"/>
          <w:szCs w:val="24"/>
        </w:rPr>
        <w:t xml:space="preserve">Uji Statistik T adalah uji secara parsial untuk mengetahui hubungan dari tiap variabel independen terhadap variabel dependen. Uji ini dilakukan untuk mengetahui seberapa jauh satu variabel independen berpengaruh terhadap variabel dependen </w:t>
      </w:r>
      <w:r>
        <w:rPr>
          <w:sz w:val="24"/>
          <w:szCs w:val="24"/>
        </w:rPr>
        <w:fldChar w:fldCharType="begin" w:fldLock="1"/>
      </w:r>
      <w:r>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Pr>
          <w:sz w:val="24"/>
          <w:szCs w:val="24"/>
        </w:rPr>
        <w:fldChar w:fldCharType="separate"/>
      </w:r>
      <w:r w:rsidRPr="00C91737">
        <w:rPr>
          <w:noProof/>
          <w:sz w:val="24"/>
          <w:szCs w:val="24"/>
        </w:rPr>
        <w:t>(Haryanto &amp; Widyarti, 2017)</w:t>
      </w:r>
      <w:r>
        <w:rPr>
          <w:sz w:val="24"/>
          <w:szCs w:val="24"/>
        </w:rPr>
        <w:fldChar w:fldCharType="end"/>
      </w:r>
      <w:r>
        <w:rPr>
          <w:sz w:val="24"/>
          <w:szCs w:val="24"/>
        </w:rPr>
        <w:t xml:space="preserve">. Dibawah ini merupakan hasil uji t yang sudah dilakukan pada varaibel </w:t>
      </w:r>
      <w:r w:rsidRPr="005E3F16">
        <w:rPr>
          <w:i/>
          <w:sz w:val="24"/>
        </w:rPr>
        <w:t xml:space="preserve">Loan to Deposit Ratio </w:t>
      </w:r>
      <w:r w:rsidRPr="005E3F16">
        <w:rPr>
          <w:sz w:val="24"/>
        </w:rPr>
        <w:t xml:space="preserve">(LDR) (X1), </w:t>
      </w:r>
      <w:r w:rsidRPr="005E3F16">
        <w:rPr>
          <w:i/>
          <w:sz w:val="24"/>
        </w:rPr>
        <w:t xml:space="preserve">Net Interest Margin </w:t>
      </w:r>
      <w:r w:rsidRPr="005E3F16">
        <w:rPr>
          <w:sz w:val="24"/>
        </w:rPr>
        <w:t>(NIM) (X2),</w:t>
      </w:r>
      <w:r w:rsidRPr="005E3F16">
        <w:rPr>
          <w:i/>
          <w:sz w:val="24"/>
        </w:rPr>
        <w:t xml:space="preserve"> Return On Asset</w:t>
      </w:r>
      <w:r w:rsidRPr="005E3F16">
        <w:rPr>
          <w:sz w:val="24"/>
        </w:rPr>
        <w:t xml:space="preserve"> (ROA) (Y)</w:t>
      </w:r>
      <w:r w:rsidR="008853FD">
        <w:rPr>
          <w:sz w:val="24"/>
        </w:rPr>
        <w:t xml:space="preserve"> :</w:t>
      </w:r>
    </w:p>
    <w:p w14:paraId="5265DACF" w14:textId="77777777" w:rsidR="00760331" w:rsidRPr="00E059D4" w:rsidRDefault="00760331" w:rsidP="00760331">
      <w:pPr>
        <w:pStyle w:val="Caption"/>
        <w:spacing w:line="480" w:lineRule="auto"/>
        <w:jc w:val="center"/>
        <w:rPr>
          <w:color w:val="000000" w:themeColor="text1"/>
          <w:sz w:val="24"/>
          <w:szCs w:val="24"/>
          <w:lang w:eastAsia="id-ID"/>
        </w:rPr>
      </w:pPr>
      <w:bookmarkStart w:id="387" w:name="_Toc143177198"/>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11</w:t>
      </w:r>
      <w:r w:rsidRPr="00E059D4">
        <w:rPr>
          <w:color w:val="000000" w:themeColor="text1"/>
          <w:sz w:val="24"/>
          <w:szCs w:val="24"/>
        </w:rPr>
        <w:fldChar w:fldCharType="end"/>
      </w:r>
      <w:r w:rsidRPr="00E059D4">
        <w:rPr>
          <w:color w:val="000000" w:themeColor="text1"/>
          <w:sz w:val="24"/>
          <w:szCs w:val="24"/>
        </w:rPr>
        <w:t xml:space="preserve"> Hasil Uji t</w:t>
      </w:r>
      <w:bookmarkEnd w:id="387"/>
    </w:p>
    <w:p w14:paraId="28881922" w14:textId="77777777" w:rsidR="00760331" w:rsidRPr="00E059D4" w:rsidRDefault="00760331" w:rsidP="00760331">
      <w:pPr>
        <w:jc w:val="center"/>
        <w:rPr>
          <w:b/>
          <w:sz w:val="24"/>
          <w:szCs w:val="24"/>
          <w:lang w:eastAsia="id-ID"/>
        </w:rPr>
      </w:pPr>
      <w:r w:rsidRPr="00E059D4">
        <w:rPr>
          <w:noProof/>
          <w:sz w:val="24"/>
          <w:szCs w:val="24"/>
          <w:lang w:val="id-ID" w:eastAsia="id-ID"/>
        </w:rPr>
        <w:drawing>
          <wp:inline distT="0" distB="0" distL="0" distR="0" wp14:anchorId="334173C8" wp14:editId="71039093">
            <wp:extent cx="3770868" cy="1066800"/>
            <wp:effectExtent l="19050" t="19050" r="20320" b="19050"/>
            <wp:docPr id="17529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3">
                      <a:extLst>
                        <a:ext uri="{28A0092B-C50C-407E-A947-70E740481C1C}">
                          <a14:useLocalDpi xmlns:a14="http://schemas.microsoft.com/office/drawing/2010/main" val="0"/>
                        </a:ext>
                      </a:extLst>
                    </a:blip>
                    <a:srcRect t="53889" r="50250"/>
                    <a:stretch/>
                  </pic:blipFill>
                  <pic:spPr bwMode="auto">
                    <a:xfrm>
                      <a:off x="0" y="0"/>
                      <a:ext cx="3777877" cy="10687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38F057" w14:textId="77777777" w:rsidR="00760331" w:rsidRPr="00E059D4" w:rsidRDefault="00760331" w:rsidP="008853FD">
      <w:pPr>
        <w:spacing w:line="480" w:lineRule="auto"/>
        <w:jc w:val="center"/>
        <w:rPr>
          <w:sz w:val="24"/>
          <w:szCs w:val="24"/>
          <w:lang w:eastAsia="id-ID"/>
        </w:rPr>
      </w:pPr>
      <w:r w:rsidRPr="00E059D4">
        <w:rPr>
          <w:sz w:val="24"/>
          <w:szCs w:val="24"/>
          <w:lang w:eastAsia="id-ID"/>
        </w:rPr>
        <w:t>Sumber : Hasil olah STATA, 2023</w:t>
      </w:r>
    </w:p>
    <w:p w14:paraId="0B68FBEC" w14:textId="77777777" w:rsidR="00760331" w:rsidRPr="00E059D4" w:rsidRDefault="00760331" w:rsidP="00760331">
      <w:pPr>
        <w:spacing w:line="480" w:lineRule="auto"/>
        <w:jc w:val="both"/>
        <w:rPr>
          <w:sz w:val="24"/>
          <w:szCs w:val="24"/>
          <w:lang w:eastAsia="id-ID"/>
        </w:rPr>
      </w:pPr>
      <w:r w:rsidRPr="00E059D4">
        <w:rPr>
          <w:sz w:val="24"/>
          <w:szCs w:val="24"/>
          <w:lang w:eastAsia="id-ID"/>
        </w:rPr>
        <w:tab/>
        <w:t>Pengaruh variabel independen terhadap variabel dependen secara parsial adalah sebagai berikut :</w:t>
      </w:r>
    </w:p>
    <w:p w14:paraId="559536B1" w14:textId="77777777" w:rsidR="00760331" w:rsidRPr="00E059D4" w:rsidRDefault="00760331" w:rsidP="004B379E">
      <w:pPr>
        <w:pStyle w:val="ListParagraph"/>
        <w:widowControl/>
        <w:numPr>
          <w:ilvl w:val="0"/>
          <w:numId w:val="40"/>
        </w:numPr>
        <w:autoSpaceDE/>
        <w:autoSpaceDN/>
        <w:spacing w:after="200" w:line="480" w:lineRule="auto"/>
        <w:contextualSpacing/>
        <w:rPr>
          <w:sz w:val="24"/>
          <w:szCs w:val="24"/>
          <w:lang w:eastAsia="id-ID"/>
        </w:rPr>
      </w:pPr>
      <w:r w:rsidRPr="00E059D4">
        <w:rPr>
          <w:sz w:val="24"/>
          <w:szCs w:val="24"/>
          <w:lang w:eastAsia="id-ID"/>
        </w:rPr>
        <w:t>Hasil uji t pada variabel LDR (X1) diperoleh nilai t hitung sebesar -5,17 &lt; t tabel 1,98 dan nilai sig. 0,000 &lt; 0,05, maka H0 ditolak H1 diterima, artinya variabel LDR berpengaruh terhadap ROA pada prusahaan  perbankan yang terdaftar di Bursa Efek Indonesia.</w:t>
      </w:r>
    </w:p>
    <w:p w14:paraId="586019B6" w14:textId="77777777" w:rsidR="00760331" w:rsidRPr="00E059D4" w:rsidRDefault="00760331" w:rsidP="004B379E">
      <w:pPr>
        <w:pStyle w:val="ListParagraph"/>
        <w:widowControl/>
        <w:numPr>
          <w:ilvl w:val="0"/>
          <w:numId w:val="40"/>
        </w:numPr>
        <w:autoSpaceDE/>
        <w:autoSpaceDN/>
        <w:spacing w:after="200" w:line="480" w:lineRule="auto"/>
        <w:contextualSpacing/>
        <w:rPr>
          <w:sz w:val="24"/>
          <w:szCs w:val="24"/>
          <w:lang w:eastAsia="id-ID"/>
        </w:rPr>
      </w:pPr>
      <w:r w:rsidRPr="00E059D4">
        <w:rPr>
          <w:sz w:val="24"/>
          <w:szCs w:val="24"/>
          <w:lang w:eastAsia="id-ID"/>
        </w:rPr>
        <w:t xml:space="preserve">Hasil uji t pada variabel NIM (X2) diperoleh nilai t hitung sebesar 4,73 &gt; t tabel 1,98 dan nilai sig. 0,000 &lt; 0,05, maka H0 ditolak H1 diterima, </w:t>
      </w:r>
      <w:r w:rsidRPr="00E059D4">
        <w:rPr>
          <w:sz w:val="24"/>
          <w:szCs w:val="24"/>
          <w:lang w:eastAsia="id-ID"/>
        </w:rPr>
        <w:lastRenderedPageBreak/>
        <w:t>artinya variabel NIM berpengaruh terhadap ROA pada prusahaan  perbankan yang terdaftar di Bursa Efek Indonesia.</w:t>
      </w:r>
    </w:p>
    <w:p w14:paraId="79C74D28" w14:textId="77777777" w:rsidR="00760331" w:rsidRDefault="00760331" w:rsidP="004E2D93">
      <w:pPr>
        <w:pStyle w:val="Heading4"/>
        <w:ind w:left="0"/>
        <w:rPr>
          <w:lang w:eastAsia="id-ID"/>
        </w:rPr>
      </w:pPr>
      <w:r w:rsidRPr="00E059D4">
        <w:rPr>
          <w:lang w:eastAsia="id-ID"/>
        </w:rPr>
        <w:t>4.2.3.3 Hasil Koefisien Determinasi</w:t>
      </w:r>
    </w:p>
    <w:p w14:paraId="6DE7E2E7" w14:textId="77777777" w:rsidR="00760331" w:rsidRPr="00D33C99" w:rsidRDefault="00760331" w:rsidP="00760331">
      <w:pPr>
        <w:adjustRightInd w:val="0"/>
        <w:spacing w:line="480" w:lineRule="auto"/>
        <w:jc w:val="both"/>
        <w:rPr>
          <w:sz w:val="24"/>
        </w:rPr>
      </w:pPr>
      <w:r>
        <w:rPr>
          <w:b/>
          <w:sz w:val="24"/>
          <w:szCs w:val="24"/>
          <w:lang w:eastAsia="id-ID"/>
        </w:rPr>
        <w:tab/>
      </w:r>
      <w:r>
        <w:rPr>
          <w:sz w:val="24"/>
          <w:szCs w:val="24"/>
        </w:rPr>
        <w:t xml:space="preserve">Uji Determinasi (R²) adalah untuk mengukur seberapa baik kemampuan model dalam menerangkan variasi variabel dependen </w:t>
      </w:r>
      <w:r>
        <w:rPr>
          <w:sz w:val="24"/>
          <w:szCs w:val="24"/>
        </w:rPr>
        <w:fldChar w:fldCharType="begin" w:fldLock="1"/>
      </w:r>
      <w:r>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operties":{"noteIndex":0},"schema":"https://github.com/citation-style-language/schema/raw/master/csl-citation.json"}</w:instrText>
      </w:r>
      <w:r>
        <w:rPr>
          <w:sz w:val="24"/>
          <w:szCs w:val="24"/>
        </w:rPr>
        <w:fldChar w:fldCharType="separate"/>
      </w:r>
      <w:r w:rsidRPr="003D04F7">
        <w:rPr>
          <w:noProof/>
          <w:sz w:val="24"/>
          <w:szCs w:val="24"/>
        </w:rPr>
        <w:t>(Haryanto &amp; Widyarti, 2017)</w:t>
      </w:r>
      <w:r>
        <w:rPr>
          <w:sz w:val="24"/>
          <w:szCs w:val="24"/>
        </w:rPr>
        <w:fldChar w:fldCharType="end"/>
      </w:r>
      <w:r>
        <w:rPr>
          <w:sz w:val="24"/>
          <w:szCs w:val="24"/>
        </w:rPr>
        <w:t xml:space="preserve">. Dibawah ini merupakan hasil koefiseien determinasi yang sudah dilakukan pada variabel </w:t>
      </w:r>
      <w:r w:rsidRPr="005E3F16">
        <w:rPr>
          <w:i/>
          <w:sz w:val="24"/>
        </w:rPr>
        <w:t xml:space="preserve">Loan to Deposit Ratio </w:t>
      </w:r>
      <w:r w:rsidRPr="005E3F16">
        <w:rPr>
          <w:sz w:val="24"/>
        </w:rPr>
        <w:t xml:space="preserve">(LDR) (X1), </w:t>
      </w:r>
      <w:r w:rsidRPr="005E3F16">
        <w:rPr>
          <w:i/>
          <w:sz w:val="24"/>
        </w:rPr>
        <w:t xml:space="preserve">Net Interest Margin </w:t>
      </w:r>
      <w:r>
        <w:rPr>
          <w:sz w:val="24"/>
        </w:rPr>
        <w:t xml:space="preserve">(NIM) (X2) dan </w:t>
      </w:r>
      <w:r w:rsidRPr="005E3F16">
        <w:rPr>
          <w:i/>
          <w:sz w:val="24"/>
        </w:rPr>
        <w:t>Return On Asset</w:t>
      </w:r>
      <w:r w:rsidRPr="005E3F16">
        <w:rPr>
          <w:sz w:val="24"/>
        </w:rPr>
        <w:t xml:space="preserve"> (ROA) (Y)</w:t>
      </w:r>
      <w:r>
        <w:rPr>
          <w:sz w:val="24"/>
        </w:rPr>
        <w:t xml:space="preserve"> :</w:t>
      </w:r>
    </w:p>
    <w:p w14:paraId="73F89CFE" w14:textId="77777777" w:rsidR="00760331" w:rsidRPr="00976098" w:rsidRDefault="00760331" w:rsidP="004B379E">
      <w:pPr>
        <w:pStyle w:val="ListParagraph"/>
        <w:widowControl/>
        <w:numPr>
          <w:ilvl w:val="0"/>
          <w:numId w:val="41"/>
        </w:numPr>
        <w:autoSpaceDE/>
        <w:autoSpaceDN/>
        <w:spacing w:after="200" w:line="480" w:lineRule="auto"/>
        <w:ind w:left="709" w:hanging="283"/>
        <w:contextualSpacing/>
        <w:rPr>
          <w:b/>
          <w:sz w:val="24"/>
          <w:szCs w:val="24"/>
          <w:lang w:eastAsia="id-ID"/>
        </w:rPr>
      </w:pPr>
      <w:r w:rsidRPr="00976098">
        <w:rPr>
          <w:sz w:val="24"/>
          <w:szCs w:val="24"/>
          <w:lang w:eastAsia="id-ID"/>
        </w:rPr>
        <w:t>Koefisien Determinasi</w:t>
      </w:r>
      <w:r w:rsidRPr="00976098">
        <w:rPr>
          <w:b/>
          <w:sz w:val="24"/>
          <w:szCs w:val="24"/>
          <w:lang w:eastAsia="id-ID"/>
        </w:rPr>
        <w:t xml:space="preserve"> </w:t>
      </w:r>
      <w:r w:rsidRPr="00976098">
        <w:rPr>
          <w:i/>
          <w:sz w:val="24"/>
        </w:rPr>
        <w:t xml:space="preserve">Loan to Deposit Ratio </w:t>
      </w:r>
      <w:r w:rsidRPr="00976098">
        <w:rPr>
          <w:sz w:val="24"/>
        </w:rPr>
        <w:t xml:space="preserve">(LDR) Terhadap </w:t>
      </w:r>
      <w:r w:rsidRPr="00976098">
        <w:rPr>
          <w:i/>
          <w:sz w:val="24"/>
        </w:rPr>
        <w:t>Return On Asset</w:t>
      </w:r>
      <w:r w:rsidRPr="00976098">
        <w:rPr>
          <w:sz w:val="24"/>
        </w:rPr>
        <w:t xml:space="preserve"> (ROA)</w:t>
      </w:r>
    </w:p>
    <w:p w14:paraId="23ABBDD4" w14:textId="77777777" w:rsidR="00760331" w:rsidRPr="00C908F5" w:rsidRDefault="00760331" w:rsidP="00760331">
      <w:pPr>
        <w:pStyle w:val="Caption"/>
        <w:ind w:firstLine="709"/>
        <w:jc w:val="center"/>
        <w:rPr>
          <w:b w:val="0"/>
          <w:noProof/>
          <w:color w:val="000000" w:themeColor="text1"/>
          <w:sz w:val="36"/>
          <w:szCs w:val="24"/>
          <w:lang w:eastAsia="id-ID"/>
        </w:rPr>
      </w:pPr>
      <w:bookmarkStart w:id="388" w:name="_Toc143177199"/>
      <w:r w:rsidRPr="00C908F5">
        <w:rPr>
          <w:color w:val="000000" w:themeColor="text1"/>
          <w:sz w:val="24"/>
        </w:rPr>
        <w:t xml:space="preserve">Tabel 4. </w:t>
      </w:r>
      <w:r w:rsidRPr="00C908F5">
        <w:rPr>
          <w:color w:val="000000" w:themeColor="text1"/>
          <w:sz w:val="24"/>
        </w:rPr>
        <w:fldChar w:fldCharType="begin"/>
      </w:r>
      <w:r w:rsidRPr="00C908F5">
        <w:rPr>
          <w:color w:val="000000" w:themeColor="text1"/>
          <w:sz w:val="24"/>
        </w:rPr>
        <w:instrText xml:space="preserve"> SEQ Tabel_4. \* ARABIC </w:instrText>
      </w:r>
      <w:r w:rsidRPr="00C908F5">
        <w:rPr>
          <w:color w:val="000000" w:themeColor="text1"/>
          <w:sz w:val="24"/>
        </w:rPr>
        <w:fldChar w:fldCharType="separate"/>
      </w:r>
      <w:r>
        <w:rPr>
          <w:noProof/>
          <w:color w:val="000000" w:themeColor="text1"/>
          <w:sz w:val="24"/>
        </w:rPr>
        <w:t>12</w:t>
      </w:r>
      <w:r w:rsidRPr="00C908F5">
        <w:rPr>
          <w:color w:val="000000" w:themeColor="text1"/>
          <w:sz w:val="24"/>
        </w:rPr>
        <w:fldChar w:fldCharType="end"/>
      </w:r>
      <w:r w:rsidRPr="00C908F5">
        <w:rPr>
          <w:color w:val="000000" w:themeColor="text1"/>
          <w:sz w:val="24"/>
        </w:rPr>
        <w:t xml:space="preserve"> Hasil Koefisien Determinasi LDR Terhadap ROA</w:t>
      </w:r>
      <w:bookmarkEnd w:id="388"/>
    </w:p>
    <w:p w14:paraId="0E9E23BE" w14:textId="77777777" w:rsidR="00760331" w:rsidRDefault="00760331" w:rsidP="00760331">
      <w:pPr>
        <w:pStyle w:val="ListParagraph"/>
        <w:jc w:val="center"/>
        <w:rPr>
          <w:b/>
          <w:sz w:val="24"/>
          <w:szCs w:val="24"/>
          <w:lang w:eastAsia="id-ID"/>
        </w:rPr>
      </w:pPr>
      <w:r>
        <w:rPr>
          <w:b/>
          <w:noProof/>
          <w:sz w:val="24"/>
          <w:szCs w:val="24"/>
          <w:lang w:val="id-ID" w:eastAsia="id-ID"/>
        </w:rPr>
        <w:drawing>
          <wp:inline distT="0" distB="0" distL="0" distR="0" wp14:anchorId="30CE5E33" wp14:editId="78009BAC">
            <wp:extent cx="2007704" cy="1178653"/>
            <wp:effectExtent l="19050" t="19050" r="12065"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08.30.06 (1).jpeg"/>
                    <pic:cNvPicPr/>
                  </pic:nvPicPr>
                  <pic:blipFill rotWithShape="1">
                    <a:blip r:embed="rId74">
                      <a:extLst>
                        <a:ext uri="{28A0092B-C50C-407E-A947-70E740481C1C}">
                          <a14:useLocalDpi xmlns:a14="http://schemas.microsoft.com/office/drawing/2010/main" val="0"/>
                        </a:ext>
                      </a:extLst>
                    </a:blip>
                    <a:srcRect l="62004" t="9677" b="40675"/>
                    <a:stretch/>
                  </pic:blipFill>
                  <pic:spPr bwMode="auto">
                    <a:xfrm>
                      <a:off x="0" y="0"/>
                      <a:ext cx="2007704" cy="11786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3CDEC90" w14:textId="77777777" w:rsidR="00760331" w:rsidRPr="00E059D4" w:rsidRDefault="00760331" w:rsidP="008853FD">
      <w:pPr>
        <w:spacing w:line="480" w:lineRule="auto"/>
        <w:ind w:firstLine="720"/>
        <w:jc w:val="center"/>
        <w:rPr>
          <w:sz w:val="24"/>
          <w:szCs w:val="24"/>
          <w:lang w:eastAsia="id-ID"/>
        </w:rPr>
      </w:pPr>
      <w:r w:rsidRPr="00E059D4">
        <w:rPr>
          <w:sz w:val="24"/>
          <w:szCs w:val="24"/>
          <w:lang w:eastAsia="id-ID"/>
        </w:rPr>
        <w:t>Sumber : Data diolah STATA, 2023</w:t>
      </w:r>
    </w:p>
    <w:p w14:paraId="6DF94785" w14:textId="77777777" w:rsidR="00760331" w:rsidRDefault="00760331" w:rsidP="008853FD">
      <w:pPr>
        <w:pStyle w:val="ListParagraph"/>
        <w:spacing w:line="480" w:lineRule="auto"/>
        <w:ind w:left="709" w:firstLine="425"/>
        <w:rPr>
          <w:sz w:val="24"/>
          <w:szCs w:val="24"/>
          <w:lang w:eastAsia="id-ID"/>
        </w:rPr>
      </w:pPr>
      <w:r w:rsidRPr="00976098">
        <w:rPr>
          <w:sz w:val="24"/>
          <w:szCs w:val="24"/>
          <w:lang w:eastAsia="id-ID"/>
        </w:rPr>
        <w:t>Nilai Koefisien Determinasi atau R square mencapai 0.0820 atau setara dengan 8,2%. Ini mununjukkan bahwa variabel independen LDR memiliki kemampuan untuk menjelaskan sekitar 8,2 % dari variasi dalam variabel ROA pada perusahaan perbankan yang terdaftar di Bursa Efek In</w:t>
      </w:r>
      <w:r>
        <w:rPr>
          <w:sz w:val="24"/>
          <w:szCs w:val="24"/>
          <w:lang w:eastAsia="id-ID"/>
        </w:rPr>
        <w:t>d</w:t>
      </w:r>
      <w:r w:rsidRPr="00976098">
        <w:rPr>
          <w:sz w:val="24"/>
          <w:szCs w:val="24"/>
          <w:lang w:eastAsia="id-ID"/>
        </w:rPr>
        <w:t>onesia. Sementara itu, sisanya sekitar 91,8% (100 – nilai Adj R Square) dijelaskan oleh faktor-faktor lain yang tidak dimasukkan dalam model penelitian ini.</w:t>
      </w:r>
    </w:p>
    <w:p w14:paraId="0F39B926" w14:textId="77777777" w:rsidR="00760331" w:rsidRPr="00DD5D8F" w:rsidRDefault="00760331" w:rsidP="004B379E">
      <w:pPr>
        <w:pStyle w:val="ListParagraph"/>
        <w:widowControl/>
        <w:numPr>
          <w:ilvl w:val="0"/>
          <w:numId w:val="41"/>
        </w:numPr>
        <w:autoSpaceDE/>
        <w:autoSpaceDN/>
        <w:spacing w:after="200" w:line="480" w:lineRule="auto"/>
        <w:ind w:left="709"/>
        <w:contextualSpacing/>
        <w:rPr>
          <w:b/>
          <w:sz w:val="24"/>
          <w:szCs w:val="24"/>
          <w:lang w:eastAsia="id-ID"/>
        </w:rPr>
      </w:pPr>
      <w:r w:rsidRPr="00EB27B0">
        <w:rPr>
          <w:sz w:val="24"/>
          <w:szCs w:val="24"/>
          <w:lang w:eastAsia="id-ID"/>
        </w:rPr>
        <w:lastRenderedPageBreak/>
        <w:t>Koefisien Determinasi</w:t>
      </w:r>
      <w:r>
        <w:rPr>
          <w:b/>
          <w:sz w:val="24"/>
          <w:szCs w:val="24"/>
          <w:lang w:eastAsia="id-ID"/>
        </w:rPr>
        <w:t xml:space="preserve"> </w:t>
      </w:r>
      <w:r>
        <w:rPr>
          <w:i/>
          <w:sz w:val="24"/>
        </w:rPr>
        <w:t xml:space="preserve">Net Interest Margin </w:t>
      </w:r>
      <w:r>
        <w:rPr>
          <w:sz w:val="24"/>
        </w:rPr>
        <w:t xml:space="preserve">(NIM) Terhadap </w:t>
      </w:r>
      <w:r w:rsidRPr="005E3F16">
        <w:rPr>
          <w:i/>
          <w:sz w:val="24"/>
        </w:rPr>
        <w:t>Return On Asset</w:t>
      </w:r>
      <w:r w:rsidRPr="005E3F16">
        <w:rPr>
          <w:sz w:val="24"/>
        </w:rPr>
        <w:t xml:space="preserve"> (ROA)</w:t>
      </w:r>
    </w:p>
    <w:p w14:paraId="348095A3" w14:textId="77777777" w:rsidR="00760331" w:rsidRPr="00DD5D8F" w:rsidRDefault="00760331" w:rsidP="00760331">
      <w:pPr>
        <w:pStyle w:val="Caption"/>
        <w:ind w:firstLine="709"/>
        <w:jc w:val="center"/>
        <w:rPr>
          <w:color w:val="000000" w:themeColor="text1"/>
          <w:sz w:val="36"/>
          <w:szCs w:val="24"/>
          <w:lang w:eastAsia="id-ID"/>
        </w:rPr>
      </w:pPr>
      <w:bookmarkStart w:id="389" w:name="_Toc143177200"/>
      <w:r w:rsidRPr="00DD5D8F">
        <w:rPr>
          <w:color w:val="000000" w:themeColor="text1"/>
          <w:sz w:val="24"/>
        </w:rPr>
        <w:t xml:space="preserve">Tabel 4. </w:t>
      </w:r>
      <w:r w:rsidRPr="00DD5D8F">
        <w:rPr>
          <w:color w:val="000000" w:themeColor="text1"/>
          <w:sz w:val="24"/>
        </w:rPr>
        <w:fldChar w:fldCharType="begin"/>
      </w:r>
      <w:r w:rsidRPr="00DD5D8F">
        <w:rPr>
          <w:color w:val="000000" w:themeColor="text1"/>
          <w:sz w:val="24"/>
        </w:rPr>
        <w:instrText xml:space="preserve"> SEQ Tabel_4. \* ARABIC </w:instrText>
      </w:r>
      <w:r w:rsidRPr="00DD5D8F">
        <w:rPr>
          <w:color w:val="000000" w:themeColor="text1"/>
          <w:sz w:val="24"/>
        </w:rPr>
        <w:fldChar w:fldCharType="separate"/>
      </w:r>
      <w:r>
        <w:rPr>
          <w:noProof/>
          <w:color w:val="000000" w:themeColor="text1"/>
          <w:sz w:val="24"/>
        </w:rPr>
        <w:t>13</w:t>
      </w:r>
      <w:r w:rsidRPr="00DD5D8F">
        <w:rPr>
          <w:color w:val="000000" w:themeColor="text1"/>
          <w:sz w:val="24"/>
        </w:rPr>
        <w:fldChar w:fldCharType="end"/>
      </w:r>
      <w:r w:rsidRPr="00DD5D8F">
        <w:rPr>
          <w:color w:val="000000" w:themeColor="text1"/>
          <w:sz w:val="24"/>
        </w:rPr>
        <w:t xml:space="preserve"> Hail Koefisien Determinasi NIM Terhadap ROA</w:t>
      </w:r>
      <w:bookmarkEnd w:id="389"/>
    </w:p>
    <w:p w14:paraId="43F955D9" w14:textId="77777777" w:rsidR="00760331" w:rsidRDefault="00760331" w:rsidP="00760331">
      <w:pPr>
        <w:pStyle w:val="ListParagraph"/>
        <w:jc w:val="center"/>
        <w:rPr>
          <w:b/>
          <w:sz w:val="24"/>
          <w:szCs w:val="24"/>
          <w:lang w:eastAsia="id-ID"/>
        </w:rPr>
      </w:pPr>
      <w:r>
        <w:rPr>
          <w:b/>
          <w:noProof/>
          <w:sz w:val="24"/>
          <w:szCs w:val="24"/>
          <w:lang w:val="id-ID" w:eastAsia="id-ID"/>
        </w:rPr>
        <w:drawing>
          <wp:inline distT="0" distB="0" distL="0" distR="0" wp14:anchorId="4A610AD2" wp14:editId="07E9055E">
            <wp:extent cx="1958009" cy="1200176"/>
            <wp:effectExtent l="19050" t="19050" r="23495"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08.30.06.jpeg"/>
                    <pic:cNvPicPr/>
                  </pic:nvPicPr>
                  <pic:blipFill rotWithShape="1">
                    <a:blip r:embed="rId75">
                      <a:extLst>
                        <a:ext uri="{28A0092B-C50C-407E-A947-70E740481C1C}">
                          <a14:useLocalDpi xmlns:a14="http://schemas.microsoft.com/office/drawing/2010/main" val="0"/>
                        </a:ext>
                      </a:extLst>
                    </a:blip>
                    <a:srcRect l="62919" t="7392" b="42609"/>
                    <a:stretch/>
                  </pic:blipFill>
                  <pic:spPr bwMode="auto">
                    <a:xfrm>
                      <a:off x="0" y="0"/>
                      <a:ext cx="1968580" cy="12066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5F322F" w14:textId="77777777" w:rsidR="00760331" w:rsidRPr="00E059D4" w:rsidRDefault="00760331" w:rsidP="008853FD">
      <w:pPr>
        <w:spacing w:line="480" w:lineRule="auto"/>
        <w:ind w:firstLine="720"/>
        <w:jc w:val="center"/>
        <w:rPr>
          <w:sz w:val="24"/>
          <w:szCs w:val="24"/>
          <w:lang w:eastAsia="id-ID"/>
        </w:rPr>
      </w:pPr>
      <w:r w:rsidRPr="00E059D4">
        <w:rPr>
          <w:sz w:val="24"/>
          <w:szCs w:val="24"/>
          <w:lang w:eastAsia="id-ID"/>
        </w:rPr>
        <w:t>Sumber : Data diolah STATA, 2023</w:t>
      </w:r>
    </w:p>
    <w:p w14:paraId="12151270" w14:textId="77777777" w:rsidR="00760331" w:rsidRDefault="00760331" w:rsidP="008853FD">
      <w:pPr>
        <w:pStyle w:val="ListParagraph"/>
        <w:spacing w:line="480" w:lineRule="auto"/>
        <w:ind w:left="709" w:firstLine="567"/>
        <w:rPr>
          <w:sz w:val="24"/>
          <w:szCs w:val="24"/>
          <w:lang w:eastAsia="id-ID"/>
        </w:rPr>
      </w:pPr>
      <w:r w:rsidRPr="00DE6FF5">
        <w:rPr>
          <w:sz w:val="24"/>
          <w:szCs w:val="24"/>
          <w:lang w:eastAsia="id-ID"/>
        </w:rPr>
        <w:t>Nilai Koefisien Determinasi atau R square mencapai 0.0520 atau setara dengan 5,2 %. Ini mununjukkan bahwa variabel independen NIM memiliki kemampuan untuk menjelaskan sekitar 5,2% dari variasi dalam variabel ROA pada perusahaan perbankan yang terdaftar di Bursa Efek In</w:t>
      </w:r>
      <w:r>
        <w:rPr>
          <w:sz w:val="24"/>
          <w:szCs w:val="24"/>
          <w:lang w:eastAsia="id-ID"/>
        </w:rPr>
        <w:t>d</w:t>
      </w:r>
      <w:r w:rsidRPr="00DE6FF5">
        <w:rPr>
          <w:sz w:val="24"/>
          <w:szCs w:val="24"/>
          <w:lang w:eastAsia="id-ID"/>
        </w:rPr>
        <w:t>onesia. Sementara itu, sisanya sekitar 94,8% (100 – nilai Adj R Square) dijelaskan oleh faktor-faktor lain yang tidak dimasukkan dalam model penelitian ini.</w:t>
      </w:r>
    </w:p>
    <w:p w14:paraId="4D71129A" w14:textId="77777777" w:rsidR="00760331" w:rsidRPr="0055376C" w:rsidRDefault="00760331" w:rsidP="004B379E">
      <w:pPr>
        <w:pStyle w:val="ListParagraph"/>
        <w:widowControl/>
        <w:numPr>
          <w:ilvl w:val="0"/>
          <w:numId w:val="41"/>
        </w:numPr>
        <w:autoSpaceDE/>
        <w:autoSpaceDN/>
        <w:spacing w:after="200" w:line="480" w:lineRule="auto"/>
        <w:ind w:left="709"/>
        <w:contextualSpacing/>
        <w:rPr>
          <w:b/>
          <w:sz w:val="24"/>
          <w:szCs w:val="24"/>
          <w:lang w:eastAsia="id-ID"/>
        </w:rPr>
      </w:pPr>
      <w:r w:rsidRPr="00EB27B0">
        <w:rPr>
          <w:sz w:val="24"/>
          <w:szCs w:val="24"/>
          <w:lang w:eastAsia="id-ID"/>
        </w:rPr>
        <w:t>Koefisien Determinasi</w:t>
      </w:r>
      <w:r>
        <w:rPr>
          <w:b/>
          <w:sz w:val="24"/>
          <w:szCs w:val="24"/>
          <w:lang w:eastAsia="id-ID"/>
        </w:rPr>
        <w:t xml:space="preserve"> </w:t>
      </w:r>
      <w:r w:rsidRPr="005D407F">
        <w:rPr>
          <w:i/>
          <w:sz w:val="24"/>
          <w:szCs w:val="24"/>
          <w:lang w:eastAsia="id-ID"/>
        </w:rPr>
        <w:t>Loan to Deposir Ratio</w:t>
      </w:r>
      <w:r w:rsidRPr="005D407F">
        <w:rPr>
          <w:sz w:val="24"/>
          <w:szCs w:val="24"/>
          <w:lang w:eastAsia="id-ID"/>
        </w:rPr>
        <w:t xml:space="preserve"> (LDR) dan</w:t>
      </w:r>
      <w:r>
        <w:rPr>
          <w:b/>
          <w:sz w:val="24"/>
          <w:szCs w:val="24"/>
          <w:lang w:eastAsia="id-ID"/>
        </w:rPr>
        <w:t xml:space="preserve"> </w:t>
      </w:r>
      <w:r>
        <w:rPr>
          <w:i/>
          <w:sz w:val="24"/>
        </w:rPr>
        <w:t xml:space="preserve">Net Interest Margin </w:t>
      </w:r>
      <w:r>
        <w:rPr>
          <w:sz w:val="24"/>
        </w:rPr>
        <w:t xml:space="preserve">(NIM) Terhadap </w:t>
      </w:r>
      <w:r w:rsidRPr="005E3F16">
        <w:rPr>
          <w:i/>
          <w:sz w:val="24"/>
        </w:rPr>
        <w:t>Return On Asset</w:t>
      </w:r>
      <w:r w:rsidRPr="005E3F16">
        <w:rPr>
          <w:sz w:val="24"/>
        </w:rPr>
        <w:t xml:space="preserve"> (ROA)</w:t>
      </w:r>
    </w:p>
    <w:p w14:paraId="05E37577" w14:textId="77777777" w:rsidR="00760331" w:rsidRPr="0055376C" w:rsidRDefault="00760331" w:rsidP="00760331">
      <w:pPr>
        <w:pStyle w:val="Caption"/>
        <w:ind w:firstLine="709"/>
        <w:jc w:val="center"/>
        <w:rPr>
          <w:color w:val="000000" w:themeColor="text1"/>
          <w:sz w:val="24"/>
        </w:rPr>
      </w:pPr>
      <w:bookmarkStart w:id="390" w:name="_Toc143177201"/>
      <w:r w:rsidRPr="0055376C">
        <w:rPr>
          <w:color w:val="000000" w:themeColor="text1"/>
          <w:sz w:val="24"/>
        </w:rPr>
        <w:t xml:space="preserve">Tabel 4. </w:t>
      </w:r>
      <w:r w:rsidRPr="0055376C">
        <w:rPr>
          <w:color w:val="000000" w:themeColor="text1"/>
          <w:sz w:val="24"/>
        </w:rPr>
        <w:fldChar w:fldCharType="begin"/>
      </w:r>
      <w:r w:rsidRPr="0055376C">
        <w:rPr>
          <w:color w:val="000000" w:themeColor="text1"/>
          <w:sz w:val="24"/>
        </w:rPr>
        <w:instrText xml:space="preserve"> SEQ Tabel_4. \* ARABIC </w:instrText>
      </w:r>
      <w:r w:rsidRPr="0055376C">
        <w:rPr>
          <w:color w:val="000000" w:themeColor="text1"/>
          <w:sz w:val="24"/>
        </w:rPr>
        <w:fldChar w:fldCharType="separate"/>
      </w:r>
      <w:r>
        <w:rPr>
          <w:noProof/>
          <w:color w:val="000000" w:themeColor="text1"/>
          <w:sz w:val="24"/>
        </w:rPr>
        <w:t>14</w:t>
      </w:r>
      <w:r w:rsidRPr="0055376C">
        <w:rPr>
          <w:color w:val="000000" w:themeColor="text1"/>
          <w:sz w:val="24"/>
        </w:rPr>
        <w:fldChar w:fldCharType="end"/>
      </w:r>
      <w:r w:rsidRPr="0055376C">
        <w:rPr>
          <w:color w:val="000000" w:themeColor="text1"/>
          <w:sz w:val="24"/>
        </w:rPr>
        <w:t xml:space="preserve"> Hasil K</w:t>
      </w:r>
      <w:r>
        <w:rPr>
          <w:color w:val="000000" w:themeColor="text1"/>
          <w:sz w:val="24"/>
        </w:rPr>
        <w:t>oefisien Determinasi LDR dan NIM Terhadap ROA</w:t>
      </w:r>
      <w:bookmarkEnd w:id="390"/>
    </w:p>
    <w:p w14:paraId="021E0FB4" w14:textId="77777777" w:rsidR="00760331" w:rsidRPr="0055376C" w:rsidRDefault="00760331" w:rsidP="00760331">
      <w:pPr>
        <w:ind w:firstLine="709"/>
        <w:jc w:val="center"/>
      </w:pPr>
      <w:r w:rsidRPr="005009DB">
        <w:rPr>
          <w:noProof/>
          <w:lang w:val="id-ID" w:eastAsia="id-ID"/>
        </w:rPr>
        <w:drawing>
          <wp:inline distT="0" distB="0" distL="0" distR="0" wp14:anchorId="117F89EB" wp14:editId="64DABAA2">
            <wp:extent cx="2033698" cy="1321905"/>
            <wp:effectExtent l="19050" t="19050" r="24130" b="12065"/>
            <wp:docPr id="17529792" name="Picture 17529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3">
                      <a:extLst>
                        <a:ext uri="{28A0092B-C50C-407E-A947-70E740481C1C}">
                          <a14:useLocalDpi xmlns:a14="http://schemas.microsoft.com/office/drawing/2010/main" val="0"/>
                        </a:ext>
                      </a:extLst>
                    </a:blip>
                    <a:srcRect l="43393" t="5213" r="28994" b="42072"/>
                    <a:stretch/>
                  </pic:blipFill>
                  <pic:spPr bwMode="auto">
                    <a:xfrm>
                      <a:off x="0" y="0"/>
                      <a:ext cx="2037379" cy="132429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64D2C14" w14:textId="77777777" w:rsidR="00760331" w:rsidRDefault="00760331" w:rsidP="00760331">
      <w:pPr>
        <w:spacing w:line="480" w:lineRule="auto"/>
        <w:ind w:firstLine="720"/>
        <w:jc w:val="center"/>
        <w:rPr>
          <w:sz w:val="24"/>
          <w:szCs w:val="24"/>
          <w:lang w:eastAsia="id-ID"/>
        </w:rPr>
      </w:pPr>
      <w:r w:rsidRPr="00E059D4">
        <w:rPr>
          <w:sz w:val="24"/>
          <w:szCs w:val="24"/>
          <w:lang w:eastAsia="id-ID"/>
        </w:rPr>
        <w:t>S</w:t>
      </w:r>
      <w:r>
        <w:rPr>
          <w:sz w:val="24"/>
          <w:szCs w:val="24"/>
          <w:lang w:eastAsia="id-ID"/>
        </w:rPr>
        <w:t>umber : Data diolah STATA, 2023</w:t>
      </w:r>
    </w:p>
    <w:p w14:paraId="69A0E43E" w14:textId="77777777" w:rsidR="00760331" w:rsidRPr="0055376C" w:rsidRDefault="00760331" w:rsidP="00760331">
      <w:pPr>
        <w:spacing w:line="480" w:lineRule="auto"/>
        <w:ind w:left="720" w:firstLine="720"/>
        <w:jc w:val="both"/>
        <w:rPr>
          <w:sz w:val="24"/>
          <w:szCs w:val="24"/>
          <w:lang w:eastAsia="id-ID"/>
        </w:rPr>
      </w:pPr>
      <w:r w:rsidRPr="004E743D">
        <w:rPr>
          <w:sz w:val="24"/>
          <w:szCs w:val="24"/>
          <w:lang w:eastAsia="id-ID"/>
        </w:rPr>
        <w:lastRenderedPageBreak/>
        <w:t>Nilai Koefisien Determina</w:t>
      </w:r>
      <w:r>
        <w:rPr>
          <w:sz w:val="24"/>
          <w:szCs w:val="24"/>
          <w:lang w:eastAsia="id-ID"/>
        </w:rPr>
        <w:t>si atau R square mencapai 0.2280, setara dengan 22,8</w:t>
      </w:r>
      <w:r w:rsidRPr="004E743D">
        <w:rPr>
          <w:sz w:val="24"/>
          <w:szCs w:val="24"/>
          <w:lang w:eastAsia="id-ID"/>
        </w:rPr>
        <w:t>%. Ini mununjukkan bahwa variabel independen LDR dan NIM memiliki kemampuan</w:t>
      </w:r>
      <w:r>
        <w:rPr>
          <w:sz w:val="24"/>
          <w:szCs w:val="24"/>
          <w:lang w:eastAsia="id-ID"/>
        </w:rPr>
        <w:t xml:space="preserve"> untuk menjelaskan sekitar 22,8</w:t>
      </w:r>
      <w:r w:rsidRPr="004E743D">
        <w:rPr>
          <w:sz w:val="24"/>
          <w:szCs w:val="24"/>
          <w:lang w:eastAsia="id-ID"/>
        </w:rPr>
        <w:t>% dari variasi dalam variabel ROA pada perusahaan perbankan yang terdaftar di Bursa Efek Inonesia. Seme</w:t>
      </w:r>
      <w:r>
        <w:rPr>
          <w:sz w:val="24"/>
          <w:szCs w:val="24"/>
          <w:lang w:eastAsia="id-ID"/>
        </w:rPr>
        <w:t>ntara itu, sisanya sekitar 77,2</w:t>
      </w:r>
      <w:r w:rsidRPr="004E743D">
        <w:rPr>
          <w:sz w:val="24"/>
          <w:szCs w:val="24"/>
          <w:lang w:eastAsia="id-ID"/>
        </w:rPr>
        <w:t xml:space="preserve">% (100 – </w:t>
      </w:r>
      <w:r>
        <w:rPr>
          <w:sz w:val="24"/>
          <w:szCs w:val="24"/>
          <w:lang w:eastAsia="id-ID"/>
        </w:rPr>
        <w:t xml:space="preserve">Adj </w:t>
      </w:r>
      <w:r w:rsidRPr="004E743D">
        <w:rPr>
          <w:sz w:val="24"/>
          <w:szCs w:val="24"/>
          <w:lang w:eastAsia="id-ID"/>
        </w:rPr>
        <w:t>nilai R Square) dijelaskan oleh faktor-faktor lain yang tidak dimasukkan dalam model penelitian ini.</w:t>
      </w:r>
    </w:p>
    <w:p w14:paraId="5C60FB5C" w14:textId="77777777" w:rsidR="00760331" w:rsidRPr="00E059D4" w:rsidRDefault="00760331" w:rsidP="004E2D93">
      <w:pPr>
        <w:pStyle w:val="Heading2"/>
        <w:rPr>
          <w:lang w:eastAsia="id-ID"/>
        </w:rPr>
      </w:pPr>
      <w:bookmarkStart w:id="391" w:name="_Toc143176727"/>
      <w:r w:rsidRPr="00E059D4">
        <w:rPr>
          <w:lang w:eastAsia="id-ID"/>
        </w:rPr>
        <w:t>4.3</w:t>
      </w:r>
      <w:r w:rsidRPr="00E059D4">
        <w:rPr>
          <w:lang w:eastAsia="id-ID"/>
        </w:rPr>
        <w:tab/>
        <w:t>Pembahasan</w:t>
      </w:r>
      <w:bookmarkEnd w:id="391"/>
    </w:p>
    <w:p w14:paraId="0F97D44A" w14:textId="77777777" w:rsidR="00760331" w:rsidRPr="004E2D93" w:rsidRDefault="00760331" w:rsidP="004E2D93">
      <w:pPr>
        <w:pStyle w:val="Heading3"/>
        <w:rPr>
          <w:b/>
          <w:lang w:eastAsia="id-ID"/>
        </w:rPr>
      </w:pPr>
      <w:bookmarkStart w:id="392" w:name="_Toc143176728"/>
      <w:r w:rsidRPr="004E2D93">
        <w:rPr>
          <w:b/>
          <w:lang w:eastAsia="id-ID"/>
        </w:rPr>
        <w:t>4.3.1</w:t>
      </w:r>
      <w:r w:rsidRPr="004E2D93">
        <w:rPr>
          <w:b/>
          <w:lang w:eastAsia="id-ID"/>
        </w:rPr>
        <w:tab/>
        <w:t xml:space="preserve">Pengaruh </w:t>
      </w:r>
      <w:r w:rsidRPr="004E2D93">
        <w:rPr>
          <w:b/>
          <w:i/>
          <w:lang w:eastAsia="id-ID"/>
        </w:rPr>
        <w:t>Loan to Deposit Ratio</w:t>
      </w:r>
      <w:r w:rsidRPr="004E2D93">
        <w:rPr>
          <w:b/>
          <w:lang w:eastAsia="id-ID"/>
        </w:rPr>
        <w:t xml:space="preserve"> (LDR) Terhadap </w:t>
      </w:r>
      <w:r w:rsidRPr="004E2D93">
        <w:rPr>
          <w:b/>
          <w:i/>
          <w:lang w:eastAsia="id-ID"/>
        </w:rPr>
        <w:t xml:space="preserve">Return On Asset </w:t>
      </w:r>
      <w:r w:rsidRPr="004E2D93">
        <w:rPr>
          <w:b/>
          <w:lang w:eastAsia="id-ID"/>
        </w:rPr>
        <w:t>(ROA) Pada Perusahaan Perbankan yang Terdaftar di Bursa Efek Indonesia (BEI).</w:t>
      </w:r>
      <w:bookmarkEnd w:id="392"/>
    </w:p>
    <w:p w14:paraId="4EB7C285" w14:textId="77777777" w:rsidR="00760331" w:rsidRPr="00E059D4" w:rsidRDefault="00760331" w:rsidP="00760331">
      <w:pPr>
        <w:spacing w:line="480" w:lineRule="auto"/>
        <w:jc w:val="both"/>
        <w:rPr>
          <w:sz w:val="24"/>
          <w:szCs w:val="24"/>
        </w:rPr>
      </w:pPr>
      <w:r w:rsidRPr="00E059D4">
        <w:rPr>
          <w:sz w:val="24"/>
          <w:szCs w:val="24"/>
          <w:lang w:eastAsia="id-ID"/>
        </w:rPr>
        <w:tab/>
      </w:r>
      <w:r w:rsidRPr="00E059D4">
        <w:rPr>
          <w:sz w:val="24"/>
          <w:szCs w:val="24"/>
        </w:rPr>
        <w:t xml:space="preserve">Berdasarkan hasil regresi data panel metode Random Effect Model (REM) dapat dilihat pada tabel  4.10, diketahui bahwa nilai koefisien variabel </w:t>
      </w:r>
      <w:r w:rsidRPr="00E059D4">
        <w:rPr>
          <w:i/>
          <w:sz w:val="24"/>
          <w:szCs w:val="24"/>
        </w:rPr>
        <w:t>Loan to Deposit Ratio</w:t>
      </w:r>
      <w:r w:rsidRPr="00E059D4">
        <w:rPr>
          <w:sz w:val="24"/>
          <w:szCs w:val="24"/>
        </w:rPr>
        <w:t xml:space="preserve"> (LDR) sebesar – 0,0460813, menunjukan bahwa setiap kenaikan variabel </w:t>
      </w:r>
      <w:r w:rsidRPr="00E059D4">
        <w:rPr>
          <w:i/>
          <w:sz w:val="24"/>
          <w:szCs w:val="24"/>
        </w:rPr>
        <w:t>Loan to Deposit Ratio</w:t>
      </w:r>
      <w:r w:rsidRPr="00E059D4">
        <w:rPr>
          <w:sz w:val="24"/>
          <w:szCs w:val="24"/>
        </w:rPr>
        <w:t xml:space="preserve"> (LDR)  sebesar 1% maka akan diikuti penurunan pada </w:t>
      </w:r>
      <w:r w:rsidRPr="00E059D4">
        <w:rPr>
          <w:i/>
          <w:sz w:val="24"/>
          <w:szCs w:val="24"/>
        </w:rPr>
        <w:t>Return on Asset</w:t>
      </w:r>
      <w:r w:rsidRPr="00E059D4">
        <w:rPr>
          <w:sz w:val="24"/>
          <w:szCs w:val="24"/>
        </w:rPr>
        <w:t xml:space="preserve"> (ROA) sebesar 4,6%.  hal ini berarti variabel X1 berpengaruh negatif terhadap variabel Y. selanjutnya berdasarkan Prob&gt;|z|X1 adalah 0,000 &lt;  0,05, maka H0 ditolak dan H1 diterima yang artinya variabel X1 berpengaruh negatif dan signifikan terhadap variabel Y. </w:t>
      </w:r>
      <w:r w:rsidRPr="00976098">
        <w:rPr>
          <w:sz w:val="24"/>
          <w:szCs w:val="24"/>
          <w:lang w:eastAsia="id-ID"/>
        </w:rPr>
        <w:t>Nilai Koefisien Determinasi atau R square mencapai 0.0820 atau setara dengan 8,2%. Ini mununjukkan bahwa variabel independen LDR memiliki kemampuan untuk menjelaskan sekitar 8,2 % dari variasi dalam variabel ROA pada perusahaan perbankan yang terdaftar di Bursa Efek In</w:t>
      </w:r>
      <w:r>
        <w:rPr>
          <w:sz w:val="24"/>
          <w:szCs w:val="24"/>
          <w:lang w:eastAsia="id-ID"/>
        </w:rPr>
        <w:t>d</w:t>
      </w:r>
      <w:r w:rsidRPr="00976098">
        <w:rPr>
          <w:sz w:val="24"/>
          <w:szCs w:val="24"/>
          <w:lang w:eastAsia="id-ID"/>
        </w:rPr>
        <w:t>onesia.</w:t>
      </w:r>
    </w:p>
    <w:p w14:paraId="7AAE4586" w14:textId="77777777" w:rsidR="00760331" w:rsidRPr="00E059D4" w:rsidRDefault="00760331" w:rsidP="00760331">
      <w:pPr>
        <w:spacing w:line="480" w:lineRule="auto"/>
        <w:jc w:val="both"/>
        <w:rPr>
          <w:sz w:val="24"/>
          <w:szCs w:val="24"/>
        </w:rPr>
      </w:pPr>
      <w:r w:rsidRPr="00E059D4">
        <w:rPr>
          <w:sz w:val="24"/>
          <w:szCs w:val="24"/>
        </w:rPr>
        <w:lastRenderedPageBreak/>
        <w:tab/>
        <w:t xml:space="preserve">Hasil penelitian ini menyatakan bahwa adanya pengaruh negatif dari </w:t>
      </w:r>
      <w:r w:rsidRPr="00E059D4">
        <w:rPr>
          <w:i/>
          <w:sz w:val="24"/>
          <w:szCs w:val="24"/>
        </w:rPr>
        <w:t>Loan to Deposit Ratio</w:t>
      </w:r>
      <w:r w:rsidRPr="00E059D4">
        <w:rPr>
          <w:sz w:val="24"/>
          <w:szCs w:val="24"/>
        </w:rPr>
        <w:t xml:space="preserve"> (LDR) terhadap </w:t>
      </w:r>
      <w:r w:rsidRPr="00E059D4">
        <w:rPr>
          <w:i/>
          <w:sz w:val="24"/>
          <w:szCs w:val="24"/>
        </w:rPr>
        <w:t xml:space="preserve">Return On Asset </w:t>
      </w:r>
      <w:r w:rsidRPr="00E059D4">
        <w:rPr>
          <w:sz w:val="24"/>
          <w:szCs w:val="24"/>
        </w:rPr>
        <w:t xml:space="preserve">(ROA). Artinya, setiap peningkatan dalam Loan to Deposit Ratio menyebabkan penurunan Return On Asset, yang menandakan bahwa semakin tinggi </w:t>
      </w:r>
      <w:r w:rsidRPr="00E059D4">
        <w:rPr>
          <w:i/>
          <w:sz w:val="24"/>
          <w:szCs w:val="24"/>
        </w:rPr>
        <w:t>Loan to Deposit Ratio</w:t>
      </w:r>
      <w:r w:rsidRPr="00E059D4">
        <w:rPr>
          <w:sz w:val="24"/>
          <w:szCs w:val="24"/>
        </w:rPr>
        <w:t xml:space="preserve"> (LDR), kondisi keuangan bank menjadi semakin buruk. Kenaikan </w:t>
      </w:r>
      <w:r w:rsidRPr="00E059D4">
        <w:rPr>
          <w:i/>
          <w:sz w:val="24"/>
          <w:szCs w:val="24"/>
        </w:rPr>
        <w:t>Loan to Deposit Ratio</w:t>
      </w:r>
      <w:r w:rsidRPr="00E059D4">
        <w:rPr>
          <w:sz w:val="24"/>
          <w:szCs w:val="24"/>
        </w:rPr>
        <w:t xml:space="preserve"> (LDR) mengindikasikan bahwa bank mengalami kesulitan dalam memenuhi kewajiban kepada deposan atas kredit yang diberikan. Selain itu, peningkatan </w:t>
      </w:r>
      <w:r w:rsidRPr="00E059D4">
        <w:rPr>
          <w:i/>
          <w:sz w:val="24"/>
          <w:szCs w:val="24"/>
        </w:rPr>
        <w:t>Loan to Deposit Ratio</w:t>
      </w:r>
      <w:r w:rsidRPr="00E059D4">
        <w:rPr>
          <w:sz w:val="24"/>
          <w:szCs w:val="24"/>
        </w:rPr>
        <w:t xml:space="preserve"> (LDR) juga menunjukkan adanya tingkat kredit yang tinggi, namun tidak diimbangi dengan tingkat pengembalian yang memadai (kredit macet), sehingga menyebabkan bank mengalami kerugian atau penurunan profitabilitas </w:t>
      </w:r>
      <w:r w:rsidRPr="00E059D4">
        <w:rPr>
          <w:sz w:val="24"/>
          <w:szCs w:val="24"/>
        </w:rPr>
        <w:fldChar w:fldCharType="begin" w:fldLock="1"/>
      </w:r>
      <w:r w:rsidRPr="00E059D4">
        <w:rPr>
          <w:sz w:val="24"/>
          <w:szCs w:val="24"/>
        </w:rPr>
        <w:instrText>ADDIN CSL_CITATION {"citationItems":[{"id":"ITEM-1","itemData":{"abstract":"Bank persero memiliki keterlibatan dengan banyak pihak sehingga pemeliharaan kinerja perlu dilakukan untuk menghadapi risiko perbankan yang mungkin timbul. Kecenderungan penurunan profitabilitas bank persero yang ditunjukkan oleh Return on Asset (ROA) dan Return on Equity (ROE) menjadi masalah ketika Capital Adequacy Ratio (CAR), Loan to Deposit Ratio (LDR), dan BOPO mengalami kecenderungan kenaikan. Tujuan penelitian ini adalah mengetahui pengaruh CAR, LDR dan BOPO terhadap ROA dan ROE dengan metode ekplanatori. Populasi penelitian ini adalah laporan keuangan triwulanan dari 4 bank persero di Indonesia periode 2010-2015 sehingga jumlah sampel yang diperoleh yaitu sebanyak 96 dengan teknik purposive sampling. Teknik analisis data yang digunakan yaitu uji asumsi klasik, uji regresi linear, dan uji signifikansi menggunakan aplikasi perangkat lunak SPSS 15.0. Hasil dan pembahasan: CAR berpengaruh positif signifikan terhadap ROA sebesar 5,5%, LDR berpengaruh negatif signifikan terhadap ROA sebesar 28,6%, dan BOPO berpengaruh negatif signifikan terhadap ROA sebesar 68,8%. CAR, LDR, dan BOPO berpengaruh positif signifikan terhadap ROA sebesar 69,5%. CAR tidak berpengaruh terhadap ROE, LDR berpengaruh negatif signifikan terhadap ROE sebesar 31%, dan BOPO berpengaruh negatif signifikan terhadap ROE sebesar 48,5%. CAR, LDR, dan BOPO berpengaruh positif signifikan terhadap ROE sebesar 50,9%. Kesimpulan dan saran: CAR, LDR dan BOPO berpengaruh positif terhadap profitabilitas (ROA dan ROE). Bank persero diharapkan untuk dapat meningkatkan likuiditas dan efisiensi operasional dengan menurunkan persentase LDR dan BOPO.","author":[{"dropping-particle":"","family":"Khoirunnisa","given":"Hani Maulida","non-dropping-particle":"","parse-names":false,"suffix":""},{"dropping-particle":"","family":"Rodhiyah","given":"","non-dropping-particle":"","parse-names":false,"suffix":""},{"dropping-particle":"","family":"Saryadi","given":"","non-dropping-particle":"","parse-names":false,"suffix":""}],"container-title":"Jurnal Ilmu Administrasi Bisnis","id":"ITEM-1","issue":"4","issued":{"date-parts":[["2016"]]},"page":"264-271","title":"Pengaruh Capital Adequacy Ratio (CAR), Loan To Deposit Ratio (LDR) Dan Bopo Terhadap Profitabilitas (ROA Dan ROE) Bank Persero Indonesia Yang Dipublikasikan Bank Indonesia Periode 2010 - 2015","type":"article-journal","volume":"5"},"uris":["http://www.mendeley.com/documents/?uuid=426f8ac1-b8b8-44c5-803e-8dac878036fc"]}],"mendeley":{"formattedCitation":"(Khoirunnisa et al., 2016)","plainTextFormattedCitation":"(Khoirunnisa et al., 2016)","previouslyFormattedCitation":"(Khoirunnisa et al., 2016)"},"properties":{"noteIndex":0},"schema":"https://github.com/citation-style-language/schema/raw/master/csl-citation.json"}</w:instrText>
      </w:r>
      <w:r w:rsidRPr="00E059D4">
        <w:rPr>
          <w:sz w:val="24"/>
          <w:szCs w:val="24"/>
        </w:rPr>
        <w:fldChar w:fldCharType="separate"/>
      </w:r>
      <w:r w:rsidRPr="00E059D4">
        <w:rPr>
          <w:noProof/>
          <w:sz w:val="24"/>
          <w:szCs w:val="24"/>
        </w:rPr>
        <w:t>(Khoirunnisa et al., 2016)</w:t>
      </w:r>
      <w:r w:rsidRPr="00E059D4">
        <w:rPr>
          <w:sz w:val="24"/>
          <w:szCs w:val="24"/>
        </w:rPr>
        <w:fldChar w:fldCharType="end"/>
      </w:r>
      <w:r w:rsidRPr="00E059D4">
        <w:rPr>
          <w:sz w:val="24"/>
          <w:szCs w:val="24"/>
        </w:rPr>
        <w:t>.</w:t>
      </w:r>
    </w:p>
    <w:p w14:paraId="0AAE2463" w14:textId="77777777" w:rsidR="00760331" w:rsidRPr="00E059D4" w:rsidRDefault="00760331" w:rsidP="00760331">
      <w:pPr>
        <w:spacing w:line="480" w:lineRule="auto"/>
        <w:ind w:firstLine="720"/>
        <w:jc w:val="both"/>
        <w:rPr>
          <w:sz w:val="24"/>
          <w:szCs w:val="24"/>
        </w:rPr>
      </w:pPr>
      <w:r w:rsidRPr="00E059D4">
        <w:rPr>
          <w:sz w:val="24"/>
          <w:szCs w:val="24"/>
        </w:rPr>
        <w:t xml:space="preserve">Hasil Penelitian ini dapat menjawab sub bab 2.10 Hipotesis Penelitian, dimana H1: </w:t>
      </w:r>
      <w:r w:rsidRPr="00E059D4">
        <w:rPr>
          <w:i/>
          <w:sz w:val="24"/>
          <w:szCs w:val="24"/>
        </w:rPr>
        <w:t xml:space="preserve">Loan to Deposit Ratio </w:t>
      </w:r>
      <w:r w:rsidRPr="00E059D4">
        <w:rPr>
          <w:sz w:val="24"/>
          <w:szCs w:val="24"/>
        </w:rPr>
        <w:t xml:space="preserve">(LDR) berpengaruh terhadap </w:t>
      </w:r>
      <w:r w:rsidRPr="00E059D4">
        <w:rPr>
          <w:i/>
          <w:sz w:val="24"/>
          <w:szCs w:val="24"/>
        </w:rPr>
        <w:t>Return On Asset (ROA)</w:t>
      </w:r>
      <w:r w:rsidRPr="00E059D4">
        <w:rPr>
          <w:sz w:val="24"/>
          <w:szCs w:val="24"/>
        </w:rPr>
        <w:t xml:space="preserve">, maka pada penelitian ini untuk H1 diterima. Dapat disimpulkan bahwa variabel </w:t>
      </w:r>
      <w:r w:rsidRPr="00E059D4">
        <w:rPr>
          <w:i/>
          <w:sz w:val="24"/>
          <w:szCs w:val="24"/>
        </w:rPr>
        <w:t>Loan to Deposit Ratio</w:t>
      </w:r>
      <w:r w:rsidRPr="00E059D4">
        <w:rPr>
          <w:sz w:val="24"/>
          <w:szCs w:val="24"/>
        </w:rPr>
        <w:t xml:space="preserve"> (LDR)  secara parsial memiliki pengaruh negatif dan signifikan terhadap </w:t>
      </w:r>
      <w:r w:rsidRPr="00E059D4">
        <w:rPr>
          <w:i/>
          <w:sz w:val="24"/>
          <w:szCs w:val="24"/>
        </w:rPr>
        <w:t>Return on Asset</w:t>
      </w:r>
      <w:r w:rsidRPr="00E059D4">
        <w:rPr>
          <w:sz w:val="24"/>
          <w:szCs w:val="24"/>
        </w:rPr>
        <w:t xml:space="preserve"> (ROA) pada perusahaan perbankan yang terdaftar di Bursa Efek Indonesia (BEI)  periode 2018 – 2022.</w:t>
      </w:r>
    </w:p>
    <w:p w14:paraId="55B6A36F" w14:textId="77777777" w:rsidR="00760331" w:rsidRPr="00E059D4" w:rsidRDefault="00760331" w:rsidP="00760331">
      <w:pPr>
        <w:spacing w:line="480" w:lineRule="auto"/>
        <w:ind w:firstLine="720"/>
        <w:jc w:val="both"/>
        <w:rPr>
          <w:sz w:val="24"/>
          <w:szCs w:val="24"/>
        </w:rPr>
      </w:pPr>
      <w:r w:rsidRPr="00E059D4">
        <w:rPr>
          <w:sz w:val="24"/>
          <w:szCs w:val="24"/>
        </w:rPr>
        <w:t xml:space="preserve">Hasil penelitian ini tidak sesuai dengan hasil penelitian yang dilakukan oleh </w:t>
      </w:r>
      <w:r w:rsidRPr="00E059D4">
        <w:rPr>
          <w:sz w:val="24"/>
          <w:szCs w:val="24"/>
        </w:rPr>
        <w:fldChar w:fldCharType="begin" w:fldLock="1"/>
      </w:r>
      <w:r w:rsidRPr="00E059D4">
        <w:rPr>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E059D4">
        <w:rPr>
          <w:sz w:val="24"/>
          <w:szCs w:val="24"/>
        </w:rPr>
        <w:fldChar w:fldCharType="separate"/>
      </w:r>
      <w:r w:rsidRPr="00E059D4">
        <w:rPr>
          <w:noProof/>
          <w:sz w:val="24"/>
          <w:szCs w:val="24"/>
        </w:rPr>
        <w:t>(Rembet &amp; Baramuli, 2020)</w:t>
      </w:r>
      <w:r w:rsidRPr="00E059D4">
        <w:rPr>
          <w:sz w:val="24"/>
          <w:szCs w:val="24"/>
        </w:rPr>
        <w:fldChar w:fldCharType="end"/>
      </w:r>
      <w:r w:rsidRPr="00E059D4">
        <w:rPr>
          <w:sz w:val="24"/>
          <w:szCs w:val="24"/>
        </w:rPr>
        <w:t xml:space="preserve">, </w:t>
      </w:r>
      <w:r w:rsidRPr="00E059D4">
        <w:rPr>
          <w:spacing w:val="-12"/>
          <w:sz w:val="24"/>
          <w:szCs w:val="24"/>
        </w:rPr>
        <w:fldChar w:fldCharType="begin" w:fldLock="1"/>
      </w:r>
      <w:r w:rsidRPr="00E059D4">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E059D4">
        <w:rPr>
          <w:spacing w:val="-12"/>
          <w:sz w:val="24"/>
          <w:szCs w:val="24"/>
        </w:rPr>
        <w:fldChar w:fldCharType="separate"/>
      </w:r>
      <w:r w:rsidRPr="00E059D4">
        <w:rPr>
          <w:noProof/>
          <w:spacing w:val="-12"/>
          <w:sz w:val="24"/>
          <w:szCs w:val="24"/>
        </w:rPr>
        <w:t>(Irfan et al., 2019)</w:t>
      </w:r>
      <w:r w:rsidRPr="00E059D4">
        <w:rPr>
          <w:spacing w:val="-12"/>
          <w:sz w:val="24"/>
          <w:szCs w:val="24"/>
        </w:rPr>
        <w:fldChar w:fldCharType="end"/>
      </w:r>
      <w:r w:rsidRPr="00E059D4">
        <w:rPr>
          <w:spacing w:val="-12"/>
          <w:sz w:val="24"/>
          <w:szCs w:val="24"/>
        </w:rPr>
        <w:t xml:space="preserve">, </w:t>
      </w:r>
      <w:r w:rsidRPr="00E059D4">
        <w:rPr>
          <w:sz w:val="24"/>
          <w:szCs w:val="24"/>
        </w:rPr>
        <w:fldChar w:fldCharType="begin" w:fldLock="1"/>
      </w:r>
      <w:r w:rsidRPr="00E059D4">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E059D4">
        <w:rPr>
          <w:sz w:val="24"/>
          <w:szCs w:val="24"/>
        </w:rPr>
        <w:fldChar w:fldCharType="separate"/>
      </w:r>
      <w:r w:rsidRPr="00E059D4">
        <w:rPr>
          <w:noProof/>
          <w:sz w:val="24"/>
          <w:szCs w:val="24"/>
        </w:rPr>
        <w:t>(Setya et al., 2021)</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E059D4">
        <w:rPr>
          <w:sz w:val="24"/>
          <w:szCs w:val="24"/>
        </w:rPr>
        <w:fldChar w:fldCharType="separate"/>
      </w:r>
      <w:r w:rsidRPr="00E059D4">
        <w:rPr>
          <w:noProof/>
          <w:sz w:val="24"/>
          <w:szCs w:val="24"/>
        </w:rPr>
        <w:t>(Setyarini,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E059D4">
        <w:rPr>
          <w:sz w:val="24"/>
          <w:szCs w:val="24"/>
        </w:rPr>
        <w:fldChar w:fldCharType="separate"/>
      </w:r>
      <w:r w:rsidRPr="00E059D4">
        <w:rPr>
          <w:noProof/>
          <w:sz w:val="24"/>
          <w:szCs w:val="24"/>
        </w:rPr>
        <w:t>(Hidayat et al., 2022)</w:t>
      </w:r>
      <w:r w:rsidRPr="00E059D4">
        <w:rPr>
          <w:sz w:val="24"/>
          <w:szCs w:val="24"/>
        </w:rPr>
        <w:fldChar w:fldCharType="end"/>
      </w:r>
      <w:r w:rsidRPr="00E059D4">
        <w:rPr>
          <w:sz w:val="24"/>
          <w:szCs w:val="24"/>
        </w:rPr>
        <w:t xml:space="preserve">, (Rosandy &amp; Sha, 2022) yang menjelaskan bahwa </w:t>
      </w:r>
      <w:r w:rsidRPr="00E059D4">
        <w:rPr>
          <w:i/>
          <w:sz w:val="24"/>
          <w:szCs w:val="24"/>
        </w:rPr>
        <w:t>Loan to Deposit Ratio</w:t>
      </w:r>
      <w:r w:rsidRPr="00E059D4">
        <w:rPr>
          <w:sz w:val="24"/>
          <w:szCs w:val="24"/>
        </w:rPr>
        <w:t xml:space="preserve"> (LDR) memiliki pengaruh positif dan signifikan terhadap Return on Assets. Namun hasil penelitian ini sejalan dengan penelitian sebelumnya yang dilakukan oleh (Korompis et al, 2020), (Fasha &amp; Cherudin, </w:t>
      </w:r>
      <w:r w:rsidRPr="00E059D4">
        <w:rPr>
          <w:sz w:val="24"/>
          <w:szCs w:val="24"/>
        </w:rPr>
        <w:lastRenderedPageBreak/>
        <w:t xml:space="preserve">2021), (Widyaningsih &amp; Sampurno, 2022), (Khoiriyah &amp; Dailibas, 2022), (Caesarani &amp; Manda, 2022), (Arthamevia &amp; Husin, 2023) menunjukan hasil penelitian bahwa </w:t>
      </w:r>
      <w:r w:rsidRPr="00E059D4">
        <w:rPr>
          <w:i/>
          <w:sz w:val="24"/>
          <w:szCs w:val="24"/>
        </w:rPr>
        <w:t>Loan to Deposit Ratio</w:t>
      </w:r>
      <w:r w:rsidRPr="00E059D4">
        <w:rPr>
          <w:sz w:val="24"/>
          <w:szCs w:val="24"/>
        </w:rPr>
        <w:t xml:space="preserve"> (LDR)  memiliki pengaruh negatif dan siginifikan terhadap </w:t>
      </w:r>
      <w:r w:rsidRPr="00E059D4">
        <w:rPr>
          <w:i/>
          <w:sz w:val="24"/>
          <w:szCs w:val="24"/>
        </w:rPr>
        <w:t>Return on Asset</w:t>
      </w:r>
      <w:r w:rsidRPr="00E059D4">
        <w:rPr>
          <w:sz w:val="24"/>
          <w:szCs w:val="24"/>
        </w:rPr>
        <w:t xml:space="preserve"> (ROA).</w:t>
      </w:r>
    </w:p>
    <w:p w14:paraId="5AA8BF60" w14:textId="77777777" w:rsidR="00760331" w:rsidRPr="00C0196D" w:rsidRDefault="00760331" w:rsidP="00C0196D">
      <w:pPr>
        <w:pStyle w:val="Heading3"/>
        <w:rPr>
          <w:b/>
          <w:lang w:eastAsia="id-ID"/>
        </w:rPr>
      </w:pPr>
      <w:bookmarkStart w:id="393" w:name="_Toc143176729"/>
      <w:r w:rsidRPr="00C0196D">
        <w:rPr>
          <w:b/>
        </w:rPr>
        <w:t>4.3.2</w:t>
      </w:r>
      <w:r w:rsidRPr="00C0196D">
        <w:rPr>
          <w:b/>
        </w:rPr>
        <w:tab/>
        <w:t xml:space="preserve">Pengaruh </w:t>
      </w:r>
      <w:r w:rsidRPr="00C0196D">
        <w:rPr>
          <w:b/>
          <w:i/>
        </w:rPr>
        <w:t>Net Interest Margin</w:t>
      </w:r>
      <w:r w:rsidRPr="00C0196D">
        <w:rPr>
          <w:b/>
        </w:rPr>
        <w:t xml:space="preserve"> (NIM) Terhadap </w:t>
      </w:r>
      <w:r w:rsidRPr="00C0196D">
        <w:rPr>
          <w:b/>
          <w:i/>
        </w:rPr>
        <w:t>Return on Asset</w:t>
      </w:r>
      <w:r w:rsidRPr="00C0196D">
        <w:rPr>
          <w:b/>
        </w:rPr>
        <w:t xml:space="preserve"> (ROA) Pada Perusahaan Perbankan Yang Terdaftar Di </w:t>
      </w:r>
      <w:r w:rsidRPr="00C0196D">
        <w:rPr>
          <w:b/>
          <w:lang w:eastAsia="id-ID"/>
        </w:rPr>
        <w:t>Bursa Efek Indonesia (BEI).</w:t>
      </w:r>
      <w:bookmarkEnd w:id="393"/>
    </w:p>
    <w:p w14:paraId="16C2AEDA" w14:textId="77777777" w:rsidR="00760331" w:rsidRPr="00E059D4" w:rsidRDefault="00760331" w:rsidP="00760331">
      <w:pPr>
        <w:spacing w:line="480" w:lineRule="auto"/>
        <w:ind w:firstLine="709"/>
        <w:jc w:val="both"/>
        <w:rPr>
          <w:sz w:val="24"/>
          <w:szCs w:val="24"/>
        </w:rPr>
      </w:pPr>
      <w:r w:rsidRPr="00E059D4">
        <w:rPr>
          <w:sz w:val="24"/>
          <w:szCs w:val="24"/>
        </w:rPr>
        <w:t xml:space="preserve">Berdasarkan hasil regresi data panel metode Random Effect Model (REM) dapat dilihat pada tabel 4.10, diketahui bahwa nilai koefisien variabel </w:t>
      </w:r>
      <w:r w:rsidRPr="00E059D4">
        <w:rPr>
          <w:i/>
          <w:sz w:val="24"/>
          <w:szCs w:val="24"/>
        </w:rPr>
        <w:t>Net Interest Margin</w:t>
      </w:r>
      <w:r w:rsidRPr="00E059D4">
        <w:rPr>
          <w:sz w:val="24"/>
          <w:szCs w:val="24"/>
        </w:rPr>
        <w:t xml:space="preserve"> (NIM) sebesar 0.319445 menunjukan bahwa setiap kenaikan variabel </w:t>
      </w:r>
      <w:r w:rsidRPr="00E059D4">
        <w:rPr>
          <w:i/>
          <w:sz w:val="24"/>
          <w:szCs w:val="24"/>
        </w:rPr>
        <w:t>Net Interest Margin</w:t>
      </w:r>
      <w:r w:rsidRPr="00E059D4">
        <w:rPr>
          <w:sz w:val="24"/>
          <w:szCs w:val="24"/>
        </w:rPr>
        <w:t xml:space="preserve"> (NIM) sebesar 1% maka akan diikuti kenaikan pada </w:t>
      </w:r>
      <w:r w:rsidRPr="00E059D4">
        <w:rPr>
          <w:i/>
          <w:sz w:val="24"/>
          <w:szCs w:val="24"/>
        </w:rPr>
        <w:t>Return on Asset</w:t>
      </w:r>
      <w:r w:rsidRPr="00E059D4">
        <w:rPr>
          <w:sz w:val="24"/>
          <w:szCs w:val="24"/>
        </w:rPr>
        <w:t xml:space="preserve"> (ROA) sebesar 31,9% hal ini berarti X2 berpengaruh positif terhadap variabel Y. Selanjutnya berdasarkan nilai Prob&gt;|z|X2 adalah  0.005 &lt; 0.05, maka H0 ditolak, dan H1 diterima. Yang artinya variabel X2 berpengaruh positif dan signifikan terhadap variabel Y. </w:t>
      </w:r>
      <w:r w:rsidRPr="00DE6FF5">
        <w:rPr>
          <w:sz w:val="24"/>
          <w:szCs w:val="24"/>
          <w:lang w:eastAsia="id-ID"/>
        </w:rPr>
        <w:t>Nilai Koefisien Determinasi atau R square mencapai 0.0520 atau setara dengan 5,2 %. Ini mununjukkan bahwa variabel independen NIM memiliki kemampuan untuk menjelaskan sekitar 5,2%</w:t>
      </w:r>
      <w:r>
        <w:rPr>
          <w:sz w:val="24"/>
          <w:szCs w:val="24"/>
          <w:lang w:eastAsia="id-ID"/>
        </w:rPr>
        <w:t xml:space="preserve"> </w:t>
      </w:r>
      <w:r w:rsidRPr="00DE6FF5">
        <w:rPr>
          <w:sz w:val="24"/>
          <w:szCs w:val="24"/>
          <w:lang w:eastAsia="id-ID"/>
        </w:rPr>
        <w:t>dari variasi dalam variabel ROA pada perusahaan perbankan yang terdaftar di Bursa Efek In</w:t>
      </w:r>
      <w:r>
        <w:rPr>
          <w:sz w:val="24"/>
          <w:szCs w:val="24"/>
          <w:lang w:eastAsia="id-ID"/>
        </w:rPr>
        <w:t>d</w:t>
      </w:r>
      <w:r w:rsidRPr="00DE6FF5">
        <w:rPr>
          <w:sz w:val="24"/>
          <w:szCs w:val="24"/>
          <w:lang w:eastAsia="id-ID"/>
        </w:rPr>
        <w:t>onesia.</w:t>
      </w:r>
    </w:p>
    <w:p w14:paraId="45BAA707" w14:textId="77777777" w:rsidR="00760331" w:rsidRPr="00E059D4" w:rsidRDefault="00760331" w:rsidP="00760331">
      <w:pPr>
        <w:spacing w:line="480" w:lineRule="auto"/>
        <w:ind w:firstLine="709"/>
        <w:jc w:val="both"/>
        <w:rPr>
          <w:sz w:val="24"/>
          <w:szCs w:val="24"/>
        </w:rPr>
      </w:pPr>
      <w:r w:rsidRPr="00E059D4">
        <w:rPr>
          <w:sz w:val="24"/>
          <w:szCs w:val="24"/>
        </w:rPr>
        <w:t xml:space="preserve">Hasil penelitian ini menyimpulkan bahwa adanya pengaruh positif dan signifikan dari </w:t>
      </w:r>
      <w:r w:rsidRPr="00E059D4">
        <w:rPr>
          <w:i/>
          <w:sz w:val="24"/>
          <w:szCs w:val="24"/>
        </w:rPr>
        <w:t xml:space="preserve">Net Interest Margin </w:t>
      </w:r>
      <w:r w:rsidRPr="00E059D4">
        <w:rPr>
          <w:sz w:val="24"/>
          <w:szCs w:val="24"/>
        </w:rPr>
        <w:t xml:space="preserve">(NIM) terhadap </w:t>
      </w:r>
      <w:r w:rsidRPr="00E059D4">
        <w:rPr>
          <w:i/>
          <w:sz w:val="24"/>
          <w:szCs w:val="24"/>
        </w:rPr>
        <w:t xml:space="preserve">Return On Asset </w:t>
      </w:r>
      <w:r w:rsidRPr="00E059D4">
        <w:rPr>
          <w:sz w:val="24"/>
          <w:szCs w:val="24"/>
        </w:rPr>
        <w:t xml:space="preserve">(ROA). Hasil penelitian menunjukkan bahwa semakin tinggi nilai </w:t>
      </w:r>
      <w:r w:rsidRPr="00E059D4">
        <w:rPr>
          <w:i/>
          <w:sz w:val="24"/>
          <w:szCs w:val="24"/>
        </w:rPr>
        <w:t xml:space="preserve">Net Interest Margin </w:t>
      </w:r>
      <w:r w:rsidRPr="00E059D4">
        <w:rPr>
          <w:sz w:val="24"/>
          <w:szCs w:val="24"/>
        </w:rPr>
        <w:t xml:space="preserve">(NIM), yang mencerminkan kemampuan manajemen bank dalam mengelola aset penghasil pendapatan agar menghasilkan pendapatan bunga bersih, maka nilai </w:t>
      </w:r>
      <w:r w:rsidRPr="00E059D4">
        <w:rPr>
          <w:i/>
          <w:sz w:val="24"/>
          <w:szCs w:val="24"/>
        </w:rPr>
        <w:lastRenderedPageBreak/>
        <w:t xml:space="preserve">Return On Asset </w:t>
      </w:r>
      <w:r w:rsidRPr="00E059D4">
        <w:rPr>
          <w:sz w:val="24"/>
          <w:szCs w:val="24"/>
        </w:rPr>
        <w:t xml:space="preserve">(ROA) pada bank konvensional juga akan meningkat. </w:t>
      </w:r>
      <w:r w:rsidRPr="00E059D4">
        <w:rPr>
          <w:i/>
          <w:sz w:val="24"/>
          <w:szCs w:val="24"/>
        </w:rPr>
        <w:t xml:space="preserve">Net Interest Margin </w:t>
      </w:r>
      <w:r w:rsidRPr="00E059D4">
        <w:rPr>
          <w:sz w:val="24"/>
          <w:szCs w:val="24"/>
        </w:rPr>
        <w:t xml:space="preserve">(NIM)  memiliki peran penting dalam mengevaluasi kemampuan bank dalam menghadapi risiko suku bunga. Jika suku bunga berubah, maka pendapatan bunga dan biaya bunga bank akan berubah pula. Dengan nilai </w:t>
      </w:r>
      <w:r w:rsidRPr="00E059D4">
        <w:rPr>
          <w:i/>
          <w:sz w:val="24"/>
          <w:szCs w:val="24"/>
        </w:rPr>
        <w:t xml:space="preserve">Net Interest Margin </w:t>
      </w:r>
      <w:r w:rsidRPr="00E059D4">
        <w:rPr>
          <w:sz w:val="24"/>
          <w:szCs w:val="24"/>
        </w:rPr>
        <w:t xml:space="preserve">(NIM) yang tinggi, kontribusi pendapatan dari kredit akan semakin tinggi dan tingkat kredit macet akan semakin rendah, yang menunjukkan bahwa pengelolaan dana pihak ketiga dijalankan secara efektif. Dampak positif </w:t>
      </w:r>
      <w:r w:rsidRPr="00E059D4">
        <w:rPr>
          <w:i/>
          <w:sz w:val="24"/>
          <w:szCs w:val="24"/>
        </w:rPr>
        <w:t>Net Interest Margin (</w:t>
      </w:r>
      <w:r w:rsidRPr="00E059D4">
        <w:rPr>
          <w:sz w:val="24"/>
          <w:szCs w:val="24"/>
        </w:rPr>
        <w:t xml:space="preserve">NIM) terhadap </w:t>
      </w:r>
      <w:r w:rsidRPr="00E059D4">
        <w:rPr>
          <w:i/>
          <w:sz w:val="24"/>
          <w:szCs w:val="24"/>
        </w:rPr>
        <w:t xml:space="preserve">Return On Asset </w:t>
      </w:r>
      <w:r w:rsidRPr="00E059D4">
        <w:rPr>
          <w:sz w:val="24"/>
          <w:szCs w:val="24"/>
        </w:rPr>
        <w:t xml:space="preserve">(ROA) disebabkan oleh peran </w:t>
      </w:r>
      <w:r w:rsidRPr="00E059D4">
        <w:rPr>
          <w:i/>
          <w:sz w:val="24"/>
          <w:szCs w:val="24"/>
        </w:rPr>
        <w:t xml:space="preserve">Net Interest Margin </w:t>
      </w:r>
      <w:r w:rsidRPr="00E059D4">
        <w:rPr>
          <w:sz w:val="24"/>
          <w:szCs w:val="24"/>
        </w:rPr>
        <w:t xml:space="preserve">(NIM) sebagai indikator rentabilitas dan rasio keuangan yang mengukur kemampuan manajemen bank dalam mengelola aktiva untuk menghasilkan pendapatan bunga bersih. Semakin tinggi rasio </w:t>
      </w:r>
      <w:r w:rsidRPr="00E059D4">
        <w:rPr>
          <w:i/>
          <w:sz w:val="24"/>
          <w:szCs w:val="24"/>
        </w:rPr>
        <w:t xml:space="preserve">Net Interest Margin </w:t>
      </w:r>
      <w:r w:rsidRPr="00E059D4">
        <w:rPr>
          <w:sz w:val="24"/>
          <w:szCs w:val="24"/>
        </w:rPr>
        <w:t xml:space="preserve">(NIM) menunjukkan tingkat pendapatan bunga atas aktiva produktif yang tinggi dan menandakan efektivitas bank dalam mengelola aktiva, terutama dalam bentuk kredit. Dengan demikian, hasil penelitian ini menggarisbawahi pentingnya pengelolaan </w:t>
      </w:r>
      <w:r w:rsidRPr="00E059D4">
        <w:rPr>
          <w:i/>
          <w:sz w:val="24"/>
          <w:szCs w:val="24"/>
        </w:rPr>
        <w:t xml:space="preserve">Net Interest Margin </w:t>
      </w:r>
      <w:r w:rsidRPr="00E059D4">
        <w:rPr>
          <w:sz w:val="24"/>
          <w:szCs w:val="24"/>
        </w:rPr>
        <w:t xml:space="preserve">(NIM) yang efisien bagi perusahaan perbankan guna mencapai tingkat profitabilitas yang lebih baik dan mampu menghadapi perubahan suku bunga dengan lebih baik </w:t>
      </w:r>
      <w:r w:rsidRPr="00E059D4">
        <w:rPr>
          <w:sz w:val="24"/>
          <w:szCs w:val="24"/>
        </w:rPr>
        <w:fldChar w:fldCharType="begin" w:fldLock="1"/>
      </w:r>
      <w:r>
        <w:rPr>
          <w:sz w:val="24"/>
          <w:szCs w:val="24"/>
        </w:rPr>
        <w:instrText>ADDIN CSL_CITATION {"citationItems":[{"id":"ITEM-1","itemData":{"DOI":"10.32670/fairvalue.v5i3.2424","ISSN":"2622-2191","abstract":"The purpose of this thesis is to analyze and test the effect of financial ratios on return on assets (ROA). This study has. Variables such as carrent adequacy ratio (CAR), non performing loan (NPL), net interest margin (NIM), operating costs to operating. Income and loan to deposit ratio (LDR). The research method used in this research is descriptive qualitative research analysis method. This study selects the banking industry on the variables studied. Retrieval of annual financial report data from the ojk web and the bei web. According to the selected sample criteria, 43 companies went public. Multiple linear regression test was used to analyze the data and the method to process the data was Microsoft Excel and SPSS 22. The results of this study shows the results of the variables car, and bopo variables have a negative significant effect on roa. Npl has no significant negative effect on ROA, and the variable nim has a positive and significant effect on ROA as will as. The ldr variable has no effect on ROA","author":[{"dropping-particle":"","family":"Septiyani","given":"Eka","non-dropping-particle":"","parse-names":false,"suffix":""},{"dropping-particle":"","family":"Maryono","given":"Maryono","non-dropping-particle":"","parse-names":false,"suffix":""},{"dropping-particle":"","family":"Santosa","given":"Agus Budi","non-dropping-particle":"","parse-names":false,"suffix":""}],"container-title":"Fair Value: Jurnal Ilmiah Akuntansi dan Keuangan","id":"ITEM-1","issue":"3","issued":{"date-parts":[["2022"]]},"page":"1368-1376","title":"Analisis pengaruh rasio keuangan terhadap Return On Asset (Roa) pada Perusahaan Perbankan Tahun 2017- 2021","type":"article-journal","volume":"5"},"uris":["http://www.mendeley.com/documents/?uuid=443b43b4-f861-4b0c-8d41-acf487a9961f"]}],"mendeley":{"formattedCitation":"(Septiyani et al., 2022)","plainTextFormattedCitation":"(Septiyani et al., 2022)","previouslyFormattedCitation":"(Septiyani et al., 2022)"},"properties":{"noteIndex":0},"schema":"https://github.com/citation-style-language/schema/raw/master/csl-citation.json"}</w:instrText>
      </w:r>
      <w:r w:rsidRPr="00E059D4">
        <w:rPr>
          <w:sz w:val="24"/>
          <w:szCs w:val="24"/>
        </w:rPr>
        <w:fldChar w:fldCharType="separate"/>
      </w:r>
      <w:r w:rsidRPr="00E059D4">
        <w:rPr>
          <w:noProof/>
          <w:sz w:val="24"/>
          <w:szCs w:val="24"/>
        </w:rPr>
        <w:t>(Septiyani et al., 2022)</w:t>
      </w:r>
      <w:r w:rsidRPr="00E059D4">
        <w:rPr>
          <w:sz w:val="24"/>
          <w:szCs w:val="24"/>
        </w:rPr>
        <w:fldChar w:fldCharType="end"/>
      </w:r>
      <w:r w:rsidRPr="00E059D4">
        <w:rPr>
          <w:sz w:val="24"/>
          <w:szCs w:val="24"/>
        </w:rPr>
        <w:t>.</w:t>
      </w:r>
    </w:p>
    <w:p w14:paraId="24A69C79" w14:textId="77777777" w:rsidR="00760331" w:rsidRPr="00E059D4" w:rsidRDefault="00760331" w:rsidP="00760331">
      <w:pPr>
        <w:spacing w:line="480" w:lineRule="auto"/>
        <w:ind w:firstLine="709"/>
        <w:jc w:val="both"/>
        <w:rPr>
          <w:sz w:val="24"/>
          <w:szCs w:val="24"/>
        </w:rPr>
      </w:pPr>
      <w:r w:rsidRPr="00E059D4">
        <w:rPr>
          <w:sz w:val="24"/>
          <w:szCs w:val="24"/>
        </w:rPr>
        <w:t xml:space="preserve">Hasil Penelitian ini dapat menjawab sub bab 2.10 Hipotesis Penelitian, dimana H2: </w:t>
      </w:r>
      <w:r w:rsidRPr="00E059D4">
        <w:rPr>
          <w:i/>
          <w:sz w:val="24"/>
          <w:szCs w:val="24"/>
        </w:rPr>
        <w:t>Net Interest Margin</w:t>
      </w:r>
      <w:r w:rsidRPr="00E059D4">
        <w:rPr>
          <w:sz w:val="24"/>
          <w:szCs w:val="24"/>
        </w:rPr>
        <w:t xml:space="preserve"> (NIM) berpengaruh terhadap </w:t>
      </w:r>
      <w:r w:rsidRPr="00E059D4">
        <w:rPr>
          <w:i/>
          <w:sz w:val="24"/>
          <w:szCs w:val="24"/>
        </w:rPr>
        <w:t>Return on Asset</w:t>
      </w:r>
      <w:r w:rsidRPr="00E059D4">
        <w:rPr>
          <w:sz w:val="24"/>
          <w:szCs w:val="24"/>
        </w:rPr>
        <w:t xml:space="preserve"> (ROA), maka pada penelitian ini untuk H1 diterima. Dapat disimpulkan bahwa variabel </w:t>
      </w:r>
      <w:r w:rsidRPr="00E059D4">
        <w:rPr>
          <w:i/>
          <w:sz w:val="24"/>
          <w:szCs w:val="24"/>
        </w:rPr>
        <w:t>Net Interest Margin</w:t>
      </w:r>
      <w:r w:rsidRPr="00E059D4">
        <w:rPr>
          <w:sz w:val="24"/>
          <w:szCs w:val="24"/>
        </w:rPr>
        <w:t xml:space="preserve"> (NIM) secara parsial memiliki pengaruh positif dan signifikan terhadap </w:t>
      </w:r>
      <w:r w:rsidRPr="00E059D4">
        <w:rPr>
          <w:i/>
          <w:sz w:val="24"/>
          <w:szCs w:val="24"/>
        </w:rPr>
        <w:t>Return on Asset</w:t>
      </w:r>
      <w:r w:rsidRPr="00E059D4">
        <w:rPr>
          <w:sz w:val="24"/>
          <w:szCs w:val="24"/>
        </w:rPr>
        <w:t xml:space="preserve"> (ROA) pada perusahaan perbankan yang terdaftar di Bursa Efek Indonesia (BEI)  periode 2018 – 2022.</w:t>
      </w:r>
    </w:p>
    <w:p w14:paraId="26CD9B23" w14:textId="77777777" w:rsidR="00760331" w:rsidRPr="00E059D4" w:rsidRDefault="00760331" w:rsidP="00760331">
      <w:pPr>
        <w:spacing w:line="480" w:lineRule="auto"/>
        <w:ind w:firstLine="709"/>
        <w:jc w:val="both"/>
        <w:rPr>
          <w:sz w:val="24"/>
          <w:szCs w:val="24"/>
        </w:rPr>
      </w:pPr>
      <w:r w:rsidRPr="00E059D4">
        <w:rPr>
          <w:sz w:val="24"/>
          <w:szCs w:val="24"/>
        </w:rPr>
        <w:lastRenderedPageBreak/>
        <w:t xml:space="preserve">Hasil penelitian ini tidak sesuai dengan hasil penelitian yang dilakukan oleh (Harun, 2016), (Hidayat et al., 2022), (Anggraeni &amp; Citarayani, 2022), (Purnasari et al., 2023), (Pardede &amp; Pangestuti, 2016) yang menjelaskan bahwa </w:t>
      </w:r>
      <w:r w:rsidRPr="00E059D4">
        <w:rPr>
          <w:i/>
          <w:sz w:val="24"/>
          <w:szCs w:val="24"/>
        </w:rPr>
        <w:t>Net Interest Margin</w:t>
      </w:r>
      <w:r w:rsidRPr="00E059D4">
        <w:rPr>
          <w:sz w:val="24"/>
          <w:szCs w:val="24"/>
        </w:rPr>
        <w:t xml:space="preserve"> (NIM) memiliki pengaruh negatif dan tidak signifikan terhadap </w:t>
      </w:r>
      <w:r w:rsidRPr="00E059D4">
        <w:rPr>
          <w:i/>
          <w:sz w:val="24"/>
          <w:szCs w:val="24"/>
        </w:rPr>
        <w:t>Return on Asset</w:t>
      </w:r>
      <w:r w:rsidRPr="00E059D4">
        <w:rPr>
          <w:sz w:val="24"/>
          <w:szCs w:val="24"/>
        </w:rPr>
        <w:t xml:space="preserve"> (ROA). Namun hasil penelitian ini sejalan dengan penelitian sebelumnya yang dilakukan oleh </w:t>
      </w:r>
      <w:r w:rsidRPr="00E059D4">
        <w:rPr>
          <w:sz w:val="24"/>
          <w:szCs w:val="24"/>
        </w:rPr>
        <w:fldChar w:fldCharType="begin" w:fldLock="1"/>
      </w:r>
      <w:r w:rsidRPr="00E059D4">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Pr="00E059D4">
        <w:rPr>
          <w:sz w:val="24"/>
          <w:szCs w:val="24"/>
        </w:rPr>
        <w:fldChar w:fldCharType="separate"/>
      </w:r>
      <w:r w:rsidRPr="00E059D4">
        <w:rPr>
          <w:noProof/>
          <w:sz w:val="24"/>
          <w:szCs w:val="24"/>
        </w:rPr>
        <w:t>(Andiansyah,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Pr="00E059D4">
        <w:rPr>
          <w:sz w:val="24"/>
          <w:szCs w:val="24"/>
        </w:rPr>
        <w:fldChar w:fldCharType="separate"/>
      </w:r>
      <w:r w:rsidRPr="00E059D4">
        <w:rPr>
          <w:noProof/>
          <w:sz w:val="24"/>
          <w:szCs w:val="24"/>
        </w:rPr>
        <w:t>(Debora,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Pr="00E059D4">
        <w:rPr>
          <w:sz w:val="24"/>
          <w:szCs w:val="24"/>
        </w:rPr>
        <w:fldChar w:fldCharType="separate"/>
      </w:r>
      <w:r w:rsidRPr="00E059D4">
        <w:rPr>
          <w:noProof/>
          <w:sz w:val="24"/>
          <w:szCs w:val="24"/>
        </w:rPr>
        <w:t>(Indrawan &amp; Kaniawati Dewi, 2020)</w:t>
      </w:r>
      <w:r w:rsidRPr="00E059D4">
        <w:rPr>
          <w:sz w:val="24"/>
          <w:szCs w:val="24"/>
        </w:rPr>
        <w:fldChar w:fldCharType="end"/>
      </w:r>
      <w:r w:rsidRPr="00E059D4">
        <w:rPr>
          <w:sz w:val="24"/>
          <w:szCs w:val="24"/>
        </w:rPr>
        <w:t xml:space="preserve">, (Setyaningsih et al., 2023), (Rosandy &amp; Sha, 2022), (Septiyani et al., 2022), (Fasha &amp; Cherudin, 2021) yang menunjukan hasil penelitian bahwa </w:t>
      </w:r>
      <w:r w:rsidRPr="00E059D4">
        <w:rPr>
          <w:i/>
          <w:sz w:val="24"/>
          <w:szCs w:val="24"/>
        </w:rPr>
        <w:t>Net Interest Margin</w:t>
      </w:r>
      <w:r w:rsidRPr="00E059D4">
        <w:rPr>
          <w:sz w:val="24"/>
          <w:szCs w:val="24"/>
        </w:rPr>
        <w:t xml:space="preserve"> (NIM) memiliki pengaruh positif dan siginifikan terhadap </w:t>
      </w:r>
      <w:r w:rsidRPr="00E059D4">
        <w:rPr>
          <w:i/>
          <w:sz w:val="24"/>
          <w:szCs w:val="24"/>
        </w:rPr>
        <w:t>Return on Asset</w:t>
      </w:r>
      <w:r w:rsidRPr="00E059D4">
        <w:rPr>
          <w:sz w:val="24"/>
          <w:szCs w:val="24"/>
        </w:rPr>
        <w:t xml:space="preserve"> (ROA).</w:t>
      </w:r>
    </w:p>
    <w:p w14:paraId="38C544A3" w14:textId="77777777" w:rsidR="00760331" w:rsidRDefault="00760331" w:rsidP="00760331">
      <w:pPr>
        <w:rPr>
          <w:b/>
          <w:sz w:val="24"/>
          <w:szCs w:val="24"/>
          <w:lang w:eastAsia="id-ID"/>
        </w:rPr>
      </w:pPr>
      <w:r>
        <w:rPr>
          <w:b/>
          <w:sz w:val="24"/>
          <w:szCs w:val="24"/>
          <w:lang w:eastAsia="id-ID"/>
        </w:rPr>
        <w:br w:type="page"/>
      </w:r>
    </w:p>
    <w:p w14:paraId="2E21A52E" w14:textId="77777777" w:rsidR="004A0B5E" w:rsidRDefault="004A0B5E" w:rsidP="00C0196D">
      <w:pPr>
        <w:pStyle w:val="Heading1"/>
        <w:rPr>
          <w:lang w:eastAsia="id-ID"/>
        </w:rPr>
        <w:sectPr w:rsidR="004A0B5E" w:rsidSect="00FB3AAD">
          <w:headerReference w:type="first" r:id="rId76"/>
          <w:footerReference w:type="first" r:id="rId77"/>
          <w:pgSz w:w="11910" w:h="16840"/>
          <w:pgMar w:top="2268" w:right="1701" w:bottom="1701" w:left="2268" w:header="851" w:footer="998" w:gutter="0"/>
          <w:pgNumType w:start="61"/>
          <w:cols w:space="720"/>
          <w:titlePg/>
          <w:docGrid w:linePitch="299"/>
        </w:sectPr>
      </w:pPr>
      <w:bookmarkStart w:id="394" w:name="_Toc143176730"/>
    </w:p>
    <w:p w14:paraId="02E70087" w14:textId="3EED3BF3" w:rsidR="00760331" w:rsidRPr="00E059D4" w:rsidRDefault="00760331" w:rsidP="00C0196D">
      <w:pPr>
        <w:pStyle w:val="Heading1"/>
        <w:rPr>
          <w:lang w:eastAsia="id-ID"/>
        </w:rPr>
      </w:pPr>
      <w:r w:rsidRPr="00E059D4">
        <w:rPr>
          <w:lang w:eastAsia="id-ID"/>
        </w:rPr>
        <w:lastRenderedPageBreak/>
        <w:t>BAB V</w:t>
      </w:r>
      <w:bookmarkEnd w:id="394"/>
    </w:p>
    <w:p w14:paraId="730BF050" w14:textId="77777777" w:rsidR="00760331" w:rsidRDefault="00760331" w:rsidP="00C0196D">
      <w:pPr>
        <w:pStyle w:val="Heading1"/>
        <w:rPr>
          <w:lang w:val="id-ID" w:eastAsia="id-ID"/>
        </w:rPr>
      </w:pPr>
      <w:bookmarkStart w:id="395" w:name="_Toc143176731"/>
      <w:r w:rsidRPr="00E059D4">
        <w:rPr>
          <w:lang w:eastAsia="id-ID"/>
        </w:rPr>
        <w:t>KESIMPULAN DAN SARAN</w:t>
      </w:r>
      <w:bookmarkEnd w:id="395"/>
    </w:p>
    <w:p w14:paraId="351DC9BB" w14:textId="77777777" w:rsidR="00C0196D" w:rsidRPr="00C0196D" w:rsidRDefault="00C0196D" w:rsidP="00C0196D">
      <w:pPr>
        <w:pStyle w:val="Heading1"/>
        <w:rPr>
          <w:lang w:val="id-ID" w:eastAsia="id-ID"/>
        </w:rPr>
      </w:pPr>
    </w:p>
    <w:p w14:paraId="2C0F32E3" w14:textId="77777777" w:rsidR="00760331" w:rsidRPr="00E059D4" w:rsidRDefault="00760331" w:rsidP="00C0196D">
      <w:pPr>
        <w:pStyle w:val="Heading2"/>
        <w:rPr>
          <w:lang w:eastAsia="id-ID"/>
        </w:rPr>
      </w:pPr>
      <w:bookmarkStart w:id="396" w:name="_Toc143176732"/>
      <w:r w:rsidRPr="00E059D4">
        <w:rPr>
          <w:lang w:eastAsia="id-ID"/>
        </w:rPr>
        <w:t>5.1</w:t>
      </w:r>
      <w:r w:rsidRPr="00E059D4">
        <w:rPr>
          <w:lang w:eastAsia="id-ID"/>
        </w:rPr>
        <w:tab/>
        <w:t>Kesimpulan</w:t>
      </w:r>
      <w:bookmarkEnd w:id="396"/>
    </w:p>
    <w:p w14:paraId="5E20089A" w14:textId="77777777" w:rsidR="00760331" w:rsidRPr="00E059D4" w:rsidRDefault="00760331" w:rsidP="00760331">
      <w:pPr>
        <w:spacing w:line="480" w:lineRule="auto"/>
        <w:jc w:val="both"/>
        <w:rPr>
          <w:sz w:val="24"/>
          <w:szCs w:val="24"/>
          <w:lang w:eastAsia="id-ID"/>
        </w:rPr>
      </w:pPr>
      <w:r w:rsidRPr="00E059D4">
        <w:rPr>
          <w:sz w:val="24"/>
          <w:szCs w:val="24"/>
          <w:lang w:eastAsia="id-ID"/>
        </w:rPr>
        <w:tab/>
        <w:t xml:space="preserve">Berdasarkan hasil penelitian dan pembahasan yang telah dikemukakan pada bagian sebelumnya, maka selanjutnya dapat diambil kesimpulan sebagai berikut : </w:t>
      </w:r>
    </w:p>
    <w:p w14:paraId="0DF6E97E" w14:textId="77777777" w:rsidR="00760331" w:rsidRDefault="00760331" w:rsidP="004B379E">
      <w:pPr>
        <w:pStyle w:val="ListParagraph"/>
        <w:widowControl/>
        <w:numPr>
          <w:ilvl w:val="0"/>
          <w:numId w:val="38"/>
        </w:numPr>
        <w:autoSpaceDE/>
        <w:autoSpaceDN/>
        <w:spacing w:after="200" w:line="480" w:lineRule="auto"/>
        <w:contextualSpacing/>
        <w:rPr>
          <w:sz w:val="24"/>
          <w:szCs w:val="24"/>
          <w:lang w:eastAsia="id-ID"/>
        </w:rPr>
      </w:pPr>
      <w:r w:rsidRPr="00C579CD">
        <w:rPr>
          <w:i/>
          <w:sz w:val="24"/>
          <w:szCs w:val="24"/>
        </w:rPr>
        <w:t>Loan to Deposit Ratio</w:t>
      </w:r>
      <w:r w:rsidRPr="00C579CD">
        <w:rPr>
          <w:sz w:val="24"/>
          <w:szCs w:val="24"/>
        </w:rPr>
        <w:t xml:space="preserve"> (LDR) (X1) berpengaruh negatif dan signifikan terhadap variabel </w:t>
      </w:r>
      <w:r w:rsidRPr="00C579CD">
        <w:rPr>
          <w:i/>
          <w:sz w:val="24"/>
          <w:szCs w:val="24"/>
        </w:rPr>
        <w:t>Return on Asset</w:t>
      </w:r>
      <w:r w:rsidRPr="00C579CD">
        <w:rPr>
          <w:sz w:val="24"/>
          <w:szCs w:val="24"/>
        </w:rPr>
        <w:t xml:space="preserve"> (ROA) (Y) sebesar</w:t>
      </w:r>
      <w:r w:rsidRPr="00C579CD">
        <w:rPr>
          <w:sz w:val="24"/>
          <w:szCs w:val="24"/>
          <w:lang w:eastAsia="id-ID"/>
        </w:rPr>
        <w:t xml:space="preserve"> 8,2%, ini mununjukkan bahwa variabel independen LDR memiliki kemampuan untuk menjelaskan sekitar 8,2 % dari variasi dalam variabel ROA pada perusahaan perbankan yang terdaftar di Bursa Efek Indonesia. </w:t>
      </w:r>
    </w:p>
    <w:p w14:paraId="54684FAE" w14:textId="77777777" w:rsidR="00760331" w:rsidRPr="00C579CD" w:rsidRDefault="00760331" w:rsidP="004B379E">
      <w:pPr>
        <w:pStyle w:val="ListParagraph"/>
        <w:widowControl/>
        <w:numPr>
          <w:ilvl w:val="0"/>
          <w:numId w:val="38"/>
        </w:numPr>
        <w:autoSpaceDE/>
        <w:autoSpaceDN/>
        <w:spacing w:after="200" w:line="480" w:lineRule="auto"/>
        <w:contextualSpacing/>
        <w:rPr>
          <w:sz w:val="24"/>
          <w:szCs w:val="24"/>
          <w:lang w:eastAsia="id-ID"/>
        </w:rPr>
      </w:pPr>
      <w:r w:rsidRPr="00C579CD">
        <w:rPr>
          <w:i/>
          <w:sz w:val="24"/>
          <w:szCs w:val="24"/>
          <w:lang w:eastAsia="id-ID"/>
        </w:rPr>
        <w:t xml:space="preserve">Net Interest Margin </w:t>
      </w:r>
      <w:r w:rsidRPr="00C579CD">
        <w:rPr>
          <w:sz w:val="24"/>
          <w:szCs w:val="24"/>
          <w:lang w:eastAsia="id-ID"/>
        </w:rPr>
        <w:t>(NIM) (X2)</w:t>
      </w:r>
      <w:r w:rsidRPr="00C579CD">
        <w:rPr>
          <w:sz w:val="24"/>
          <w:szCs w:val="24"/>
        </w:rPr>
        <w:t xml:space="preserve"> berpengaruh positif dan signifikan terhadap variabel </w:t>
      </w:r>
      <w:r w:rsidRPr="00C579CD">
        <w:rPr>
          <w:i/>
          <w:sz w:val="24"/>
          <w:szCs w:val="24"/>
        </w:rPr>
        <w:t>Return on Asset</w:t>
      </w:r>
      <w:r w:rsidRPr="00C579CD">
        <w:rPr>
          <w:sz w:val="24"/>
          <w:szCs w:val="24"/>
        </w:rPr>
        <w:t xml:space="preserve"> (ROA) (Y) sebesar </w:t>
      </w:r>
      <w:r w:rsidRPr="00C579CD">
        <w:rPr>
          <w:sz w:val="24"/>
          <w:szCs w:val="24"/>
          <w:lang w:eastAsia="id-ID"/>
        </w:rPr>
        <w:t xml:space="preserve">5,2 %, ini mununjukkan bahwa variabel independen NIM memiliki kemampuan untuk menjelaskan sekitar 5,2% dari variasi dalam variabel ROA pada perusahaan perbankan yang terdaftar di Bursa Efek Indonesia. </w:t>
      </w:r>
    </w:p>
    <w:p w14:paraId="6DAA4126" w14:textId="77777777" w:rsidR="00051C85" w:rsidRDefault="00760331" w:rsidP="004B379E">
      <w:pPr>
        <w:pStyle w:val="ListParagraph"/>
        <w:widowControl/>
        <w:numPr>
          <w:ilvl w:val="0"/>
          <w:numId w:val="38"/>
        </w:numPr>
        <w:autoSpaceDE/>
        <w:autoSpaceDN/>
        <w:spacing w:after="200" w:line="480" w:lineRule="auto"/>
        <w:contextualSpacing/>
        <w:rPr>
          <w:sz w:val="24"/>
          <w:szCs w:val="24"/>
          <w:lang w:eastAsia="id-ID"/>
        </w:rPr>
        <w:sectPr w:rsidR="00051C85" w:rsidSect="00051C85">
          <w:headerReference w:type="first" r:id="rId78"/>
          <w:footerReference w:type="first" r:id="rId79"/>
          <w:pgSz w:w="11910" w:h="16840"/>
          <w:pgMar w:top="2268" w:right="1701" w:bottom="1701" w:left="2268" w:header="851" w:footer="998" w:gutter="0"/>
          <w:pgNumType w:start="111"/>
          <w:cols w:space="720"/>
          <w:titlePg/>
          <w:docGrid w:linePitch="299"/>
        </w:sectPr>
      </w:pPr>
      <w:r w:rsidRPr="00D636BE">
        <w:rPr>
          <w:i/>
          <w:sz w:val="24"/>
          <w:szCs w:val="24"/>
          <w:lang w:eastAsia="id-ID"/>
        </w:rPr>
        <w:t>Loan to Deposit Ratio</w:t>
      </w:r>
      <w:r>
        <w:rPr>
          <w:sz w:val="24"/>
          <w:szCs w:val="24"/>
          <w:lang w:eastAsia="id-ID"/>
        </w:rPr>
        <w:t xml:space="preserve"> (LDR) (X1)</w:t>
      </w:r>
      <w:r w:rsidRPr="00A37D0F">
        <w:rPr>
          <w:sz w:val="24"/>
          <w:szCs w:val="24"/>
          <w:lang w:eastAsia="id-ID"/>
        </w:rPr>
        <w:t xml:space="preserve"> dan </w:t>
      </w:r>
      <w:r w:rsidRPr="00D636BE">
        <w:rPr>
          <w:i/>
          <w:sz w:val="24"/>
          <w:szCs w:val="24"/>
          <w:lang w:eastAsia="id-ID"/>
        </w:rPr>
        <w:t>Net Interest Margin</w:t>
      </w:r>
      <w:r>
        <w:rPr>
          <w:sz w:val="24"/>
          <w:szCs w:val="24"/>
          <w:lang w:eastAsia="id-ID"/>
        </w:rPr>
        <w:t xml:space="preserve"> (NIM) (X2) bepengaruh terhadap </w:t>
      </w:r>
      <w:r w:rsidRPr="007C2F9F">
        <w:rPr>
          <w:i/>
          <w:sz w:val="24"/>
          <w:szCs w:val="24"/>
          <w:lang w:eastAsia="id-ID"/>
        </w:rPr>
        <w:t>Return On Asset (ROA)</w:t>
      </w:r>
      <w:r>
        <w:rPr>
          <w:sz w:val="24"/>
          <w:szCs w:val="24"/>
          <w:lang w:eastAsia="id-ID"/>
        </w:rPr>
        <w:t xml:space="preserve"> (Y) sebesar 22,8</w:t>
      </w:r>
      <w:r w:rsidRPr="00A37D0F">
        <w:rPr>
          <w:sz w:val="24"/>
          <w:szCs w:val="24"/>
          <w:lang w:eastAsia="id-ID"/>
        </w:rPr>
        <w:t xml:space="preserve">%, ini menunjukkan </w:t>
      </w:r>
      <w:r w:rsidRPr="009C0F22">
        <w:rPr>
          <w:sz w:val="24"/>
          <w:szCs w:val="24"/>
          <w:lang w:eastAsia="id-ID"/>
        </w:rPr>
        <w:t xml:space="preserve">bahwa variabel independen </w:t>
      </w:r>
      <w:r>
        <w:rPr>
          <w:sz w:val="24"/>
          <w:szCs w:val="24"/>
          <w:lang w:eastAsia="id-ID"/>
        </w:rPr>
        <w:t xml:space="preserve">LDR dan </w:t>
      </w:r>
      <w:r w:rsidRPr="009C0F22">
        <w:rPr>
          <w:sz w:val="24"/>
          <w:szCs w:val="24"/>
          <w:lang w:eastAsia="id-ID"/>
        </w:rPr>
        <w:t>NIM memiliki kemampu</w:t>
      </w:r>
      <w:r>
        <w:rPr>
          <w:sz w:val="24"/>
          <w:szCs w:val="24"/>
          <w:lang w:eastAsia="id-ID"/>
        </w:rPr>
        <w:t>an untuk menjelaskan sekitar 22,8</w:t>
      </w:r>
      <w:r w:rsidRPr="009C0F22">
        <w:rPr>
          <w:sz w:val="24"/>
          <w:szCs w:val="24"/>
          <w:lang w:eastAsia="id-ID"/>
        </w:rPr>
        <w:t xml:space="preserve">% dari variasi dalam variabel ROA pada perusahaan perbankan yang terdaftar di Bursa Efek Indonesia. </w:t>
      </w:r>
    </w:p>
    <w:p w14:paraId="40C595EF" w14:textId="54A8E01B" w:rsidR="00760331" w:rsidRDefault="00760331" w:rsidP="004B379E">
      <w:pPr>
        <w:pStyle w:val="ListParagraph"/>
        <w:widowControl/>
        <w:numPr>
          <w:ilvl w:val="0"/>
          <w:numId w:val="38"/>
        </w:numPr>
        <w:autoSpaceDE/>
        <w:autoSpaceDN/>
        <w:spacing w:after="200" w:line="480" w:lineRule="auto"/>
        <w:contextualSpacing/>
        <w:rPr>
          <w:sz w:val="24"/>
          <w:szCs w:val="24"/>
          <w:lang w:eastAsia="id-ID"/>
        </w:rPr>
      </w:pPr>
      <w:bookmarkStart w:id="397" w:name="_GoBack"/>
      <w:bookmarkEnd w:id="397"/>
      <w:r w:rsidRPr="009C0F22">
        <w:rPr>
          <w:sz w:val="24"/>
          <w:szCs w:val="24"/>
          <w:lang w:eastAsia="id-ID"/>
        </w:rPr>
        <w:lastRenderedPageBreak/>
        <w:t>Sem</w:t>
      </w:r>
      <w:r>
        <w:rPr>
          <w:sz w:val="24"/>
          <w:szCs w:val="24"/>
          <w:lang w:eastAsia="id-ID"/>
        </w:rPr>
        <w:t>entara itu, sisanya sekitar 77,8</w:t>
      </w:r>
      <w:r w:rsidRPr="009C0F22">
        <w:rPr>
          <w:sz w:val="24"/>
          <w:szCs w:val="24"/>
          <w:lang w:eastAsia="id-ID"/>
        </w:rPr>
        <w:t>% dijelaskan oleh faktor-faktor lain yang tidak dimasukkan dalam model penelitian ini.</w:t>
      </w:r>
    </w:p>
    <w:p w14:paraId="7715D5DA" w14:textId="77777777" w:rsidR="00760331" w:rsidRDefault="00760331" w:rsidP="004075F1">
      <w:pPr>
        <w:pStyle w:val="Heading2"/>
        <w:rPr>
          <w:lang w:eastAsia="id-ID"/>
        </w:rPr>
      </w:pPr>
      <w:bookmarkStart w:id="398" w:name="_Toc143176733"/>
      <w:r w:rsidRPr="00E059D4">
        <w:rPr>
          <w:lang w:eastAsia="id-ID"/>
        </w:rPr>
        <w:t>5.2</w:t>
      </w:r>
      <w:r w:rsidRPr="00E059D4">
        <w:rPr>
          <w:lang w:eastAsia="id-ID"/>
        </w:rPr>
        <w:tab/>
        <w:t>Saran</w:t>
      </w:r>
      <w:bookmarkEnd w:id="398"/>
    </w:p>
    <w:p w14:paraId="1BB9F8D8" w14:textId="77777777" w:rsidR="00760331" w:rsidRPr="00E059D4" w:rsidRDefault="00760331" w:rsidP="00760331">
      <w:pPr>
        <w:spacing w:line="480" w:lineRule="auto"/>
        <w:rPr>
          <w:b/>
          <w:sz w:val="24"/>
          <w:szCs w:val="24"/>
          <w:lang w:eastAsia="id-ID"/>
        </w:rPr>
      </w:pPr>
      <w:r>
        <w:rPr>
          <w:b/>
          <w:sz w:val="24"/>
          <w:szCs w:val="24"/>
          <w:lang w:eastAsia="id-ID"/>
        </w:rPr>
        <w:tab/>
      </w:r>
      <w:r w:rsidRPr="00E059D4">
        <w:rPr>
          <w:sz w:val="24"/>
          <w:szCs w:val="24"/>
          <w:lang w:eastAsia="id-ID"/>
        </w:rPr>
        <w:t>Berdasarkan hasil penelitian dan pembahasan yang telah dikemukakan pada bagian sebelumnya,</w:t>
      </w:r>
      <w:r>
        <w:rPr>
          <w:sz w:val="24"/>
          <w:szCs w:val="24"/>
          <w:lang w:eastAsia="id-ID"/>
        </w:rPr>
        <w:t xml:space="preserve"> saran yang dapat diberikan sebagai berikut :</w:t>
      </w:r>
    </w:p>
    <w:p w14:paraId="488C387B"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Bagi peneliti selanjutnya diharapkan dapat menambahkan variabel-variabel lain yang dapat mempengaruhi Return On Assets (ROA) sebagai variabel independennya.</w:t>
      </w:r>
    </w:p>
    <w:p w14:paraId="465FA17F"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Untuk perusahaan perbankan yang ingin meningkatkan kinerja mereka sebaiknya memperhatikan tingkat likuiditas, pendapatan bunga bersih, dan laba sebagai indikator efektivitas dalam menghasilkan keuntungan dan mengurangi jumlah kredit bermasalah, sehingga dapat meningkatkan kualitas kinerja bank tersebut.</w:t>
      </w:r>
    </w:p>
    <w:p w14:paraId="5DC364AB"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Pihak perusahaan perlu fokus untuk meningkatkan nilai laba/keuntungan guna mengoptimalkan penggunaan dana dan mengurangi biaya operasional agar tercipta efisiensi dan efektivitas dalam penggunaan dana.</w:t>
      </w:r>
    </w:p>
    <w:p w14:paraId="2BF9E4AA"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Disarankan agar penelitian ini mempertimbangkan untuk memperpanjang dan menambah jumlah periode pengambilan sampel, sehingga sampel menjadi lebih besar dan hasil penelitian menjadi lebih akurat.</w:t>
      </w:r>
    </w:p>
    <w:p w14:paraId="5BA682CD" w14:textId="77777777" w:rsidR="00760331" w:rsidRPr="00E059D4" w:rsidRDefault="00760331" w:rsidP="00760331">
      <w:pPr>
        <w:pStyle w:val="NormalWeb"/>
        <w:spacing w:line="480" w:lineRule="auto"/>
        <w:jc w:val="both"/>
        <w:rPr>
          <w:color w:val="000000" w:themeColor="text1"/>
        </w:rPr>
      </w:pPr>
    </w:p>
    <w:p w14:paraId="65E7A260" w14:textId="4EC3E668" w:rsidR="00692BB1" w:rsidRPr="00CE6891" w:rsidRDefault="006E08AA" w:rsidP="00CE6891">
      <w:pPr>
        <w:jc w:val="both"/>
        <w:rPr>
          <w:lang w:val="id-ID"/>
        </w:rPr>
      </w:pPr>
      <w:r>
        <w:br w:type="page"/>
      </w:r>
    </w:p>
    <w:p w14:paraId="340213F1" w14:textId="77777777" w:rsidR="00CE6891" w:rsidRPr="00CE6891" w:rsidRDefault="00CE6891" w:rsidP="00CE6891">
      <w:pPr>
        <w:pStyle w:val="Heading1"/>
        <w:jc w:val="left"/>
        <w:rPr>
          <w:lang w:val="id-ID"/>
        </w:rPr>
        <w:sectPr w:rsidR="00CE6891" w:rsidRPr="00CE6891" w:rsidSect="0049217B">
          <w:headerReference w:type="first" r:id="rId80"/>
          <w:footerReference w:type="first" r:id="rId81"/>
          <w:pgSz w:w="11910" w:h="16840"/>
          <w:pgMar w:top="2268" w:right="1701" w:bottom="1701" w:left="2268" w:header="851" w:footer="998" w:gutter="0"/>
          <w:pgNumType w:start="112"/>
          <w:cols w:space="720"/>
          <w:titlePg/>
          <w:docGrid w:linePitch="299"/>
        </w:sectPr>
      </w:pPr>
      <w:bookmarkStart w:id="399" w:name="_Toc135749026"/>
      <w:bookmarkStart w:id="400" w:name="_Toc135749590"/>
      <w:bookmarkStart w:id="401" w:name="_Toc135749682"/>
      <w:bookmarkStart w:id="402" w:name="_Toc139703359"/>
      <w:bookmarkStart w:id="403" w:name="_Toc143176734"/>
    </w:p>
    <w:p w14:paraId="5B28A3C5" w14:textId="40165685" w:rsidR="007D3AE2" w:rsidRDefault="003D1053" w:rsidP="00C15982">
      <w:pPr>
        <w:pStyle w:val="Heading1"/>
      </w:pPr>
      <w:r w:rsidRPr="000F5C08">
        <w:lastRenderedPageBreak/>
        <w:t>DAFTAR PUSTAKA</w:t>
      </w:r>
      <w:bookmarkEnd w:id="399"/>
      <w:bookmarkEnd w:id="400"/>
      <w:bookmarkEnd w:id="401"/>
      <w:bookmarkEnd w:id="402"/>
      <w:bookmarkEnd w:id="403"/>
    </w:p>
    <w:p w14:paraId="287E8CC3" w14:textId="77777777" w:rsidR="00FD004D" w:rsidRDefault="00FD004D" w:rsidP="00C15982">
      <w:pPr>
        <w:pStyle w:val="Heading1"/>
      </w:pPr>
    </w:p>
    <w:p w14:paraId="1FCD954F" w14:textId="533161B7" w:rsidR="00FD004D" w:rsidRPr="00FD004D" w:rsidRDefault="00FD004D" w:rsidP="008C3271">
      <w:pPr>
        <w:adjustRightInd w:val="0"/>
        <w:spacing w:line="480" w:lineRule="auto"/>
        <w:ind w:left="720" w:hanging="720"/>
        <w:jc w:val="both"/>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Pr="00FD004D">
        <w:rPr>
          <w:noProof/>
          <w:sz w:val="24"/>
          <w:szCs w:val="24"/>
        </w:rPr>
        <w:t xml:space="preserve">Agoes, S., &amp; Trisnawati, E. (2013). </w:t>
      </w:r>
      <w:r w:rsidRPr="00FD004D">
        <w:rPr>
          <w:i/>
          <w:iCs/>
          <w:noProof/>
          <w:sz w:val="24"/>
          <w:szCs w:val="24"/>
        </w:rPr>
        <w:t>Akuntansi Perpajakan</w:t>
      </w:r>
      <w:r w:rsidRPr="00FD004D">
        <w:rPr>
          <w:noProof/>
          <w:sz w:val="24"/>
          <w:szCs w:val="24"/>
        </w:rPr>
        <w:t xml:space="preserve"> (3 ed.). Salemba Empat.</w:t>
      </w:r>
    </w:p>
    <w:p w14:paraId="2CE5BB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hmad, K. (2017). </w:t>
      </w:r>
      <w:r w:rsidRPr="00FD004D">
        <w:rPr>
          <w:i/>
          <w:iCs/>
          <w:noProof/>
          <w:sz w:val="24"/>
          <w:szCs w:val="24"/>
        </w:rPr>
        <w:t>Akuntansi Manajemen</w:t>
      </w:r>
      <w:r w:rsidRPr="00FD004D">
        <w:rPr>
          <w:noProof/>
          <w:sz w:val="24"/>
          <w:szCs w:val="24"/>
        </w:rPr>
        <w:t>. Rajawali Pers.</w:t>
      </w:r>
    </w:p>
    <w:p w14:paraId="04519317" w14:textId="0414F670" w:rsidR="00FD004D" w:rsidRPr="00FD004D" w:rsidRDefault="00FD004D" w:rsidP="008C3271">
      <w:pPr>
        <w:adjustRightInd w:val="0"/>
        <w:spacing w:line="480" w:lineRule="auto"/>
        <w:ind w:left="720" w:hanging="720"/>
        <w:jc w:val="both"/>
        <w:rPr>
          <w:noProof/>
          <w:sz w:val="24"/>
          <w:szCs w:val="24"/>
        </w:rPr>
      </w:pPr>
      <w:r>
        <w:rPr>
          <w:noProof/>
          <w:sz w:val="24"/>
          <w:szCs w:val="24"/>
        </w:rPr>
        <w:t>AICPA</w:t>
      </w:r>
      <w:r w:rsidRPr="00FD004D">
        <w:rPr>
          <w:noProof/>
          <w:sz w:val="24"/>
          <w:szCs w:val="24"/>
        </w:rPr>
        <w:t xml:space="preserve">. </w:t>
      </w:r>
      <w:r w:rsidRPr="00FD004D">
        <w:rPr>
          <w:i/>
          <w:iCs/>
          <w:noProof/>
          <w:sz w:val="24"/>
          <w:szCs w:val="24"/>
        </w:rPr>
        <w:t>Committe O Terminology</w:t>
      </w:r>
      <w:r w:rsidRPr="00FD004D">
        <w:rPr>
          <w:noProof/>
          <w:sz w:val="24"/>
          <w:szCs w:val="24"/>
        </w:rPr>
        <w:t>. AICPA Inc. https://www.aicpa-cima.com</w:t>
      </w:r>
    </w:p>
    <w:p w14:paraId="4884849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ndiansyah, G. dkk. (2020). Pengaruh CAR, NPL, BOPO , Dan LDR Terhadap ROA Dengan NIM Sebagai Variabel Intervening (Studi Pada Bank Yang Go Publik Di Bursa Efek Indonesia Periode Tahun 2015-2018). </w:t>
      </w:r>
      <w:r w:rsidRPr="00FD004D">
        <w:rPr>
          <w:i/>
          <w:iCs/>
          <w:noProof/>
          <w:sz w:val="24"/>
          <w:szCs w:val="24"/>
        </w:rPr>
        <w:t>Proceeding SENDIU 2020</w:t>
      </w:r>
      <w:r w:rsidRPr="00FD004D">
        <w:rPr>
          <w:noProof/>
          <w:sz w:val="24"/>
          <w:szCs w:val="24"/>
        </w:rPr>
        <w:t>, 560–567.</w:t>
      </w:r>
    </w:p>
    <w:p w14:paraId="1EDF674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ens, A. A., Elder, R. J., &amp; Beasley, M. S. (2015). </w:t>
      </w:r>
      <w:r w:rsidRPr="00FD004D">
        <w:rPr>
          <w:i/>
          <w:iCs/>
          <w:noProof/>
          <w:sz w:val="24"/>
          <w:szCs w:val="24"/>
        </w:rPr>
        <w:t>Auditing dan Jasa Assurance</w:t>
      </w:r>
      <w:r w:rsidRPr="00FD004D">
        <w:rPr>
          <w:noProof/>
          <w:sz w:val="24"/>
          <w:szCs w:val="24"/>
        </w:rPr>
        <w:t xml:space="preserve"> (Ke-15 Jili). Erlangga.</w:t>
      </w:r>
    </w:p>
    <w:p w14:paraId="7B89E12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ipin, Z., &amp; Negara, M. R. P. (2021). </w:t>
      </w:r>
      <w:r w:rsidRPr="00FD004D">
        <w:rPr>
          <w:i/>
          <w:iCs/>
          <w:noProof/>
          <w:sz w:val="24"/>
          <w:szCs w:val="24"/>
        </w:rPr>
        <w:t>Akuntansi Manajemen</w:t>
      </w:r>
      <w:r w:rsidRPr="00FD004D">
        <w:rPr>
          <w:noProof/>
          <w:sz w:val="24"/>
          <w:szCs w:val="24"/>
        </w:rPr>
        <w:t xml:space="preserve"> (C. B. UTAMA (ed.); 1 ed.).</w:t>
      </w:r>
    </w:p>
    <w:p w14:paraId="738EED7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atria, N. (2019). </w:t>
      </w:r>
      <w:r w:rsidRPr="00FD004D">
        <w:rPr>
          <w:i/>
          <w:iCs/>
          <w:noProof/>
          <w:sz w:val="24"/>
          <w:szCs w:val="24"/>
        </w:rPr>
        <w:t>Pengaruh Ldr, Car Dan Nim Terhadap Roa Pada Bank Umum Go Public Yang Terdaftar Di Bursa Efek Indonesia Tahun 2013-2017</w:t>
      </w:r>
      <w:r w:rsidRPr="00FD004D">
        <w:rPr>
          <w:noProof/>
          <w:sz w:val="24"/>
          <w:szCs w:val="24"/>
        </w:rPr>
        <w:t>.</w:t>
      </w:r>
    </w:p>
    <w:p w14:paraId="4D38710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tuti, P. D. (2012). </w:t>
      </w:r>
      <w:r w:rsidRPr="00FD004D">
        <w:rPr>
          <w:i/>
          <w:iCs/>
          <w:noProof/>
          <w:sz w:val="24"/>
          <w:szCs w:val="24"/>
        </w:rPr>
        <w:t>Akuntansi Keuangan Dasar 1 : Teori dan Kasus</w:t>
      </w:r>
      <w:r w:rsidRPr="00FD004D">
        <w:rPr>
          <w:noProof/>
          <w:sz w:val="24"/>
          <w:szCs w:val="24"/>
        </w:rPr>
        <w:t xml:space="preserve"> (1 ed.). Yogyakarta CAPS.</w:t>
      </w:r>
    </w:p>
    <w:p w14:paraId="0954029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asuki, A. T., &amp; Prawoto, N. (2017). </w:t>
      </w:r>
      <w:r w:rsidRPr="00FD004D">
        <w:rPr>
          <w:i/>
          <w:iCs/>
          <w:noProof/>
          <w:sz w:val="24"/>
          <w:szCs w:val="24"/>
        </w:rPr>
        <w:t>Analisis Regresi Dalam Penelitian Ekonomi &amp; Bisnis : Dilengkapi Aplikasi SPSS &amp; EVIEWS</w:t>
      </w:r>
      <w:r w:rsidRPr="00FD004D">
        <w:rPr>
          <w:noProof/>
          <w:sz w:val="24"/>
          <w:szCs w:val="24"/>
        </w:rPr>
        <w:t>. PT RajaGrafindo Persada.</w:t>
      </w:r>
    </w:p>
    <w:p w14:paraId="76F327E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I. (2011). </w:t>
      </w:r>
      <w:r w:rsidRPr="00FD004D">
        <w:rPr>
          <w:i/>
          <w:iCs/>
          <w:noProof/>
          <w:sz w:val="24"/>
          <w:szCs w:val="24"/>
        </w:rPr>
        <w:t>Surat Edaran Bank Indonesia No. 13/24/DPNP</w:t>
      </w:r>
      <w:r w:rsidRPr="00FD004D">
        <w:rPr>
          <w:noProof/>
          <w:sz w:val="24"/>
          <w:szCs w:val="24"/>
        </w:rPr>
        <w:t>. https://www.bi.go.id/id/publikasi/peraturan/Pages/pbi_130111.aspx</w:t>
      </w:r>
    </w:p>
    <w:p w14:paraId="3336842A" w14:textId="77777777" w:rsidR="006C0F5C" w:rsidRDefault="006C0F5C" w:rsidP="008C3271">
      <w:pPr>
        <w:adjustRightInd w:val="0"/>
        <w:spacing w:line="480" w:lineRule="auto"/>
        <w:ind w:left="720" w:hanging="720"/>
        <w:jc w:val="both"/>
        <w:rPr>
          <w:noProof/>
          <w:sz w:val="24"/>
          <w:szCs w:val="24"/>
        </w:rPr>
        <w:sectPr w:rsidR="006C0F5C" w:rsidSect="00A048C6">
          <w:headerReference w:type="first" r:id="rId82"/>
          <w:footerReference w:type="first" r:id="rId83"/>
          <w:pgSz w:w="11910" w:h="16840"/>
          <w:pgMar w:top="2268" w:right="1701" w:bottom="1701" w:left="2268" w:header="851" w:footer="998" w:gutter="0"/>
          <w:pgNumType w:start="113"/>
          <w:cols w:space="720"/>
          <w:titlePg/>
          <w:docGrid w:linePitch="299"/>
        </w:sectPr>
      </w:pPr>
    </w:p>
    <w:p w14:paraId="694F923A" w14:textId="3B0112A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Brahim, M. N. E. (2021). </w:t>
      </w:r>
      <w:r w:rsidRPr="00FD004D">
        <w:rPr>
          <w:i/>
          <w:iCs/>
          <w:noProof/>
          <w:sz w:val="24"/>
          <w:szCs w:val="24"/>
        </w:rPr>
        <w:t>AKUNTANSI DAN KEUANGAN LEMBAGA</w:t>
      </w:r>
      <w:r w:rsidRPr="00FD004D">
        <w:rPr>
          <w:noProof/>
          <w:sz w:val="24"/>
          <w:szCs w:val="24"/>
        </w:rPr>
        <w:t xml:space="preserve"> (V. Anantya (ed.)). CV ANDI OFFSET.</w:t>
      </w:r>
    </w:p>
    <w:p w14:paraId="2CA9A0E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Christianty, R., &amp; Wenno, M. (2022). </w:t>
      </w:r>
      <w:r w:rsidRPr="00FD004D">
        <w:rPr>
          <w:i/>
          <w:iCs/>
          <w:noProof/>
          <w:sz w:val="24"/>
          <w:szCs w:val="24"/>
        </w:rPr>
        <w:t>MANAJEMEN PERBANKAN</w:t>
      </w:r>
      <w:r w:rsidRPr="00FD004D">
        <w:rPr>
          <w:noProof/>
          <w:sz w:val="24"/>
          <w:szCs w:val="24"/>
        </w:rPr>
        <w:t xml:space="preserve"> (H. F. Ningrum (ed.)). CV. MEDIA SAINS INDONESIA.</w:t>
      </w:r>
    </w:p>
    <w:p w14:paraId="028E6BA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Debora, B. W. W. S. (2020). Analisis Pengaruh Npl,Nim,Ldr,Car,Terhadap Roa Pada Perusahaan Perbankan Terdaftar Di Bursa Efek Indonesia Periode Tahun 2016-2018. </w:t>
      </w:r>
      <w:r w:rsidRPr="00FD004D">
        <w:rPr>
          <w:i/>
          <w:iCs/>
          <w:noProof/>
          <w:sz w:val="24"/>
          <w:szCs w:val="24"/>
        </w:rPr>
        <w:t>Jurnal Manajemen Bisnis</w:t>
      </w:r>
      <w:r w:rsidRPr="00FD004D">
        <w:rPr>
          <w:noProof/>
          <w:sz w:val="24"/>
          <w:szCs w:val="24"/>
        </w:rPr>
        <w:t xml:space="preserve">, </w:t>
      </w:r>
      <w:r w:rsidRPr="00FD004D">
        <w:rPr>
          <w:i/>
          <w:iCs/>
          <w:noProof/>
          <w:sz w:val="24"/>
          <w:szCs w:val="24"/>
        </w:rPr>
        <w:t>23</w:t>
      </w:r>
      <w:r w:rsidRPr="00FD004D">
        <w:rPr>
          <w:noProof/>
          <w:sz w:val="24"/>
          <w:szCs w:val="24"/>
        </w:rPr>
        <w:t>(3), 383–398.</w:t>
      </w:r>
    </w:p>
    <w:p w14:paraId="2CC3AB5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Effendi, R. (2020). </w:t>
      </w:r>
      <w:r w:rsidRPr="00FD004D">
        <w:rPr>
          <w:i/>
          <w:iCs/>
          <w:noProof/>
          <w:sz w:val="24"/>
          <w:szCs w:val="24"/>
        </w:rPr>
        <w:t>Accounting Principles</w:t>
      </w:r>
      <w:r w:rsidRPr="00FD004D">
        <w:rPr>
          <w:noProof/>
          <w:sz w:val="24"/>
          <w:szCs w:val="24"/>
        </w:rPr>
        <w:t xml:space="preserve"> (5 ed.). Kharisma Putra Utama Offset.</w:t>
      </w:r>
    </w:p>
    <w:p w14:paraId="69904C9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hozali, I. (2017). </w:t>
      </w:r>
      <w:r w:rsidRPr="00FD004D">
        <w:rPr>
          <w:i/>
          <w:iCs/>
          <w:noProof/>
          <w:sz w:val="24"/>
          <w:szCs w:val="24"/>
        </w:rPr>
        <w:t>Model Persamaan Struktural Konsep dan Aplikasi Program. AMOS 24</w:t>
      </w:r>
      <w:r w:rsidRPr="00FD004D">
        <w:rPr>
          <w:noProof/>
          <w:sz w:val="24"/>
          <w:szCs w:val="24"/>
        </w:rPr>
        <w:t>. Universitas Diponegoro.</w:t>
      </w:r>
    </w:p>
    <w:p w14:paraId="5FD751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jarati, D. N. (2013). </w:t>
      </w:r>
      <w:r w:rsidRPr="00FD004D">
        <w:rPr>
          <w:i/>
          <w:iCs/>
          <w:noProof/>
          <w:sz w:val="24"/>
          <w:szCs w:val="24"/>
        </w:rPr>
        <w:t>Dasar-dasar Ekonometrika</w:t>
      </w:r>
      <w:r w:rsidRPr="00FD004D">
        <w:rPr>
          <w:noProof/>
          <w:sz w:val="24"/>
          <w:szCs w:val="24"/>
        </w:rPr>
        <w:t>. Salemba Empat.</w:t>
      </w:r>
    </w:p>
    <w:p w14:paraId="627036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stiana, F., Soleh, A., &amp; Ferina, Z. I. (2021). Pengaruh CAR, LDR dan BOPO terhadap ROA Pada Bank Umum Yang Terdaftar di Bursa Efek Indonesia tahun 2008-2012. </w:t>
      </w:r>
      <w:r w:rsidRPr="00FD004D">
        <w:rPr>
          <w:i/>
          <w:iCs/>
          <w:noProof/>
          <w:sz w:val="24"/>
          <w:szCs w:val="24"/>
        </w:rPr>
        <w:t>Jurnal Bisnis Mahasiswa</w:t>
      </w:r>
      <w:r w:rsidRPr="00FD004D">
        <w:rPr>
          <w:noProof/>
          <w:sz w:val="24"/>
          <w:szCs w:val="24"/>
        </w:rPr>
        <w:t xml:space="preserve">, </w:t>
      </w:r>
      <w:r w:rsidRPr="00FD004D">
        <w:rPr>
          <w:i/>
          <w:iCs/>
          <w:noProof/>
          <w:sz w:val="24"/>
          <w:szCs w:val="24"/>
        </w:rPr>
        <w:t>2</w:t>
      </w:r>
      <w:r w:rsidRPr="00FD004D">
        <w:rPr>
          <w:noProof/>
          <w:sz w:val="24"/>
          <w:szCs w:val="24"/>
        </w:rPr>
        <w:t>(1), 26–34.</w:t>
      </w:r>
    </w:p>
    <w:p w14:paraId="05D5F82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lim, A., &amp; Kusufi, M. S. (2012). </w:t>
      </w:r>
      <w:r w:rsidRPr="00FD004D">
        <w:rPr>
          <w:i/>
          <w:iCs/>
          <w:noProof/>
          <w:sz w:val="24"/>
          <w:szCs w:val="24"/>
        </w:rPr>
        <w:t>Akuntansi Keuangan Daerah</w:t>
      </w:r>
      <w:r w:rsidRPr="00FD004D">
        <w:rPr>
          <w:noProof/>
          <w:sz w:val="24"/>
          <w:szCs w:val="24"/>
        </w:rPr>
        <w:t xml:space="preserve"> (4 ed.). In Media.</w:t>
      </w:r>
    </w:p>
    <w:p w14:paraId="7C9D8D7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nafi, M., &amp; Halim, A. (2018). </w:t>
      </w:r>
      <w:r w:rsidRPr="00FD004D">
        <w:rPr>
          <w:i/>
          <w:iCs/>
          <w:noProof/>
          <w:sz w:val="24"/>
          <w:szCs w:val="24"/>
        </w:rPr>
        <w:t>Analisis Laporan Keuangan</w:t>
      </w:r>
      <w:r w:rsidRPr="00FD004D">
        <w:rPr>
          <w:noProof/>
          <w:sz w:val="24"/>
          <w:szCs w:val="24"/>
        </w:rPr>
        <w:t xml:space="preserve"> (Edisi keli). UPP STIM YKPN.</w:t>
      </w:r>
    </w:p>
    <w:p w14:paraId="4348E8E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ahap, S. S. (2015). </w:t>
      </w:r>
      <w:r w:rsidRPr="00FD004D">
        <w:rPr>
          <w:i/>
          <w:iCs/>
          <w:noProof/>
          <w:sz w:val="24"/>
          <w:szCs w:val="24"/>
        </w:rPr>
        <w:t>Analisis Kritis Atas Laporan Keuangan</w:t>
      </w:r>
      <w:r w:rsidRPr="00FD004D">
        <w:rPr>
          <w:noProof/>
          <w:sz w:val="24"/>
          <w:szCs w:val="24"/>
        </w:rPr>
        <w:t xml:space="preserve"> (12 ed.). RajaGrafindo Persada.</w:t>
      </w:r>
    </w:p>
    <w:p w14:paraId="5F1B6AC9"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tono, &amp; Rahmi, N. U. (2018). </w:t>
      </w:r>
      <w:r w:rsidRPr="00FD004D">
        <w:rPr>
          <w:i/>
          <w:iCs/>
          <w:noProof/>
          <w:sz w:val="24"/>
          <w:szCs w:val="24"/>
        </w:rPr>
        <w:t>Pengantar Akuntansi</w:t>
      </w:r>
      <w:r w:rsidRPr="00FD004D">
        <w:rPr>
          <w:noProof/>
          <w:sz w:val="24"/>
          <w:szCs w:val="24"/>
        </w:rPr>
        <w:t>. Deepublish.</w:t>
      </w:r>
    </w:p>
    <w:p w14:paraId="39DC99C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yanto, S. B., &amp; Widyarti, E. T. (2017). TERHADAP PENYALURAN KREDIT BANK UMUM GO PUBLIC PERIODE TAHUN 2012-2016. </w:t>
      </w:r>
      <w:r w:rsidRPr="00FD004D">
        <w:rPr>
          <w:i/>
          <w:iCs/>
          <w:noProof/>
          <w:sz w:val="24"/>
          <w:szCs w:val="24"/>
        </w:rPr>
        <w:lastRenderedPageBreak/>
        <w:t>JOURNAL OF MANAGEMENT</w:t>
      </w:r>
      <w:r w:rsidRPr="00FD004D">
        <w:rPr>
          <w:noProof/>
          <w:sz w:val="24"/>
          <w:szCs w:val="24"/>
        </w:rPr>
        <w:t xml:space="preserve">, </w:t>
      </w:r>
      <w:r w:rsidRPr="00FD004D">
        <w:rPr>
          <w:i/>
          <w:iCs/>
          <w:noProof/>
          <w:sz w:val="24"/>
          <w:szCs w:val="24"/>
        </w:rPr>
        <w:t>6</w:t>
      </w:r>
      <w:r w:rsidRPr="00FD004D">
        <w:rPr>
          <w:noProof/>
          <w:sz w:val="24"/>
          <w:szCs w:val="24"/>
        </w:rPr>
        <w:t>, 1–11.</w:t>
      </w:r>
    </w:p>
    <w:p w14:paraId="5F0546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ery. (2014). </w:t>
      </w:r>
      <w:r w:rsidRPr="00FD004D">
        <w:rPr>
          <w:i/>
          <w:iCs/>
          <w:noProof/>
          <w:sz w:val="24"/>
          <w:szCs w:val="24"/>
        </w:rPr>
        <w:t>Praktis Menyusun Laporan Keuangan: Cepat dan Mahir Menyajikan Informasi Keuangan</w:t>
      </w:r>
      <w:r w:rsidRPr="00FD004D">
        <w:rPr>
          <w:noProof/>
          <w:sz w:val="24"/>
          <w:szCs w:val="24"/>
        </w:rPr>
        <w:t>. PT. Grasindo.</w:t>
      </w:r>
    </w:p>
    <w:p w14:paraId="6862447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idayat, R., Lubis, F. R. A., &amp; Salim, A. (2022). Analisis Rasio NIM, BOPO, NPL dan LDR terhadap ROA Bank Rakyat Indonesia Tahun 2009-2020. </w:t>
      </w:r>
      <w:r w:rsidRPr="00FD004D">
        <w:rPr>
          <w:i/>
          <w:iCs/>
          <w:noProof/>
          <w:sz w:val="24"/>
          <w:szCs w:val="24"/>
        </w:rPr>
        <w:t>Jurnal Simki Economic</w:t>
      </w:r>
      <w:r w:rsidRPr="00FD004D">
        <w:rPr>
          <w:noProof/>
          <w:sz w:val="24"/>
          <w:szCs w:val="24"/>
        </w:rPr>
        <w:t xml:space="preserve">, </w:t>
      </w:r>
      <w:r w:rsidRPr="00FD004D">
        <w:rPr>
          <w:i/>
          <w:iCs/>
          <w:noProof/>
          <w:sz w:val="24"/>
          <w:szCs w:val="24"/>
        </w:rPr>
        <w:t>5</w:t>
      </w:r>
      <w:r w:rsidRPr="00FD004D">
        <w:rPr>
          <w:noProof/>
          <w:sz w:val="24"/>
          <w:szCs w:val="24"/>
        </w:rPr>
        <w:t>(1), 39–49. https://doi.org/10.29407/jse.v5i1.130</w:t>
      </w:r>
    </w:p>
    <w:p w14:paraId="1CE8E5A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AI. (2015). </w:t>
      </w:r>
      <w:r w:rsidRPr="00FD004D">
        <w:rPr>
          <w:i/>
          <w:iCs/>
          <w:noProof/>
          <w:sz w:val="24"/>
          <w:szCs w:val="24"/>
        </w:rPr>
        <w:t>PSAK 1 Penyajian Laporan Keuangan 2015</w:t>
      </w:r>
      <w:r w:rsidRPr="00FD004D">
        <w:rPr>
          <w:noProof/>
          <w:sz w:val="24"/>
          <w:szCs w:val="24"/>
        </w:rPr>
        <w:t xml:space="preserve"> (revisi 201). http://iaiglobal.or.id/v03/standar-akuntansi-keuangan/pernyataan-sak</w:t>
      </w:r>
    </w:p>
    <w:p w14:paraId="2DBE93B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ndrawan, B., &amp; Kaniawati Dewi, R. (2020). Pengaruh Net Interest Margin (NIM) Terhadap Return on Asset (ROA) Pada PT Bank Pembangunan Daerah Jawa Barat Dan Banten Tbk Periode 2013-2017. </w:t>
      </w:r>
      <w:r w:rsidRPr="00FD004D">
        <w:rPr>
          <w:i/>
          <w:iCs/>
          <w:noProof/>
          <w:sz w:val="24"/>
          <w:szCs w:val="24"/>
        </w:rPr>
        <w:t>Jurnal E-Bis (Ekonomi-Bisnis)</w:t>
      </w:r>
      <w:r w:rsidRPr="00FD004D">
        <w:rPr>
          <w:noProof/>
          <w:sz w:val="24"/>
          <w:szCs w:val="24"/>
        </w:rPr>
        <w:t xml:space="preserve">, </w:t>
      </w:r>
      <w:r w:rsidRPr="00FD004D">
        <w:rPr>
          <w:i/>
          <w:iCs/>
          <w:noProof/>
          <w:sz w:val="24"/>
          <w:szCs w:val="24"/>
        </w:rPr>
        <w:t>4</w:t>
      </w:r>
      <w:r w:rsidRPr="00FD004D">
        <w:rPr>
          <w:noProof/>
          <w:sz w:val="24"/>
          <w:szCs w:val="24"/>
        </w:rPr>
        <w:t>(1), 78–87. https://doi.org/10.37339/e-bis.v4i1.239</w:t>
      </w:r>
    </w:p>
    <w:p w14:paraId="033533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FD004D">
        <w:rPr>
          <w:i/>
          <w:iCs/>
          <w:noProof/>
          <w:sz w:val="24"/>
          <w:szCs w:val="24"/>
        </w:rPr>
        <w:t>Jurnal Pendidikan Ekonomi Undiksha</w:t>
      </w:r>
      <w:r w:rsidRPr="00FD004D">
        <w:rPr>
          <w:noProof/>
          <w:sz w:val="24"/>
          <w:szCs w:val="24"/>
        </w:rPr>
        <w:t xml:space="preserve">, </w:t>
      </w:r>
      <w:r w:rsidRPr="00FD004D">
        <w:rPr>
          <w:i/>
          <w:iCs/>
          <w:noProof/>
          <w:sz w:val="24"/>
          <w:szCs w:val="24"/>
        </w:rPr>
        <w:t>11</w:t>
      </w:r>
      <w:r w:rsidRPr="00FD004D">
        <w:rPr>
          <w:noProof/>
          <w:sz w:val="24"/>
          <w:szCs w:val="24"/>
        </w:rPr>
        <w:t>(1), 296. https://doi.org/10.23887/jjpe.v11i1.20162</w:t>
      </w:r>
    </w:p>
    <w:p w14:paraId="2AF3C7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asmir. (2018). </w:t>
      </w:r>
      <w:r w:rsidRPr="00FD004D">
        <w:rPr>
          <w:i/>
          <w:iCs/>
          <w:noProof/>
          <w:sz w:val="24"/>
          <w:szCs w:val="24"/>
        </w:rPr>
        <w:t>Analisis Laporan Keuangan</w:t>
      </w:r>
      <w:r w:rsidRPr="00FD004D">
        <w:rPr>
          <w:noProof/>
          <w:sz w:val="24"/>
          <w:szCs w:val="24"/>
        </w:rPr>
        <w:t xml:space="preserve"> (1 ed.). RajaGrafindo Persada.</w:t>
      </w:r>
    </w:p>
    <w:p w14:paraId="653A1EB2"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ristianto, S. B., &amp; Dewi, S. P. (2012). </w:t>
      </w:r>
      <w:r w:rsidRPr="00FD004D">
        <w:rPr>
          <w:i/>
          <w:iCs/>
          <w:noProof/>
          <w:sz w:val="24"/>
          <w:szCs w:val="24"/>
        </w:rPr>
        <w:t>Akuntansi Biaya 2</w:t>
      </w:r>
      <w:r w:rsidRPr="00FD004D">
        <w:rPr>
          <w:noProof/>
          <w:sz w:val="24"/>
          <w:szCs w:val="24"/>
        </w:rPr>
        <w:t xml:space="preserve"> (Jilid II). In Media.</w:t>
      </w:r>
    </w:p>
    <w:p w14:paraId="01B87A4B"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Listiawati, L., Sukmana, I., &amp; Amelia, S. (2021). Pengaruh Car, Ldr Dan Nim Terhadap Roa Pada Perusahaan Subsektor Perbankan. </w:t>
      </w:r>
      <w:r w:rsidRPr="00FD004D">
        <w:rPr>
          <w:i/>
          <w:iCs/>
          <w:noProof/>
          <w:sz w:val="24"/>
          <w:szCs w:val="24"/>
        </w:rPr>
        <w:t>National Conference on Applied Business, Education, &amp; Technology (NCABET)</w:t>
      </w:r>
      <w:r w:rsidRPr="00FD004D">
        <w:rPr>
          <w:noProof/>
          <w:sz w:val="24"/>
          <w:szCs w:val="24"/>
        </w:rPr>
        <w:t xml:space="preserve">, </w:t>
      </w:r>
      <w:r w:rsidRPr="00FD004D">
        <w:rPr>
          <w:i/>
          <w:iCs/>
          <w:noProof/>
          <w:sz w:val="24"/>
          <w:szCs w:val="24"/>
        </w:rPr>
        <w:lastRenderedPageBreak/>
        <w:t>1</w:t>
      </w:r>
      <w:r w:rsidRPr="00FD004D">
        <w:rPr>
          <w:noProof/>
          <w:sz w:val="24"/>
          <w:szCs w:val="24"/>
        </w:rPr>
        <w:t>(1), 609–620. https://doi.org/10.46306/ncabet.v1i1.50</w:t>
      </w:r>
    </w:p>
    <w:p w14:paraId="1D384A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Mulyadi. (2016). </w:t>
      </w:r>
      <w:r w:rsidRPr="00FD004D">
        <w:rPr>
          <w:i/>
          <w:iCs/>
          <w:noProof/>
          <w:sz w:val="24"/>
          <w:szCs w:val="24"/>
        </w:rPr>
        <w:t>Sistem Akuntansi</w:t>
      </w:r>
      <w:r w:rsidRPr="00FD004D">
        <w:rPr>
          <w:noProof/>
          <w:sz w:val="24"/>
          <w:szCs w:val="24"/>
        </w:rPr>
        <w:t>. Salemba Empat.</w:t>
      </w:r>
    </w:p>
    <w:p w14:paraId="1398170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Nuriyani, N., &amp; Zannati, R. (2017). Pengaruh Perputaran Kas Dan Perputaran Piutang Terhadap Profitabilitas Perusahaan Sub-Sektor Food and Beverages Tahun 2012-2016. </w:t>
      </w:r>
      <w:r w:rsidRPr="00FD004D">
        <w:rPr>
          <w:i/>
          <w:iCs/>
          <w:noProof/>
          <w:sz w:val="24"/>
          <w:szCs w:val="24"/>
        </w:rPr>
        <w:t>Jurnal Riset Manajemen dan Bisnis (JRMB) Fakultas Ekonomi UNIAT</w:t>
      </w:r>
      <w:r w:rsidRPr="00FD004D">
        <w:rPr>
          <w:noProof/>
          <w:sz w:val="24"/>
          <w:szCs w:val="24"/>
        </w:rPr>
        <w:t xml:space="preserve">, </w:t>
      </w:r>
      <w:r w:rsidRPr="00FD004D">
        <w:rPr>
          <w:i/>
          <w:iCs/>
          <w:noProof/>
          <w:sz w:val="24"/>
          <w:szCs w:val="24"/>
        </w:rPr>
        <w:t>2</w:t>
      </w:r>
      <w:r w:rsidRPr="00FD004D">
        <w:rPr>
          <w:noProof/>
          <w:sz w:val="24"/>
          <w:szCs w:val="24"/>
        </w:rPr>
        <w:t>(3), 425–432. https://doi.org/10.36226/jrmb.v2i3.77</w:t>
      </w:r>
    </w:p>
    <w:p w14:paraId="4CB8DE6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OJK. (2017). </w:t>
      </w:r>
      <w:r w:rsidRPr="00FD004D">
        <w:rPr>
          <w:i/>
          <w:iCs/>
          <w:noProof/>
          <w:sz w:val="24"/>
          <w:szCs w:val="24"/>
        </w:rPr>
        <w:t>Surat Edaran Otoritas Jasa Keuangan No. 14/SEOJK.03/2017</w:t>
      </w:r>
      <w:r w:rsidRPr="00FD004D">
        <w:rPr>
          <w:noProof/>
          <w:sz w:val="24"/>
          <w:szCs w:val="24"/>
        </w:rPr>
        <w:t>. https://ojk.go.id/id/regulasi/otoritas-jasa-keuangan/surat-edaran-ojk-dan-dewan-komisioner/Pages/SEOJK-Modal-Inti.aspx</w:t>
      </w:r>
    </w:p>
    <w:p w14:paraId="6B3A0F3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Pinasti, W. F., &amp; Mustikawati, R. I. (2018). Pengaruh Car, Bopo, Npl, Nim Dan Ldr Terhadap Profitabilitas Bank Umum Periode 2011-2015. </w:t>
      </w:r>
      <w:r w:rsidRPr="00FD004D">
        <w:rPr>
          <w:i/>
          <w:iCs/>
          <w:noProof/>
          <w:sz w:val="24"/>
          <w:szCs w:val="24"/>
        </w:rPr>
        <w:t>Nominal, Barometer Riset Akuntansi dan Manajemen</w:t>
      </w:r>
      <w:r w:rsidRPr="00FD004D">
        <w:rPr>
          <w:noProof/>
          <w:sz w:val="24"/>
          <w:szCs w:val="24"/>
        </w:rPr>
        <w:t xml:space="preserve">, </w:t>
      </w:r>
      <w:r w:rsidRPr="00FD004D">
        <w:rPr>
          <w:i/>
          <w:iCs/>
          <w:noProof/>
          <w:sz w:val="24"/>
          <w:szCs w:val="24"/>
        </w:rPr>
        <w:t>7</w:t>
      </w:r>
      <w:r w:rsidRPr="00FD004D">
        <w:rPr>
          <w:noProof/>
          <w:sz w:val="24"/>
          <w:szCs w:val="24"/>
        </w:rPr>
        <w:t>(1). https://doi.org/10.21831/nominal.v7i1.19365</w:t>
      </w:r>
    </w:p>
    <w:p w14:paraId="2D6637A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dian, L. (2022). </w:t>
      </w:r>
      <w:r w:rsidRPr="00FD004D">
        <w:rPr>
          <w:i/>
          <w:iCs/>
          <w:noProof/>
          <w:sz w:val="24"/>
          <w:szCs w:val="24"/>
        </w:rPr>
        <w:t>Pantes Aja Asing Kepincut, Bank RI Paling Moncer di ASEAN!</w:t>
      </w:r>
      <w:r w:rsidRPr="00FD004D">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14:paraId="4571BB9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rjo, S. S. (2014). </w:t>
      </w:r>
      <w:r w:rsidRPr="00FD004D">
        <w:rPr>
          <w:i/>
          <w:iCs/>
          <w:noProof/>
          <w:sz w:val="24"/>
          <w:szCs w:val="24"/>
        </w:rPr>
        <w:t>Akuntansi Suatu Pengantar</w:t>
      </w:r>
      <w:r w:rsidRPr="00FD004D">
        <w:rPr>
          <w:noProof/>
          <w:sz w:val="24"/>
          <w:szCs w:val="24"/>
        </w:rPr>
        <w:t>. Salemba Empat.</w:t>
      </w:r>
    </w:p>
    <w:p w14:paraId="373652F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madanti, F., &amp; Setyowati, E. (2022). Pengaruh NPL, LDR, BOPO dan Nim Terhadap Roa Pada PT. Bank Mandiri (Persero) Tbk Tahun 2013-2021. </w:t>
      </w:r>
      <w:r w:rsidRPr="00FD004D">
        <w:rPr>
          <w:i/>
          <w:iCs/>
          <w:noProof/>
          <w:sz w:val="24"/>
          <w:szCs w:val="24"/>
        </w:rPr>
        <w:lastRenderedPageBreak/>
        <w:t>EKOMBIS REVIEW: Jurnal Ilmiah Ekonomi dan Bisnis</w:t>
      </w:r>
      <w:r w:rsidRPr="00FD004D">
        <w:rPr>
          <w:noProof/>
          <w:sz w:val="24"/>
          <w:szCs w:val="24"/>
        </w:rPr>
        <w:t xml:space="preserve">, </w:t>
      </w:r>
      <w:r w:rsidRPr="00FD004D">
        <w:rPr>
          <w:i/>
          <w:iCs/>
          <w:noProof/>
          <w:sz w:val="24"/>
          <w:szCs w:val="24"/>
        </w:rPr>
        <w:t>10</w:t>
      </w:r>
      <w:r w:rsidRPr="00FD004D">
        <w:rPr>
          <w:noProof/>
          <w:sz w:val="24"/>
          <w:szCs w:val="24"/>
        </w:rPr>
        <w:t>(2), 695–706. https://doi.org/10.37676/ekombis.v10i2.2170</w:t>
      </w:r>
    </w:p>
    <w:p w14:paraId="3A1AAA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embet, W. E. C., &amp; Baramuli, D. N. (2020). Pengaruh Car, Npl, Nim, Bopo, Ldr Terhadap Return on Asset (Roa) (Studi Pada Bank Umum Swasta Nasional Devisa Yang Terdaftar Di Bei). </w:t>
      </w:r>
      <w:r w:rsidRPr="00FD004D">
        <w:rPr>
          <w:i/>
          <w:iCs/>
          <w:noProof/>
          <w:sz w:val="24"/>
          <w:szCs w:val="24"/>
        </w:rPr>
        <w:t>Jurnal EMBA: Jurnal Riset Ekonomi, Manajemen, Bisnis dan Akuntansi</w:t>
      </w:r>
      <w:r w:rsidRPr="00FD004D">
        <w:rPr>
          <w:noProof/>
          <w:sz w:val="24"/>
          <w:szCs w:val="24"/>
        </w:rPr>
        <w:t xml:space="preserve">, </w:t>
      </w:r>
      <w:r w:rsidRPr="00FD004D">
        <w:rPr>
          <w:i/>
          <w:iCs/>
          <w:noProof/>
          <w:sz w:val="24"/>
          <w:szCs w:val="24"/>
        </w:rPr>
        <w:t>8</w:t>
      </w:r>
      <w:r w:rsidRPr="00FD004D">
        <w:rPr>
          <w:noProof/>
          <w:sz w:val="24"/>
          <w:szCs w:val="24"/>
        </w:rPr>
        <w:t>(3), 342–352.</w:t>
      </w:r>
    </w:p>
    <w:p w14:paraId="2C0C9EC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hroni, N., &amp; Pramesti, S. D. (2021). … Capital Adequacy Ratio (Car), Loan To Deposit Ratio (Ldr) Dan Biaya Operasional Pendapatan Operasional (Bopo) Terhadap Return …. </w:t>
      </w:r>
      <w:r w:rsidRPr="00FD004D">
        <w:rPr>
          <w:i/>
          <w:iCs/>
          <w:noProof/>
          <w:sz w:val="24"/>
          <w:szCs w:val="24"/>
        </w:rPr>
        <w:t>BanKu: Jurnal Perbankan dan Keuangan</w:t>
      </w:r>
      <w:r w:rsidRPr="00FD004D">
        <w:rPr>
          <w:noProof/>
          <w:sz w:val="24"/>
          <w:szCs w:val="24"/>
        </w:rPr>
        <w:t xml:space="preserve">, </w:t>
      </w:r>
      <w:r w:rsidRPr="00FD004D">
        <w:rPr>
          <w:i/>
          <w:iCs/>
          <w:noProof/>
          <w:sz w:val="24"/>
          <w:szCs w:val="24"/>
        </w:rPr>
        <w:t>2</w:t>
      </w:r>
      <w:r w:rsidRPr="00FD004D">
        <w:rPr>
          <w:noProof/>
          <w:sz w:val="24"/>
          <w:szCs w:val="24"/>
        </w:rPr>
        <w:t>(Agustus), 78–88. http://jurnal.unsil.ac.id/index.php/banku/article/view/3573</w:t>
      </w:r>
    </w:p>
    <w:p w14:paraId="7B336EA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njoyo, A. T. (2020). ANALISIS PENGARUH CAR, NIM, NPL, DAN LDR TERHADAP ROA (Studi Kasus pada Bank Umum Persero BUMN Periode 2013-2018). </w:t>
      </w:r>
      <w:r w:rsidRPr="00FD004D">
        <w:rPr>
          <w:i/>
          <w:iCs/>
          <w:noProof/>
          <w:sz w:val="24"/>
          <w:szCs w:val="24"/>
        </w:rPr>
        <w:t>Jurnal Administrasi Bisnis Fisipol Unmul</w:t>
      </w:r>
      <w:r w:rsidRPr="00FD004D">
        <w:rPr>
          <w:noProof/>
          <w:sz w:val="24"/>
          <w:szCs w:val="24"/>
        </w:rPr>
        <w:t xml:space="preserve">, </w:t>
      </w:r>
      <w:r w:rsidRPr="00FD004D">
        <w:rPr>
          <w:i/>
          <w:iCs/>
          <w:noProof/>
          <w:sz w:val="24"/>
          <w:szCs w:val="24"/>
        </w:rPr>
        <w:t>8</w:t>
      </w:r>
      <w:r w:rsidRPr="00FD004D">
        <w:rPr>
          <w:noProof/>
          <w:sz w:val="24"/>
          <w:szCs w:val="24"/>
        </w:rPr>
        <w:t>(4), 290. https://doi.org/10.54144/jadbis.v8i4.3941</w:t>
      </w:r>
    </w:p>
    <w:p w14:paraId="7F284E3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FD004D">
        <w:rPr>
          <w:i/>
          <w:iCs/>
          <w:noProof/>
          <w:sz w:val="24"/>
          <w:szCs w:val="24"/>
        </w:rPr>
        <w:t>Jurnal Akuntansi dan Keuangan</w:t>
      </w:r>
      <w:r w:rsidRPr="00FD004D">
        <w:rPr>
          <w:noProof/>
          <w:sz w:val="24"/>
          <w:szCs w:val="24"/>
        </w:rPr>
        <w:t xml:space="preserve">, </w:t>
      </w:r>
      <w:r w:rsidRPr="00FD004D">
        <w:rPr>
          <w:i/>
          <w:iCs/>
          <w:noProof/>
          <w:sz w:val="24"/>
          <w:szCs w:val="24"/>
        </w:rPr>
        <w:t>17</w:t>
      </w:r>
      <w:r w:rsidRPr="00FD004D">
        <w:rPr>
          <w:noProof/>
          <w:sz w:val="24"/>
          <w:szCs w:val="24"/>
        </w:rPr>
        <w:t>(1), 118–126.</w:t>
      </w:r>
    </w:p>
    <w:p w14:paraId="484D562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rini, A. (2020). ANALISIS PENGARUH CAR, NPL, NIM, BOPO, LDR TERHADAP ROA (Studi Pada Bank Pembangunan Daerah Di Indonesia Periode 2015-2018). </w:t>
      </w:r>
      <w:r w:rsidRPr="00FD004D">
        <w:rPr>
          <w:i/>
          <w:iCs/>
          <w:noProof/>
          <w:sz w:val="24"/>
          <w:szCs w:val="24"/>
        </w:rPr>
        <w:t>Research Fair Unisri</w:t>
      </w:r>
      <w:r w:rsidRPr="00FD004D">
        <w:rPr>
          <w:noProof/>
          <w:sz w:val="24"/>
          <w:szCs w:val="24"/>
        </w:rPr>
        <w:t xml:space="preserve">, </w:t>
      </w:r>
      <w:r w:rsidRPr="00FD004D">
        <w:rPr>
          <w:i/>
          <w:iCs/>
          <w:noProof/>
          <w:sz w:val="24"/>
          <w:szCs w:val="24"/>
        </w:rPr>
        <w:t>4</w:t>
      </w:r>
      <w:r w:rsidRPr="00FD004D">
        <w:rPr>
          <w:noProof/>
          <w:sz w:val="24"/>
          <w:szCs w:val="24"/>
        </w:rPr>
        <w:t xml:space="preserve">(1), 282–290. </w:t>
      </w:r>
      <w:r w:rsidRPr="00FD004D">
        <w:rPr>
          <w:noProof/>
          <w:sz w:val="24"/>
          <w:szCs w:val="24"/>
        </w:rPr>
        <w:lastRenderedPageBreak/>
        <w:t>https://doi.org/10.33061/rsfu.v4i1.3409</w:t>
      </w:r>
    </w:p>
    <w:p w14:paraId="59EE8BE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itanggang, L. M. S. (2019). </w:t>
      </w:r>
      <w:r w:rsidRPr="00FD004D">
        <w:rPr>
          <w:i/>
          <w:iCs/>
          <w:noProof/>
          <w:sz w:val="24"/>
          <w:szCs w:val="24"/>
        </w:rPr>
        <w:t>ROA perbankan turun ke 2,48% per September 2019</w:t>
      </w:r>
      <w:r w:rsidRPr="00FD004D">
        <w:rPr>
          <w:noProof/>
          <w:sz w:val="24"/>
          <w:szCs w:val="24"/>
        </w:rPr>
        <w:t>. Kontan.co.id. https://keuangan.kontan.co.id/news/roa-perbankan-turun-ke-248-per-september-2019</w:t>
      </w:r>
    </w:p>
    <w:p w14:paraId="2F79FB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edibjo, B. S. (2013). </w:t>
      </w:r>
      <w:r w:rsidRPr="00FD004D">
        <w:rPr>
          <w:i/>
          <w:iCs/>
          <w:noProof/>
          <w:sz w:val="24"/>
          <w:szCs w:val="24"/>
        </w:rPr>
        <w:t>Pengantar Metode Penelitian</w:t>
      </w:r>
      <w:r w:rsidRPr="00FD004D">
        <w:rPr>
          <w:noProof/>
          <w:sz w:val="24"/>
          <w:szCs w:val="24"/>
        </w:rPr>
        <w:t>. Universitas Nasional Pasim.</w:t>
      </w:r>
    </w:p>
    <w:p w14:paraId="75A5DA8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fyan, M. (2021). </w:t>
      </w:r>
      <w:r w:rsidRPr="00FD004D">
        <w:rPr>
          <w:i/>
          <w:iCs/>
          <w:noProof/>
          <w:sz w:val="24"/>
          <w:szCs w:val="24"/>
        </w:rPr>
        <w:t>Kumpulan Hasil Penelitian</w:t>
      </w:r>
      <w:r w:rsidRPr="00FD004D">
        <w:rPr>
          <w:noProof/>
          <w:sz w:val="24"/>
          <w:szCs w:val="24"/>
        </w:rPr>
        <w:t>. CV ODIS.</w:t>
      </w:r>
    </w:p>
    <w:p w14:paraId="76BCEC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anda, T. R. (2018). </w:t>
      </w:r>
      <w:r w:rsidRPr="00FD004D">
        <w:rPr>
          <w:i/>
          <w:iCs/>
          <w:noProof/>
          <w:sz w:val="24"/>
          <w:szCs w:val="24"/>
        </w:rPr>
        <w:t>Event Sudy: Teori dan Pembahasan Reaksi Pasar Modal Indonesia</w:t>
      </w:r>
      <w:r w:rsidRPr="00FD004D">
        <w:rPr>
          <w:noProof/>
          <w:sz w:val="24"/>
          <w:szCs w:val="24"/>
        </w:rPr>
        <w:t>. Seribu Bintang.</w:t>
      </w:r>
    </w:p>
    <w:p w14:paraId="48D3195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antari, N. L. P., &amp; Dana, I. M. (2019). Pengaruh Loan To Deposit Ratio, Net Interest Margin Dan Inflasi Terhadap Profitabilitas. </w:t>
      </w:r>
      <w:r w:rsidRPr="00FD004D">
        <w:rPr>
          <w:i/>
          <w:iCs/>
          <w:noProof/>
          <w:sz w:val="24"/>
          <w:szCs w:val="24"/>
        </w:rPr>
        <w:t>E-Jurnal Manajemen Universitas Udayana</w:t>
      </w:r>
      <w:r w:rsidRPr="00FD004D">
        <w:rPr>
          <w:noProof/>
          <w:sz w:val="24"/>
          <w:szCs w:val="24"/>
        </w:rPr>
        <w:t xml:space="preserve">, </w:t>
      </w:r>
      <w:r w:rsidRPr="00FD004D">
        <w:rPr>
          <w:i/>
          <w:iCs/>
          <w:noProof/>
          <w:sz w:val="24"/>
          <w:szCs w:val="24"/>
        </w:rPr>
        <w:t>8</w:t>
      </w:r>
      <w:r w:rsidRPr="00FD004D">
        <w:rPr>
          <w:noProof/>
          <w:sz w:val="24"/>
          <w:szCs w:val="24"/>
        </w:rPr>
        <w:t>(11), 6509. https://doi.org/10.24843/ejmunud.2019.v08.i11.p07</w:t>
      </w:r>
    </w:p>
    <w:p w14:paraId="658073E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yono. (2017). </w:t>
      </w:r>
      <w:r w:rsidRPr="00FD004D">
        <w:rPr>
          <w:i/>
          <w:iCs/>
          <w:noProof/>
          <w:sz w:val="24"/>
          <w:szCs w:val="24"/>
        </w:rPr>
        <w:t>Metode Penelitian kuantitatif, Kualitatif, dan R&amp;D</w:t>
      </w:r>
      <w:r w:rsidRPr="00FD004D">
        <w:rPr>
          <w:noProof/>
          <w:sz w:val="24"/>
          <w:szCs w:val="24"/>
        </w:rPr>
        <w:t>. ALFABETA.</w:t>
      </w:r>
    </w:p>
    <w:p w14:paraId="0BEC29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priyati. (2015). </w:t>
      </w:r>
      <w:r w:rsidRPr="00FD004D">
        <w:rPr>
          <w:i/>
          <w:iCs/>
          <w:noProof/>
          <w:sz w:val="24"/>
          <w:szCs w:val="24"/>
        </w:rPr>
        <w:t>Metodelogi Penelitian</w:t>
      </w:r>
      <w:r w:rsidRPr="00FD004D">
        <w:rPr>
          <w:noProof/>
          <w:sz w:val="24"/>
          <w:szCs w:val="24"/>
        </w:rPr>
        <w:t>. Labkat Press.</w:t>
      </w:r>
    </w:p>
    <w:p w14:paraId="7E12743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trisna Dewi, N., &amp; Yadnyana, I. K. (2019). Pengaruh Profitabilitas dan Leverage Pada Earning Response Coefficient Dengan Ukuran Perusahaan Sebagai Variabel Pemoderasi. </w:t>
      </w:r>
      <w:r w:rsidRPr="00FD004D">
        <w:rPr>
          <w:i/>
          <w:iCs/>
          <w:noProof/>
          <w:sz w:val="24"/>
          <w:szCs w:val="24"/>
        </w:rPr>
        <w:t>E-Jurnal Akuntansi</w:t>
      </w:r>
      <w:r w:rsidRPr="00FD004D">
        <w:rPr>
          <w:noProof/>
          <w:sz w:val="24"/>
          <w:szCs w:val="24"/>
        </w:rPr>
        <w:t xml:space="preserve">, </w:t>
      </w:r>
      <w:r w:rsidRPr="00FD004D">
        <w:rPr>
          <w:i/>
          <w:iCs/>
          <w:noProof/>
          <w:sz w:val="24"/>
          <w:szCs w:val="24"/>
        </w:rPr>
        <w:t>26</w:t>
      </w:r>
      <w:r w:rsidRPr="00FD004D">
        <w:rPr>
          <w:noProof/>
          <w:sz w:val="24"/>
          <w:szCs w:val="24"/>
        </w:rPr>
        <w:t>, 2041. https://doi.org/10.24843/eja.2019.v26.i03.p14</w:t>
      </w:r>
    </w:p>
    <w:p w14:paraId="250073F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njung, A. H. (2017). </w:t>
      </w:r>
      <w:r w:rsidRPr="00FD004D">
        <w:rPr>
          <w:i/>
          <w:iCs/>
          <w:noProof/>
          <w:sz w:val="24"/>
          <w:szCs w:val="24"/>
        </w:rPr>
        <w:t>Pengantar Akuntansi 1</w:t>
      </w:r>
      <w:r w:rsidRPr="00FD004D">
        <w:rPr>
          <w:noProof/>
          <w:sz w:val="24"/>
          <w:szCs w:val="24"/>
        </w:rPr>
        <w:t>. LPPM STIE PASIM.</w:t>
      </w:r>
    </w:p>
    <w:p w14:paraId="1D6E71E0"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swan. (2015). </w:t>
      </w:r>
      <w:r w:rsidRPr="00FD004D">
        <w:rPr>
          <w:i/>
          <w:iCs/>
          <w:noProof/>
          <w:sz w:val="24"/>
          <w:szCs w:val="24"/>
        </w:rPr>
        <w:t>Akuntansi Perbankan</w:t>
      </w:r>
      <w:r w:rsidRPr="00FD004D">
        <w:rPr>
          <w:noProof/>
          <w:sz w:val="24"/>
          <w:szCs w:val="24"/>
        </w:rPr>
        <w:t xml:space="preserve"> (Cetakan ke). UPP STIM YKPN.</w:t>
      </w:r>
    </w:p>
    <w:p w14:paraId="311364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hian, A. (2022). </w:t>
      </w:r>
      <w:r w:rsidRPr="00FD004D">
        <w:rPr>
          <w:i/>
          <w:iCs/>
          <w:noProof/>
          <w:sz w:val="24"/>
          <w:szCs w:val="24"/>
        </w:rPr>
        <w:t>Analisis Laporan Keuangan</w:t>
      </w:r>
      <w:r w:rsidRPr="00FD004D">
        <w:rPr>
          <w:noProof/>
          <w:sz w:val="24"/>
          <w:szCs w:val="24"/>
        </w:rPr>
        <w:t xml:space="preserve"> (Aldila (ed.)). CV ANDI OFFSET.</w:t>
      </w:r>
    </w:p>
    <w:p w14:paraId="4FFDE9EC" w14:textId="333ED43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Veronika Dora Wesso, M., Henny A Manafe, &amp; Stanis Man. (2022). Analisis </w:t>
      </w:r>
      <w:r w:rsidRPr="00FD004D">
        <w:rPr>
          <w:noProof/>
          <w:sz w:val="24"/>
          <w:szCs w:val="24"/>
        </w:rPr>
        <w:lastRenderedPageBreak/>
        <w:t xml:space="preserve">Pengaruh Car, Npl, Ldr Dan Nim Terhadap Profitabilitas Perbankan Di Indonesia (Literature Review Manajemen Keuangan Perusahaan). </w:t>
      </w:r>
      <w:r w:rsidRPr="00FD004D">
        <w:rPr>
          <w:i/>
          <w:iCs/>
          <w:noProof/>
          <w:sz w:val="24"/>
          <w:szCs w:val="24"/>
        </w:rPr>
        <w:t>Jurnal Manajemen Pendidikan Dan Ilmu Sosial</w:t>
      </w:r>
      <w:r w:rsidRPr="00FD004D">
        <w:rPr>
          <w:noProof/>
          <w:sz w:val="24"/>
          <w:szCs w:val="24"/>
        </w:rPr>
        <w:t xml:space="preserve">, </w:t>
      </w:r>
      <w:r w:rsidRPr="00FD004D">
        <w:rPr>
          <w:i/>
          <w:iCs/>
          <w:noProof/>
          <w:sz w:val="24"/>
          <w:szCs w:val="24"/>
        </w:rPr>
        <w:t>4</w:t>
      </w:r>
      <w:r w:rsidRPr="00FD004D">
        <w:rPr>
          <w:noProof/>
          <w:sz w:val="24"/>
          <w:szCs w:val="24"/>
        </w:rPr>
        <w:t xml:space="preserve">(1), 1–6. </w:t>
      </w:r>
    </w:p>
    <w:p w14:paraId="5B03EE0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Warno, &amp; Farida, D. N. (2017). Kompetisi net interest margin (nim) perbankan indonesia : bank konvensional dan syariah. </w:t>
      </w:r>
      <w:r w:rsidRPr="00FD004D">
        <w:rPr>
          <w:i/>
          <w:iCs/>
          <w:noProof/>
          <w:sz w:val="24"/>
          <w:szCs w:val="24"/>
        </w:rPr>
        <w:t>JDEB</w:t>
      </w:r>
      <w:r w:rsidRPr="00FD004D">
        <w:rPr>
          <w:noProof/>
          <w:sz w:val="24"/>
          <w:szCs w:val="24"/>
        </w:rPr>
        <w:t xml:space="preserve">, </w:t>
      </w:r>
      <w:r w:rsidRPr="00FD004D">
        <w:rPr>
          <w:i/>
          <w:iCs/>
          <w:noProof/>
          <w:sz w:val="24"/>
          <w:szCs w:val="24"/>
        </w:rPr>
        <w:t>14</w:t>
      </w:r>
      <w:r w:rsidRPr="00FD004D">
        <w:rPr>
          <w:noProof/>
          <w:sz w:val="24"/>
          <w:szCs w:val="24"/>
        </w:rPr>
        <w:t>, 143–162.</w:t>
      </w:r>
    </w:p>
    <w:p w14:paraId="40CF86F1" w14:textId="0C613926" w:rsidR="00FD004D" w:rsidRPr="00FD004D" w:rsidRDefault="00FD004D" w:rsidP="008C3271">
      <w:pPr>
        <w:adjustRightInd w:val="0"/>
        <w:spacing w:line="480" w:lineRule="auto"/>
        <w:ind w:left="720" w:hanging="720"/>
        <w:jc w:val="both"/>
        <w:rPr>
          <w:noProof/>
          <w:sz w:val="24"/>
        </w:rPr>
      </w:pPr>
      <w:r w:rsidRPr="00FD004D">
        <w:rPr>
          <w:noProof/>
          <w:sz w:val="24"/>
          <w:szCs w:val="24"/>
        </w:rPr>
        <w:t xml:space="preserve">Winarno, S. H. (2019). Analisis NPM, ROA, dan ROE dalam Mengukur Kinerja Keuangan. </w:t>
      </w:r>
      <w:r w:rsidRPr="00FD004D">
        <w:rPr>
          <w:i/>
          <w:iCs/>
          <w:noProof/>
          <w:sz w:val="24"/>
          <w:szCs w:val="24"/>
        </w:rPr>
        <w:t>Jurnal STEI Ekonomi</w:t>
      </w:r>
      <w:r w:rsidRPr="00FD004D">
        <w:rPr>
          <w:noProof/>
          <w:sz w:val="24"/>
          <w:szCs w:val="24"/>
        </w:rPr>
        <w:t xml:space="preserve">, </w:t>
      </w:r>
      <w:r w:rsidRPr="00FD004D">
        <w:rPr>
          <w:i/>
          <w:iCs/>
          <w:noProof/>
          <w:sz w:val="24"/>
          <w:szCs w:val="24"/>
        </w:rPr>
        <w:t>28</w:t>
      </w:r>
      <w:r w:rsidRPr="00FD004D">
        <w:rPr>
          <w:noProof/>
          <w:sz w:val="24"/>
          <w:szCs w:val="24"/>
        </w:rPr>
        <w:t xml:space="preserve">(02), 254–266. </w:t>
      </w:r>
    </w:p>
    <w:p w14:paraId="1FAE42A4" w14:textId="29A9A7C2" w:rsidR="00692BB1" w:rsidRPr="00692BB1" w:rsidRDefault="00FD004D" w:rsidP="008C3271">
      <w:pPr>
        <w:adjustRightInd w:val="0"/>
        <w:spacing w:line="480" w:lineRule="auto"/>
        <w:ind w:left="720" w:hanging="720"/>
        <w:jc w:val="both"/>
        <w:rPr>
          <w:b/>
          <w:sz w:val="24"/>
          <w:szCs w:val="24"/>
          <w:lang w:val="id-ID" w:eastAsia="zh-CN"/>
        </w:rPr>
      </w:pPr>
      <w:r>
        <w:rPr>
          <w:b/>
          <w:sz w:val="24"/>
          <w:szCs w:val="24"/>
          <w:lang w:val="id-ID" w:eastAsia="zh-CN"/>
        </w:rPr>
        <w:fldChar w:fldCharType="end"/>
      </w:r>
    </w:p>
    <w:p w14:paraId="7B3F610C" w14:textId="77777777" w:rsidR="00DE3441" w:rsidRPr="00231A9E" w:rsidRDefault="00DE3441" w:rsidP="007D3AE2">
      <w:pPr>
        <w:pStyle w:val="BodyText"/>
        <w:spacing w:before="137" w:line="360" w:lineRule="auto"/>
        <w:ind w:right="124"/>
        <w:jc w:val="both"/>
        <w:rPr>
          <w:b/>
          <w:lang w:val="id-ID"/>
        </w:rPr>
      </w:pPr>
    </w:p>
    <w:sectPr w:rsidR="00DE3441" w:rsidRPr="00231A9E" w:rsidSect="00A048C6">
      <w:headerReference w:type="first" r:id="rId84"/>
      <w:footerReference w:type="first" r:id="rId85"/>
      <w:pgSz w:w="11910" w:h="16840"/>
      <w:pgMar w:top="2268" w:right="1701" w:bottom="1701" w:left="2268" w:header="851" w:footer="998" w:gutter="0"/>
      <w:pgNumType w:start="114"/>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D5ACFD" w14:textId="77777777" w:rsidR="00F51B6C" w:rsidRDefault="00F51B6C">
      <w:r>
        <w:separator/>
      </w:r>
    </w:p>
    <w:p w14:paraId="785A33C2" w14:textId="77777777" w:rsidR="00F51B6C" w:rsidRDefault="00F51B6C"/>
  </w:endnote>
  <w:endnote w:type="continuationSeparator" w:id="0">
    <w:p w14:paraId="59FF2C1E" w14:textId="77777777" w:rsidR="00F51B6C" w:rsidRDefault="00F51B6C">
      <w:r>
        <w:continuationSeparator/>
      </w:r>
    </w:p>
    <w:p w14:paraId="2D4C59E9" w14:textId="77777777" w:rsidR="00F51B6C" w:rsidRDefault="00F51B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4888533"/>
      <w:docPartObj>
        <w:docPartGallery w:val="Page Numbers (Bottom of Page)"/>
        <w:docPartUnique/>
      </w:docPartObj>
    </w:sdtPr>
    <w:sdtEndPr>
      <w:rPr>
        <w:noProof/>
      </w:rPr>
    </w:sdtEndPr>
    <w:sdtContent>
      <w:p w14:paraId="4596DC20" w14:textId="77777777" w:rsidR="00F446AB" w:rsidRDefault="00F446AB">
        <w:pPr>
          <w:pStyle w:val="Footer"/>
          <w:jc w:val="center"/>
        </w:pPr>
        <w:r>
          <w:fldChar w:fldCharType="begin"/>
        </w:r>
        <w:r>
          <w:instrText xml:space="preserve"> PAGE   \* MERGEFORMAT </w:instrText>
        </w:r>
        <w:r>
          <w:fldChar w:fldCharType="separate"/>
        </w:r>
        <w:r w:rsidR="0049217B">
          <w:rPr>
            <w:noProof/>
          </w:rPr>
          <w:t>ix</w:t>
        </w:r>
        <w:r>
          <w:rPr>
            <w:noProof/>
          </w:rPr>
          <w:fldChar w:fldCharType="end"/>
        </w:r>
      </w:p>
    </w:sdtContent>
  </w:sdt>
  <w:p w14:paraId="47877EA8" w14:textId="77777777" w:rsidR="00F446AB" w:rsidRPr="0012037F" w:rsidRDefault="00F446AB" w:rsidP="00CD0F81">
    <w:pPr>
      <w:pStyle w:val="Footer"/>
      <w:rPr>
        <w:lang w:val="id-ID"/>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0330DF" w14:textId="77777777" w:rsidR="00FB3AAD" w:rsidRDefault="00FB3AAD">
    <w:pPr>
      <w:pStyle w:val="Footer"/>
      <w:jc w:val="center"/>
    </w:pPr>
  </w:p>
  <w:p w14:paraId="2576AABD" w14:textId="77777777" w:rsidR="00FB3AAD" w:rsidRDefault="00FB3AAD">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879829"/>
      <w:docPartObj>
        <w:docPartGallery w:val="Page Numbers (Bottom of Page)"/>
        <w:docPartUnique/>
      </w:docPartObj>
    </w:sdtPr>
    <w:sdtEndPr>
      <w:rPr>
        <w:noProof/>
      </w:rPr>
    </w:sdtEndPr>
    <w:sdtContent>
      <w:p w14:paraId="348A9FAC" w14:textId="696C633E" w:rsidR="0049217B" w:rsidRDefault="0049217B">
        <w:pPr>
          <w:pStyle w:val="Footer"/>
          <w:jc w:val="center"/>
        </w:pPr>
        <w:r>
          <w:fldChar w:fldCharType="begin"/>
        </w:r>
        <w:r>
          <w:instrText xml:space="preserve"> PAGE   \* MERGEFORMAT </w:instrText>
        </w:r>
        <w:r>
          <w:fldChar w:fldCharType="separate"/>
        </w:r>
        <w:r>
          <w:rPr>
            <w:noProof/>
          </w:rPr>
          <w:t>111</w:t>
        </w:r>
        <w:r>
          <w:rPr>
            <w:noProof/>
          </w:rPr>
          <w:fldChar w:fldCharType="end"/>
        </w:r>
      </w:p>
    </w:sdtContent>
  </w:sdt>
  <w:p w14:paraId="0D853332" w14:textId="77777777" w:rsidR="00051C85" w:rsidRDefault="00051C85">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8D1F56" w14:textId="77777777" w:rsidR="0049217B" w:rsidRDefault="0049217B">
    <w:pPr>
      <w:pStyle w:val="Footer"/>
      <w:jc w:val="center"/>
    </w:pPr>
  </w:p>
  <w:p w14:paraId="2CF8113E" w14:textId="77777777" w:rsidR="0049217B" w:rsidRDefault="0049217B">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7803625"/>
      <w:docPartObj>
        <w:docPartGallery w:val="Page Numbers (Bottom of Page)"/>
        <w:docPartUnique/>
      </w:docPartObj>
    </w:sdtPr>
    <w:sdtEndPr>
      <w:rPr>
        <w:noProof/>
      </w:rPr>
    </w:sdtEndPr>
    <w:sdtContent>
      <w:p w14:paraId="1F4B9A02" w14:textId="25688BBD" w:rsidR="00A048C6" w:rsidRDefault="00A048C6">
        <w:pPr>
          <w:pStyle w:val="Footer"/>
          <w:jc w:val="center"/>
        </w:pPr>
        <w:r>
          <w:fldChar w:fldCharType="begin"/>
        </w:r>
        <w:r>
          <w:instrText xml:space="preserve"> PAGE   \* MERGEFORMAT </w:instrText>
        </w:r>
        <w:r>
          <w:fldChar w:fldCharType="separate"/>
        </w:r>
        <w:r w:rsidR="0049217B">
          <w:rPr>
            <w:noProof/>
          </w:rPr>
          <w:t>113</w:t>
        </w:r>
        <w:r>
          <w:rPr>
            <w:noProof/>
          </w:rPr>
          <w:fldChar w:fldCharType="end"/>
        </w:r>
      </w:p>
    </w:sdtContent>
  </w:sdt>
  <w:p w14:paraId="64D76394" w14:textId="77777777" w:rsidR="00A048C6" w:rsidRDefault="00A048C6">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698C8" w14:textId="65823180" w:rsidR="00F446AB" w:rsidRDefault="00F446AB">
    <w:pPr>
      <w:pStyle w:val="Footer"/>
      <w:jc w:val="center"/>
    </w:pPr>
  </w:p>
  <w:p w14:paraId="39100DB8" w14:textId="77777777" w:rsidR="00F446AB" w:rsidRDefault="00F446A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F6AA8" w14:textId="77777777" w:rsidR="00F446AB" w:rsidRPr="0012037F" w:rsidRDefault="00F446AB" w:rsidP="004A6F9D">
    <w:pPr>
      <w:pStyle w:val="Footer"/>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144978" w14:textId="68AECC54" w:rsidR="00F446AB" w:rsidRDefault="00F446AB">
    <w:pPr>
      <w:pStyle w:val="Footer"/>
      <w:jc w:val="center"/>
    </w:pPr>
  </w:p>
  <w:p w14:paraId="65535902" w14:textId="77777777" w:rsidR="00F446AB" w:rsidRDefault="00F446A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678580"/>
      <w:docPartObj>
        <w:docPartGallery w:val="Page Numbers (Bottom of Page)"/>
        <w:docPartUnique/>
      </w:docPartObj>
    </w:sdtPr>
    <w:sdtEndPr>
      <w:rPr>
        <w:noProof/>
      </w:rPr>
    </w:sdtEndPr>
    <w:sdtContent>
      <w:p w14:paraId="28CB3A8C" w14:textId="77777777" w:rsidR="00F446AB" w:rsidRDefault="00F446AB">
        <w:pPr>
          <w:pStyle w:val="Footer"/>
          <w:jc w:val="center"/>
        </w:pPr>
        <w:r>
          <w:fldChar w:fldCharType="begin"/>
        </w:r>
        <w:r>
          <w:instrText xml:space="preserve"> PAGE   \* MERGEFORMAT </w:instrText>
        </w:r>
        <w:r>
          <w:fldChar w:fldCharType="separate"/>
        </w:r>
        <w:r w:rsidR="0049217B">
          <w:rPr>
            <w:noProof/>
          </w:rPr>
          <w:t>14</w:t>
        </w:r>
        <w:r>
          <w:rPr>
            <w:noProof/>
          </w:rPr>
          <w:fldChar w:fldCharType="end"/>
        </w:r>
      </w:p>
    </w:sdtContent>
  </w:sdt>
  <w:p w14:paraId="1791CA27" w14:textId="77777777" w:rsidR="00F446AB" w:rsidRPr="0012037F" w:rsidRDefault="00F446AB" w:rsidP="004A6F9D">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2695D" w14:textId="77777777" w:rsidR="00F446AB" w:rsidRDefault="00F446AB">
    <w:pPr>
      <w:pStyle w:val="Footer"/>
      <w:jc w:val="center"/>
    </w:pPr>
  </w:p>
  <w:p w14:paraId="55A104E0" w14:textId="77777777" w:rsidR="00F446AB" w:rsidRPr="00782178" w:rsidRDefault="00F446AB">
    <w:pPr>
      <w:pStyle w:val="BodyText"/>
      <w:spacing w:line="14" w:lineRule="auto"/>
      <w:rPr>
        <w:sz w:val="20"/>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682563"/>
      <w:docPartObj>
        <w:docPartGallery w:val="Page Numbers (Bottom of Page)"/>
        <w:docPartUnique/>
      </w:docPartObj>
    </w:sdtPr>
    <w:sdtEndPr>
      <w:rPr>
        <w:noProof/>
      </w:rPr>
    </w:sdtEndPr>
    <w:sdtContent>
      <w:p w14:paraId="70BC3326" w14:textId="39419863" w:rsidR="00F446AB" w:rsidRDefault="00F446AB">
        <w:pPr>
          <w:pStyle w:val="Footer"/>
          <w:jc w:val="center"/>
        </w:pPr>
        <w:r>
          <w:fldChar w:fldCharType="begin"/>
        </w:r>
        <w:r>
          <w:instrText xml:space="preserve"> PAGE   \* MERGEFORMAT </w:instrText>
        </w:r>
        <w:r>
          <w:fldChar w:fldCharType="separate"/>
        </w:r>
        <w:r w:rsidR="0049217B">
          <w:rPr>
            <w:noProof/>
          </w:rPr>
          <w:t>43</w:t>
        </w:r>
        <w:r>
          <w:rPr>
            <w:noProof/>
          </w:rPr>
          <w:fldChar w:fldCharType="end"/>
        </w:r>
      </w:p>
    </w:sdtContent>
  </w:sdt>
  <w:p w14:paraId="74CD2C13" w14:textId="77777777" w:rsidR="00F446AB" w:rsidRPr="00782178" w:rsidRDefault="00F446AB">
    <w:pPr>
      <w:pStyle w:val="BodyText"/>
      <w:spacing w:line="14" w:lineRule="auto"/>
      <w:rPr>
        <w:sz w:val="20"/>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F7E72" w14:textId="77777777" w:rsidR="00F446AB" w:rsidRDefault="00F446AB">
    <w:pPr>
      <w:pStyle w:val="Footer"/>
      <w:jc w:val="center"/>
    </w:pPr>
  </w:p>
  <w:p w14:paraId="59528C7E" w14:textId="77777777" w:rsidR="00F446AB" w:rsidRPr="00782178" w:rsidRDefault="00F446AB">
    <w:pPr>
      <w:pStyle w:val="BodyText"/>
      <w:spacing w:line="14" w:lineRule="auto"/>
      <w:rPr>
        <w:sz w:val="20"/>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3B43" w14:textId="77777777" w:rsidR="00F446AB" w:rsidRDefault="00F446AB">
    <w:pPr>
      <w:pStyle w:val="Footer"/>
      <w:jc w:val="center"/>
    </w:pPr>
  </w:p>
  <w:p w14:paraId="11696D42" w14:textId="77777777" w:rsidR="00F446AB" w:rsidRDefault="00F446A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3014193"/>
      <w:docPartObj>
        <w:docPartGallery w:val="Page Numbers (Bottom of Page)"/>
        <w:docPartUnique/>
      </w:docPartObj>
    </w:sdtPr>
    <w:sdtEndPr>
      <w:rPr>
        <w:noProof/>
      </w:rPr>
    </w:sdtEndPr>
    <w:sdtContent>
      <w:p w14:paraId="7641F041" w14:textId="69FC61E6" w:rsidR="00FB3AAD" w:rsidRDefault="00FB3AAD">
        <w:pPr>
          <w:pStyle w:val="Footer"/>
          <w:jc w:val="center"/>
        </w:pPr>
        <w:r>
          <w:fldChar w:fldCharType="begin"/>
        </w:r>
        <w:r>
          <w:instrText xml:space="preserve"> PAGE   \* MERGEFORMAT </w:instrText>
        </w:r>
        <w:r>
          <w:fldChar w:fldCharType="separate"/>
        </w:r>
        <w:r w:rsidR="0049217B">
          <w:rPr>
            <w:noProof/>
          </w:rPr>
          <w:t>60</w:t>
        </w:r>
        <w:r>
          <w:rPr>
            <w:noProof/>
          </w:rPr>
          <w:fldChar w:fldCharType="end"/>
        </w:r>
      </w:p>
    </w:sdtContent>
  </w:sdt>
  <w:p w14:paraId="72C77487" w14:textId="77777777" w:rsidR="00FB3AAD" w:rsidRDefault="00FB3A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E6CE68" w14:textId="77777777" w:rsidR="00F51B6C" w:rsidRDefault="00F51B6C">
      <w:r>
        <w:separator/>
      </w:r>
    </w:p>
    <w:p w14:paraId="43894818" w14:textId="77777777" w:rsidR="00F51B6C" w:rsidRDefault="00F51B6C"/>
  </w:footnote>
  <w:footnote w:type="continuationSeparator" w:id="0">
    <w:p w14:paraId="78B7401A" w14:textId="77777777" w:rsidR="00F51B6C" w:rsidRDefault="00F51B6C">
      <w:r>
        <w:continuationSeparator/>
      </w:r>
    </w:p>
    <w:p w14:paraId="29232666" w14:textId="77777777" w:rsidR="00F51B6C" w:rsidRDefault="00F51B6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847E20" w14:textId="77777777" w:rsidR="00F446AB" w:rsidRPr="00C959B2" w:rsidRDefault="00F446AB" w:rsidP="0012037F">
    <w:pPr>
      <w:pStyle w:val="Header"/>
      <w:rPr>
        <w:lang w:val="id-ID"/>
      </w:rPr>
    </w:pPr>
  </w:p>
  <w:p w14:paraId="77E777F9" w14:textId="77777777" w:rsidR="00F446AB" w:rsidRDefault="00F446AB" w:rsidP="00CD0F81">
    <w:pPr>
      <w:pStyle w:val="Header"/>
      <w:tabs>
        <w:tab w:val="clear" w:pos="4513"/>
        <w:tab w:val="clear" w:pos="9026"/>
        <w:tab w:val="left" w:pos="7225"/>
      </w:tabs>
    </w:pPr>
    <w:r>
      <w:tab/>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B391AA" w14:textId="5C256DAE" w:rsidR="0049217B" w:rsidRDefault="0049217B">
    <w:pPr>
      <w:pStyle w:val="Header"/>
      <w:jc w:val="right"/>
    </w:pPr>
  </w:p>
  <w:p w14:paraId="3B0C8C34" w14:textId="77777777" w:rsidR="00051C85" w:rsidRDefault="00051C85">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7950494"/>
      <w:docPartObj>
        <w:docPartGallery w:val="Page Numbers (Top of Page)"/>
        <w:docPartUnique/>
      </w:docPartObj>
    </w:sdtPr>
    <w:sdtEndPr>
      <w:rPr>
        <w:noProof/>
      </w:rPr>
    </w:sdtEndPr>
    <w:sdtContent>
      <w:p w14:paraId="6A1047C5" w14:textId="77777777" w:rsidR="0049217B" w:rsidRDefault="0049217B">
        <w:pPr>
          <w:pStyle w:val="Header"/>
          <w:jc w:val="right"/>
        </w:pPr>
        <w:r>
          <w:fldChar w:fldCharType="begin"/>
        </w:r>
        <w:r>
          <w:instrText xml:space="preserve"> PAGE   \* MERGEFORMAT </w:instrText>
        </w:r>
        <w:r>
          <w:fldChar w:fldCharType="separate"/>
        </w:r>
        <w:r>
          <w:rPr>
            <w:noProof/>
          </w:rPr>
          <w:t>112</w:t>
        </w:r>
        <w:r>
          <w:rPr>
            <w:noProof/>
          </w:rPr>
          <w:fldChar w:fldCharType="end"/>
        </w:r>
      </w:p>
    </w:sdtContent>
  </w:sdt>
  <w:p w14:paraId="0D9E30DA" w14:textId="77777777" w:rsidR="0049217B" w:rsidRDefault="0049217B">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6AF43" w14:textId="7B13F74F" w:rsidR="00A048C6" w:rsidRPr="00CE6891" w:rsidRDefault="00A048C6">
    <w:pPr>
      <w:pStyle w:val="Header"/>
      <w:jc w:val="right"/>
      <w:rPr>
        <w:lang w:val="id-ID"/>
      </w:rPr>
    </w:pPr>
  </w:p>
  <w:p w14:paraId="771E8676" w14:textId="77777777" w:rsidR="00A048C6" w:rsidRDefault="00A048C6">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353AEE" w14:textId="31811F68" w:rsidR="00F446AB" w:rsidRPr="00A048C6" w:rsidRDefault="00A048C6">
    <w:pPr>
      <w:pStyle w:val="Header"/>
      <w:jc w:val="right"/>
      <w:rPr>
        <w:lang w:val="id-ID"/>
      </w:rPr>
    </w:pPr>
    <w:r>
      <w:rPr>
        <w:lang w:val="id-ID"/>
      </w:rPr>
      <w:t>114</w:t>
    </w:r>
  </w:p>
  <w:p w14:paraId="242F20CD" w14:textId="77777777" w:rsidR="00F446AB" w:rsidRDefault="00F446A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36995"/>
      <w:docPartObj>
        <w:docPartGallery w:val="Page Numbers (Top of Page)"/>
        <w:docPartUnique/>
      </w:docPartObj>
    </w:sdtPr>
    <w:sdtEndPr>
      <w:rPr>
        <w:noProof/>
      </w:rPr>
    </w:sdtEndPr>
    <w:sdtContent>
      <w:p w14:paraId="5169CBC0" w14:textId="77777777" w:rsidR="00F446AB" w:rsidRDefault="00F446AB">
        <w:pPr>
          <w:pStyle w:val="Header"/>
          <w:jc w:val="right"/>
        </w:pPr>
        <w:r>
          <w:fldChar w:fldCharType="begin"/>
        </w:r>
        <w:r>
          <w:instrText xml:space="preserve"> PAGE   \* MERGEFORMAT </w:instrText>
        </w:r>
        <w:r>
          <w:fldChar w:fldCharType="separate"/>
        </w:r>
        <w:r w:rsidR="0049217B">
          <w:rPr>
            <w:noProof/>
          </w:rPr>
          <w:t>13</w:t>
        </w:r>
        <w:r>
          <w:rPr>
            <w:noProof/>
          </w:rPr>
          <w:fldChar w:fldCharType="end"/>
        </w:r>
      </w:p>
    </w:sdtContent>
  </w:sdt>
  <w:p w14:paraId="62BA6807" w14:textId="77777777" w:rsidR="00F446AB" w:rsidRDefault="00F446A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1A51A" w14:textId="77777777" w:rsidR="00F446AB" w:rsidRDefault="00F446AB" w:rsidP="00D24075">
    <w:pPr>
      <w:pStyle w:val="Header"/>
    </w:pPr>
  </w:p>
  <w:p w14:paraId="6E47C3EA" w14:textId="77777777" w:rsidR="00F446AB" w:rsidRDefault="00F446A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30159"/>
      <w:docPartObj>
        <w:docPartGallery w:val="Page Numbers (Top of Page)"/>
        <w:docPartUnique/>
      </w:docPartObj>
    </w:sdtPr>
    <w:sdtEndPr>
      <w:rPr>
        <w:noProof/>
      </w:rPr>
    </w:sdtEndPr>
    <w:sdtContent>
      <w:p w14:paraId="0E763E14" w14:textId="77777777" w:rsidR="00F446AB" w:rsidRDefault="00F446AB">
        <w:pPr>
          <w:pStyle w:val="Header"/>
          <w:jc w:val="right"/>
        </w:pPr>
        <w:r>
          <w:fldChar w:fldCharType="begin"/>
        </w:r>
        <w:r>
          <w:instrText xml:space="preserve"> PAGE   \* MERGEFORMAT </w:instrText>
        </w:r>
        <w:r>
          <w:fldChar w:fldCharType="separate"/>
        </w:r>
        <w:r w:rsidR="0049217B">
          <w:rPr>
            <w:noProof/>
          </w:rPr>
          <w:t>42</w:t>
        </w:r>
        <w:r>
          <w:rPr>
            <w:noProof/>
          </w:rPr>
          <w:fldChar w:fldCharType="end"/>
        </w:r>
      </w:p>
    </w:sdtContent>
  </w:sdt>
  <w:p w14:paraId="693837D7" w14:textId="77777777" w:rsidR="00F446AB" w:rsidRDefault="00F446A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7F90F1" w14:textId="40C41C87" w:rsidR="00F446AB" w:rsidRDefault="00F446AB">
    <w:pPr>
      <w:pStyle w:val="Header"/>
      <w:jc w:val="right"/>
    </w:pPr>
  </w:p>
  <w:p w14:paraId="0DE86344" w14:textId="77777777" w:rsidR="00F446AB" w:rsidRDefault="00F446A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2540457"/>
      <w:docPartObj>
        <w:docPartGallery w:val="Page Numbers (Top of Page)"/>
        <w:docPartUnique/>
      </w:docPartObj>
    </w:sdtPr>
    <w:sdtEndPr>
      <w:rPr>
        <w:noProof/>
      </w:rPr>
    </w:sdtEndPr>
    <w:sdtContent>
      <w:p w14:paraId="7002B6F3" w14:textId="0BCCA533" w:rsidR="00F446AB" w:rsidRDefault="00F446AB">
        <w:pPr>
          <w:pStyle w:val="Header"/>
          <w:jc w:val="right"/>
        </w:pPr>
        <w:r>
          <w:fldChar w:fldCharType="begin"/>
        </w:r>
        <w:r>
          <w:instrText xml:space="preserve"> PAGE   \* MERGEFORMAT </w:instrText>
        </w:r>
        <w:r>
          <w:fldChar w:fldCharType="separate"/>
        </w:r>
        <w:r w:rsidR="0049217B">
          <w:rPr>
            <w:noProof/>
          </w:rPr>
          <w:t>119</w:t>
        </w:r>
        <w:r>
          <w:rPr>
            <w:noProof/>
          </w:rPr>
          <w:fldChar w:fldCharType="end"/>
        </w:r>
      </w:p>
    </w:sdtContent>
  </w:sdt>
  <w:p w14:paraId="562CAFB3" w14:textId="77777777" w:rsidR="00F446AB" w:rsidRDefault="00F446AB"/>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9585028"/>
      <w:docPartObj>
        <w:docPartGallery w:val="Page Numbers (Top of Page)"/>
        <w:docPartUnique/>
      </w:docPartObj>
    </w:sdtPr>
    <w:sdtEndPr>
      <w:rPr>
        <w:noProof/>
      </w:rPr>
    </w:sdtEndPr>
    <w:sdtContent>
      <w:p w14:paraId="2DC3DD51" w14:textId="14B0301F" w:rsidR="00F446AB" w:rsidRDefault="00F446AB">
        <w:pPr>
          <w:pStyle w:val="Header"/>
          <w:jc w:val="right"/>
        </w:pPr>
        <w:r>
          <w:fldChar w:fldCharType="begin"/>
        </w:r>
        <w:r>
          <w:instrText xml:space="preserve"> PAGE   \* MERGEFORMAT </w:instrText>
        </w:r>
        <w:r>
          <w:fldChar w:fldCharType="separate"/>
        </w:r>
        <w:r w:rsidR="0049217B">
          <w:rPr>
            <w:noProof/>
          </w:rPr>
          <w:t>44</w:t>
        </w:r>
        <w:r>
          <w:rPr>
            <w:noProof/>
          </w:rPr>
          <w:fldChar w:fldCharType="end"/>
        </w:r>
      </w:p>
    </w:sdtContent>
  </w:sdt>
  <w:p w14:paraId="793240BC" w14:textId="77777777" w:rsidR="00F446AB" w:rsidRDefault="00F446AB">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2C853" w14:textId="0355BC92" w:rsidR="00FB3AAD" w:rsidRDefault="00FB3AAD">
    <w:pPr>
      <w:pStyle w:val="Header"/>
      <w:jc w:val="right"/>
    </w:pPr>
  </w:p>
  <w:p w14:paraId="413BDA77" w14:textId="77777777" w:rsidR="00FB3AAD" w:rsidRDefault="00FB3AAD">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B688AF" w14:textId="3F4836BA" w:rsidR="00FB3AAD" w:rsidRPr="00CE6891" w:rsidRDefault="00FB3AAD">
    <w:pPr>
      <w:pStyle w:val="Header"/>
      <w:jc w:val="right"/>
      <w:rPr>
        <w:lang w:val="id-ID"/>
      </w:rPr>
    </w:pPr>
  </w:p>
  <w:p w14:paraId="79A68959" w14:textId="77777777" w:rsidR="00FB3AAD" w:rsidRDefault="00FB3AA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5">
    <w:nsid w:val="0EF217D5"/>
    <w:multiLevelType w:val="hybridMultilevel"/>
    <w:tmpl w:val="0DFE475E"/>
    <w:lvl w:ilvl="0" w:tplc="0E1231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9">
    <w:nsid w:val="16C4061A"/>
    <w:multiLevelType w:val="hybridMultilevel"/>
    <w:tmpl w:val="A3A469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13E082C"/>
    <w:multiLevelType w:val="hybridMultilevel"/>
    <w:tmpl w:val="82C2E6E6"/>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2">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B3C63D4"/>
    <w:multiLevelType w:val="hybridMultilevel"/>
    <w:tmpl w:val="31AAC3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DE67E83"/>
    <w:multiLevelType w:val="hybridMultilevel"/>
    <w:tmpl w:val="E72E53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C4C5FC2"/>
    <w:multiLevelType w:val="hybridMultilevel"/>
    <w:tmpl w:val="CE30C2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5">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6">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nsid w:val="53117A0F"/>
    <w:multiLevelType w:val="hybridMultilevel"/>
    <w:tmpl w:val="F20EAB64"/>
    <w:lvl w:ilvl="0" w:tplc="04210019">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nsid w:val="639C2455"/>
    <w:multiLevelType w:val="hybridMultilevel"/>
    <w:tmpl w:val="FA202FE6"/>
    <w:lvl w:ilvl="0" w:tplc="8064E1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67190300"/>
    <w:multiLevelType w:val="hybridMultilevel"/>
    <w:tmpl w:val="15769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87B077F"/>
    <w:multiLevelType w:val="hybridMultilevel"/>
    <w:tmpl w:val="2FC61004"/>
    <w:lvl w:ilvl="0" w:tplc="E918C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7"/>
  </w:num>
  <w:num w:numId="2">
    <w:abstractNumId w:val="40"/>
  </w:num>
  <w:num w:numId="3">
    <w:abstractNumId w:val="29"/>
  </w:num>
  <w:num w:numId="4">
    <w:abstractNumId w:val="26"/>
  </w:num>
  <w:num w:numId="5">
    <w:abstractNumId w:val="33"/>
  </w:num>
  <w:num w:numId="6">
    <w:abstractNumId w:val="6"/>
  </w:num>
  <w:num w:numId="7">
    <w:abstractNumId w:val="28"/>
  </w:num>
  <w:num w:numId="8">
    <w:abstractNumId w:val="22"/>
  </w:num>
  <w:num w:numId="9">
    <w:abstractNumId w:val="16"/>
  </w:num>
  <w:num w:numId="10">
    <w:abstractNumId w:val="7"/>
  </w:num>
  <w:num w:numId="11">
    <w:abstractNumId w:val="32"/>
  </w:num>
  <w:num w:numId="12">
    <w:abstractNumId w:val="35"/>
  </w:num>
  <w:num w:numId="13">
    <w:abstractNumId w:val="1"/>
  </w:num>
  <w:num w:numId="14">
    <w:abstractNumId w:val="3"/>
  </w:num>
  <w:num w:numId="15">
    <w:abstractNumId w:val="20"/>
  </w:num>
  <w:num w:numId="16">
    <w:abstractNumId w:val="39"/>
  </w:num>
  <w:num w:numId="17">
    <w:abstractNumId w:val="38"/>
  </w:num>
  <w:num w:numId="18">
    <w:abstractNumId w:val="34"/>
  </w:num>
  <w:num w:numId="19">
    <w:abstractNumId w:val="10"/>
  </w:num>
  <w:num w:numId="20">
    <w:abstractNumId w:val="13"/>
  </w:num>
  <w:num w:numId="21">
    <w:abstractNumId w:val="24"/>
  </w:num>
  <w:num w:numId="22">
    <w:abstractNumId w:val="8"/>
  </w:num>
  <w:num w:numId="23">
    <w:abstractNumId w:val="4"/>
  </w:num>
  <w:num w:numId="24">
    <w:abstractNumId w:val="25"/>
  </w:num>
  <w:num w:numId="25">
    <w:abstractNumId w:val="2"/>
  </w:num>
  <w:num w:numId="26">
    <w:abstractNumId w:val="17"/>
  </w:num>
  <w:num w:numId="27">
    <w:abstractNumId w:val="23"/>
  </w:num>
  <w:num w:numId="28">
    <w:abstractNumId w:val="18"/>
  </w:num>
  <w:num w:numId="29">
    <w:abstractNumId w:val="36"/>
  </w:num>
  <w:num w:numId="30">
    <w:abstractNumId w:val="11"/>
  </w:num>
  <w:num w:numId="31">
    <w:abstractNumId w:val="14"/>
  </w:num>
  <w:num w:numId="32">
    <w:abstractNumId w:val="19"/>
  </w:num>
  <w:num w:numId="33">
    <w:abstractNumId w:val="0"/>
  </w:num>
  <w:num w:numId="34">
    <w:abstractNumId w:val="12"/>
  </w:num>
  <w:num w:numId="35">
    <w:abstractNumId w:val="30"/>
  </w:num>
  <w:num w:numId="36">
    <w:abstractNumId w:val="21"/>
  </w:num>
  <w:num w:numId="37">
    <w:abstractNumId w:val="15"/>
  </w:num>
  <w:num w:numId="38">
    <w:abstractNumId w:val="31"/>
  </w:num>
  <w:num w:numId="39">
    <w:abstractNumId w:val="5"/>
  </w:num>
  <w:num w:numId="40">
    <w:abstractNumId w:val="9"/>
  </w:num>
  <w:num w:numId="41">
    <w:abstractNumId w:val="27"/>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13220"/>
    <w:rsid w:val="000067BE"/>
    <w:rsid w:val="0000684C"/>
    <w:rsid w:val="00006863"/>
    <w:rsid w:val="00020081"/>
    <w:rsid w:val="00020621"/>
    <w:rsid w:val="0002139B"/>
    <w:rsid w:val="00025987"/>
    <w:rsid w:val="000308F4"/>
    <w:rsid w:val="00031FE4"/>
    <w:rsid w:val="000362D3"/>
    <w:rsid w:val="00043213"/>
    <w:rsid w:val="000507DE"/>
    <w:rsid w:val="00051C85"/>
    <w:rsid w:val="0005219D"/>
    <w:rsid w:val="00053A2D"/>
    <w:rsid w:val="00053DAB"/>
    <w:rsid w:val="000647F0"/>
    <w:rsid w:val="00065267"/>
    <w:rsid w:val="000672D1"/>
    <w:rsid w:val="00075535"/>
    <w:rsid w:val="00082571"/>
    <w:rsid w:val="00082E17"/>
    <w:rsid w:val="00084CA2"/>
    <w:rsid w:val="00085965"/>
    <w:rsid w:val="00086ECA"/>
    <w:rsid w:val="00092585"/>
    <w:rsid w:val="00093784"/>
    <w:rsid w:val="000961CD"/>
    <w:rsid w:val="000A26C3"/>
    <w:rsid w:val="000A3AEC"/>
    <w:rsid w:val="000A425F"/>
    <w:rsid w:val="000A7799"/>
    <w:rsid w:val="000B489F"/>
    <w:rsid w:val="000C1E79"/>
    <w:rsid w:val="000C4CA0"/>
    <w:rsid w:val="000D0269"/>
    <w:rsid w:val="000D7AB3"/>
    <w:rsid w:val="000E5797"/>
    <w:rsid w:val="000E7AF8"/>
    <w:rsid w:val="000F10A2"/>
    <w:rsid w:val="000F532F"/>
    <w:rsid w:val="000F5C08"/>
    <w:rsid w:val="00102113"/>
    <w:rsid w:val="00103DBB"/>
    <w:rsid w:val="00105E10"/>
    <w:rsid w:val="00112C98"/>
    <w:rsid w:val="00113E35"/>
    <w:rsid w:val="001160D2"/>
    <w:rsid w:val="00116C9E"/>
    <w:rsid w:val="0012037F"/>
    <w:rsid w:val="00122CB4"/>
    <w:rsid w:val="001242D8"/>
    <w:rsid w:val="00135976"/>
    <w:rsid w:val="0013603C"/>
    <w:rsid w:val="00142EF4"/>
    <w:rsid w:val="0014416A"/>
    <w:rsid w:val="00152142"/>
    <w:rsid w:val="0015623C"/>
    <w:rsid w:val="00156579"/>
    <w:rsid w:val="0016053A"/>
    <w:rsid w:val="00162156"/>
    <w:rsid w:val="00163CC3"/>
    <w:rsid w:val="00167F2E"/>
    <w:rsid w:val="001909C4"/>
    <w:rsid w:val="0019573F"/>
    <w:rsid w:val="001A1330"/>
    <w:rsid w:val="001A3AF8"/>
    <w:rsid w:val="001B5E3C"/>
    <w:rsid w:val="001B78A4"/>
    <w:rsid w:val="001C0111"/>
    <w:rsid w:val="001C7C2C"/>
    <w:rsid w:val="001D0BB9"/>
    <w:rsid w:val="001D0BCB"/>
    <w:rsid w:val="001D2752"/>
    <w:rsid w:val="001D282E"/>
    <w:rsid w:val="001D3A29"/>
    <w:rsid w:val="001E01C1"/>
    <w:rsid w:val="001E0A32"/>
    <w:rsid w:val="001E2521"/>
    <w:rsid w:val="001E4D0E"/>
    <w:rsid w:val="001F1DF9"/>
    <w:rsid w:val="002003F0"/>
    <w:rsid w:val="0020147D"/>
    <w:rsid w:val="00201A0B"/>
    <w:rsid w:val="002124FE"/>
    <w:rsid w:val="0022114E"/>
    <w:rsid w:val="0022204F"/>
    <w:rsid w:val="00225C42"/>
    <w:rsid w:val="00231A9E"/>
    <w:rsid w:val="00242265"/>
    <w:rsid w:val="00243B56"/>
    <w:rsid w:val="00243F28"/>
    <w:rsid w:val="00245F61"/>
    <w:rsid w:val="0025514C"/>
    <w:rsid w:val="00260F67"/>
    <w:rsid w:val="00272BAC"/>
    <w:rsid w:val="00276607"/>
    <w:rsid w:val="002800C2"/>
    <w:rsid w:val="0029142F"/>
    <w:rsid w:val="00292423"/>
    <w:rsid w:val="0029248F"/>
    <w:rsid w:val="002A42EE"/>
    <w:rsid w:val="002A5396"/>
    <w:rsid w:val="002A7F55"/>
    <w:rsid w:val="002B1FDA"/>
    <w:rsid w:val="002B33EE"/>
    <w:rsid w:val="002B3A6A"/>
    <w:rsid w:val="002B42B9"/>
    <w:rsid w:val="002B5640"/>
    <w:rsid w:val="002C2639"/>
    <w:rsid w:val="002E0048"/>
    <w:rsid w:val="002E01B0"/>
    <w:rsid w:val="002E0531"/>
    <w:rsid w:val="002E0790"/>
    <w:rsid w:val="002E0FC5"/>
    <w:rsid w:val="002E1AEC"/>
    <w:rsid w:val="002E1D0B"/>
    <w:rsid w:val="002F0C97"/>
    <w:rsid w:val="00300BB0"/>
    <w:rsid w:val="00313A7F"/>
    <w:rsid w:val="00325B4E"/>
    <w:rsid w:val="00336ED6"/>
    <w:rsid w:val="00337013"/>
    <w:rsid w:val="0034205E"/>
    <w:rsid w:val="00345245"/>
    <w:rsid w:val="00350A40"/>
    <w:rsid w:val="00352538"/>
    <w:rsid w:val="0035575E"/>
    <w:rsid w:val="0035622E"/>
    <w:rsid w:val="0036365C"/>
    <w:rsid w:val="00363AFF"/>
    <w:rsid w:val="0036520B"/>
    <w:rsid w:val="00374A56"/>
    <w:rsid w:val="00380681"/>
    <w:rsid w:val="00383AD6"/>
    <w:rsid w:val="00384016"/>
    <w:rsid w:val="0038454F"/>
    <w:rsid w:val="0039091A"/>
    <w:rsid w:val="00392693"/>
    <w:rsid w:val="00395F64"/>
    <w:rsid w:val="003968BD"/>
    <w:rsid w:val="003A4891"/>
    <w:rsid w:val="003B0806"/>
    <w:rsid w:val="003C064F"/>
    <w:rsid w:val="003C2F22"/>
    <w:rsid w:val="003C405B"/>
    <w:rsid w:val="003C7001"/>
    <w:rsid w:val="003D1053"/>
    <w:rsid w:val="003D6B1E"/>
    <w:rsid w:val="003E01B7"/>
    <w:rsid w:val="003E39EC"/>
    <w:rsid w:val="003E5AD5"/>
    <w:rsid w:val="003F0651"/>
    <w:rsid w:val="004075F1"/>
    <w:rsid w:val="00416F96"/>
    <w:rsid w:val="00417641"/>
    <w:rsid w:val="0042004A"/>
    <w:rsid w:val="00424D81"/>
    <w:rsid w:val="0043021C"/>
    <w:rsid w:val="0044106D"/>
    <w:rsid w:val="0045055F"/>
    <w:rsid w:val="004656DD"/>
    <w:rsid w:val="0046640B"/>
    <w:rsid w:val="00485A29"/>
    <w:rsid w:val="004869C9"/>
    <w:rsid w:val="00491A9A"/>
    <w:rsid w:val="0049217B"/>
    <w:rsid w:val="00493158"/>
    <w:rsid w:val="00494C9A"/>
    <w:rsid w:val="00494F3D"/>
    <w:rsid w:val="004A0B5E"/>
    <w:rsid w:val="004A1B88"/>
    <w:rsid w:val="004A27AB"/>
    <w:rsid w:val="004A4029"/>
    <w:rsid w:val="004A6F9D"/>
    <w:rsid w:val="004B200A"/>
    <w:rsid w:val="004B379E"/>
    <w:rsid w:val="004B4430"/>
    <w:rsid w:val="004B45A0"/>
    <w:rsid w:val="004B6330"/>
    <w:rsid w:val="004C546B"/>
    <w:rsid w:val="004D1CD4"/>
    <w:rsid w:val="004D481B"/>
    <w:rsid w:val="004D4898"/>
    <w:rsid w:val="004E0EE9"/>
    <w:rsid w:val="004E1F65"/>
    <w:rsid w:val="004E2D93"/>
    <w:rsid w:val="004E4D75"/>
    <w:rsid w:val="004E602E"/>
    <w:rsid w:val="004E7995"/>
    <w:rsid w:val="004F1F7F"/>
    <w:rsid w:val="004F5544"/>
    <w:rsid w:val="00501DCD"/>
    <w:rsid w:val="00504EBB"/>
    <w:rsid w:val="00506B58"/>
    <w:rsid w:val="0051195C"/>
    <w:rsid w:val="00512C3A"/>
    <w:rsid w:val="0052052E"/>
    <w:rsid w:val="0053486F"/>
    <w:rsid w:val="0054117A"/>
    <w:rsid w:val="00541F96"/>
    <w:rsid w:val="0054604C"/>
    <w:rsid w:val="005526BE"/>
    <w:rsid w:val="00553C2E"/>
    <w:rsid w:val="00557DDC"/>
    <w:rsid w:val="00561002"/>
    <w:rsid w:val="00572980"/>
    <w:rsid w:val="00575382"/>
    <w:rsid w:val="00585092"/>
    <w:rsid w:val="00585BE8"/>
    <w:rsid w:val="005959FC"/>
    <w:rsid w:val="00597B69"/>
    <w:rsid w:val="005A15F7"/>
    <w:rsid w:val="005B0090"/>
    <w:rsid w:val="005B2CDF"/>
    <w:rsid w:val="005B65F4"/>
    <w:rsid w:val="005C4BCF"/>
    <w:rsid w:val="005C5124"/>
    <w:rsid w:val="005C72FF"/>
    <w:rsid w:val="005D1B41"/>
    <w:rsid w:val="005D2DA4"/>
    <w:rsid w:val="005D5D9A"/>
    <w:rsid w:val="005E0CCC"/>
    <w:rsid w:val="005E3124"/>
    <w:rsid w:val="0061053F"/>
    <w:rsid w:val="00611540"/>
    <w:rsid w:val="0061333B"/>
    <w:rsid w:val="006135B1"/>
    <w:rsid w:val="00624F39"/>
    <w:rsid w:val="00625521"/>
    <w:rsid w:val="006272CF"/>
    <w:rsid w:val="006318B3"/>
    <w:rsid w:val="00632056"/>
    <w:rsid w:val="00642D9F"/>
    <w:rsid w:val="00644855"/>
    <w:rsid w:val="00654297"/>
    <w:rsid w:val="00655D8F"/>
    <w:rsid w:val="00665D15"/>
    <w:rsid w:val="00670577"/>
    <w:rsid w:val="00670F6F"/>
    <w:rsid w:val="00674354"/>
    <w:rsid w:val="00676229"/>
    <w:rsid w:val="00680845"/>
    <w:rsid w:val="00682B3B"/>
    <w:rsid w:val="006867DF"/>
    <w:rsid w:val="00687E25"/>
    <w:rsid w:val="00692BB1"/>
    <w:rsid w:val="00695929"/>
    <w:rsid w:val="006B41CD"/>
    <w:rsid w:val="006B5296"/>
    <w:rsid w:val="006C0F5C"/>
    <w:rsid w:val="006C437C"/>
    <w:rsid w:val="006D60C2"/>
    <w:rsid w:val="006E08AA"/>
    <w:rsid w:val="006F1F94"/>
    <w:rsid w:val="006F2198"/>
    <w:rsid w:val="006F5227"/>
    <w:rsid w:val="006F5347"/>
    <w:rsid w:val="006F60C1"/>
    <w:rsid w:val="007001E1"/>
    <w:rsid w:val="00707B99"/>
    <w:rsid w:val="00714649"/>
    <w:rsid w:val="00721EC9"/>
    <w:rsid w:val="007238E3"/>
    <w:rsid w:val="00723D28"/>
    <w:rsid w:val="00725EE9"/>
    <w:rsid w:val="00727808"/>
    <w:rsid w:val="007308F4"/>
    <w:rsid w:val="00731713"/>
    <w:rsid w:val="00732B87"/>
    <w:rsid w:val="00734A61"/>
    <w:rsid w:val="00735C40"/>
    <w:rsid w:val="00735FDB"/>
    <w:rsid w:val="00746FB0"/>
    <w:rsid w:val="0074728F"/>
    <w:rsid w:val="00751C80"/>
    <w:rsid w:val="0075520A"/>
    <w:rsid w:val="00756ECE"/>
    <w:rsid w:val="007601F8"/>
    <w:rsid w:val="00760331"/>
    <w:rsid w:val="00764D15"/>
    <w:rsid w:val="007650A3"/>
    <w:rsid w:val="00772436"/>
    <w:rsid w:val="00774734"/>
    <w:rsid w:val="00781E07"/>
    <w:rsid w:val="00781EEB"/>
    <w:rsid w:val="00782178"/>
    <w:rsid w:val="00783202"/>
    <w:rsid w:val="00787F0C"/>
    <w:rsid w:val="00787F52"/>
    <w:rsid w:val="007948CB"/>
    <w:rsid w:val="00795B11"/>
    <w:rsid w:val="00796818"/>
    <w:rsid w:val="007A155D"/>
    <w:rsid w:val="007A1AF7"/>
    <w:rsid w:val="007A4C07"/>
    <w:rsid w:val="007A5B0B"/>
    <w:rsid w:val="007B15FC"/>
    <w:rsid w:val="007C0A54"/>
    <w:rsid w:val="007C1C2E"/>
    <w:rsid w:val="007C604F"/>
    <w:rsid w:val="007D3AE2"/>
    <w:rsid w:val="007D581A"/>
    <w:rsid w:val="007D5D9F"/>
    <w:rsid w:val="007D62D5"/>
    <w:rsid w:val="007E2181"/>
    <w:rsid w:val="007E33F2"/>
    <w:rsid w:val="007E48A5"/>
    <w:rsid w:val="007E684E"/>
    <w:rsid w:val="007F2C92"/>
    <w:rsid w:val="007F3261"/>
    <w:rsid w:val="00804982"/>
    <w:rsid w:val="008070FE"/>
    <w:rsid w:val="00812330"/>
    <w:rsid w:val="00813535"/>
    <w:rsid w:val="00816A87"/>
    <w:rsid w:val="008368D1"/>
    <w:rsid w:val="0084222E"/>
    <w:rsid w:val="00842474"/>
    <w:rsid w:val="00842C35"/>
    <w:rsid w:val="008500A6"/>
    <w:rsid w:val="0085444F"/>
    <w:rsid w:val="008553F1"/>
    <w:rsid w:val="00864947"/>
    <w:rsid w:val="00870092"/>
    <w:rsid w:val="00870533"/>
    <w:rsid w:val="00872406"/>
    <w:rsid w:val="00872881"/>
    <w:rsid w:val="00872DE1"/>
    <w:rsid w:val="008747AC"/>
    <w:rsid w:val="008753EF"/>
    <w:rsid w:val="00876E34"/>
    <w:rsid w:val="008853FD"/>
    <w:rsid w:val="00890969"/>
    <w:rsid w:val="0089367A"/>
    <w:rsid w:val="00897364"/>
    <w:rsid w:val="008B202B"/>
    <w:rsid w:val="008B2A65"/>
    <w:rsid w:val="008B453C"/>
    <w:rsid w:val="008C0547"/>
    <w:rsid w:val="008C3271"/>
    <w:rsid w:val="008C4051"/>
    <w:rsid w:val="008C5CBA"/>
    <w:rsid w:val="008C77AA"/>
    <w:rsid w:val="008E14A9"/>
    <w:rsid w:val="008E5B8F"/>
    <w:rsid w:val="008F1DDA"/>
    <w:rsid w:val="00904FF7"/>
    <w:rsid w:val="00910D4E"/>
    <w:rsid w:val="00916851"/>
    <w:rsid w:val="00922DB8"/>
    <w:rsid w:val="0092341D"/>
    <w:rsid w:val="00923EF4"/>
    <w:rsid w:val="00924231"/>
    <w:rsid w:val="00924617"/>
    <w:rsid w:val="0092484D"/>
    <w:rsid w:val="00926649"/>
    <w:rsid w:val="00926C90"/>
    <w:rsid w:val="0093077D"/>
    <w:rsid w:val="00934847"/>
    <w:rsid w:val="00946FB6"/>
    <w:rsid w:val="009523AC"/>
    <w:rsid w:val="009537AE"/>
    <w:rsid w:val="00955C6B"/>
    <w:rsid w:val="0095706A"/>
    <w:rsid w:val="00963475"/>
    <w:rsid w:val="0096512C"/>
    <w:rsid w:val="00965E69"/>
    <w:rsid w:val="00970C13"/>
    <w:rsid w:val="00971BDB"/>
    <w:rsid w:val="009731DA"/>
    <w:rsid w:val="00974087"/>
    <w:rsid w:val="009811BA"/>
    <w:rsid w:val="0098232E"/>
    <w:rsid w:val="0098373D"/>
    <w:rsid w:val="009857A6"/>
    <w:rsid w:val="00994BC7"/>
    <w:rsid w:val="0099507A"/>
    <w:rsid w:val="00995767"/>
    <w:rsid w:val="009A0951"/>
    <w:rsid w:val="009A1484"/>
    <w:rsid w:val="009B4883"/>
    <w:rsid w:val="009C6DB6"/>
    <w:rsid w:val="009D1199"/>
    <w:rsid w:val="009D4FC2"/>
    <w:rsid w:val="009E1CC3"/>
    <w:rsid w:val="009E3D9F"/>
    <w:rsid w:val="009E4B4E"/>
    <w:rsid w:val="009E7864"/>
    <w:rsid w:val="009F2C45"/>
    <w:rsid w:val="009F46E6"/>
    <w:rsid w:val="00A00D38"/>
    <w:rsid w:val="00A01804"/>
    <w:rsid w:val="00A02FEB"/>
    <w:rsid w:val="00A048C6"/>
    <w:rsid w:val="00A13684"/>
    <w:rsid w:val="00A13AD1"/>
    <w:rsid w:val="00A16E2A"/>
    <w:rsid w:val="00A2296F"/>
    <w:rsid w:val="00A31580"/>
    <w:rsid w:val="00A347FE"/>
    <w:rsid w:val="00A42420"/>
    <w:rsid w:val="00A46CA7"/>
    <w:rsid w:val="00A47386"/>
    <w:rsid w:val="00A63E3B"/>
    <w:rsid w:val="00A66857"/>
    <w:rsid w:val="00A75EFF"/>
    <w:rsid w:val="00A777CC"/>
    <w:rsid w:val="00A80500"/>
    <w:rsid w:val="00A85D45"/>
    <w:rsid w:val="00AA5E53"/>
    <w:rsid w:val="00AA719D"/>
    <w:rsid w:val="00AB1416"/>
    <w:rsid w:val="00AB2455"/>
    <w:rsid w:val="00AB4740"/>
    <w:rsid w:val="00AC0412"/>
    <w:rsid w:val="00AC0D93"/>
    <w:rsid w:val="00AC0FDB"/>
    <w:rsid w:val="00AC6E5F"/>
    <w:rsid w:val="00AC7A54"/>
    <w:rsid w:val="00AD4B88"/>
    <w:rsid w:val="00AE0959"/>
    <w:rsid w:val="00AE29DD"/>
    <w:rsid w:val="00AE4AF6"/>
    <w:rsid w:val="00AE65BD"/>
    <w:rsid w:val="00AE6ECD"/>
    <w:rsid w:val="00AF3F57"/>
    <w:rsid w:val="00B02770"/>
    <w:rsid w:val="00B02D3B"/>
    <w:rsid w:val="00B11FC3"/>
    <w:rsid w:val="00B16B17"/>
    <w:rsid w:val="00B2622D"/>
    <w:rsid w:val="00B2752B"/>
    <w:rsid w:val="00B305ED"/>
    <w:rsid w:val="00B30E79"/>
    <w:rsid w:val="00B31845"/>
    <w:rsid w:val="00B3368F"/>
    <w:rsid w:val="00B46A23"/>
    <w:rsid w:val="00B510AE"/>
    <w:rsid w:val="00B52C7F"/>
    <w:rsid w:val="00B531A8"/>
    <w:rsid w:val="00B55F37"/>
    <w:rsid w:val="00B57C91"/>
    <w:rsid w:val="00B60EA0"/>
    <w:rsid w:val="00B70971"/>
    <w:rsid w:val="00B710D2"/>
    <w:rsid w:val="00B72D22"/>
    <w:rsid w:val="00B815D5"/>
    <w:rsid w:val="00B84701"/>
    <w:rsid w:val="00BA2FE1"/>
    <w:rsid w:val="00BB22AC"/>
    <w:rsid w:val="00BB2E44"/>
    <w:rsid w:val="00BB62DF"/>
    <w:rsid w:val="00BC6CB5"/>
    <w:rsid w:val="00BE095D"/>
    <w:rsid w:val="00BE5FD2"/>
    <w:rsid w:val="00BE6840"/>
    <w:rsid w:val="00BE7CA3"/>
    <w:rsid w:val="00BF08DF"/>
    <w:rsid w:val="00BF186A"/>
    <w:rsid w:val="00BF27A3"/>
    <w:rsid w:val="00BF485C"/>
    <w:rsid w:val="00BF5EBF"/>
    <w:rsid w:val="00BF6C40"/>
    <w:rsid w:val="00C0196D"/>
    <w:rsid w:val="00C138BA"/>
    <w:rsid w:val="00C15982"/>
    <w:rsid w:val="00C23E2F"/>
    <w:rsid w:val="00C31E55"/>
    <w:rsid w:val="00C34123"/>
    <w:rsid w:val="00C4041F"/>
    <w:rsid w:val="00C44643"/>
    <w:rsid w:val="00C50443"/>
    <w:rsid w:val="00C638CE"/>
    <w:rsid w:val="00C71F64"/>
    <w:rsid w:val="00C87839"/>
    <w:rsid w:val="00C94C3E"/>
    <w:rsid w:val="00C959B2"/>
    <w:rsid w:val="00CA1E2C"/>
    <w:rsid w:val="00CA6E3C"/>
    <w:rsid w:val="00CB35F7"/>
    <w:rsid w:val="00CB6D78"/>
    <w:rsid w:val="00CC284F"/>
    <w:rsid w:val="00CC30F5"/>
    <w:rsid w:val="00CC670C"/>
    <w:rsid w:val="00CD0F81"/>
    <w:rsid w:val="00CD385D"/>
    <w:rsid w:val="00CD6BB6"/>
    <w:rsid w:val="00CE004C"/>
    <w:rsid w:val="00CE136F"/>
    <w:rsid w:val="00CE2E7C"/>
    <w:rsid w:val="00CE6891"/>
    <w:rsid w:val="00CF1851"/>
    <w:rsid w:val="00CF48D9"/>
    <w:rsid w:val="00CF665C"/>
    <w:rsid w:val="00D00D82"/>
    <w:rsid w:val="00D020F6"/>
    <w:rsid w:val="00D03F4A"/>
    <w:rsid w:val="00D147EA"/>
    <w:rsid w:val="00D24075"/>
    <w:rsid w:val="00D2550E"/>
    <w:rsid w:val="00D364E7"/>
    <w:rsid w:val="00D3670C"/>
    <w:rsid w:val="00D372B8"/>
    <w:rsid w:val="00D40D76"/>
    <w:rsid w:val="00D40E73"/>
    <w:rsid w:val="00D419CD"/>
    <w:rsid w:val="00D45924"/>
    <w:rsid w:val="00D521CE"/>
    <w:rsid w:val="00D70C20"/>
    <w:rsid w:val="00D716C4"/>
    <w:rsid w:val="00D90237"/>
    <w:rsid w:val="00D95554"/>
    <w:rsid w:val="00DA042F"/>
    <w:rsid w:val="00DA1872"/>
    <w:rsid w:val="00DA5A4B"/>
    <w:rsid w:val="00DB1936"/>
    <w:rsid w:val="00DB3FAD"/>
    <w:rsid w:val="00DB6F2B"/>
    <w:rsid w:val="00DB7614"/>
    <w:rsid w:val="00DC17E2"/>
    <w:rsid w:val="00DC4789"/>
    <w:rsid w:val="00DD281F"/>
    <w:rsid w:val="00DE2FC9"/>
    <w:rsid w:val="00DE3441"/>
    <w:rsid w:val="00DE68E4"/>
    <w:rsid w:val="00DF4218"/>
    <w:rsid w:val="00DF54DA"/>
    <w:rsid w:val="00E01625"/>
    <w:rsid w:val="00E11ECB"/>
    <w:rsid w:val="00E12867"/>
    <w:rsid w:val="00E13220"/>
    <w:rsid w:val="00E20E21"/>
    <w:rsid w:val="00E24D77"/>
    <w:rsid w:val="00E25917"/>
    <w:rsid w:val="00E344AE"/>
    <w:rsid w:val="00E616EE"/>
    <w:rsid w:val="00E62B41"/>
    <w:rsid w:val="00E62FBA"/>
    <w:rsid w:val="00E661A5"/>
    <w:rsid w:val="00E67AE2"/>
    <w:rsid w:val="00E67D09"/>
    <w:rsid w:val="00E71271"/>
    <w:rsid w:val="00E75641"/>
    <w:rsid w:val="00E76FEF"/>
    <w:rsid w:val="00E85B64"/>
    <w:rsid w:val="00E86183"/>
    <w:rsid w:val="00E87EE3"/>
    <w:rsid w:val="00E94122"/>
    <w:rsid w:val="00E94D32"/>
    <w:rsid w:val="00E94F26"/>
    <w:rsid w:val="00E95013"/>
    <w:rsid w:val="00EA1A7E"/>
    <w:rsid w:val="00EA48B6"/>
    <w:rsid w:val="00EA5888"/>
    <w:rsid w:val="00EA5B41"/>
    <w:rsid w:val="00EB0EF8"/>
    <w:rsid w:val="00EB6CC5"/>
    <w:rsid w:val="00EC5935"/>
    <w:rsid w:val="00ED0650"/>
    <w:rsid w:val="00ED155D"/>
    <w:rsid w:val="00ED4347"/>
    <w:rsid w:val="00EE072C"/>
    <w:rsid w:val="00EE299B"/>
    <w:rsid w:val="00EE2AC4"/>
    <w:rsid w:val="00EE42FF"/>
    <w:rsid w:val="00EE6116"/>
    <w:rsid w:val="00EE611B"/>
    <w:rsid w:val="00EF3179"/>
    <w:rsid w:val="00F0471B"/>
    <w:rsid w:val="00F17004"/>
    <w:rsid w:val="00F20710"/>
    <w:rsid w:val="00F33CF6"/>
    <w:rsid w:val="00F410A7"/>
    <w:rsid w:val="00F4254D"/>
    <w:rsid w:val="00F43389"/>
    <w:rsid w:val="00F446AB"/>
    <w:rsid w:val="00F51B6C"/>
    <w:rsid w:val="00F5233D"/>
    <w:rsid w:val="00F60494"/>
    <w:rsid w:val="00F70C7D"/>
    <w:rsid w:val="00F74EC4"/>
    <w:rsid w:val="00F7626B"/>
    <w:rsid w:val="00F819E5"/>
    <w:rsid w:val="00F824C8"/>
    <w:rsid w:val="00F84A4A"/>
    <w:rsid w:val="00F865DC"/>
    <w:rsid w:val="00F909DB"/>
    <w:rsid w:val="00FA5354"/>
    <w:rsid w:val="00FB2068"/>
    <w:rsid w:val="00FB2713"/>
    <w:rsid w:val="00FB3AAD"/>
    <w:rsid w:val="00FC11B9"/>
    <w:rsid w:val="00FC52AB"/>
    <w:rsid w:val="00FC6396"/>
    <w:rsid w:val="00FD004D"/>
    <w:rsid w:val="00FF030A"/>
    <w:rsid w:val="00FF07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42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AB1416"/>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 w:type="character" w:customStyle="1" w:styleId="selectable-text">
    <w:name w:val="selectable-text"/>
    <w:basedOn w:val="DefaultParagraphFont"/>
    <w:rsid w:val="007603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AB1416"/>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 w:type="character" w:customStyle="1" w:styleId="selectable-text">
    <w:name w:val="selectable-text"/>
    <w:basedOn w:val="DefaultParagraphFont"/>
    <w:rsid w:val="007603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header" Target="header5.xml"/><Relationship Id="rId39" Type="http://schemas.openxmlformats.org/officeDocument/2006/relationships/hyperlink" Target="https://britama.com/index.php/2012/05/sejarah-dan-profil-singkat-agro/" TargetMode="External"/><Relationship Id="rId21" Type="http://schemas.openxmlformats.org/officeDocument/2006/relationships/image" Target="media/image5.emf"/><Relationship Id="rId34" Type="http://schemas.openxmlformats.org/officeDocument/2006/relationships/header" Target="header8.xml"/><Relationship Id="rId42" Type="http://schemas.openxmlformats.org/officeDocument/2006/relationships/hyperlink" Target="https://britama.com/index.php/tag/bbtn/" TargetMode="External"/><Relationship Id="rId47" Type="http://schemas.openxmlformats.org/officeDocument/2006/relationships/hyperlink" Target="https://britama.com/index.php/tag/beks/" TargetMode="External"/><Relationship Id="rId50" Type="http://schemas.openxmlformats.org/officeDocument/2006/relationships/hyperlink" Target="https://britama.com/index.php/tag/bnii/" TargetMode="External"/><Relationship Id="rId55" Type="http://schemas.openxmlformats.org/officeDocument/2006/relationships/hyperlink" Target="http://www.britama.com/index.php/2010/12/jadwal-ipo-bank-sinarmas-tbk/" TargetMode="External"/><Relationship Id="rId63" Type="http://schemas.openxmlformats.org/officeDocument/2006/relationships/hyperlink" Target="https://britama.com/index.php/tag/maya/" TargetMode="External"/><Relationship Id="rId68" Type="http://schemas.openxmlformats.org/officeDocument/2006/relationships/image" Target="media/image10.jpeg"/><Relationship Id="rId76" Type="http://schemas.openxmlformats.org/officeDocument/2006/relationships/header" Target="header9.xml"/><Relationship Id="rId84" Type="http://schemas.openxmlformats.org/officeDocument/2006/relationships/header" Target="header13.xml"/><Relationship Id="rId7" Type="http://schemas.openxmlformats.org/officeDocument/2006/relationships/footnotes" Target="footnotes.xml"/><Relationship Id="rId71"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yperlink" Target="http://www.idx.co.id" TargetMode="Externa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eader" Target="header7.xml"/><Relationship Id="rId37" Type="http://schemas.openxmlformats.org/officeDocument/2006/relationships/hyperlink" Target="https://britama.com/index.php/tag/bbni/" TargetMode="External"/><Relationship Id="rId40" Type="http://schemas.openxmlformats.org/officeDocument/2006/relationships/hyperlink" Target="https://britama.com/index.php/2015/10/sejarah-dan-profil-singkat-broker-od/" TargetMode="External"/><Relationship Id="rId45" Type="http://schemas.openxmlformats.org/officeDocument/2006/relationships/hyperlink" Target="https://britama.com/index.php/tag/bcic/" TargetMode="External"/><Relationship Id="rId53" Type="http://schemas.openxmlformats.org/officeDocument/2006/relationships/hyperlink" Target="http://www.britama.com/index.php/tag/bsim/" TargetMode="External"/><Relationship Id="rId58" Type="http://schemas.openxmlformats.org/officeDocument/2006/relationships/hyperlink" Target="https://britama.com/index.php/2018/07/sejarah-dan-profil-singkat-btps/" TargetMode="External"/><Relationship Id="rId66" Type="http://schemas.openxmlformats.org/officeDocument/2006/relationships/image" Target="media/image8.emf"/><Relationship Id="rId74" Type="http://schemas.openxmlformats.org/officeDocument/2006/relationships/image" Target="media/image16.jpeg"/><Relationship Id="rId79" Type="http://schemas.openxmlformats.org/officeDocument/2006/relationships/footer" Target="footer11.xml"/><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yperlink" Target="http://www.britama.com/index.php/tag/dnar/" TargetMode="External"/><Relationship Id="rId82" Type="http://schemas.openxmlformats.org/officeDocument/2006/relationships/header" Target="header12.xm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header" Target="header6.xml"/><Relationship Id="rId35" Type="http://schemas.openxmlformats.org/officeDocument/2006/relationships/footer" Target="footer9.xml"/><Relationship Id="rId43" Type="http://schemas.openxmlformats.org/officeDocument/2006/relationships/hyperlink" Target="http://www.britama.com/index.php/tag/bbyb/" TargetMode="External"/><Relationship Id="rId48" Type="http://schemas.openxmlformats.org/officeDocument/2006/relationships/hyperlink" Target="https://britama.com/index.php/tag/bjbr/" TargetMode="External"/><Relationship Id="rId56" Type="http://schemas.openxmlformats.org/officeDocument/2006/relationships/hyperlink" Target="http://www.britama.com/index.php/tag/bswd/" TargetMode="External"/><Relationship Id="rId64" Type="http://schemas.openxmlformats.org/officeDocument/2006/relationships/hyperlink" Target="https://britama.com/index.php/tag/mega/" TargetMode="External"/><Relationship Id="rId69" Type="http://schemas.openxmlformats.org/officeDocument/2006/relationships/image" Target="media/image11.jpeg"/><Relationship Id="rId77" Type="http://schemas.openxmlformats.org/officeDocument/2006/relationships/footer" Target="footer10.xml"/><Relationship Id="rId8" Type="http://schemas.openxmlformats.org/officeDocument/2006/relationships/endnotes" Target="endnotes.xml"/><Relationship Id="rId51" Type="http://schemas.openxmlformats.org/officeDocument/2006/relationships/hyperlink" Target="https://britama.com/index.php/2012/05/sejarah-dan-profil-singkat-womf/" TargetMode="External"/><Relationship Id="rId72" Type="http://schemas.openxmlformats.org/officeDocument/2006/relationships/image" Target="media/image14.jpeg"/><Relationship Id="rId80" Type="http://schemas.openxmlformats.org/officeDocument/2006/relationships/header" Target="header11.xml"/><Relationship Id="rId85" Type="http://schemas.openxmlformats.org/officeDocument/2006/relationships/footer" Target="footer14.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footer" Target="footer8.xml"/><Relationship Id="rId38" Type="http://schemas.openxmlformats.org/officeDocument/2006/relationships/hyperlink" Target="https://britama.com/index.php/tag/bbri/" TargetMode="External"/><Relationship Id="rId46" Type="http://schemas.openxmlformats.org/officeDocument/2006/relationships/hyperlink" Target="https://britama.com/index.php/tag/bdmn/" TargetMode="External"/><Relationship Id="rId59" Type="http://schemas.openxmlformats.org/officeDocument/2006/relationships/hyperlink" Target="https://britama.com/index.php/tag/bvic/" TargetMode="External"/><Relationship Id="rId67" Type="http://schemas.openxmlformats.org/officeDocument/2006/relationships/image" Target="media/image9.jpeg"/><Relationship Id="rId20" Type="http://schemas.openxmlformats.org/officeDocument/2006/relationships/footer" Target="footer4.xml"/><Relationship Id="rId41" Type="http://schemas.openxmlformats.org/officeDocument/2006/relationships/hyperlink" Target="https://britama.com/index.php/2018/07/sejarah-dan-profil-singkat-bris/" TargetMode="External"/><Relationship Id="rId54" Type="http://schemas.openxmlformats.org/officeDocument/2006/relationships/hyperlink" Target="http://www.britama.com/index.php/2012/12/sejarah-dan-profil-singkat-smma/" TargetMode="External"/><Relationship Id="rId62" Type="http://schemas.openxmlformats.org/officeDocument/2006/relationships/hyperlink" Target="http://www.britama.com/index.php/2014/07/ipo-saham-pt-bank-dinar-indonesia/" TargetMode="External"/><Relationship Id="rId70" Type="http://schemas.openxmlformats.org/officeDocument/2006/relationships/image" Target="media/image12.emf"/><Relationship Id="rId75" Type="http://schemas.openxmlformats.org/officeDocument/2006/relationships/image" Target="media/image17.jpeg"/><Relationship Id="rId83"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idx.co.id" TargetMode="External"/><Relationship Id="rId23" Type="http://schemas.openxmlformats.org/officeDocument/2006/relationships/image" Target="media/image7.emf"/><Relationship Id="rId28" Type="http://schemas.openxmlformats.org/officeDocument/2006/relationships/hyperlink" Target="http://www.idx.co.id" TargetMode="External"/><Relationship Id="rId36" Type="http://schemas.openxmlformats.org/officeDocument/2006/relationships/hyperlink" Target="https://britama.com/index.php/tag/bbca/" TargetMode="External"/><Relationship Id="rId49" Type="http://schemas.openxmlformats.org/officeDocument/2006/relationships/hyperlink" Target="https://britama.com/index.php/tag/bnga/" TargetMode="External"/><Relationship Id="rId57" Type="http://schemas.openxmlformats.org/officeDocument/2006/relationships/hyperlink" Target="http://www.britama.com/index.php/tag/btpn/" TargetMode="External"/><Relationship Id="rId10" Type="http://schemas.openxmlformats.org/officeDocument/2006/relationships/header" Target="header1.xml"/><Relationship Id="rId31" Type="http://schemas.openxmlformats.org/officeDocument/2006/relationships/footer" Target="footer7.xml"/><Relationship Id="rId44" Type="http://schemas.openxmlformats.org/officeDocument/2006/relationships/hyperlink" Target="http://www.britama.com/index.php/2015/01/penawaran-umum-perdana-ipo-saham-pt-bank-yudha-bhakti-tbk/" TargetMode="External"/><Relationship Id="rId52" Type="http://schemas.openxmlformats.org/officeDocument/2006/relationships/hyperlink" Target="http://www.britama.com/index.php/tag/bnli/" TargetMode="External"/><Relationship Id="rId60" Type="http://schemas.openxmlformats.org/officeDocument/2006/relationships/hyperlink" Target="https://britama.com/index.php/2013/08/sejarah-dan-profil-singkat-vico/" TargetMode="External"/><Relationship Id="rId65" Type="http://schemas.openxmlformats.org/officeDocument/2006/relationships/hyperlink" Target="http://www.britama.com/index.php/tag/nisp/" TargetMode="External"/><Relationship Id="rId73" Type="http://schemas.openxmlformats.org/officeDocument/2006/relationships/image" Target="media/image15.emf"/><Relationship Id="rId78" Type="http://schemas.openxmlformats.org/officeDocument/2006/relationships/header" Target="header10.xml"/><Relationship Id="rId81" Type="http://schemas.openxmlformats.org/officeDocument/2006/relationships/footer" Target="footer12.xml"/><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39400C-44C9-4DC9-BBD7-C0B61B9AB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129</Pages>
  <Words>44174</Words>
  <Characters>251798</Characters>
  <Application>Microsoft Office Word</Application>
  <DocSecurity>0</DocSecurity>
  <Lines>2098</Lines>
  <Paragraphs>5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ACER</cp:lastModifiedBy>
  <cp:revision>23</cp:revision>
  <cp:lastPrinted>2023-08-11T10:10:00Z</cp:lastPrinted>
  <dcterms:created xsi:type="dcterms:W3CDTF">2023-07-08T03:21:00Z</dcterms:created>
  <dcterms:modified xsi:type="dcterms:W3CDTF">2023-08-17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